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E4E822" w14:textId="13630CA9" w:rsidR="00ED67AC" w:rsidRPr="00F9089E" w:rsidRDefault="000476F3" w:rsidP="00DF63DD">
      <w:pPr>
        <w:widowControl/>
        <w:wordWrap/>
        <w:adjustRightInd w:val="0"/>
        <w:snapToGrid w:val="0"/>
        <w:spacing w:line="360" w:lineRule="auto"/>
        <w:ind w:firstLineChars="0" w:firstLine="0"/>
        <w:rPr>
          <w:rFonts w:cs="Arial"/>
          <w:b/>
          <w:color w:val="000000" w:themeColor="text1"/>
          <w:sz w:val="32"/>
          <w:szCs w:val="32"/>
        </w:rPr>
      </w:pPr>
      <w:r w:rsidRPr="00F9089E">
        <w:rPr>
          <w:rFonts w:cs="Arial"/>
          <w:b/>
          <w:color w:val="000000" w:themeColor="text1"/>
          <w:sz w:val="32"/>
          <w:szCs w:val="32"/>
        </w:rPr>
        <w:t xml:space="preserve">Supplementary </w:t>
      </w:r>
      <w:r w:rsidR="00381266">
        <w:rPr>
          <w:rFonts w:cs="Arial"/>
          <w:b/>
          <w:color w:val="000000" w:themeColor="text1"/>
          <w:sz w:val="32"/>
          <w:szCs w:val="32"/>
        </w:rPr>
        <w:t>Text</w:t>
      </w:r>
    </w:p>
    <w:p w14:paraId="205CF8F2" w14:textId="77777777" w:rsidR="00337547" w:rsidRDefault="00337547" w:rsidP="00337547">
      <w:pPr>
        <w:adjustRightInd w:val="0"/>
        <w:snapToGrid w:val="0"/>
        <w:spacing w:line="360" w:lineRule="auto"/>
        <w:ind w:firstLineChars="0" w:firstLine="0"/>
        <w:rPr>
          <w:rFonts w:ascii="Calibri" w:hAnsi="Calibri" w:cs="Calibri"/>
          <w:b/>
          <w:bCs/>
          <w:color w:val="000000" w:themeColor="text1"/>
          <w:sz w:val="24"/>
        </w:rPr>
      </w:pPr>
    </w:p>
    <w:p w14:paraId="6B12F5FD" w14:textId="0C547D70" w:rsidR="00337547" w:rsidRPr="00D55F05" w:rsidRDefault="00337547" w:rsidP="00337547">
      <w:pPr>
        <w:adjustRightInd w:val="0"/>
        <w:snapToGrid w:val="0"/>
        <w:spacing w:line="360" w:lineRule="auto"/>
        <w:ind w:firstLineChars="0" w:firstLine="0"/>
        <w:rPr>
          <w:rFonts w:ascii="Calibri" w:hAnsi="Calibri" w:cs="Calibri"/>
          <w:b/>
          <w:bCs/>
          <w:color w:val="000000" w:themeColor="text1"/>
          <w:sz w:val="24"/>
        </w:rPr>
      </w:pPr>
      <w:r w:rsidRPr="00D55F05">
        <w:rPr>
          <w:rFonts w:ascii="Calibri" w:hAnsi="Calibri" w:cs="Calibri"/>
          <w:b/>
          <w:bCs/>
          <w:color w:val="000000" w:themeColor="text1"/>
          <w:sz w:val="24"/>
        </w:rPr>
        <w:t>Single-cell genomes recovered from SLM</w:t>
      </w:r>
    </w:p>
    <w:p w14:paraId="5173ED49" w14:textId="3E1F24DF" w:rsidR="00337547" w:rsidRPr="00337547" w:rsidRDefault="00337547" w:rsidP="00337547">
      <w:pPr>
        <w:widowControl/>
        <w:wordWrap/>
        <w:adjustRightInd w:val="0"/>
        <w:snapToGrid w:val="0"/>
        <w:spacing w:line="360" w:lineRule="auto"/>
        <w:ind w:firstLineChars="0" w:firstLine="0"/>
        <w:rPr>
          <w:rFonts w:ascii="Calibri" w:hAnsi="Calibri" w:cs="Calibri"/>
          <w:color w:val="000000" w:themeColor="text1"/>
          <w:sz w:val="24"/>
        </w:rPr>
      </w:pPr>
      <w:r w:rsidRPr="00337547">
        <w:rPr>
          <w:rFonts w:ascii="Calibri" w:hAnsi="Calibri" w:cs="Calibri"/>
          <w:color w:val="000000" w:themeColor="text1"/>
          <w:sz w:val="24"/>
        </w:rPr>
        <w:t>In late December 2018, an environmentally clean hot water drill system was used to melt a ~0.4 m diameter borehole through 1,087 m of ice to study SLM</w:t>
      </w:r>
      <w:hyperlink w:anchor="_ENREF_1" w:tooltip="Priscu, 2021 #567" w:history="1">
        <w:r w:rsidR="00283A65" w:rsidRPr="00337547">
          <w:rPr>
            <w:rFonts w:ascii="Calibri" w:hAnsi="Calibri" w:cs="Calibri"/>
            <w:color w:val="000000" w:themeColor="text1"/>
            <w:sz w:val="24"/>
          </w:rPr>
          <w:fldChar w:fldCharType="begin">
            <w:fldData xml:space="preserve">PEVuZE5vdGU+PENpdGU+PEF1dGhvcj5QcmlzY3U8L0F1dGhvcj48WWVhcj4yMDIxPC9ZZWFyPjxS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</w:fldData>
          </w:fldChar>
        </w:r>
        <w:r w:rsidR="00283A65">
          <w:rPr>
            <w:rFonts w:ascii="Calibri" w:hAnsi="Calibri" w:cs="Calibri"/>
            <w:color w:val="000000" w:themeColor="text1"/>
            <w:sz w:val="24"/>
          </w:rPr>
          <w:instrText xml:space="preserve"> ADDIN EN.CITE </w:instrText>
        </w:r>
        <w:r w:rsidR="00283A65">
          <w:rPr>
            <w:rFonts w:ascii="Calibri" w:hAnsi="Calibri" w:cs="Calibri"/>
            <w:color w:val="000000" w:themeColor="text1"/>
            <w:sz w:val="24"/>
          </w:rPr>
          <w:fldChar w:fldCharType="begin">
            <w:fldData xml:space="preserve">PEVuZE5vdGU+PENpdGU+PEF1dGhvcj5QcmlzY3U8L0F1dGhvcj48WWVhcj4yMDIxPC9ZZWFyPjxS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</w:fldData>
          </w:fldChar>
        </w:r>
        <w:r w:rsidR="00283A65">
          <w:rPr>
            <w:rFonts w:ascii="Calibri" w:hAnsi="Calibri" w:cs="Calibri"/>
            <w:color w:val="000000" w:themeColor="text1"/>
            <w:sz w:val="24"/>
          </w:rPr>
          <w:instrText xml:space="preserve"> ADDIN EN.CITE.DATA </w:instrText>
        </w:r>
        <w:r w:rsidR="00283A65">
          <w:rPr>
            <w:rFonts w:ascii="Calibri" w:hAnsi="Calibri" w:cs="Calibri"/>
            <w:color w:val="000000" w:themeColor="text1"/>
            <w:sz w:val="24"/>
          </w:rPr>
        </w:r>
        <w:r w:rsidR="00283A65">
          <w:rPr>
            <w:rFonts w:ascii="Calibri" w:hAnsi="Calibri" w:cs="Calibri"/>
            <w:color w:val="000000" w:themeColor="text1"/>
            <w:sz w:val="24"/>
          </w:rPr>
          <w:fldChar w:fldCharType="end"/>
        </w:r>
        <w:r w:rsidR="00283A65" w:rsidRPr="00337547">
          <w:rPr>
            <w:rFonts w:ascii="Calibri" w:hAnsi="Calibri" w:cs="Calibri"/>
            <w:color w:val="000000" w:themeColor="text1"/>
            <w:sz w:val="24"/>
          </w:rPr>
        </w:r>
        <w:r w:rsidR="00283A65" w:rsidRPr="00337547">
          <w:rPr>
            <w:rFonts w:ascii="Calibri" w:hAnsi="Calibri" w:cs="Calibri"/>
            <w:color w:val="000000" w:themeColor="text1"/>
            <w:sz w:val="24"/>
          </w:rPr>
          <w:fldChar w:fldCharType="separate"/>
        </w:r>
        <w:r w:rsidR="00283A65" w:rsidRPr="00021B7D">
          <w:rPr>
            <w:rFonts w:ascii="Calibri" w:hAnsi="Calibri" w:cs="Calibri"/>
            <w:noProof/>
            <w:color w:val="000000" w:themeColor="text1"/>
            <w:sz w:val="24"/>
            <w:vertAlign w:val="superscript"/>
          </w:rPr>
          <w:t>1</w:t>
        </w:r>
        <w:r w:rsidR="00283A65" w:rsidRPr="00337547">
          <w:rPr>
            <w:rFonts w:ascii="Calibri" w:hAnsi="Calibri" w:cs="Calibri"/>
            <w:color w:val="000000" w:themeColor="text1"/>
            <w:sz w:val="24"/>
          </w:rPr>
          <w:fldChar w:fldCharType="end"/>
        </w:r>
      </w:hyperlink>
      <w:r w:rsidRPr="00337547">
        <w:rPr>
          <w:rFonts w:ascii="Calibri" w:hAnsi="Calibri" w:cs="Calibri"/>
          <w:color w:val="000000" w:themeColor="text1"/>
          <w:sz w:val="24"/>
          <w:lang w:val="en"/>
        </w:rPr>
        <w:t xml:space="preserve">. </w:t>
      </w:r>
      <w:r w:rsidRPr="00337547">
        <w:rPr>
          <w:rFonts w:ascii="Calibri" w:hAnsi="Calibri" w:cs="Calibri"/>
          <w:color w:val="000000" w:themeColor="text1"/>
          <w:sz w:val="24"/>
        </w:rPr>
        <w:t xml:space="preserve">Particles in the water were concentrated and fractionated into four subsamples based on diameter (&gt;3 </w:t>
      </w:r>
      <w:r w:rsidR="003802F9" w:rsidRPr="003802F9">
        <w:rPr>
          <w:rFonts w:ascii="Calibri" w:hAnsi="Calibri" w:cs="Calibri"/>
          <w:color w:val="000000" w:themeColor="text1"/>
          <w:sz w:val="24"/>
        </w:rPr>
        <w:t>µ</w:t>
      </w:r>
      <w:r w:rsidRPr="00337547">
        <w:rPr>
          <w:rFonts w:ascii="Calibri" w:hAnsi="Calibri" w:cs="Calibri"/>
          <w:color w:val="000000" w:themeColor="text1"/>
          <w:sz w:val="24"/>
        </w:rPr>
        <w:t xml:space="preserve">m, 3 to 0.8 </w:t>
      </w:r>
      <w:r w:rsidR="003802F9" w:rsidRPr="003802F9">
        <w:rPr>
          <w:rFonts w:ascii="Calibri" w:hAnsi="Calibri" w:cs="Calibri"/>
          <w:color w:val="000000" w:themeColor="text1"/>
          <w:sz w:val="24"/>
        </w:rPr>
        <w:t>µ</w:t>
      </w:r>
      <w:r w:rsidRPr="00337547">
        <w:rPr>
          <w:rFonts w:ascii="Calibri" w:hAnsi="Calibri" w:cs="Calibri"/>
          <w:color w:val="000000" w:themeColor="text1"/>
          <w:sz w:val="24"/>
        </w:rPr>
        <w:t xml:space="preserve">m, 0.8 to 0.2 </w:t>
      </w:r>
      <w:r w:rsidR="003802F9" w:rsidRPr="003802F9">
        <w:rPr>
          <w:rFonts w:ascii="Calibri" w:hAnsi="Calibri" w:cs="Calibri"/>
          <w:color w:val="000000" w:themeColor="text1"/>
          <w:sz w:val="24"/>
        </w:rPr>
        <w:t>µ</w:t>
      </w:r>
      <w:r w:rsidRPr="00337547">
        <w:rPr>
          <w:rFonts w:ascii="Calibri" w:hAnsi="Calibri" w:cs="Calibri"/>
          <w:color w:val="000000" w:themeColor="text1"/>
          <w:sz w:val="24"/>
        </w:rPr>
        <w:t xml:space="preserve">m, and &lt;0.2 </w:t>
      </w:r>
      <w:r w:rsidR="003802F9" w:rsidRPr="003802F9">
        <w:rPr>
          <w:rFonts w:ascii="Calibri" w:hAnsi="Calibri" w:cs="Calibri"/>
          <w:color w:val="000000" w:themeColor="text1"/>
          <w:sz w:val="24"/>
        </w:rPr>
        <w:t>µ</w:t>
      </w:r>
      <w:r w:rsidRPr="00337547">
        <w:rPr>
          <w:rFonts w:ascii="Calibri" w:hAnsi="Calibri" w:cs="Calibri"/>
          <w:color w:val="000000" w:themeColor="text1"/>
          <w:sz w:val="24"/>
        </w:rPr>
        <w:t xml:space="preserve">m) using an </w:t>
      </w:r>
      <w:r w:rsidRPr="00337547">
        <w:rPr>
          <w:rFonts w:ascii="Calibri" w:hAnsi="Calibri" w:cs="Calibri"/>
          <w:i/>
          <w:iCs/>
          <w:color w:val="000000" w:themeColor="text1"/>
          <w:sz w:val="24"/>
        </w:rPr>
        <w:t>in-situ</w:t>
      </w:r>
      <w:r w:rsidRPr="00337547">
        <w:rPr>
          <w:rFonts w:ascii="Calibri" w:hAnsi="Calibri" w:cs="Calibri"/>
          <w:color w:val="000000" w:themeColor="text1"/>
          <w:sz w:val="24"/>
        </w:rPr>
        <w:t xml:space="preserve"> filtering system. Five samples were collected from the top 10 cm of a sediment core (</w:t>
      </w:r>
      <w:r w:rsidR="00E03722">
        <w:rPr>
          <w:rFonts w:ascii="Calibri" w:hAnsi="Calibri" w:cs="Calibri"/>
          <w:color w:val="000000" w:themeColor="text1"/>
          <w:sz w:val="24"/>
        </w:rPr>
        <w:t xml:space="preserve">i.e. </w:t>
      </w:r>
      <w:r w:rsidRPr="00337547">
        <w:rPr>
          <w:rFonts w:ascii="Calibri" w:hAnsi="Calibri" w:cs="Calibri"/>
          <w:color w:val="000000" w:themeColor="text1"/>
          <w:sz w:val="24"/>
        </w:rPr>
        <w:t>Unit I</w:t>
      </w:r>
      <w:hyperlink w:anchor="_ENREF_2" w:tooltip="Davis, 2023 #825" w:history="1">
        <w:r w:rsidR="00283A65" w:rsidRPr="00337547">
          <w:rPr>
            <w:rFonts w:ascii="Calibri" w:hAnsi="Calibri" w:cs="Calibri"/>
            <w:color w:val="000000" w:themeColor="text1"/>
            <w:sz w:val="24"/>
          </w:rPr>
          <w:fldChar w:fldCharType="begin"/>
        </w:r>
        <w:r w:rsidR="00283A65">
          <w:rPr>
            <w:rFonts w:ascii="Calibri" w:hAnsi="Calibri" w:cs="Calibri"/>
            <w:color w:val="000000" w:themeColor="text1"/>
            <w:sz w:val="24"/>
          </w:rPr>
          <w:instrText xml:space="preserve"> ADDIN EN.CITE &lt;EndNote&gt;&lt;Cite&gt;&lt;Author&gt;Davis&lt;/Author&gt;&lt;Year&gt;2023&lt;/Year&gt;&lt;RecNum&gt;825&lt;/RecNum&gt;&lt;DisplayText&gt;&lt;style face="superscript"&gt;2&lt;/style&gt;&lt;/DisplayText&gt;&lt;record&gt;&lt;rec-number&gt;825&lt;/rec-number&gt;&lt;foreign-keys&gt;&lt;key app="EN" db-id="2e5se9pee0awvrerwz7xxs21a2r0av29sfsp" timestamp="1676358471" guid="2d62fec7-9b1d-442e-ac45-ef8e05838c54"&gt;825&lt;/key&gt;&lt;/foreign-keys&gt;&lt;ref-type name="Journal Article"&gt;17&lt;/ref-type&gt;&lt;contributors&gt;&lt;authors&gt;&lt;author&gt;Davis, Christina L&lt;/author&gt;&lt;author&gt;Venturelli, Ryan A&lt;/author&gt;&lt;author&gt;Michaud, Alexander B&lt;/author&gt;&lt;author&gt;Hawkings, Jon R&lt;/author&gt;&lt;author&gt;Achberger, Amanda M&lt;/author&gt;&lt;author&gt;Vick-Majors, Trista J&lt;/author&gt;&lt;author&gt;Rosenheim, Brad E&lt;/author&gt;&lt;author&gt;Dore, John E&lt;/author&gt;&lt;author&gt;Steigmeyer, August&lt;/author&gt;&lt;author&gt;Skidmore, Mark L&lt;/author&gt;&lt;/authors&gt;&lt;/contributors&gt;&lt;titles&gt;&lt;title&gt;Biogeochemical and historical drivers of microbial community composition and structure in sediments from Mercer Subglacial Lake, West Antarctica&lt;/title&gt;&lt;secondary-title&gt;ISME communications&lt;/secondary-title&gt;&lt;/titles&gt;&lt;periodical&gt;&lt;full-title&gt;ISME communications&lt;/full-title&gt;&lt;/periodical&gt;&lt;pages&gt;8&lt;/pages&gt;&lt;volume&gt;3&lt;/volume&gt;&lt;number&gt;1&lt;/number&gt;&lt;dates&gt;&lt;year&gt;2023&lt;/year&gt;&lt;/dates&gt;&lt;orig-pub&gt;ISME communications&lt;/orig-pub&gt;&lt;isbn&gt;2730-6151&lt;/isbn&gt;&lt;urls&gt;&lt;/urls&gt;&lt;/record&gt;&lt;/Cite&gt;&lt;/EndNote&gt;</w:instrText>
        </w:r>
        <w:r w:rsidR="00283A65" w:rsidRPr="00337547">
          <w:rPr>
            <w:rFonts w:ascii="Calibri" w:hAnsi="Calibri" w:cs="Calibri"/>
            <w:color w:val="000000" w:themeColor="text1"/>
            <w:sz w:val="24"/>
          </w:rPr>
          <w:fldChar w:fldCharType="separate"/>
        </w:r>
        <w:r w:rsidR="00283A65" w:rsidRPr="00021B7D">
          <w:rPr>
            <w:rFonts w:ascii="Calibri" w:hAnsi="Calibri" w:cs="Calibri"/>
            <w:noProof/>
            <w:color w:val="000000" w:themeColor="text1"/>
            <w:sz w:val="24"/>
            <w:vertAlign w:val="superscript"/>
          </w:rPr>
          <w:t>2</w:t>
        </w:r>
        <w:r w:rsidR="00283A65" w:rsidRPr="00337547">
          <w:rPr>
            <w:rFonts w:ascii="Calibri" w:hAnsi="Calibri" w:cs="Calibri"/>
            <w:color w:val="000000" w:themeColor="text1"/>
            <w:sz w:val="24"/>
          </w:rPr>
          <w:fldChar w:fldCharType="end"/>
        </w:r>
      </w:hyperlink>
      <w:r w:rsidRPr="00337547">
        <w:rPr>
          <w:rFonts w:ascii="Calibri" w:hAnsi="Calibri" w:cs="Calibri"/>
          <w:color w:val="000000" w:themeColor="text1"/>
          <w:sz w:val="24"/>
        </w:rPr>
        <w:t xml:space="preserve">) that was split every 2 cm. In addition, bulk surface sediment collected by a sediment catcher attached to the base of the </w:t>
      </w:r>
      <w:r w:rsidRPr="00337547">
        <w:rPr>
          <w:rFonts w:ascii="Calibri" w:hAnsi="Calibri" w:cs="Calibri"/>
          <w:i/>
          <w:iCs/>
          <w:color w:val="000000" w:themeColor="text1"/>
          <w:sz w:val="24"/>
        </w:rPr>
        <w:t>in-situ</w:t>
      </w:r>
      <w:r w:rsidRPr="00337547">
        <w:rPr>
          <w:rFonts w:ascii="Calibri" w:hAnsi="Calibri" w:cs="Calibri"/>
          <w:color w:val="000000" w:themeColor="text1"/>
          <w:sz w:val="24"/>
        </w:rPr>
        <w:t xml:space="preserve"> water filtration system were also analyzed. </w:t>
      </w:r>
      <w:r w:rsidRPr="00337547">
        <w:rPr>
          <w:rFonts w:ascii="Calibri" w:hAnsi="Calibri" w:cs="Calibri"/>
          <w:color w:val="000000" w:themeColor="text1"/>
          <w:sz w:val="24"/>
          <w:lang w:val="en"/>
        </w:rPr>
        <w:t xml:space="preserve">The cell concentration </w:t>
      </w:r>
      <w:r w:rsidRPr="00337547">
        <w:rPr>
          <w:rFonts w:ascii="Calibri" w:hAnsi="Calibri" w:cs="Calibri"/>
          <w:color w:val="000000" w:themeColor="text1"/>
          <w:sz w:val="24"/>
        </w:rPr>
        <w:t>in the lake water (2.4 x 10</w:t>
      </w:r>
      <w:r w:rsidRPr="00337547">
        <w:rPr>
          <w:rFonts w:ascii="Calibri" w:hAnsi="Calibri" w:cs="Calibri"/>
          <w:color w:val="000000" w:themeColor="text1"/>
          <w:sz w:val="24"/>
          <w:vertAlign w:val="superscript"/>
        </w:rPr>
        <w:t>4</w:t>
      </w:r>
      <w:r w:rsidRPr="00337547">
        <w:rPr>
          <w:rFonts w:ascii="Calibri" w:hAnsi="Calibri" w:cs="Calibri"/>
          <w:color w:val="000000" w:themeColor="text1"/>
          <w:sz w:val="24"/>
        </w:rPr>
        <w:t xml:space="preserve"> cells mL</w:t>
      </w:r>
      <w:r w:rsidRPr="00337547">
        <w:rPr>
          <w:rFonts w:ascii="Calibri" w:hAnsi="Calibri" w:cs="Calibri"/>
          <w:color w:val="000000" w:themeColor="text1"/>
          <w:sz w:val="24"/>
          <w:vertAlign w:val="superscript"/>
        </w:rPr>
        <w:t>-1</w:t>
      </w:r>
      <w:r w:rsidRPr="00337547">
        <w:rPr>
          <w:rFonts w:ascii="Calibri" w:hAnsi="Calibri" w:cs="Calibri"/>
          <w:color w:val="000000" w:themeColor="text1"/>
          <w:sz w:val="24"/>
        </w:rPr>
        <w:t>) and surficial sediments (2.6 x 10</w:t>
      </w:r>
      <w:r w:rsidRPr="00337547">
        <w:rPr>
          <w:rFonts w:ascii="Calibri" w:hAnsi="Calibri" w:cs="Calibri"/>
          <w:color w:val="000000" w:themeColor="text1"/>
          <w:sz w:val="24"/>
          <w:vertAlign w:val="superscript"/>
        </w:rPr>
        <w:t>6</w:t>
      </w:r>
      <w:r w:rsidRPr="00337547">
        <w:rPr>
          <w:rFonts w:ascii="Calibri" w:hAnsi="Calibri" w:cs="Calibri"/>
          <w:color w:val="000000" w:themeColor="text1"/>
          <w:sz w:val="24"/>
        </w:rPr>
        <w:t xml:space="preserve"> cells g</w:t>
      </w:r>
      <w:r w:rsidRPr="00337547">
        <w:rPr>
          <w:rFonts w:ascii="Calibri" w:hAnsi="Calibri" w:cs="Calibri"/>
          <w:color w:val="000000" w:themeColor="text1"/>
          <w:sz w:val="24"/>
          <w:vertAlign w:val="superscript"/>
        </w:rPr>
        <w:t>-1</w:t>
      </w:r>
      <w:r w:rsidRPr="00337547">
        <w:rPr>
          <w:rFonts w:ascii="Calibri" w:hAnsi="Calibri" w:cs="Calibri"/>
          <w:color w:val="000000" w:themeColor="text1"/>
          <w:sz w:val="24"/>
        </w:rPr>
        <w:t>) were determined as previously described</w:t>
      </w:r>
      <w:hyperlink w:anchor="_ENREF_2" w:tooltip="Davis, 2023 #825" w:history="1">
        <w:r w:rsidR="00283A65" w:rsidRPr="00337547">
          <w:rPr>
            <w:rFonts w:ascii="Calibri" w:hAnsi="Calibri" w:cs="Calibri"/>
            <w:color w:val="000000" w:themeColor="text1"/>
            <w:sz w:val="24"/>
          </w:rPr>
          <w:fldChar w:fldCharType="begin"/>
        </w:r>
        <w:r w:rsidR="00283A65">
          <w:rPr>
            <w:rFonts w:ascii="Calibri" w:hAnsi="Calibri" w:cs="Calibri"/>
            <w:color w:val="000000" w:themeColor="text1"/>
            <w:sz w:val="24"/>
          </w:rPr>
          <w:instrText xml:space="preserve"> ADDIN EN.CITE &lt;EndNote&gt;&lt;Cite&gt;&lt;Author&gt;Davis&lt;/Author&gt;&lt;Year&gt;2023&lt;/Year&gt;&lt;RecNum&gt;825&lt;/RecNum&gt;&lt;DisplayText&gt;&lt;style face="superscript"&gt;2&lt;/style&gt;&lt;/DisplayText&gt;&lt;record&gt;&lt;rec-number&gt;825&lt;/rec-number&gt;&lt;foreign-keys&gt;&lt;key app="EN" db-id="2e5se9pee0awvrerwz7xxs21a2r0av29sfsp" timestamp="1676358471" guid="2d62fec7-9b1d-442e-ac45-ef8e05838c54"&gt;825&lt;/key&gt;&lt;/foreign-keys&gt;&lt;ref-type name="Journal Article"&gt;17&lt;/ref-type&gt;&lt;contributors&gt;&lt;authors&gt;&lt;author&gt;Davis, Christina L&lt;/author&gt;&lt;author&gt;Venturelli, Ryan A&lt;/author&gt;&lt;author&gt;Michaud, Alexander B&lt;/author&gt;&lt;author&gt;Hawkings, Jon R&lt;/author&gt;&lt;author&gt;Achberger, Amanda M&lt;/author&gt;&lt;author&gt;Vick-Majors, Trista J&lt;/author&gt;&lt;author&gt;Rosenheim, Brad E&lt;/author&gt;&lt;author&gt;Dore, John E&lt;/author&gt;&lt;author&gt;Steigmeyer, August&lt;/author&gt;&lt;author&gt;Skidmore, Mark L&lt;/author&gt;&lt;/authors&gt;&lt;/contributors&gt;&lt;titles&gt;&lt;title&gt;Biogeochemical and historical drivers of microbial community composition and structure in sediments from Mercer Subglacial Lake, West Antarctica&lt;/title&gt;&lt;secondary-title&gt;ISME communications&lt;/secondary-title&gt;&lt;/titles&gt;&lt;periodical&gt;&lt;full-title&gt;ISME communications&lt;/full-title&gt;&lt;/periodical&gt;&lt;pages&gt;8&lt;/pages&gt;&lt;volume&gt;3&lt;/volume&gt;&lt;number&gt;1&lt;/number&gt;&lt;dates&gt;&lt;year&gt;2023&lt;/year&gt;&lt;/dates&gt;&lt;orig-pub&gt;ISME communications&lt;/orig-pub&gt;&lt;isbn&gt;2730-6151&lt;/isbn&gt;&lt;urls&gt;&lt;/urls&gt;&lt;/record&gt;&lt;/Cite&gt;&lt;/EndNote&gt;</w:instrText>
        </w:r>
        <w:r w:rsidR="00283A65" w:rsidRPr="00337547">
          <w:rPr>
            <w:rFonts w:ascii="Calibri" w:hAnsi="Calibri" w:cs="Calibri"/>
            <w:color w:val="000000" w:themeColor="text1"/>
            <w:sz w:val="24"/>
          </w:rPr>
          <w:fldChar w:fldCharType="separate"/>
        </w:r>
        <w:r w:rsidR="00283A65" w:rsidRPr="00021B7D">
          <w:rPr>
            <w:rFonts w:ascii="Calibri" w:hAnsi="Calibri" w:cs="Calibri"/>
            <w:noProof/>
            <w:color w:val="000000" w:themeColor="text1"/>
            <w:sz w:val="24"/>
            <w:vertAlign w:val="superscript"/>
          </w:rPr>
          <w:t>2</w:t>
        </w:r>
        <w:r w:rsidR="00283A65" w:rsidRPr="00337547">
          <w:rPr>
            <w:rFonts w:ascii="Calibri" w:hAnsi="Calibri" w:cs="Calibri"/>
            <w:color w:val="000000" w:themeColor="text1"/>
            <w:sz w:val="24"/>
          </w:rPr>
          <w:fldChar w:fldCharType="end"/>
        </w:r>
      </w:hyperlink>
      <w:r w:rsidRPr="00337547">
        <w:rPr>
          <w:rFonts w:ascii="Calibri" w:hAnsi="Calibri" w:cs="Calibri"/>
          <w:color w:val="000000" w:themeColor="text1"/>
          <w:sz w:val="24"/>
        </w:rPr>
        <w:t xml:space="preserve">. Owing to low concentrations of extractable DNA from the samples (0.70 ± 0.90 ng per extraction; ±SD), sequence libraries generated by </w:t>
      </w:r>
      <w:proofErr w:type="spellStart"/>
      <w:r w:rsidRPr="00337547">
        <w:rPr>
          <w:rFonts w:ascii="Calibri" w:hAnsi="Calibri" w:cs="Calibri"/>
          <w:color w:val="000000" w:themeColor="text1"/>
          <w:sz w:val="24"/>
        </w:rPr>
        <w:t>NovaSeq</w:t>
      </w:r>
      <w:proofErr w:type="spellEnd"/>
      <w:r w:rsidRPr="00337547">
        <w:rPr>
          <w:rFonts w:ascii="Calibri" w:hAnsi="Calibri" w:cs="Calibri"/>
          <w:color w:val="000000" w:themeColor="text1"/>
          <w:sz w:val="24"/>
        </w:rPr>
        <w:t xml:space="preserve"> 6000 sequencing (Illumina) assembled into a large number of short-length </w:t>
      </w:r>
      <w:proofErr w:type="spellStart"/>
      <w:r w:rsidRPr="00337547">
        <w:rPr>
          <w:rFonts w:ascii="Calibri" w:hAnsi="Calibri" w:cs="Calibri"/>
          <w:color w:val="000000" w:themeColor="text1"/>
          <w:sz w:val="24"/>
        </w:rPr>
        <w:t>contigs</w:t>
      </w:r>
      <w:proofErr w:type="spellEnd"/>
      <w:r w:rsidRPr="00337547">
        <w:rPr>
          <w:rFonts w:ascii="Calibri" w:hAnsi="Calibri" w:cs="Calibri"/>
          <w:color w:val="000000" w:themeColor="text1"/>
          <w:sz w:val="24"/>
        </w:rPr>
        <w:t xml:space="preserve"> with low sequence coverage</w:t>
      </w:r>
      <w:hyperlink w:anchor="_ENREF_3" w:tooltip="Davis, 2022 #876" w:history="1">
        <w:r w:rsidR="00283A65" w:rsidRPr="00337547">
          <w:rPr>
            <w:rFonts w:ascii="Calibri" w:hAnsi="Calibri" w:cs="Calibri"/>
            <w:color w:val="000000" w:themeColor="text1"/>
            <w:sz w:val="24"/>
          </w:rPr>
          <w:fldChar w:fldCharType="begin"/>
        </w:r>
        <w:r w:rsidR="00283A65">
          <w:rPr>
            <w:rFonts w:ascii="Calibri" w:hAnsi="Calibri" w:cs="Calibri"/>
            <w:color w:val="000000" w:themeColor="text1"/>
            <w:sz w:val="24"/>
          </w:rPr>
          <w:instrText xml:space="preserve"> ADDIN EN.CITE &lt;EndNote&gt;&lt;Cite&gt;&lt;Author&gt;Davis&lt;/Author&gt;&lt;Year&gt;2022&lt;/Year&gt;&lt;RecNum&gt;876&lt;/RecNum&gt;&lt;DisplayText&gt;&lt;style face="superscript"&gt;3&lt;/style&gt;&lt;/DisplayText&gt;&lt;record&gt;&lt;rec-number&gt;876&lt;/rec-number&gt;&lt;foreign-keys&gt;&lt;key app="EN" db-id="2e5se9pee0awvrerwz7xxs21a2r0av29sfsp" timestamp="1697692375" guid="1d64169e-81e8-44bc-95b6-02b611136a32"&gt;876&lt;/key&gt;&lt;/foreign-keys&gt;&lt;ref-type name="Book"&gt;6&lt;/ref-type&gt;&lt;contributors&gt;&lt;authors&gt;&lt;author&gt;Davis, Christina Lynn&lt;/author&gt;&lt;/authors&gt;&lt;/contributors&gt;&lt;titles&gt;&lt;title&gt;Ecology of Subglacial Lake Microbial Communities in West Antarctica&lt;/title&gt;&lt;/titles&gt;&lt;dates&gt;&lt;year&gt;2022&lt;/year&gt;&lt;/dates&gt;&lt;publisher&gt;University of Florida&lt;/publisher&gt;&lt;isbn&gt;9798377622055&lt;/isbn&gt;&lt;urls&gt;&lt;/urls&gt;&lt;/record&gt;&lt;/Cite&gt;&lt;/EndNote&gt;</w:instrText>
        </w:r>
        <w:r w:rsidR="00283A65" w:rsidRPr="00337547">
          <w:rPr>
            <w:rFonts w:ascii="Calibri" w:hAnsi="Calibri" w:cs="Calibri"/>
            <w:color w:val="000000" w:themeColor="text1"/>
            <w:sz w:val="24"/>
          </w:rPr>
          <w:fldChar w:fldCharType="separate"/>
        </w:r>
        <w:r w:rsidR="00283A65" w:rsidRPr="00021B7D">
          <w:rPr>
            <w:rFonts w:ascii="Calibri" w:hAnsi="Calibri" w:cs="Calibri"/>
            <w:noProof/>
            <w:color w:val="000000" w:themeColor="text1"/>
            <w:sz w:val="24"/>
            <w:vertAlign w:val="superscript"/>
          </w:rPr>
          <w:t>3</w:t>
        </w:r>
        <w:r w:rsidR="00283A65" w:rsidRPr="00337547">
          <w:rPr>
            <w:rFonts w:ascii="Calibri" w:hAnsi="Calibri" w:cs="Calibri"/>
            <w:color w:val="000000" w:themeColor="text1"/>
            <w:sz w:val="24"/>
          </w:rPr>
          <w:fldChar w:fldCharType="end"/>
        </w:r>
      </w:hyperlink>
      <w:r w:rsidRPr="00337547">
        <w:rPr>
          <w:rFonts w:ascii="Calibri" w:hAnsi="Calibri" w:cs="Calibri"/>
          <w:color w:val="000000" w:themeColor="text1"/>
          <w:sz w:val="24"/>
        </w:rPr>
        <w:t>. To overcome this issue, we used a single-cell genomic approach.</w:t>
      </w:r>
    </w:p>
    <w:p w14:paraId="65699359" w14:textId="48C11C9E" w:rsidR="008A2D1F" w:rsidRDefault="00337547" w:rsidP="000F3623">
      <w:pPr>
        <w:widowControl/>
        <w:wordWrap/>
        <w:adjustRightInd w:val="0"/>
        <w:snapToGrid w:val="0"/>
        <w:spacing w:line="360" w:lineRule="auto"/>
        <w:ind w:firstLine="480"/>
        <w:rPr>
          <w:rFonts w:asciiTheme="minorHAnsi" w:eastAsiaTheme="minorEastAsia" w:hAnsiTheme="minorHAnsi" w:cstheme="minorBidi"/>
          <w:color w:val="000000" w:themeColor="text1"/>
          <w:kern w:val="0"/>
          <w:sz w:val="24"/>
        </w:rPr>
      </w:pPr>
      <w:r w:rsidRPr="00337547">
        <w:rPr>
          <w:rFonts w:ascii="Calibri" w:hAnsi="Calibri" w:cs="Calibri"/>
          <w:color w:val="000000" w:themeColor="text1"/>
          <w:sz w:val="24"/>
        </w:rPr>
        <w:t>From the four water and six sediment samples, a total of 3,170 droplets were sorted using flow cytometry</w:t>
      </w:r>
      <w:hyperlink w:anchor="_ENREF_4" w:tooltip="Stepanauskas, 2017 #239" w:history="1">
        <w:r w:rsidR="00283A65" w:rsidRPr="00337547">
          <w:rPr>
            <w:rFonts w:ascii="Calibri" w:hAnsi="Calibri" w:cs="Calibri"/>
            <w:color w:val="000000" w:themeColor="text1"/>
            <w:sz w:val="24"/>
          </w:rPr>
          <w:fldChar w:fldCharType="begin">
            <w:fldData xml:space="preserve">PEVuZE5vdGU+PENpdGU+PEF1dGhvcj5TdGVwYW5hdXNrYXM8L0F1dGhvcj48WWVhcj4yMDE3PC9Z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</w:fldData>
          </w:fldChar>
        </w:r>
        <w:r w:rsidR="00283A65">
          <w:rPr>
            <w:rFonts w:ascii="Calibri" w:hAnsi="Calibri" w:cs="Calibri"/>
            <w:color w:val="000000" w:themeColor="text1"/>
            <w:sz w:val="24"/>
          </w:rPr>
          <w:instrText xml:space="preserve"> ADDIN EN.CITE </w:instrText>
        </w:r>
        <w:r w:rsidR="00283A65">
          <w:rPr>
            <w:rFonts w:ascii="Calibri" w:hAnsi="Calibri" w:cs="Calibri"/>
            <w:color w:val="000000" w:themeColor="text1"/>
            <w:sz w:val="24"/>
          </w:rPr>
          <w:fldChar w:fldCharType="begin">
            <w:fldData xml:space="preserve">PEVuZE5vdGU+PENpdGU+PEF1dGhvcj5TdGVwYW5hdXNrYXM8L0F1dGhvcj48WWVhcj4yMDE3PC9Z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</w:fldData>
          </w:fldChar>
        </w:r>
        <w:r w:rsidR="00283A65">
          <w:rPr>
            <w:rFonts w:ascii="Calibri" w:hAnsi="Calibri" w:cs="Calibri"/>
            <w:color w:val="000000" w:themeColor="text1"/>
            <w:sz w:val="24"/>
          </w:rPr>
          <w:instrText xml:space="preserve"> ADDIN EN.CITE.DATA </w:instrText>
        </w:r>
        <w:r w:rsidR="00283A65">
          <w:rPr>
            <w:rFonts w:ascii="Calibri" w:hAnsi="Calibri" w:cs="Calibri"/>
            <w:color w:val="000000" w:themeColor="text1"/>
            <w:sz w:val="24"/>
          </w:rPr>
        </w:r>
        <w:r w:rsidR="00283A65">
          <w:rPr>
            <w:rFonts w:ascii="Calibri" w:hAnsi="Calibri" w:cs="Calibri"/>
            <w:color w:val="000000" w:themeColor="text1"/>
            <w:sz w:val="24"/>
          </w:rPr>
          <w:fldChar w:fldCharType="end"/>
        </w:r>
        <w:r w:rsidR="00283A65" w:rsidRPr="00337547">
          <w:rPr>
            <w:rFonts w:ascii="Calibri" w:hAnsi="Calibri" w:cs="Calibri"/>
            <w:color w:val="000000" w:themeColor="text1"/>
            <w:sz w:val="24"/>
          </w:rPr>
        </w:r>
        <w:r w:rsidR="00283A65" w:rsidRPr="00337547">
          <w:rPr>
            <w:rFonts w:ascii="Calibri" w:hAnsi="Calibri" w:cs="Calibri"/>
            <w:color w:val="000000" w:themeColor="text1"/>
            <w:sz w:val="24"/>
          </w:rPr>
          <w:fldChar w:fldCharType="separate"/>
        </w:r>
        <w:r w:rsidR="00283A65" w:rsidRPr="00021B7D">
          <w:rPr>
            <w:rFonts w:ascii="Calibri" w:hAnsi="Calibri" w:cs="Calibri"/>
            <w:noProof/>
            <w:color w:val="000000" w:themeColor="text1"/>
            <w:sz w:val="24"/>
            <w:vertAlign w:val="superscript"/>
          </w:rPr>
          <w:t>4</w:t>
        </w:r>
        <w:r w:rsidR="00283A65" w:rsidRPr="00337547">
          <w:rPr>
            <w:rFonts w:ascii="Calibri" w:hAnsi="Calibri" w:cs="Calibri"/>
            <w:color w:val="000000" w:themeColor="text1"/>
            <w:sz w:val="24"/>
          </w:rPr>
          <w:fldChar w:fldCharType="end"/>
        </w:r>
      </w:hyperlink>
      <w:r w:rsidRPr="00337547">
        <w:rPr>
          <w:rFonts w:ascii="Calibri" w:hAnsi="Calibri" w:cs="Calibri"/>
          <w:bCs/>
          <w:color w:val="000000" w:themeColor="text1"/>
          <w:sz w:val="24"/>
        </w:rPr>
        <w:t>.</w:t>
      </w:r>
      <w:r w:rsidRPr="00337547">
        <w:rPr>
          <w:rFonts w:ascii="Calibri" w:hAnsi="Calibri" w:cs="Calibri"/>
          <w:color w:val="000000" w:themeColor="text1"/>
          <w:sz w:val="24"/>
        </w:rPr>
        <w:t xml:space="preserve"> DNA was successfully amplified from isolated cells 2,431 of the sorted droplets. After evaluating quality based on crossing point (</w:t>
      </w:r>
      <w:proofErr w:type="spellStart"/>
      <w:r w:rsidRPr="00337547">
        <w:rPr>
          <w:rFonts w:ascii="Calibri" w:hAnsi="Calibri" w:cs="Calibri"/>
          <w:color w:val="000000" w:themeColor="text1"/>
          <w:sz w:val="24"/>
        </w:rPr>
        <w:t>Cp</w:t>
      </w:r>
      <w:proofErr w:type="spellEnd"/>
      <w:r w:rsidRPr="00337547">
        <w:rPr>
          <w:rFonts w:ascii="Calibri" w:hAnsi="Calibri" w:cs="Calibri"/>
          <w:color w:val="000000" w:themeColor="text1"/>
          <w:sz w:val="24"/>
        </w:rPr>
        <w:t>) values, 2,000 of the cells were selected for genome sequencing, which yielded an average of 8.94 million paired reads per cell (</w:t>
      </w:r>
      <w:r w:rsidR="0059251A">
        <w:rPr>
          <w:rFonts w:ascii="Calibri" w:hAnsi="Calibri" w:cs="Calibri"/>
          <w:color w:val="000000" w:themeColor="text1"/>
          <w:sz w:val="24"/>
        </w:rPr>
        <w:t xml:space="preserve">Supplementary Table </w:t>
      </w:r>
      <w:r w:rsidRPr="00337547">
        <w:rPr>
          <w:rFonts w:ascii="Calibri" w:hAnsi="Calibri" w:cs="Calibri"/>
          <w:color w:val="000000" w:themeColor="text1"/>
          <w:sz w:val="24"/>
        </w:rPr>
        <w:t>1). Filtering to remove reads of low-quality, of low-complexity, and identified as human DNA contamination discarded an average of 6% of the reads per cell. After discarding sequences affected by genome amplification bias</w:t>
      </w:r>
      <w:hyperlink w:anchor="_ENREF_5" w:tooltip="Bankevich, 2012 #897" w:history="1">
        <w:r w:rsidR="00283A65" w:rsidRPr="00337547">
          <w:rPr>
            <w:rFonts w:ascii="Calibri" w:hAnsi="Calibri" w:cs="Calibri"/>
            <w:color w:val="000000" w:themeColor="text1"/>
            <w:sz w:val="24"/>
          </w:rPr>
          <w:fldChar w:fldCharType="begin"/>
        </w:r>
        <w:r w:rsidR="00283A65">
          <w:rPr>
            <w:rFonts w:ascii="Calibri" w:hAnsi="Calibri" w:cs="Calibri"/>
            <w:color w:val="000000" w:themeColor="text1"/>
            <w:sz w:val="24"/>
          </w:rPr>
          <w:instrText xml:space="preserve"> ADDIN EN.CITE &lt;EndNote&gt;&lt;Cite&gt;&lt;Author&gt;Bankevich&lt;/Author&gt;&lt;Year&gt;2012&lt;/Year&gt;&lt;RecNum&gt;897&lt;/RecNum&gt;&lt;DisplayText&gt;&lt;style face="superscript"&gt;5&lt;/style&gt;&lt;/DisplayText&gt;&lt;record&gt;&lt;rec-number&gt;897&lt;/rec-number&gt;&lt;foreign-keys&gt;&lt;key app="EN" db-id="2e5se9pee0awvrerwz7xxs21a2r0av29sfsp" timestamp="1706062913" guid="ffdbcc96-ae02-4d7f-b5bf-fd70873468fe"&gt;897&lt;/key&gt;&lt;/foreign-keys&gt;&lt;ref-type name="Journal Article"&gt;17&lt;/ref-type&gt;&lt;contributors&gt;&lt;authors&gt;&lt;author&gt;Bankevich, Anton&lt;/author&gt;&lt;author&gt;Nurk, Sergey&lt;/author&gt;&lt;author&gt;Antipov, Dmitry&lt;/author&gt;&lt;author&gt;Gurevich, Alexey A&lt;/author&gt;&lt;author&gt;Dvorkin, Mikhail&lt;/author&gt;&lt;author&gt;Kulikov, Alexander S&lt;/author&gt;&lt;author&gt;Lesin, Valery M&lt;/author&gt;&lt;author&gt;Nikolenko, Sergey I&lt;/author&gt;&lt;author&gt;Pham, Son&lt;/author&gt;&lt;author&gt;Prjibelski, Andrey D&lt;/author&gt;&lt;/authors&gt;&lt;/contributors&gt;&lt;titles&gt;&lt;title&gt;SPAdes: a new genome assembly algorithm and its applications to single-cell sequencing&lt;/title&gt;&lt;secondary-title&gt;Journal of computational biology&lt;/secondary-title&gt;&lt;/titles&gt;&lt;periodical&gt;&lt;full-title&gt;Journal of computational biology&lt;/full-title&gt;&lt;/periodical&gt;&lt;pages&gt;455-477&lt;/pages&gt;&lt;volume&gt;19&lt;/volume&gt;&lt;number&gt;5&lt;/number&gt;&lt;dates&gt;&lt;year&gt;2012&lt;/year&gt;&lt;/dates&gt;&lt;orig-pub&gt;Journal of computational biology&lt;/orig-pub&gt;&lt;isbn&gt;1066-5277&lt;/isbn&gt;&lt;urls&gt;&lt;/urls&gt;&lt;/record&gt;&lt;/Cite&gt;&lt;/EndNote&gt;</w:instrText>
        </w:r>
        <w:r w:rsidR="00283A65" w:rsidRPr="00337547">
          <w:rPr>
            <w:rFonts w:ascii="Calibri" w:hAnsi="Calibri" w:cs="Calibri"/>
            <w:color w:val="000000" w:themeColor="text1"/>
            <w:sz w:val="24"/>
          </w:rPr>
          <w:fldChar w:fldCharType="separate"/>
        </w:r>
        <w:r w:rsidR="00283A65" w:rsidRPr="00021B7D">
          <w:rPr>
            <w:rFonts w:ascii="Calibri" w:hAnsi="Calibri" w:cs="Calibri"/>
            <w:noProof/>
            <w:color w:val="000000" w:themeColor="text1"/>
            <w:sz w:val="24"/>
            <w:vertAlign w:val="superscript"/>
          </w:rPr>
          <w:t>5</w:t>
        </w:r>
        <w:r w:rsidR="00283A65" w:rsidRPr="00337547">
          <w:rPr>
            <w:rFonts w:ascii="Calibri" w:hAnsi="Calibri" w:cs="Calibri"/>
            <w:color w:val="000000" w:themeColor="text1"/>
            <w:sz w:val="24"/>
          </w:rPr>
          <w:fldChar w:fldCharType="end"/>
        </w:r>
      </w:hyperlink>
      <w:r w:rsidRPr="00337547">
        <w:rPr>
          <w:rFonts w:ascii="Calibri" w:hAnsi="Calibri" w:cs="Calibri"/>
          <w:color w:val="000000" w:themeColor="text1"/>
          <w:sz w:val="24"/>
        </w:rPr>
        <w:t xml:space="preserve">, 4.2% of the remaining reads (367,552 read pairs per cell on average) were retained. Of the 2,000 cells selected for genome sequencing, 605 failed to provide sufficient data for successful assembly or taxonomic classification of the sequences. Following removal of 21 SAGs that exhibit &gt;5% </w:t>
      </w:r>
      <w:proofErr w:type="spellStart"/>
      <w:r w:rsidRPr="00337547">
        <w:rPr>
          <w:rFonts w:ascii="Calibri" w:hAnsi="Calibri" w:cs="Calibri"/>
          <w:color w:val="000000" w:themeColor="text1"/>
          <w:sz w:val="24"/>
        </w:rPr>
        <w:t>CheckM</w:t>
      </w:r>
      <w:proofErr w:type="spellEnd"/>
      <w:r w:rsidRPr="00337547">
        <w:rPr>
          <w:rFonts w:ascii="Calibri" w:hAnsi="Calibri" w:cs="Calibri"/>
          <w:color w:val="000000" w:themeColor="text1"/>
          <w:sz w:val="24"/>
        </w:rPr>
        <w:t xml:space="preserve"> contamination rate</w:t>
      </w:r>
      <w:hyperlink w:anchor="_ENREF_6" w:tooltip="Parks, 2015 #176" w:history="1">
        <w:r w:rsidR="00283A65" w:rsidRPr="00337547">
          <w:rPr>
            <w:rFonts w:ascii="Calibri" w:hAnsi="Calibri" w:cs="Calibri"/>
            <w:color w:val="000000" w:themeColor="text1"/>
            <w:sz w:val="24"/>
          </w:rPr>
          <w:fldChar w:fldCharType="begin"/>
        </w:r>
        <w:r w:rsidR="00283A65">
          <w:rPr>
            <w:rFonts w:ascii="Calibri" w:hAnsi="Calibri" w:cs="Calibri"/>
            <w:color w:val="000000" w:themeColor="text1"/>
            <w:sz w:val="24"/>
          </w:rPr>
          <w:instrText xml:space="preserve"> ADDIN EN.CITE &lt;EndNote&gt;&lt;Cite&gt;&lt;Author&gt;Parks&lt;/Author&gt;&lt;Year&gt;2015&lt;/Year&gt;&lt;RecNum&gt;176&lt;/RecNum&gt;&lt;DisplayText&gt;&lt;style face="superscript"&gt;6&lt;/style&gt;&lt;/DisplayText&gt;&lt;record&gt;&lt;rec-number&gt;176&lt;/rec-number&gt;&lt;foreign-keys&gt;&lt;key app="EN" db-id="2e5se9pee0awvrerwz7xxs21a2r0av29sfsp" timestamp="1611211469" guid="0a0ef0b7-a35a-4e99-95ef-8f75f6729b27"&gt;176&lt;/key&gt;&lt;/foreign-keys&gt;&lt;ref-type name="Journal Article"&gt;17&lt;/ref-type&gt;&lt;contributors&gt;&lt;authors&gt;&lt;author&gt;Parks, Donovan H&lt;/author&gt;&lt;author&gt;Imelfort, Michael&lt;/author&gt;&lt;author&gt;Skennerton, Connor T&lt;/author&gt;&lt;author&gt;Hugenholtz, Philip&lt;/author&gt;&lt;author&gt;Tyson, Gene W&lt;/author&gt;&lt;/authors&gt;&lt;/contributors&gt;&lt;titles&gt;&lt;title&gt;CheckM: assessing the quality of microbial genomes recovered from isolates, single cells, and metagenomes&lt;/title&gt;&lt;secondary-title&gt;Genome research&lt;/secondary-title&gt;&lt;/titles&gt;&lt;periodical&gt;&lt;full-title&gt;Genome research&lt;/full-title&gt;&lt;/periodical&gt;&lt;pages&gt;1043-1055&lt;/pages&gt;&lt;volume&gt;25&lt;/volume&gt;&lt;number&gt;7&lt;/number&gt;&lt;dates&gt;&lt;year&gt;2015&lt;/year&gt;&lt;/dates&gt;&lt;isbn&gt;1088-9051&lt;/isbn&gt;&lt;urls&gt;&lt;/urls&gt;&lt;/record&gt;&lt;/Cite&gt;&lt;/EndNote&gt;</w:instrText>
        </w:r>
        <w:r w:rsidR="00283A65" w:rsidRPr="00337547">
          <w:rPr>
            <w:rFonts w:ascii="Calibri" w:hAnsi="Calibri" w:cs="Calibri"/>
            <w:color w:val="000000" w:themeColor="text1"/>
            <w:sz w:val="24"/>
          </w:rPr>
          <w:fldChar w:fldCharType="separate"/>
        </w:r>
        <w:r w:rsidR="00283A65" w:rsidRPr="00021B7D">
          <w:rPr>
            <w:rFonts w:ascii="Calibri" w:hAnsi="Calibri" w:cs="Calibri"/>
            <w:noProof/>
            <w:color w:val="000000" w:themeColor="text1"/>
            <w:sz w:val="24"/>
            <w:vertAlign w:val="superscript"/>
          </w:rPr>
          <w:t>6</w:t>
        </w:r>
        <w:r w:rsidR="00283A65" w:rsidRPr="00337547">
          <w:rPr>
            <w:rFonts w:ascii="Calibri" w:hAnsi="Calibri" w:cs="Calibri"/>
            <w:color w:val="000000" w:themeColor="text1"/>
            <w:sz w:val="24"/>
          </w:rPr>
          <w:fldChar w:fldCharType="end"/>
        </w:r>
      </w:hyperlink>
      <w:r w:rsidRPr="00337547">
        <w:rPr>
          <w:rFonts w:ascii="Calibri" w:hAnsi="Calibri" w:cs="Calibri"/>
          <w:color w:val="000000" w:themeColor="text1"/>
          <w:sz w:val="24"/>
        </w:rPr>
        <w:t>, a total of 1,374 SAGs (618 from the water column and 756 from the sediment samples) were available for downstream analyses. After removing the foreign contaminated sequences using NCBI’s Foreign Contamination Screen tool suite</w:t>
      </w:r>
      <w:hyperlink w:anchor="_ENREF_7" w:tooltip="Astashyn, 2023 #489" w:history="1">
        <w:r w:rsidR="00283A65" w:rsidRPr="00337547">
          <w:rPr>
            <w:rFonts w:ascii="Calibri" w:hAnsi="Calibri" w:cs="Calibri"/>
            <w:bCs/>
            <w:color w:val="000000" w:themeColor="text1"/>
            <w:sz w:val="24"/>
          </w:rPr>
          <w:fldChar w:fldCharType="begin"/>
        </w:r>
        <w:r w:rsidR="00283A65">
          <w:rPr>
            <w:rFonts w:ascii="Calibri" w:hAnsi="Calibri" w:cs="Calibri"/>
            <w:bCs/>
            <w:color w:val="000000" w:themeColor="text1"/>
            <w:sz w:val="24"/>
          </w:rPr>
          <w:instrText xml:space="preserve"> ADDIN EN.CITE &lt;EndNote&gt;&lt;Cite&gt;&lt;Author&gt;Astashyn&lt;/Author&gt;&lt;Year&gt;2023&lt;/Year&gt;&lt;RecNum&gt;489&lt;/RecNum&gt;&lt;DisplayText&gt;&lt;style face="superscript"&gt;7&lt;/style&gt;&lt;/DisplayText&gt;&lt;record&gt;&lt;rec-number&gt;489&lt;/rec-number&gt;&lt;foreign-keys&gt;&lt;key app="EN" db-id="s9za9peztdppfwe0xwp550tfservezrwv9wv" timestamp="1710119569" guid="9407428c-360f-4091-885a-3a717bb41c48"&gt;489&lt;/key&gt;&lt;/foreign-keys&gt;&lt;ref-type name="Journal Article"&gt;17&lt;/ref-type&gt;&lt;contributors&gt;&lt;authors&gt;&lt;author&gt;Astashyn, A.&lt;/author&gt;&lt;author&gt;Tvedte, E. S.&lt;/author&gt;&lt;author&gt;Sweeney, D.&lt;/author&gt;&lt;author&gt;Sapojnikov, V.&lt;/author&gt;&lt;author&gt;Bouk, N.&lt;/author&gt;&lt;author&gt;Joukov, V.&lt;/author&gt;&lt;author&gt;Mozes, E.&lt;/author&gt;&lt;author&gt;Strope, P. K.&lt;/author&gt;&lt;author&gt;Sylla, P. M.&lt;/author&gt;&lt;author&gt;Wagner, L.&lt;/author&gt;&lt;author&gt;Bidwell, S. L.&lt;/author&gt;&lt;author&gt;Clark, K.&lt;/author&gt;&lt;author&gt;Davis, E. W.&lt;/author&gt;&lt;author&gt;Smith-White, B.&lt;/author&gt;&lt;author&gt;Hlavina, W.&lt;/author&gt;&lt;author&gt;Pruitt, K. D.&lt;/author&gt;&lt;author&gt;Schneider, V. A.&lt;/author&gt;&lt;author&gt;Murphy, T. D.&lt;/author&gt;&lt;/authors&gt;&lt;/contributors&gt;&lt;auth-address&gt;National Center for Biotechnology Information, National Library of Medicine, National Institutes of Health, Bethesda, MD, USA.&lt;/auth-address&gt;&lt;titles&gt;&lt;title&gt;Rapid and sensitive detection of genome contamination at scale with FCS-GX&lt;/title&gt;&lt;secondary-title&gt;bioRxiv&lt;/secondary-title&gt;&lt;/titles&gt;&lt;periodical&gt;&lt;full-title&gt;bioRxiv&lt;/full-title&gt;&lt;/periodical&gt;&lt;edition&gt;2023/06/09&lt;/edition&gt;&lt;keywords&gt;&lt;keyword&gt;GenBank&lt;/keyword&gt;&lt;keyword&gt;Genome assembly&lt;/keyword&gt;&lt;keyword&gt;Genome contamination&lt;/keyword&gt;&lt;keyword&gt;Genome quality&lt;/keyword&gt;&lt;keyword&gt;RefSeq&lt;/keyword&gt;&lt;keyword&gt;Software&lt;/keyword&gt;&lt;/keywords&gt;&lt;dates&gt;&lt;year&gt;2023&lt;/year&gt;&lt;pub-dates&gt;&lt;date&gt;Jun 6&lt;/date&gt;&lt;/pub-dates&gt;&lt;/dates&gt;&lt;accession-num&gt;37292984&lt;/accession-num&gt;&lt;urls&gt;&lt;/urls&gt;&lt;custom2&gt;PMC10246020&lt;/custom2&gt;&lt;electronic-resource-num&gt;10.1101/2023.06.02.543519&lt;/electronic-resource-num&gt;&lt;remote-database-provider&gt;NLM&lt;/remote-database-provider&gt;&lt;language&gt;eng&lt;/language&gt;&lt;/record&gt;&lt;/Cite&gt;&lt;/EndNote&gt;</w:instrText>
        </w:r>
        <w:r w:rsidR="00283A65" w:rsidRPr="00337547">
          <w:rPr>
            <w:rFonts w:ascii="Calibri" w:hAnsi="Calibri" w:cs="Calibri"/>
            <w:bCs/>
            <w:color w:val="000000" w:themeColor="text1"/>
            <w:sz w:val="24"/>
          </w:rPr>
          <w:fldChar w:fldCharType="separate"/>
        </w:r>
        <w:r w:rsidR="00283A65" w:rsidRPr="00021B7D">
          <w:rPr>
            <w:rFonts w:ascii="Calibri" w:hAnsi="Calibri" w:cs="Calibri"/>
            <w:bCs/>
            <w:noProof/>
            <w:color w:val="000000" w:themeColor="text1"/>
            <w:sz w:val="24"/>
            <w:vertAlign w:val="superscript"/>
          </w:rPr>
          <w:t>7</w:t>
        </w:r>
        <w:r w:rsidR="00283A65" w:rsidRPr="00337547">
          <w:rPr>
            <w:rFonts w:ascii="Calibri" w:hAnsi="Calibri" w:cs="Calibri"/>
            <w:color w:val="000000" w:themeColor="text1"/>
            <w:sz w:val="24"/>
          </w:rPr>
          <w:fldChar w:fldCharType="end"/>
        </w:r>
      </w:hyperlink>
      <w:r w:rsidRPr="00337547">
        <w:rPr>
          <w:rFonts w:ascii="Calibri" w:hAnsi="Calibri" w:cs="Calibri"/>
          <w:color w:val="000000" w:themeColor="text1"/>
          <w:sz w:val="24"/>
        </w:rPr>
        <w:t xml:space="preserve">, the SAGs are composed of 79 ± 50 (average ± standard deviation) </w:t>
      </w:r>
      <w:proofErr w:type="spellStart"/>
      <w:r w:rsidRPr="00337547">
        <w:rPr>
          <w:rFonts w:ascii="Calibri" w:hAnsi="Calibri" w:cs="Calibri"/>
          <w:color w:val="000000" w:themeColor="text1"/>
          <w:sz w:val="24"/>
        </w:rPr>
        <w:t>contigs</w:t>
      </w:r>
      <w:proofErr w:type="spellEnd"/>
      <w:r w:rsidRPr="00337547">
        <w:rPr>
          <w:rFonts w:ascii="Calibri" w:hAnsi="Calibri" w:cs="Calibri"/>
          <w:color w:val="000000" w:themeColor="text1"/>
          <w:sz w:val="24"/>
        </w:rPr>
        <w:t xml:space="preserve"> with a read coverage of 65.2 ± 6.5 </w:t>
      </w:r>
      <w:r w:rsidRPr="00337547">
        <w:rPr>
          <w:rFonts w:ascii="Calibri" w:hAnsi="Calibri" w:cs="Calibri"/>
          <w:color w:val="000000" w:themeColor="text1"/>
          <w:sz w:val="24"/>
        </w:rPr>
        <w:lastRenderedPageBreak/>
        <w:t xml:space="preserve">×, length of 997,887 ± 608,779 </w:t>
      </w:r>
      <w:proofErr w:type="spellStart"/>
      <w:r w:rsidRPr="00337547">
        <w:rPr>
          <w:rFonts w:ascii="Calibri" w:hAnsi="Calibri" w:cs="Calibri"/>
          <w:color w:val="000000" w:themeColor="text1"/>
          <w:sz w:val="24"/>
        </w:rPr>
        <w:t>bp</w:t>
      </w:r>
      <w:proofErr w:type="spellEnd"/>
      <w:r w:rsidRPr="00337547">
        <w:rPr>
          <w:rFonts w:ascii="Calibri" w:hAnsi="Calibri" w:cs="Calibri"/>
          <w:color w:val="000000" w:themeColor="text1"/>
          <w:sz w:val="24"/>
        </w:rPr>
        <w:t xml:space="preserve">, GC content of 57.1 ± 9.1%, </w:t>
      </w:r>
      <w:proofErr w:type="spellStart"/>
      <w:r w:rsidRPr="00337547">
        <w:rPr>
          <w:rFonts w:ascii="Calibri" w:hAnsi="Calibri" w:cs="Calibri"/>
          <w:color w:val="000000" w:themeColor="text1"/>
          <w:sz w:val="24"/>
        </w:rPr>
        <w:t>CheckM</w:t>
      </w:r>
      <w:proofErr w:type="spellEnd"/>
      <w:r w:rsidRPr="00337547">
        <w:rPr>
          <w:rFonts w:ascii="Calibri" w:hAnsi="Calibri" w:cs="Calibri"/>
          <w:color w:val="000000" w:themeColor="text1"/>
          <w:sz w:val="24"/>
        </w:rPr>
        <w:t xml:space="preserve"> completeness of 38.7 ± 18.8%, and </w:t>
      </w:r>
      <w:proofErr w:type="spellStart"/>
      <w:r w:rsidRPr="00337547">
        <w:rPr>
          <w:rFonts w:ascii="Calibri" w:hAnsi="Calibri" w:cs="Calibri"/>
          <w:color w:val="000000" w:themeColor="text1"/>
          <w:sz w:val="24"/>
        </w:rPr>
        <w:t>CheckM</w:t>
      </w:r>
      <w:proofErr w:type="spellEnd"/>
      <w:r w:rsidRPr="00337547">
        <w:rPr>
          <w:rFonts w:ascii="Calibri" w:hAnsi="Calibri" w:cs="Calibri"/>
          <w:color w:val="000000" w:themeColor="text1"/>
          <w:sz w:val="24"/>
        </w:rPr>
        <w:t xml:space="preserve"> contamination of 0.4% ± 0.7%.</w:t>
      </w:r>
      <w:r w:rsidR="008A2D1F" w:rsidRPr="008A2D1F">
        <w:rPr>
          <w:rFonts w:asciiTheme="minorHAnsi" w:eastAsiaTheme="minorEastAsia" w:hAnsiTheme="minorHAnsi" w:cstheme="minorBidi"/>
          <w:color w:val="000000" w:themeColor="text1"/>
          <w:kern w:val="0"/>
          <w:sz w:val="24"/>
        </w:rPr>
        <w:t xml:space="preserve"> </w:t>
      </w:r>
    </w:p>
    <w:p w14:paraId="662342C7" w14:textId="77777777" w:rsidR="008A2D1F" w:rsidRDefault="008A2D1F" w:rsidP="00337547">
      <w:pPr>
        <w:widowControl/>
        <w:wordWrap/>
        <w:adjustRightInd w:val="0"/>
        <w:snapToGrid w:val="0"/>
        <w:spacing w:line="360" w:lineRule="auto"/>
        <w:ind w:firstLineChars="0" w:firstLine="0"/>
        <w:rPr>
          <w:rFonts w:asciiTheme="minorHAnsi" w:eastAsiaTheme="minorEastAsia" w:hAnsiTheme="minorHAnsi" w:cstheme="minorBidi"/>
          <w:color w:val="000000" w:themeColor="text1"/>
          <w:kern w:val="0"/>
          <w:sz w:val="24"/>
        </w:rPr>
      </w:pPr>
    </w:p>
    <w:p w14:paraId="5A78CD81" w14:textId="77777777" w:rsidR="008A2D1F" w:rsidRDefault="008A2D1F" w:rsidP="00337547">
      <w:pPr>
        <w:widowControl/>
        <w:wordWrap/>
        <w:adjustRightInd w:val="0"/>
        <w:snapToGrid w:val="0"/>
        <w:spacing w:line="360" w:lineRule="auto"/>
        <w:ind w:firstLineChars="0" w:firstLine="0"/>
        <w:rPr>
          <w:rFonts w:ascii="Calibri" w:hAnsi="Calibri" w:cs="Calibri"/>
          <w:b/>
          <w:bCs/>
          <w:color w:val="000000" w:themeColor="text1"/>
          <w:sz w:val="24"/>
        </w:rPr>
      </w:pPr>
      <w:r>
        <w:rPr>
          <w:rFonts w:ascii="Calibri" w:hAnsi="Calibri" w:cs="Calibri"/>
          <w:b/>
          <w:bCs/>
          <w:color w:val="000000" w:themeColor="text1"/>
          <w:sz w:val="24"/>
        </w:rPr>
        <w:t>Detection of viral-like sequences in SAGs</w:t>
      </w:r>
    </w:p>
    <w:p w14:paraId="6762E574" w14:textId="05BE8E23" w:rsidR="00337547" w:rsidRDefault="008A2D1F" w:rsidP="00337547">
      <w:pPr>
        <w:widowControl/>
        <w:wordWrap/>
        <w:adjustRightInd w:val="0"/>
        <w:snapToGrid w:val="0"/>
        <w:spacing w:line="360" w:lineRule="auto"/>
        <w:ind w:firstLineChars="0" w:firstLine="0"/>
        <w:rPr>
          <w:rFonts w:ascii="Calibri" w:hAnsi="Calibri" w:cs="Calibri"/>
          <w:color w:val="000000" w:themeColor="text1"/>
          <w:sz w:val="24"/>
        </w:rPr>
      </w:pPr>
      <w:proofErr w:type="spellStart"/>
      <w:r w:rsidRPr="008A2D1F">
        <w:rPr>
          <w:rFonts w:ascii="Calibri" w:hAnsi="Calibri" w:cs="Calibri"/>
          <w:color w:val="000000" w:themeColor="text1"/>
          <w:sz w:val="24"/>
        </w:rPr>
        <w:t>VirSorter</w:t>
      </w:r>
      <w:proofErr w:type="spellEnd"/>
      <w:r w:rsidRPr="008A2D1F">
        <w:rPr>
          <w:rFonts w:ascii="Calibri" w:hAnsi="Calibri" w:cs="Calibri"/>
          <w:color w:val="000000" w:themeColor="text1"/>
          <w:sz w:val="24"/>
        </w:rPr>
        <w:t xml:space="preserve"> that searches for viral hallmark genes and viral-like genes detected four phage </w:t>
      </w:r>
      <w:proofErr w:type="spellStart"/>
      <w:r w:rsidRPr="008A2D1F">
        <w:rPr>
          <w:rFonts w:ascii="Calibri" w:hAnsi="Calibri" w:cs="Calibri"/>
          <w:color w:val="000000" w:themeColor="text1"/>
          <w:sz w:val="24"/>
        </w:rPr>
        <w:t>contigs</w:t>
      </w:r>
      <w:proofErr w:type="spellEnd"/>
      <w:r w:rsidRPr="008A2D1F">
        <w:rPr>
          <w:rFonts w:ascii="Calibri" w:hAnsi="Calibri" w:cs="Calibri"/>
          <w:color w:val="000000" w:themeColor="text1"/>
          <w:sz w:val="24"/>
        </w:rPr>
        <w:t xml:space="preserve"> (4 SAGs) and two prophage-containing </w:t>
      </w:r>
      <w:proofErr w:type="spellStart"/>
      <w:r w:rsidRPr="008A2D1F">
        <w:rPr>
          <w:rFonts w:ascii="Calibri" w:hAnsi="Calibri" w:cs="Calibri"/>
          <w:color w:val="000000" w:themeColor="text1"/>
          <w:sz w:val="24"/>
        </w:rPr>
        <w:t>contigs</w:t>
      </w:r>
      <w:proofErr w:type="spellEnd"/>
      <w:r w:rsidRPr="008A2D1F">
        <w:rPr>
          <w:rFonts w:ascii="Calibri" w:hAnsi="Calibri" w:cs="Calibri"/>
          <w:color w:val="000000" w:themeColor="text1"/>
          <w:sz w:val="24"/>
        </w:rPr>
        <w:t xml:space="preserve"> (2 SAGs) as the most confident predictions</w:t>
      </w:r>
      <w:hyperlink w:anchor="_ENREF_8" w:tooltip="Roux, 2015 #249" w:history="1">
        <w:r w:rsidR="00283A65" w:rsidRPr="008A2D1F">
          <w:rPr>
            <w:rFonts w:ascii="Calibri" w:hAnsi="Calibri" w:cs="Calibri"/>
            <w:color w:val="000000" w:themeColor="text1"/>
            <w:sz w:val="24"/>
          </w:rPr>
          <w:fldChar w:fldCharType="begin"/>
        </w:r>
        <w:r w:rsidR="00283A65">
          <w:rPr>
            <w:rFonts w:ascii="Calibri" w:hAnsi="Calibri" w:cs="Calibri"/>
            <w:color w:val="000000" w:themeColor="text1"/>
            <w:sz w:val="24"/>
          </w:rPr>
          <w:instrText xml:space="preserve"> ADDIN EN.CITE &lt;EndNote&gt;&lt;Cite&gt;&lt;Author&gt;Roux&lt;/Author&gt;&lt;Year&gt;2015&lt;/Year&gt;&lt;RecNum&gt;249&lt;/RecNum&gt;&lt;DisplayText&gt;&lt;style face="superscript"&gt;8&lt;/style&gt;&lt;/DisplayText&gt;&lt;record&gt;&lt;rec-number&gt;249&lt;/rec-number&gt;&lt;foreign-keys&gt;&lt;key app="EN" db-id="s9za9peztdppfwe0xwp550tfservezrwv9wv" timestamp="1623659304" guid="ed89c38c-58e4-42bf-a020-8f0c6c7c96c9"&gt;249&lt;/key&gt;&lt;/foreign-keys&gt;&lt;ref-type name="Journal Article"&gt;17&lt;/ref-type&gt;&lt;contributors&gt;&lt;authors&gt;&lt;author&gt;Roux, S.&lt;/author&gt;&lt;author&gt;Enault, F.&lt;/author&gt;&lt;author&gt;Hurwitz, B. L.&lt;/author&gt;&lt;author&gt;Sullivan, M. B.&lt;/author&gt;&lt;/authors&gt;&lt;/contributors&gt;&lt;auth-address&gt;Ecology and Evolutionary Biology, University of Arizona , USA.&amp;#xD;Clermont Universite, Universite Blaise Pascal, Laboratoire &amp;quot;Microorganismes: Genome et Environnement,&amp;quot; Clermont-Ferrand , France ; CNRS UMR 6023, LMGE , Aubiere , France.&amp;#xD;Department of Agricultural and Biosystems Engineering, University of Arizona , USA.&lt;/auth-address&gt;&lt;titles&gt;&lt;title&gt;VirSorter: mining viral signal from microbial genomic data&lt;/title&gt;&lt;secondary-title&gt;PeerJ&lt;/secondary-title&gt;&lt;/titles&gt;&lt;periodical&gt;&lt;full-title&gt;PeerJ&lt;/full-title&gt;&lt;/periodical&gt;&lt;pages&gt;e985&lt;/pages&gt;&lt;volume&gt;3&lt;/volume&gt;&lt;edition&gt;2015/06/04&lt;/edition&gt;&lt;keywords&gt;&lt;keyword&gt;Bacteriophage&lt;/keyword&gt;&lt;keyword&gt;Metagenomics&lt;/keyword&gt;&lt;keyword&gt;Prophage&lt;/keyword&gt;&lt;keyword&gt;Single-cell amplified genome&lt;/keyword&gt;&lt;keyword&gt;Viral metagenomics&lt;/keyword&gt;&lt;keyword&gt;Virus&lt;/keyword&gt;&lt;/keywords&gt;&lt;dates&gt;&lt;year&gt;2015&lt;/year&gt;&lt;/dates&gt;&lt;isbn&gt;2167-8359 (Print)&amp;#xD;2167-8359 (Linking)&lt;/isbn&gt;&lt;accession-num&gt;26038737&lt;/accession-num&gt;&lt;urls&gt;&lt;related-urls&gt;&lt;url&gt;https://www.ncbi.nlm.nih.gov/pubmed/26038737&lt;/url&gt;&lt;/related-urls&gt;&lt;/urls&gt;&lt;custom2&gt;PMC4451026&lt;/custom2&gt;&lt;electronic-resource-num&gt;10.7717/peerj.985&lt;/electronic-resource-num&gt;&lt;/record&gt;&lt;/Cite&gt;&lt;/EndNote&gt;</w:instrText>
        </w:r>
        <w:r w:rsidR="00283A65" w:rsidRPr="008A2D1F">
          <w:rPr>
            <w:rFonts w:ascii="Calibri" w:hAnsi="Calibri" w:cs="Calibri"/>
            <w:color w:val="000000" w:themeColor="text1"/>
            <w:sz w:val="24"/>
          </w:rPr>
          <w:fldChar w:fldCharType="separate"/>
        </w:r>
        <w:r w:rsidR="00283A65" w:rsidRPr="00021B7D">
          <w:rPr>
            <w:rFonts w:ascii="Calibri" w:hAnsi="Calibri" w:cs="Calibri"/>
            <w:noProof/>
            <w:color w:val="000000" w:themeColor="text1"/>
            <w:sz w:val="24"/>
            <w:vertAlign w:val="superscript"/>
          </w:rPr>
          <w:t>8</w:t>
        </w:r>
        <w:r w:rsidR="00283A65" w:rsidRPr="008A2D1F">
          <w:rPr>
            <w:rFonts w:ascii="Calibri" w:hAnsi="Calibri" w:cs="Calibri"/>
            <w:color w:val="000000" w:themeColor="text1"/>
            <w:sz w:val="24"/>
          </w:rPr>
          <w:fldChar w:fldCharType="end"/>
        </w:r>
      </w:hyperlink>
      <w:r w:rsidRPr="008A2D1F">
        <w:rPr>
          <w:rFonts w:ascii="Calibri" w:hAnsi="Calibri" w:cs="Calibri"/>
          <w:color w:val="000000" w:themeColor="text1"/>
          <w:sz w:val="24"/>
        </w:rPr>
        <w:t xml:space="preserve">. The less confident prediction of </w:t>
      </w:r>
      <w:proofErr w:type="spellStart"/>
      <w:r w:rsidRPr="008A2D1F">
        <w:rPr>
          <w:rFonts w:ascii="Calibri" w:hAnsi="Calibri" w:cs="Calibri"/>
          <w:color w:val="000000" w:themeColor="text1"/>
          <w:sz w:val="24"/>
        </w:rPr>
        <w:t>VirSorter</w:t>
      </w:r>
      <w:proofErr w:type="spellEnd"/>
      <w:r w:rsidRPr="008A2D1F">
        <w:rPr>
          <w:rFonts w:ascii="Calibri" w:hAnsi="Calibri" w:cs="Calibri"/>
          <w:color w:val="000000" w:themeColor="text1"/>
          <w:sz w:val="24"/>
        </w:rPr>
        <w:t xml:space="preserve"> yielded 98 phage </w:t>
      </w:r>
      <w:proofErr w:type="spellStart"/>
      <w:r w:rsidRPr="008A2D1F">
        <w:rPr>
          <w:rFonts w:ascii="Calibri" w:hAnsi="Calibri" w:cs="Calibri"/>
          <w:color w:val="000000" w:themeColor="text1"/>
          <w:sz w:val="24"/>
        </w:rPr>
        <w:t>contigs</w:t>
      </w:r>
      <w:proofErr w:type="spellEnd"/>
      <w:r w:rsidRPr="008A2D1F">
        <w:rPr>
          <w:rFonts w:ascii="Calibri" w:hAnsi="Calibri" w:cs="Calibri"/>
          <w:color w:val="000000" w:themeColor="text1"/>
          <w:sz w:val="24"/>
        </w:rPr>
        <w:t xml:space="preserve"> and 50 prophages from 89 SAGs and 49 SAGs, respectively. Except for five phage </w:t>
      </w:r>
      <w:proofErr w:type="spellStart"/>
      <w:r w:rsidRPr="008A2D1F">
        <w:rPr>
          <w:rFonts w:ascii="Calibri" w:hAnsi="Calibri" w:cs="Calibri"/>
          <w:color w:val="000000" w:themeColor="text1"/>
          <w:sz w:val="24"/>
        </w:rPr>
        <w:t>contigs</w:t>
      </w:r>
      <w:proofErr w:type="spellEnd"/>
      <w:r w:rsidRPr="008A2D1F">
        <w:rPr>
          <w:rFonts w:ascii="Calibri" w:hAnsi="Calibri" w:cs="Calibri"/>
          <w:color w:val="000000" w:themeColor="text1"/>
          <w:sz w:val="24"/>
        </w:rPr>
        <w:t xml:space="preserve"> and three prophages, all of the phage </w:t>
      </w:r>
      <w:proofErr w:type="spellStart"/>
      <w:r w:rsidRPr="008A2D1F">
        <w:rPr>
          <w:rFonts w:ascii="Calibri" w:hAnsi="Calibri" w:cs="Calibri"/>
          <w:color w:val="000000" w:themeColor="text1"/>
          <w:sz w:val="24"/>
        </w:rPr>
        <w:t>contigs</w:t>
      </w:r>
      <w:proofErr w:type="spellEnd"/>
      <w:r w:rsidRPr="008A2D1F">
        <w:rPr>
          <w:rFonts w:ascii="Calibri" w:hAnsi="Calibri" w:cs="Calibri"/>
          <w:color w:val="000000" w:themeColor="text1"/>
          <w:sz w:val="24"/>
        </w:rPr>
        <w:t xml:space="preserve"> and prophages contain viral hallmark genes and viral-like genes that classified within </w:t>
      </w:r>
      <w:proofErr w:type="spellStart"/>
      <w:r w:rsidRPr="008A2D1F">
        <w:rPr>
          <w:rFonts w:ascii="Calibri" w:hAnsi="Calibri" w:cs="Calibri"/>
          <w:i/>
          <w:iCs/>
          <w:color w:val="000000" w:themeColor="text1"/>
          <w:sz w:val="24"/>
        </w:rPr>
        <w:t>Caudovirales</w:t>
      </w:r>
      <w:proofErr w:type="spellEnd"/>
      <w:r w:rsidRPr="008A2D1F">
        <w:rPr>
          <w:rFonts w:ascii="Calibri" w:hAnsi="Calibri" w:cs="Calibri"/>
          <w:color w:val="000000" w:themeColor="text1"/>
          <w:sz w:val="24"/>
        </w:rPr>
        <w:t>. In addition, CRISPR spacer sequences were detected in 854 SAGs at an average frequency of 3.2 copies per SAG, providing direct evidence for past viral infection of SLM’s microbial populations.</w:t>
      </w:r>
    </w:p>
    <w:p w14:paraId="2B8AA834" w14:textId="77777777" w:rsidR="00E03722" w:rsidRDefault="00E03722" w:rsidP="00337547">
      <w:pPr>
        <w:widowControl/>
        <w:wordWrap/>
        <w:adjustRightInd w:val="0"/>
        <w:snapToGrid w:val="0"/>
        <w:spacing w:line="360" w:lineRule="auto"/>
        <w:ind w:firstLineChars="0" w:firstLine="0"/>
        <w:rPr>
          <w:rFonts w:cs="Arial"/>
          <w:b/>
          <w:bCs/>
          <w:color w:val="000000" w:themeColor="text1"/>
          <w:sz w:val="22"/>
          <w:szCs w:val="22"/>
        </w:rPr>
      </w:pPr>
    </w:p>
    <w:p w14:paraId="69E60F2A" w14:textId="4BFEF220" w:rsidR="003508A5" w:rsidRDefault="003508A5" w:rsidP="003508A5">
      <w:pPr>
        <w:widowControl/>
        <w:wordWrap/>
        <w:adjustRightInd w:val="0"/>
        <w:snapToGrid w:val="0"/>
        <w:spacing w:line="360" w:lineRule="auto"/>
        <w:ind w:firstLineChars="0" w:firstLine="0"/>
        <w:rPr>
          <w:rFonts w:ascii="Calibri" w:hAnsi="Calibri" w:cs="Calibri"/>
          <w:b/>
          <w:bCs/>
          <w:color w:val="000000" w:themeColor="text1"/>
          <w:sz w:val="24"/>
        </w:rPr>
      </w:pPr>
      <w:r>
        <w:rPr>
          <w:rFonts w:ascii="Calibri" w:hAnsi="Calibri" w:cs="Calibri"/>
          <w:b/>
          <w:bCs/>
          <w:color w:val="000000" w:themeColor="text1"/>
          <w:sz w:val="24"/>
        </w:rPr>
        <w:t>Comparison of SAG’s 16S RNA sequences with ASVs of SLM, SLW and WGZ</w:t>
      </w:r>
      <w:r w:rsidRPr="00AD3E35">
        <w:rPr>
          <w:rFonts w:ascii="Calibri" w:hAnsi="Calibri" w:cs="Calibri"/>
          <w:b/>
          <w:bCs/>
          <w:color w:val="000000" w:themeColor="text1"/>
          <w:sz w:val="24"/>
        </w:rPr>
        <w:t xml:space="preserve"> </w:t>
      </w:r>
    </w:p>
    <w:p w14:paraId="39E09DCB" w14:textId="5939E005" w:rsidR="003508A5" w:rsidRDefault="003508A5" w:rsidP="003508A5">
      <w:pPr>
        <w:widowControl/>
        <w:wordWrap/>
        <w:adjustRightInd w:val="0"/>
        <w:snapToGrid w:val="0"/>
        <w:spacing w:line="360" w:lineRule="auto"/>
        <w:ind w:firstLineChars="0" w:firstLine="0"/>
        <w:rPr>
          <w:rFonts w:cs="Arial"/>
          <w:b/>
          <w:bCs/>
          <w:color w:val="000000" w:themeColor="text1"/>
          <w:sz w:val="22"/>
          <w:szCs w:val="22"/>
        </w:rPr>
      </w:pPr>
      <w:r w:rsidRPr="00626244">
        <w:rPr>
          <w:rFonts w:ascii="Calibri" w:hAnsi="Calibri" w:cs="Calibri"/>
          <w:color w:val="000000" w:themeColor="text1"/>
          <w:sz w:val="24"/>
        </w:rPr>
        <w:t>The 13,022 amplicon sequence variants (ASV) derived from previous studies of SLM, SLW and Whillans Grounding Zone (WGZ)</w:t>
      </w:r>
      <w:hyperlink w:anchor="_ENREF_2" w:tooltip="Davis, 2023 #825" w:history="1">
        <w:r w:rsidR="00283A65" w:rsidRPr="00626244">
          <w:rPr>
            <w:rFonts w:ascii="Calibri" w:hAnsi="Calibri" w:cs="Calibri"/>
            <w:color w:val="000000" w:themeColor="text1"/>
            <w:sz w:val="24"/>
          </w:rPr>
          <w:fldChar w:fldCharType="begin"/>
        </w:r>
        <w:r w:rsidR="00283A65">
          <w:rPr>
            <w:rFonts w:ascii="Calibri" w:hAnsi="Calibri" w:cs="Calibri"/>
            <w:color w:val="000000" w:themeColor="text1"/>
            <w:sz w:val="24"/>
          </w:rPr>
          <w:instrText xml:space="preserve"> ADDIN EN.CITE &lt;EndNote&gt;&lt;Cite&gt;&lt;Author&gt;Davis&lt;/Author&gt;&lt;Year&gt;2023&lt;/Year&gt;&lt;RecNum&gt;825&lt;/RecNum&gt;&lt;DisplayText&gt;&lt;style face="superscript"&gt;2&lt;/style&gt;&lt;/DisplayText&gt;&lt;record&gt;&lt;rec-number&gt;825&lt;/rec-number&gt;&lt;foreign-keys&gt;&lt;key app="EN" db-id="2e5se9pee0awvrerwz7xxs21a2r0av29sfsp" timestamp="1676358471" guid="2d62fec7-9b1d-442e-ac45-ef8e05838c54"&gt;825&lt;/key&gt;&lt;/foreign-keys&gt;&lt;ref-type name="Journal Article"&gt;17&lt;/ref-type&gt;&lt;contributors&gt;&lt;authors&gt;&lt;author&gt;Davis, Christina L&lt;/author&gt;&lt;author&gt;Venturelli, Ryan A&lt;/author&gt;&lt;author&gt;Michaud, Alexander B&lt;/author&gt;&lt;author&gt;Hawkings, Jon R&lt;/author&gt;&lt;author&gt;Achberger, Amanda M&lt;/author&gt;&lt;author&gt;Vick-Majors, Trista J&lt;/author&gt;&lt;author&gt;Rosenheim, Brad E&lt;/author&gt;&lt;author&gt;Dore, John E&lt;/author&gt;&lt;author&gt;Steigmeyer, August&lt;/author&gt;&lt;author&gt;Skidmore, Mark L&lt;/author&gt;&lt;/authors&gt;&lt;/contributors&gt;&lt;titles&gt;&lt;title&gt;Biogeochemical and historical drivers of microbial community composition and structure in sediments from Mercer Subglacial Lake, West Antarctica&lt;/title&gt;&lt;secondary-title&gt;ISME communications&lt;/secondary-title&gt;&lt;/titles&gt;&lt;periodical&gt;&lt;full-title&gt;ISME communications&lt;/full-title&gt;&lt;/periodical&gt;&lt;pages&gt;8&lt;/pages&gt;&lt;volume&gt;3&lt;/volume&gt;&lt;number&gt;1&lt;/number&gt;&lt;dates&gt;&lt;year&gt;2023&lt;/year&gt;&lt;/dates&gt;&lt;orig-pub&gt;ISME communications&lt;/orig-pub&gt;&lt;isbn&gt;2730-6151&lt;/isbn&gt;&lt;urls&gt;&lt;/urls&gt;&lt;/record&gt;&lt;/Cite&gt;&lt;/EndNote&gt;</w:instrText>
        </w:r>
        <w:r w:rsidR="00283A65" w:rsidRPr="00626244">
          <w:rPr>
            <w:rFonts w:ascii="Calibri" w:hAnsi="Calibri" w:cs="Calibri"/>
            <w:color w:val="000000" w:themeColor="text1"/>
            <w:sz w:val="24"/>
          </w:rPr>
          <w:fldChar w:fldCharType="separate"/>
        </w:r>
        <w:r w:rsidR="00283A65" w:rsidRPr="00021B7D">
          <w:rPr>
            <w:rFonts w:ascii="Calibri" w:hAnsi="Calibri" w:cs="Calibri"/>
            <w:noProof/>
            <w:color w:val="000000" w:themeColor="text1"/>
            <w:sz w:val="24"/>
            <w:vertAlign w:val="superscript"/>
          </w:rPr>
          <w:t>2</w:t>
        </w:r>
        <w:r w:rsidR="00283A65" w:rsidRPr="00626244">
          <w:rPr>
            <w:rFonts w:ascii="Calibri" w:hAnsi="Calibri" w:cs="Calibri"/>
            <w:color w:val="000000" w:themeColor="text1"/>
            <w:sz w:val="24"/>
          </w:rPr>
          <w:fldChar w:fldCharType="end"/>
        </w:r>
      </w:hyperlink>
      <w:r w:rsidRPr="00626244">
        <w:rPr>
          <w:rFonts w:ascii="Calibri" w:hAnsi="Calibri" w:cs="Calibri"/>
          <w:color w:val="000000" w:themeColor="text1"/>
          <w:sz w:val="24"/>
        </w:rPr>
        <w:t xml:space="preserve"> were compared to the 686 SAGs having 16S </w:t>
      </w:r>
      <w:proofErr w:type="spellStart"/>
      <w:r w:rsidRPr="00626244">
        <w:rPr>
          <w:rFonts w:ascii="Calibri" w:hAnsi="Calibri" w:cs="Calibri"/>
          <w:color w:val="000000" w:themeColor="text1"/>
          <w:sz w:val="24"/>
        </w:rPr>
        <w:t>rRNA</w:t>
      </w:r>
      <w:proofErr w:type="spellEnd"/>
      <w:r w:rsidRPr="00626244">
        <w:rPr>
          <w:rFonts w:ascii="Calibri" w:hAnsi="Calibri" w:cs="Calibri"/>
          <w:color w:val="000000" w:themeColor="text1"/>
          <w:sz w:val="24"/>
        </w:rPr>
        <w:t xml:space="preserve"> sequences &gt;1,000 </w:t>
      </w:r>
      <w:proofErr w:type="spellStart"/>
      <w:r w:rsidRPr="00626244">
        <w:rPr>
          <w:rFonts w:ascii="Calibri" w:hAnsi="Calibri" w:cs="Calibri"/>
          <w:color w:val="000000" w:themeColor="text1"/>
          <w:sz w:val="24"/>
        </w:rPr>
        <w:t>bp</w:t>
      </w:r>
      <w:proofErr w:type="spellEnd"/>
      <w:r w:rsidRPr="00626244">
        <w:rPr>
          <w:rFonts w:ascii="Calibri" w:hAnsi="Calibri" w:cs="Calibri"/>
          <w:color w:val="000000" w:themeColor="text1"/>
          <w:sz w:val="24"/>
        </w:rPr>
        <w:t xml:space="preserve"> (</w:t>
      </w:r>
      <w:r w:rsidR="0059251A">
        <w:rPr>
          <w:rFonts w:ascii="Calibri" w:hAnsi="Calibri" w:cs="Calibri"/>
          <w:color w:val="000000" w:themeColor="text1"/>
          <w:sz w:val="24"/>
        </w:rPr>
        <w:t xml:space="preserve">Supplementary Table </w:t>
      </w:r>
      <w:r w:rsidRPr="00626244">
        <w:rPr>
          <w:rFonts w:ascii="Calibri" w:hAnsi="Calibri" w:cs="Calibri"/>
          <w:color w:val="000000" w:themeColor="text1"/>
          <w:sz w:val="24"/>
        </w:rPr>
        <w:t>1). Less than 15% of ASVs (1,280 of total) were shared between two or more sites (</w:t>
      </w:r>
      <w:r w:rsidR="0059251A">
        <w:rPr>
          <w:rFonts w:ascii="Calibri" w:hAnsi="Calibri" w:cs="Calibri"/>
          <w:color w:val="000000" w:themeColor="text1"/>
          <w:sz w:val="24"/>
        </w:rPr>
        <w:t xml:space="preserve">Supplementary Fig. </w:t>
      </w:r>
      <w:r w:rsidRPr="00626244">
        <w:rPr>
          <w:rFonts w:ascii="Calibri" w:hAnsi="Calibri" w:cs="Calibri"/>
          <w:color w:val="000000" w:themeColor="text1"/>
          <w:sz w:val="24"/>
        </w:rPr>
        <w:t>4</w:t>
      </w:r>
      <w:r w:rsidR="00433278">
        <w:rPr>
          <w:rFonts w:ascii="Calibri" w:hAnsi="Calibri" w:cs="Calibri"/>
          <w:color w:val="000000" w:themeColor="text1"/>
          <w:sz w:val="24"/>
        </w:rPr>
        <w:t>a</w:t>
      </w:r>
      <w:r w:rsidRPr="00626244">
        <w:rPr>
          <w:rFonts w:ascii="Calibri" w:hAnsi="Calibri" w:cs="Calibri"/>
          <w:color w:val="000000" w:themeColor="text1"/>
          <w:sz w:val="24"/>
        </w:rPr>
        <w:t xml:space="preserve">). Among the 686 SAGs, 16S </w:t>
      </w:r>
      <w:proofErr w:type="spellStart"/>
      <w:r w:rsidRPr="00626244">
        <w:rPr>
          <w:rFonts w:ascii="Calibri" w:hAnsi="Calibri" w:cs="Calibri"/>
          <w:color w:val="000000" w:themeColor="text1"/>
          <w:sz w:val="24"/>
        </w:rPr>
        <w:t>rRNA</w:t>
      </w:r>
      <w:proofErr w:type="spellEnd"/>
      <w:r w:rsidRPr="00626244">
        <w:rPr>
          <w:rFonts w:ascii="Calibri" w:hAnsi="Calibri" w:cs="Calibri"/>
          <w:color w:val="000000" w:themeColor="text1"/>
          <w:sz w:val="24"/>
        </w:rPr>
        <w:t xml:space="preserve"> gene sequences of 668 SAGs have ≥99% identity to 803 of the ASVs (616, 340, and 24 ASVs present in SLM, SLW and WGZ, respectively), 159 and 23 of the ASVs in SLM were also observed in SLW and WGZ, respectively, and 18 ASVs are shared in all samples (</w:t>
      </w:r>
      <w:r w:rsidR="0059251A">
        <w:rPr>
          <w:rFonts w:ascii="Calibri" w:hAnsi="Calibri" w:cs="Calibri"/>
          <w:color w:val="000000" w:themeColor="text1"/>
          <w:sz w:val="24"/>
        </w:rPr>
        <w:t xml:space="preserve">Supplementary Fig. </w:t>
      </w:r>
      <w:r w:rsidRPr="00626244">
        <w:rPr>
          <w:rFonts w:ascii="Calibri" w:hAnsi="Calibri" w:cs="Calibri"/>
          <w:color w:val="000000" w:themeColor="text1"/>
          <w:sz w:val="24"/>
        </w:rPr>
        <w:t>4</w:t>
      </w:r>
      <w:r w:rsidR="00433278">
        <w:rPr>
          <w:rFonts w:ascii="Calibri" w:hAnsi="Calibri" w:cs="Calibri"/>
          <w:color w:val="000000" w:themeColor="text1"/>
          <w:sz w:val="24"/>
        </w:rPr>
        <w:t>b</w:t>
      </w:r>
      <w:r w:rsidRPr="00626244">
        <w:rPr>
          <w:rFonts w:ascii="Calibri" w:hAnsi="Calibri" w:cs="Calibri"/>
          <w:color w:val="000000" w:themeColor="text1"/>
          <w:sz w:val="24"/>
        </w:rPr>
        <w:t xml:space="preserve">). Maximum likelihood analysis indicated close phylogenetic relationships among 16S </w:t>
      </w:r>
      <w:proofErr w:type="spellStart"/>
      <w:r w:rsidRPr="00626244">
        <w:rPr>
          <w:rFonts w:ascii="Calibri" w:hAnsi="Calibri" w:cs="Calibri"/>
          <w:color w:val="000000" w:themeColor="text1"/>
          <w:sz w:val="24"/>
        </w:rPr>
        <w:t>rRNA</w:t>
      </w:r>
      <w:proofErr w:type="spellEnd"/>
      <w:r w:rsidRPr="00626244">
        <w:rPr>
          <w:rFonts w:ascii="Calibri" w:hAnsi="Calibri" w:cs="Calibri"/>
          <w:color w:val="000000" w:themeColor="text1"/>
          <w:sz w:val="24"/>
        </w:rPr>
        <w:t xml:space="preserve"> sequences from the SAGs to the ASVs (</w:t>
      </w:r>
      <w:r w:rsidR="0059251A">
        <w:rPr>
          <w:rFonts w:ascii="Calibri" w:hAnsi="Calibri" w:cs="Calibri"/>
          <w:color w:val="000000" w:themeColor="text1"/>
          <w:sz w:val="24"/>
        </w:rPr>
        <w:t xml:space="preserve">Supplementary Fig. </w:t>
      </w:r>
      <w:r w:rsidRPr="00626244">
        <w:rPr>
          <w:rFonts w:ascii="Calibri" w:hAnsi="Calibri" w:cs="Calibri"/>
          <w:color w:val="000000" w:themeColor="text1"/>
          <w:sz w:val="24"/>
        </w:rPr>
        <w:t>5).</w:t>
      </w:r>
    </w:p>
    <w:p w14:paraId="3BF32375" w14:textId="77777777" w:rsidR="003508A5" w:rsidRDefault="003508A5" w:rsidP="0039484E">
      <w:pPr>
        <w:widowControl/>
        <w:wordWrap/>
        <w:adjustRightInd w:val="0"/>
        <w:snapToGrid w:val="0"/>
        <w:spacing w:line="360" w:lineRule="auto"/>
        <w:ind w:firstLineChars="0" w:firstLine="0"/>
        <w:rPr>
          <w:rFonts w:cs="Arial"/>
          <w:b/>
          <w:bCs/>
          <w:color w:val="000000" w:themeColor="text1"/>
          <w:sz w:val="22"/>
          <w:szCs w:val="22"/>
        </w:rPr>
      </w:pPr>
    </w:p>
    <w:p w14:paraId="0DACB16A" w14:textId="77777777" w:rsidR="00E62D97" w:rsidRPr="00AD3E35" w:rsidRDefault="00E62D97" w:rsidP="00E62D97">
      <w:pPr>
        <w:widowControl/>
        <w:wordWrap/>
        <w:adjustRightInd w:val="0"/>
        <w:snapToGrid w:val="0"/>
        <w:spacing w:line="360" w:lineRule="auto"/>
        <w:ind w:firstLineChars="0" w:firstLine="0"/>
        <w:rPr>
          <w:rFonts w:ascii="Calibri" w:hAnsi="Calibri" w:cs="Calibri"/>
          <w:b/>
          <w:bCs/>
          <w:color w:val="000000" w:themeColor="text1"/>
          <w:sz w:val="24"/>
        </w:rPr>
      </w:pPr>
      <w:r w:rsidRPr="00AD3E35">
        <w:rPr>
          <w:rFonts w:ascii="Calibri" w:hAnsi="Calibri" w:cs="Calibri"/>
          <w:b/>
          <w:bCs/>
          <w:color w:val="000000" w:themeColor="text1"/>
          <w:sz w:val="24"/>
        </w:rPr>
        <w:t>Factors leading to different community structures between SAG and ASV datasets</w:t>
      </w:r>
    </w:p>
    <w:p w14:paraId="351EF7F7" w14:textId="4D6AFD2F" w:rsidR="00E62D97" w:rsidRPr="00AD3E35" w:rsidRDefault="00E62D97" w:rsidP="00E62D97">
      <w:pPr>
        <w:widowControl/>
        <w:wordWrap/>
        <w:adjustRightInd w:val="0"/>
        <w:snapToGrid w:val="0"/>
        <w:spacing w:line="360" w:lineRule="auto"/>
        <w:ind w:firstLineChars="0" w:firstLine="0"/>
        <w:rPr>
          <w:rFonts w:ascii="Calibri" w:hAnsi="Calibri" w:cs="Calibri"/>
          <w:bCs/>
          <w:color w:val="000000" w:themeColor="text1"/>
          <w:sz w:val="24"/>
        </w:rPr>
      </w:pPr>
      <w:r w:rsidRPr="00AD3E35">
        <w:rPr>
          <w:rFonts w:ascii="Calibri" w:hAnsi="Calibri" w:cs="Calibri"/>
          <w:bCs/>
          <w:color w:val="000000" w:themeColor="text1"/>
          <w:sz w:val="24"/>
        </w:rPr>
        <w:t xml:space="preserve">When 16S </w:t>
      </w:r>
      <w:proofErr w:type="spellStart"/>
      <w:r w:rsidRPr="00AD3E35">
        <w:rPr>
          <w:rFonts w:ascii="Calibri" w:hAnsi="Calibri" w:cs="Calibri"/>
          <w:bCs/>
          <w:color w:val="000000" w:themeColor="text1"/>
          <w:sz w:val="24"/>
        </w:rPr>
        <w:t>rRNA</w:t>
      </w:r>
      <w:proofErr w:type="spellEnd"/>
      <w:r w:rsidRPr="00AD3E35">
        <w:rPr>
          <w:rFonts w:ascii="Calibri" w:hAnsi="Calibri" w:cs="Calibri"/>
          <w:bCs/>
          <w:color w:val="000000" w:themeColor="text1"/>
          <w:sz w:val="24"/>
        </w:rPr>
        <w:t xml:space="preserve"> </w:t>
      </w:r>
      <w:r w:rsidR="00994EDE">
        <w:rPr>
          <w:rFonts w:ascii="Calibri" w:hAnsi="Calibri" w:cs="Calibri"/>
          <w:bCs/>
          <w:color w:val="000000" w:themeColor="text1"/>
          <w:sz w:val="24"/>
        </w:rPr>
        <w:t xml:space="preserve">gene </w:t>
      </w:r>
      <w:r w:rsidRPr="00AD3E35">
        <w:rPr>
          <w:rFonts w:ascii="Calibri" w:hAnsi="Calibri" w:cs="Calibri"/>
          <w:bCs/>
          <w:color w:val="000000" w:themeColor="text1"/>
          <w:sz w:val="24"/>
        </w:rPr>
        <w:t xml:space="preserve">sequences of SAGs were compared with </w:t>
      </w:r>
      <w:r w:rsidR="00994EDE">
        <w:rPr>
          <w:rFonts w:ascii="Calibri" w:hAnsi="Calibri" w:cs="Calibri"/>
          <w:bCs/>
          <w:color w:val="000000" w:themeColor="text1"/>
          <w:sz w:val="24"/>
        </w:rPr>
        <w:t>amplicon data from</w:t>
      </w:r>
      <w:r w:rsidRPr="00AD3E35">
        <w:rPr>
          <w:rFonts w:ascii="Calibri" w:hAnsi="Calibri" w:cs="Calibri"/>
          <w:bCs/>
          <w:color w:val="000000" w:themeColor="text1"/>
          <w:sz w:val="24"/>
        </w:rPr>
        <w:t xml:space="preserve"> SLM, SLW and WGZ samples</w:t>
      </w:r>
      <w:hyperlink w:anchor="_ENREF_2" w:tooltip="Davis, 2023 #825" w:history="1">
        <w:r w:rsidR="00283A65">
          <w:rPr>
            <w:rFonts w:ascii="Calibri" w:hAnsi="Calibri" w:cs="Calibri"/>
            <w:bCs/>
            <w:color w:val="000000" w:themeColor="text1"/>
            <w:sz w:val="24"/>
          </w:rPr>
          <w:fldChar w:fldCharType="begin"/>
        </w:r>
        <w:r w:rsidR="00283A65">
          <w:rPr>
            <w:rFonts w:ascii="Calibri" w:hAnsi="Calibri" w:cs="Calibri"/>
            <w:bCs/>
            <w:color w:val="000000" w:themeColor="text1"/>
            <w:sz w:val="24"/>
          </w:rPr>
          <w:instrText xml:space="preserve"> ADDIN EN.CITE &lt;EndNote&gt;&lt;Cite&gt;&lt;Author&gt;Davis&lt;/Author&gt;&lt;Year&gt;2023&lt;/Year&gt;&lt;RecNum&gt;825&lt;/RecNum&gt;&lt;DisplayText&gt;&lt;style face="superscript"&gt;2&lt;/style&gt;&lt;/DisplayText&gt;&lt;record&gt;&lt;rec-number&gt;825&lt;/rec-number&gt;&lt;foreign-keys&gt;&lt;key app="EN" db-id="2e5se9pee0awvrerwz7xxs21a2r0av29sfsp" timestamp="1676358471" guid="2d62fec7-9b1d-442e-ac45-ef8e05838c54"&gt;825&lt;/key&gt;&lt;/foreign-keys&gt;&lt;ref-type name="Journal Article"&gt;17&lt;/ref-type&gt;&lt;contributors&gt;&lt;authors&gt;&lt;author&gt;Davis, Christina L&lt;/author&gt;&lt;author&gt;Venturelli, Ryan A&lt;/author&gt;&lt;author&gt;Michaud, Alexander B&lt;/author&gt;&lt;author&gt;Hawkings, Jon R&lt;/author&gt;&lt;author&gt;Achberger, Amanda M&lt;/author&gt;&lt;author&gt;Vick-Majors, Trista J&lt;/author&gt;&lt;author&gt;Rosenheim, Brad E&lt;/author&gt;&lt;author&gt;Dore, John E&lt;/author&gt;&lt;author&gt;Steigmeyer, August&lt;/author&gt;&lt;author&gt;Skidmore, Mark L&lt;/author&gt;&lt;/authors&gt;&lt;/contributors&gt;&lt;titles&gt;&lt;title&gt;Biogeochemical and historical drivers of microbial community composition and structure in sediments from Mercer Subglacial Lake, West Antarctica&lt;/title&gt;&lt;secondary-title&gt;ISME communications&lt;/secondary-title&gt;&lt;/titles&gt;&lt;periodical&gt;&lt;full-title&gt;ISME communications&lt;/full-title&gt;&lt;/periodical&gt;&lt;pages&gt;8&lt;/pages&gt;&lt;volume&gt;3&lt;/volume&gt;&lt;number&gt;1&lt;/number&gt;&lt;dates&gt;&lt;year&gt;2023&lt;/year&gt;&lt;/dates&gt;&lt;orig-pub&gt;ISME communications&lt;/orig-pub&gt;&lt;isbn&gt;2730-6151&lt;/isbn&gt;&lt;urls&gt;&lt;/urls&gt;&lt;/record&gt;&lt;/Cite&gt;&lt;/EndNote&gt;</w:instrText>
        </w:r>
        <w:r w:rsidR="00283A65">
          <w:rPr>
            <w:rFonts w:ascii="Calibri" w:hAnsi="Calibri" w:cs="Calibri"/>
            <w:bCs/>
            <w:color w:val="000000" w:themeColor="text1"/>
            <w:sz w:val="24"/>
          </w:rPr>
          <w:fldChar w:fldCharType="separate"/>
        </w:r>
        <w:r w:rsidR="00283A65" w:rsidRPr="00283A65">
          <w:rPr>
            <w:rFonts w:ascii="Calibri" w:hAnsi="Calibri" w:cs="Calibri"/>
            <w:bCs/>
            <w:noProof/>
            <w:color w:val="000000" w:themeColor="text1"/>
            <w:sz w:val="24"/>
            <w:vertAlign w:val="superscript"/>
          </w:rPr>
          <w:t>2</w:t>
        </w:r>
        <w:r w:rsidR="00283A65">
          <w:rPr>
            <w:rFonts w:ascii="Calibri" w:hAnsi="Calibri" w:cs="Calibri"/>
            <w:bCs/>
            <w:color w:val="000000" w:themeColor="text1"/>
            <w:sz w:val="24"/>
          </w:rPr>
          <w:fldChar w:fldCharType="end"/>
        </w:r>
      </w:hyperlink>
      <w:r w:rsidRPr="00AD3E35">
        <w:rPr>
          <w:rFonts w:ascii="Calibri" w:hAnsi="Calibri" w:cs="Calibri"/>
          <w:bCs/>
          <w:color w:val="000000" w:themeColor="text1"/>
          <w:sz w:val="24"/>
        </w:rPr>
        <w:t>, taxa vary in composition and in abundance between the</w:t>
      </w:r>
      <w:r w:rsidR="00994EDE">
        <w:rPr>
          <w:rFonts w:ascii="Calibri" w:hAnsi="Calibri" w:cs="Calibri"/>
          <w:bCs/>
          <w:color w:val="000000" w:themeColor="text1"/>
          <w:sz w:val="24"/>
        </w:rPr>
        <w:t xml:space="preserve"> method</w:t>
      </w:r>
      <w:r w:rsidRPr="00AD3E35">
        <w:rPr>
          <w:rFonts w:ascii="Calibri" w:hAnsi="Calibri" w:cs="Calibri"/>
          <w:bCs/>
          <w:color w:val="000000" w:themeColor="text1"/>
          <w:sz w:val="24"/>
        </w:rPr>
        <w:t xml:space="preserve"> (</w:t>
      </w:r>
      <w:r w:rsidR="0059251A">
        <w:rPr>
          <w:rFonts w:ascii="Calibri" w:hAnsi="Calibri" w:cs="Calibri"/>
          <w:bCs/>
          <w:color w:val="000000" w:themeColor="text1"/>
          <w:sz w:val="24"/>
        </w:rPr>
        <w:t xml:space="preserve">Supplementary Fig. </w:t>
      </w:r>
      <w:r w:rsidRPr="00AD3E35">
        <w:rPr>
          <w:rFonts w:ascii="Calibri" w:hAnsi="Calibri" w:cs="Calibri"/>
          <w:bCs/>
          <w:color w:val="000000" w:themeColor="text1"/>
          <w:sz w:val="24"/>
        </w:rPr>
        <w:t>2</w:t>
      </w:r>
      <w:r w:rsidR="00433278">
        <w:rPr>
          <w:rFonts w:ascii="Calibri" w:hAnsi="Calibri" w:cs="Calibri"/>
          <w:bCs/>
          <w:color w:val="000000" w:themeColor="text1"/>
          <w:sz w:val="24"/>
        </w:rPr>
        <w:t>b-c</w:t>
      </w:r>
      <w:r w:rsidRPr="00AD3E35">
        <w:rPr>
          <w:rFonts w:ascii="Calibri" w:hAnsi="Calibri" w:cs="Calibri"/>
          <w:bCs/>
          <w:color w:val="000000" w:themeColor="text1"/>
          <w:sz w:val="24"/>
        </w:rPr>
        <w:t xml:space="preserve">). This difference appeared prominently in </w:t>
      </w:r>
      <w:r w:rsidR="00994EDE">
        <w:rPr>
          <w:rFonts w:ascii="Calibri" w:hAnsi="Calibri" w:cs="Calibri"/>
          <w:bCs/>
          <w:color w:val="000000" w:themeColor="text1"/>
          <w:sz w:val="24"/>
        </w:rPr>
        <w:t xml:space="preserve">the </w:t>
      </w:r>
      <w:r w:rsidRPr="00AD3E35">
        <w:rPr>
          <w:rFonts w:ascii="Calibri" w:hAnsi="Calibri" w:cs="Calibri"/>
          <w:bCs/>
          <w:color w:val="000000" w:themeColor="text1"/>
          <w:sz w:val="24"/>
        </w:rPr>
        <w:t xml:space="preserve">genera </w:t>
      </w:r>
      <w:proofErr w:type="spellStart"/>
      <w:r w:rsidRPr="00AD3E35">
        <w:rPr>
          <w:rFonts w:ascii="Calibri" w:hAnsi="Calibri" w:cs="Calibri"/>
          <w:bCs/>
          <w:i/>
          <w:iCs/>
          <w:color w:val="000000" w:themeColor="text1"/>
          <w:sz w:val="24"/>
        </w:rPr>
        <w:t>Thiobacllius</w:t>
      </w:r>
      <w:proofErr w:type="spellEnd"/>
      <w:r w:rsidRPr="00AD3E35">
        <w:rPr>
          <w:rFonts w:ascii="Calibri" w:hAnsi="Calibri" w:cs="Calibri"/>
          <w:bCs/>
          <w:color w:val="000000" w:themeColor="text1"/>
          <w:sz w:val="24"/>
        </w:rPr>
        <w:t xml:space="preserve"> and </w:t>
      </w:r>
      <w:proofErr w:type="spellStart"/>
      <w:r w:rsidRPr="00AD3E35">
        <w:rPr>
          <w:rFonts w:ascii="Calibri" w:hAnsi="Calibri" w:cs="Calibri"/>
          <w:bCs/>
          <w:i/>
          <w:iCs/>
          <w:color w:val="000000" w:themeColor="text1"/>
          <w:sz w:val="24"/>
        </w:rPr>
        <w:t>Sideroxydans</w:t>
      </w:r>
      <w:proofErr w:type="spellEnd"/>
      <w:r w:rsidRPr="00AD3E35">
        <w:rPr>
          <w:rFonts w:ascii="Calibri" w:hAnsi="Calibri" w:cs="Calibri"/>
          <w:bCs/>
          <w:color w:val="000000" w:themeColor="text1"/>
          <w:sz w:val="24"/>
        </w:rPr>
        <w:t xml:space="preserve">. The genus </w:t>
      </w:r>
      <w:proofErr w:type="spellStart"/>
      <w:r w:rsidRPr="00AD3E35">
        <w:rPr>
          <w:rFonts w:ascii="Calibri" w:hAnsi="Calibri" w:cs="Calibri"/>
          <w:bCs/>
          <w:i/>
          <w:iCs/>
          <w:color w:val="000000" w:themeColor="text1"/>
          <w:sz w:val="24"/>
        </w:rPr>
        <w:t>Thiobacillus</w:t>
      </w:r>
      <w:proofErr w:type="spellEnd"/>
      <w:r w:rsidRPr="00AD3E35">
        <w:rPr>
          <w:rFonts w:ascii="Calibri" w:hAnsi="Calibri" w:cs="Calibri"/>
          <w:bCs/>
          <w:color w:val="000000" w:themeColor="text1"/>
          <w:sz w:val="24"/>
        </w:rPr>
        <w:t xml:space="preserve"> (6.43% of total ASVs) were among the most abundant taxa in sediments of SLM, while </w:t>
      </w:r>
      <w:r w:rsidR="00994EDE">
        <w:rPr>
          <w:rFonts w:ascii="Calibri" w:hAnsi="Calibri" w:cs="Calibri"/>
          <w:bCs/>
          <w:color w:val="000000" w:themeColor="text1"/>
          <w:sz w:val="24"/>
        </w:rPr>
        <w:t xml:space="preserve">none of the </w:t>
      </w:r>
      <w:r w:rsidRPr="00AD3E35">
        <w:rPr>
          <w:rFonts w:ascii="Calibri" w:hAnsi="Calibri" w:cs="Calibri"/>
          <w:bCs/>
          <w:color w:val="000000" w:themeColor="text1"/>
          <w:sz w:val="24"/>
        </w:rPr>
        <w:t xml:space="preserve">SAGs </w:t>
      </w:r>
      <w:r w:rsidR="00DA761B" w:rsidRPr="00AD3E35">
        <w:rPr>
          <w:rFonts w:ascii="Calibri" w:hAnsi="Calibri" w:cs="Calibri"/>
          <w:bCs/>
          <w:color w:val="000000" w:themeColor="text1"/>
          <w:sz w:val="24"/>
        </w:rPr>
        <w:t>possessed</w:t>
      </w:r>
      <w:r w:rsidRPr="00AD3E35">
        <w:rPr>
          <w:rFonts w:ascii="Calibri" w:hAnsi="Calibri" w:cs="Calibri"/>
          <w:bCs/>
          <w:color w:val="000000" w:themeColor="text1"/>
          <w:sz w:val="24"/>
        </w:rPr>
        <w:t xml:space="preserve"> 16S </w:t>
      </w:r>
      <w:proofErr w:type="spellStart"/>
      <w:r w:rsidRPr="00AD3E35">
        <w:rPr>
          <w:rFonts w:ascii="Calibri" w:hAnsi="Calibri" w:cs="Calibri"/>
          <w:bCs/>
          <w:color w:val="000000" w:themeColor="text1"/>
          <w:sz w:val="24"/>
        </w:rPr>
        <w:t>rRNA</w:t>
      </w:r>
      <w:proofErr w:type="spellEnd"/>
      <w:r w:rsidRPr="00AD3E35">
        <w:rPr>
          <w:rFonts w:ascii="Calibri" w:hAnsi="Calibri" w:cs="Calibri"/>
          <w:bCs/>
          <w:color w:val="000000" w:themeColor="text1"/>
          <w:sz w:val="24"/>
        </w:rPr>
        <w:t xml:space="preserve"> sequences </w:t>
      </w:r>
      <w:r w:rsidRPr="00AD3E35">
        <w:rPr>
          <w:rFonts w:ascii="Calibri" w:hAnsi="Calibri" w:cs="Calibri"/>
          <w:bCs/>
          <w:color w:val="000000" w:themeColor="text1"/>
          <w:sz w:val="24"/>
        </w:rPr>
        <w:lastRenderedPageBreak/>
        <w:t xml:space="preserve">similar to </w:t>
      </w:r>
      <w:proofErr w:type="spellStart"/>
      <w:r w:rsidRPr="00AD3E35">
        <w:rPr>
          <w:rFonts w:ascii="Calibri" w:hAnsi="Calibri" w:cs="Calibri"/>
          <w:bCs/>
          <w:i/>
          <w:iCs/>
          <w:color w:val="000000" w:themeColor="text1"/>
          <w:sz w:val="24"/>
        </w:rPr>
        <w:t>Thiobacillus</w:t>
      </w:r>
      <w:proofErr w:type="spellEnd"/>
      <w:r w:rsidRPr="00AD3E35">
        <w:rPr>
          <w:rFonts w:ascii="Calibri" w:hAnsi="Calibri" w:cs="Calibri"/>
          <w:bCs/>
          <w:color w:val="000000" w:themeColor="text1"/>
          <w:sz w:val="24"/>
        </w:rPr>
        <w:t xml:space="preserve"> ASVs nor even belonged to </w:t>
      </w:r>
      <w:r w:rsidRPr="00AD3E35">
        <w:rPr>
          <w:rFonts w:ascii="Calibri" w:hAnsi="Calibri" w:cs="Calibri"/>
          <w:bCs/>
          <w:i/>
          <w:iCs/>
          <w:color w:val="000000" w:themeColor="text1"/>
          <w:sz w:val="24"/>
        </w:rPr>
        <w:t>f__</w:t>
      </w:r>
      <w:proofErr w:type="spellStart"/>
      <w:r w:rsidRPr="00AD3E35">
        <w:rPr>
          <w:rFonts w:ascii="Calibri" w:hAnsi="Calibri" w:cs="Calibri"/>
          <w:bCs/>
          <w:i/>
          <w:iCs/>
          <w:color w:val="000000" w:themeColor="text1"/>
          <w:sz w:val="24"/>
        </w:rPr>
        <w:t>Thiobacillaceae</w:t>
      </w:r>
      <w:proofErr w:type="spellEnd"/>
      <w:r w:rsidRPr="00AD3E35">
        <w:rPr>
          <w:rFonts w:ascii="Calibri" w:hAnsi="Calibri" w:cs="Calibri"/>
          <w:bCs/>
          <w:color w:val="000000" w:themeColor="text1"/>
          <w:sz w:val="24"/>
        </w:rPr>
        <w:t xml:space="preserve"> in the GTDB taxonomy. This difference would be attributed to inherent technical bias of both 16S </w:t>
      </w:r>
      <w:proofErr w:type="spellStart"/>
      <w:r w:rsidRPr="00AD3E35">
        <w:rPr>
          <w:rFonts w:ascii="Calibri" w:hAnsi="Calibri" w:cs="Calibri"/>
          <w:bCs/>
          <w:color w:val="000000" w:themeColor="text1"/>
          <w:sz w:val="24"/>
        </w:rPr>
        <w:t>rRNA</w:t>
      </w:r>
      <w:proofErr w:type="spellEnd"/>
      <w:r w:rsidRPr="00AD3E35">
        <w:rPr>
          <w:rFonts w:ascii="Calibri" w:hAnsi="Calibri" w:cs="Calibri"/>
          <w:bCs/>
          <w:color w:val="000000" w:themeColor="text1"/>
          <w:sz w:val="24"/>
        </w:rPr>
        <w:t xml:space="preserve"> </w:t>
      </w:r>
      <w:r w:rsidR="00994EDE">
        <w:rPr>
          <w:rFonts w:ascii="Calibri" w:hAnsi="Calibri" w:cs="Calibri"/>
          <w:bCs/>
          <w:color w:val="000000" w:themeColor="text1"/>
          <w:sz w:val="24"/>
        </w:rPr>
        <w:t>gene amplification</w:t>
      </w:r>
      <w:r w:rsidRPr="00AD3E35">
        <w:rPr>
          <w:rFonts w:ascii="Calibri" w:hAnsi="Calibri" w:cs="Calibri"/>
          <w:bCs/>
          <w:color w:val="000000" w:themeColor="text1"/>
          <w:sz w:val="24"/>
        </w:rPr>
        <w:t xml:space="preserve"> and single-cell genomics (see details in Results). In addition, the </w:t>
      </w:r>
      <w:proofErr w:type="spellStart"/>
      <w:r w:rsidRPr="00AD3E35">
        <w:rPr>
          <w:rFonts w:ascii="Calibri" w:hAnsi="Calibri" w:cs="Calibri"/>
          <w:bCs/>
          <w:i/>
          <w:iCs/>
          <w:color w:val="000000" w:themeColor="text1"/>
          <w:sz w:val="24"/>
        </w:rPr>
        <w:t>Thiobacillus</w:t>
      </w:r>
      <w:proofErr w:type="spellEnd"/>
      <w:r w:rsidRPr="00AD3E35">
        <w:rPr>
          <w:rFonts w:ascii="Calibri" w:hAnsi="Calibri" w:cs="Calibri"/>
          <w:bCs/>
          <w:color w:val="000000" w:themeColor="text1"/>
          <w:sz w:val="24"/>
        </w:rPr>
        <w:t xml:space="preserve"> ASVs were absent or rare in 13 of 58 sediment samples of SLM, indicating that the taxon composition can vary largely across samples. Therefore, the differential community structure between SAGs and ASVs would </w:t>
      </w:r>
      <w:r w:rsidR="00994EDE">
        <w:rPr>
          <w:rFonts w:ascii="Calibri" w:hAnsi="Calibri" w:cs="Calibri"/>
          <w:bCs/>
          <w:color w:val="000000" w:themeColor="text1"/>
          <w:sz w:val="24"/>
        </w:rPr>
        <w:t xml:space="preserve">also </w:t>
      </w:r>
      <w:r w:rsidRPr="00AD3E35">
        <w:rPr>
          <w:rFonts w:ascii="Calibri" w:hAnsi="Calibri" w:cs="Calibri"/>
          <w:bCs/>
          <w:color w:val="000000" w:themeColor="text1"/>
          <w:sz w:val="24"/>
        </w:rPr>
        <w:t xml:space="preserve">partly results from sampling bias. </w:t>
      </w:r>
    </w:p>
    <w:p w14:paraId="001B8B03" w14:textId="7CC8B90F" w:rsidR="00E62D97" w:rsidRPr="00AD3E35" w:rsidRDefault="00E62D97" w:rsidP="00E62D97">
      <w:pPr>
        <w:widowControl/>
        <w:wordWrap/>
        <w:adjustRightInd w:val="0"/>
        <w:snapToGrid w:val="0"/>
        <w:spacing w:line="360" w:lineRule="auto"/>
        <w:ind w:firstLine="480"/>
        <w:rPr>
          <w:rFonts w:ascii="Calibri" w:hAnsi="Calibri" w:cs="Calibri"/>
          <w:bCs/>
          <w:color w:val="000000" w:themeColor="text1"/>
          <w:sz w:val="24"/>
        </w:rPr>
      </w:pPr>
      <w:r w:rsidRPr="00AD3E35">
        <w:rPr>
          <w:rFonts w:ascii="Calibri" w:hAnsi="Calibri" w:cs="Calibri"/>
          <w:bCs/>
          <w:color w:val="000000" w:themeColor="text1"/>
          <w:sz w:val="24"/>
        </w:rPr>
        <w:t xml:space="preserve">The incongruence of taxonomic composition between SAG and ASV datasets may results from </w:t>
      </w:r>
      <w:r w:rsidR="00994EDE">
        <w:rPr>
          <w:rFonts w:ascii="Calibri" w:hAnsi="Calibri" w:cs="Calibri"/>
          <w:bCs/>
          <w:color w:val="000000" w:themeColor="text1"/>
          <w:sz w:val="24"/>
        </w:rPr>
        <w:t>the</w:t>
      </w:r>
      <w:r w:rsidR="00994EDE" w:rsidRPr="00AD3E35">
        <w:rPr>
          <w:rFonts w:ascii="Calibri" w:hAnsi="Calibri" w:cs="Calibri"/>
          <w:bCs/>
          <w:color w:val="000000" w:themeColor="text1"/>
          <w:sz w:val="24"/>
        </w:rPr>
        <w:t xml:space="preserve"> </w:t>
      </w:r>
      <w:r w:rsidRPr="00AD3E35">
        <w:rPr>
          <w:rFonts w:ascii="Calibri" w:hAnsi="Calibri" w:cs="Calibri"/>
          <w:bCs/>
          <w:color w:val="000000" w:themeColor="text1"/>
          <w:sz w:val="24"/>
        </w:rPr>
        <w:t xml:space="preserve">limited taxonomic resolution, </w:t>
      </w:r>
      <w:r w:rsidR="00994EDE">
        <w:rPr>
          <w:rFonts w:ascii="Calibri" w:hAnsi="Calibri" w:cs="Calibri"/>
          <w:bCs/>
          <w:color w:val="000000" w:themeColor="text1"/>
          <w:sz w:val="24"/>
        </w:rPr>
        <w:t>as</w:t>
      </w:r>
      <w:r w:rsidR="00994EDE" w:rsidRPr="00AD3E35">
        <w:rPr>
          <w:rFonts w:ascii="Calibri" w:hAnsi="Calibri" w:cs="Calibri"/>
          <w:bCs/>
          <w:color w:val="000000" w:themeColor="text1"/>
          <w:sz w:val="24"/>
        </w:rPr>
        <w:t xml:space="preserve"> </w:t>
      </w:r>
      <w:r w:rsidRPr="00AD3E35">
        <w:rPr>
          <w:rFonts w:ascii="Calibri" w:hAnsi="Calibri" w:cs="Calibri"/>
          <w:bCs/>
          <w:color w:val="000000" w:themeColor="text1"/>
          <w:sz w:val="24"/>
        </w:rPr>
        <w:t xml:space="preserve">ASVs </w:t>
      </w:r>
      <w:r w:rsidR="00994EDE">
        <w:rPr>
          <w:rFonts w:ascii="Calibri" w:hAnsi="Calibri" w:cs="Calibri"/>
          <w:bCs/>
          <w:color w:val="000000" w:themeColor="text1"/>
          <w:sz w:val="24"/>
        </w:rPr>
        <w:t>are the</w:t>
      </w:r>
      <w:r w:rsidRPr="00AD3E35">
        <w:rPr>
          <w:rFonts w:ascii="Calibri" w:hAnsi="Calibri" w:cs="Calibri"/>
          <w:bCs/>
          <w:color w:val="000000" w:themeColor="text1"/>
          <w:sz w:val="24"/>
        </w:rPr>
        <w:t xml:space="preserve"> V4 region (~250 </w:t>
      </w:r>
      <w:proofErr w:type="spellStart"/>
      <w:r w:rsidRPr="00AD3E35">
        <w:rPr>
          <w:rFonts w:ascii="Calibri" w:hAnsi="Calibri" w:cs="Calibri"/>
          <w:bCs/>
          <w:color w:val="000000" w:themeColor="text1"/>
          <w:sz w:val="24"/>
        </w:rPr>
        <w:t>bp</w:t>
      </w:r>
      <w:proofErr w:type="spellEnd"/>
      <w:r w:rsidRPr="00AD3E35">
        <w:rPr>
          <w:rFonts w:ascii="Calibri" w:hAnsi="Calibri" w:cs="Calibri"/>
          <w:bCs/>
          <w:color w:val="000000" w:themeColor="text1"/>
          <w:sz w:val="24"/>
        </w:rPr>
        <w:t xml:space="preserve"> in length)</w:t>
      </w:r>
      <w:r w:rsidR="00994EDE">
        <w:rPr>
          <w:rFonts w:ascii="Calibri" w:hAnsi="Calibri" w:cs="Calibri"/>
          <w:bCs/>
          <w:color w:val="000000" w:themeColor="text1"/>
          <w:sz w:val="24"/>
        </w:rPr>
        <w:t xml:space="preserve"> of the 16S </w:t>
      </w:r>
      <w:proofErr w:type="spellStart"/>
      <w:r w:rsidR="00994EDE">
        <w:rPr>
          <w:rFonts w:ascii="Calibri" w:hAnsi="Calibri" w:cs="Calibri"/>
          <w:bCs/>
          <w:color w:val="000000" w:themeColor="text1"/>
          <w:sz w:val="24"/>
        </w:rPr>
        <w:t>rRNA</w:t>
      </w:r>
      <w:proofErr w:type="spellEnd"/>
      <w:r w:rsidR="00994EDE">
        <w:rPr>
          <w:rFonts w:ascii="Calibri" w:hAnsi="Calibri" w:cs="Calibri"/>
          <w:bCs/>
          <w:color w:val="000000" w:themeColor="text1"/>
          <w:sz w:val="24"/>
        </w:rPr>
        <w:t xml:space="preserve"> gene</w:t>
      </w:r>
      <w:r w:rsidRPr="00AD3E35">
        <w:rPr>
          <w:rFonts w:ascii="Calibri" w:hAnsi="Calibri" w:cs="Calibri"/>
          <w:bCs/>
          <w:color w:val="000000" w:themeColor="text1"/>
          <w:sz w:val="24"/>
        </w:rPr>
        <w:t xml:space="preserve">. For example, the </w:t>
      </w:r>
      <w:proofErr w:type="spellStart"/>
      <w:r w:rsidRPr="00AD3E35">
        <w:rPr>
          <w:rFonts w:ascii="Calibri" w:hAnsi="Calibri" w:cs="Calibri"/>
          <w:bCs/>
          <w:i/>
          <w:iCs/>
          <w:color w:val="000000" w:themeColor="text1"/>
          <w:sz w:val="24"/>
        </w:rPr>
        <w:t>Sideroxydans</w:t>
      </w:r>
      <w:proofErr w:type="spellEnd"/>
      <w:r w:rsidRPr="00AD3E35">
        <w:rPr>
          <w:rFonts w:ascii="Calibri" w:hAnsi="Calibri" w:cs="Calibri"/>
          <w:bCs/>
          <w:color w:val="000000" w:themeColor="text1"/>
          <w:sz w:val="24"/>
        </w:rPr>
        <w:t xml:space="preserve"> taxa (2.18% of total ASVs in SLM) that have been considered dominant in Antarctic subglacial environments</w:t>
      </w:r>
      <w:hyperlink w:anchor="_ENREF_2" w:tooltip="Davis, 2023 #825" w:history="1">
        <w:r w:rsidR="00283A65">
          <w:rPr>
            <w:rFonts w:ascii="Calibri" w:hAnsi="Calibri" w:cs="Calibri"/>
            <w:bCs/>
            <w:color w:val="000000" w:themeColor="text1"/>
            <w:sz w:val="24"/>
          </w:rPr>
          <w:fldChar w:fldCharType="begin"/>
        </w:r>
        <w:r w:rsidR="00283A65">
          <w:rPr>
            <w:rFonts w:ascii="Calibri" w:hAnsi="Calibri" w:cs="Calibri"/>
            <w:bCs/>
            <w:color w:val="000000" w:themeColor="text1"/>
            <w:sz w:val="24"/>
          </w:rPr>
          <w:instrText xml:space="preserve"> ADDIN EN.CITE &lt;EndNote&gt;&lt;Cite&gt;&lt;Author&gt;Davis&lt;/Author&gt;&lt;Year&gt;2023&lt;/Year&gt;&lt;RecNum&gt;825&lt;/RecNum&gt;&lt;DisplayText&gt;&lt;style face="superscript"&gt;2&lt;/style&gt;&lt;/DisplayText&gt;&lt;record&gt;&lt;rec-number&gt;825&lt;/rec-number&gt;&lt;foreign-keys&gt;&lt;key app="EN" db-id="2e5se9pee0awvrerwz7xxs21a2r0av29sfsp" timestamp="1676358471" guid="2d62fec7-9b1d-442e-ac45-ef8e05838c54"&gt;825&lt;/key&gt;&lt;/foreign-keys&gt;&lt;ref-type name="Journal Article"&gt;17&lt;/ref-type&gt;&lt;contributors&gt;&lt;authors&gt;&lt;author&gt;Davis, Christina L&lt;/author&gt;&lt;author&gt;Venturelli, Ryan A&lt;/author&gt;&lt;author&gt;Michaud, Alexander B&lt;/author&gt;&lt;author&gt;Hawkings, Jon R&lt;/author&gt;&lt;author&gt;Achberger, Amanda M&lt;/author&gt;&lt;author&gt;Vick-Majors, Trista J&lt;/author&gt;&lt;author&gt;Rosenheim, Brad E&lt;/author&gt;&lt;author&gt;Dore, John E&lt;/author&gt;&lt;author&gt;Steigmeyer, August&lt;/author&gt;&lt;author&gt;Skidmore, Mark L&lt;/author&gt;&lt;/authors&gt;&lt;/contributors&gt;&lt;titles&gt;&lt;title&gt;Biogeochemical and historical drivers of microbial community composition and structure in sediments from Mercer Subglacial Lake, West Antarctica&lt;/title&gt;&lt;secondary-title&gt;ISME communications&lt;/secondary-title&gt;&lt;/titles&gt;&lt;periodical&gt;&lt;full-title&gt;ISME communications&lt;/full-title&gt;&lt;/periodical&gt;&lt;pages&gt;8&lt;/pages&gt;&lt;volume&gt;3&lt;/volume&gt;&lt;number&gt;1&lt;/number&gt;&lt;dates&gt;&lt;year&gt;2023&lt;/year&gt;&lt;/dates&gt;&lt;orig-pub&gt;ISME communications&lt;/orig-pub&gt;&lt;isbn&gt;2730-6151&lt;/isbn&gt;&lt;urls&gt;&lt;/urls&gt;&lt;/record&gt;&lt;/Cite&gt;&lt;/EndNote&gt;</w:instrText>
        </w:r>
        <w:r w:rsidR="00283A65">
          <w:rPr>
            <w:rFonts w:ascii="Calibri" w:hAnsi="Calibri" w:cs="Calibri"/>
            <w:bCs/>
            <w:color w:val="000000" w:themeColor="text1"/>
            <w:sz w:val="24"/>
          </w:rPr>
          <w:fldChar w:fldCharType="separate"/>
        </w:r>
        <w:r w:rsidR="00283A65" w:rsidRPr="00283A65">
          <w:rPr>
            <w:rFonts w:ascii="Calibri" w:hAnsi="Calibri" w:cs="Calibri"/>
            <w:bCs/>
            <w:noProof/>
            <w:color w:val="000000" w:themeColor="text1"/>
            <w:sz w:val="24"/>
            <w:vertAlign w:val="superscript"/>
          </w:rPr>
          <w:t>2</w:t>
        </w:r>
        <w:r w:rsidR="00283A65">
          <w:rPr>
            <w:rFonts w:ascii="Calibri" w:hAnsi="Calibri" w:cs="Calibri"/>
            <w:bCs/>
            <w:color w:val="000000" w:themeColor="text1"/>
            <w:sz w:val="24"/>
          </w:rPr>
          <w:fldChar w:fldCharType="end"/>
        </w:r>
      </w:hyperlink>
      <w:r w:rsidRPr="00AD3E35">
        <w:rPr>
          <w:rFonts w:ascii="Calibri" w:hAnsi="Calibri" w:cs="Calibri"/>
          <w:bCs/>
          <w:color w:val="000000" w:themeColor="text1"/>
          <w:sz w:val="24"/>
        </w:rPr>
        <w:t xml:space="preserve"> were not present in the </w:t>
      </w:r>
      <w:r w:rsidR="00994EDE">
        <w:rPr>
          <w:rFonts w:ascii="Calibri" w:hAnsi="Calibri" w:cs="Calibri"/>
          <w:bCs/>
          <w:color w:val="000000" w:themeColor="text1"/>
          <w:sz w:val="24"/>
        </w:rPr>
        <w:t xml:space="preserve">GTDB taxonomy of </w:t>
      </w:r>
      <w:r w:rsidRPr="00AD3E35">
        <w:rPr>
          <w:rFonts w:ascii="Calibri" w:hAnsi="Calibri" w:cs="Calibri"/>
          <w:bCs/>
          <w:color w:val="000000" w:themeColor="text1"/>
          <w:sz w:val="24"/>
        </w:rPr>
        <w:t>SAG</w:t>
      </w:r>
      <w:r w:rsidR="00994EDE">
        <w:rPr>
          <w:rFonts w:ascii="Calibri" w:hAnsi="Calibri" w:cs="Calibri"/>
          <w:bCs/>
          <w:color w:val="000000" w:themeColor="text1"/>
          <w:sz w:val="24"/>
        </w:rPr>
        <w:t xml:space="preserve"> (</w:t>
      </w:r>
      <w:r w:rsidR="0059251A">
        <w:rPr>
          <w:rFonts w:ascii="Calibri" w:hAnsi="Calibri" w:cs="Calibri"/>
          <w:bCs/>
          <w:color w:val="000000" w:themeColor="text1"/>
          <w:sz w:val="24"/>
        </w:rPr>
        <w:t xml:space="preserve">Supplementary Table </w:t>
      </w:r>
      <w:r w:rsidR="00994EDE">
        <w:rPr>
          <w:rFonts w:ascii="Calibri" w:hAnsi="Calibri" w:cs="Calibri"/>
          <w:bCs/>
          <w:color w:val="000000" w:themeColor="text1"/>
          <w:sz w:val="24"/>
        </w:rPr>
        <w:t>1)</w:t>
      </w:r>
      <w:r w:rsidRPr="00AD3E35">
        <w:rPr>
          <w:rFonts w:ascii="Calibri" w:hAnsi="Calibri" w:cs="Calibri"/>
          <w:bCs/>
          <w:color w:val="000000" w:themeColor="text1"/>
          <w:sz w:val="24"/>
        </w:rPr>
        <w:t xml:space="preserve">. The phylogenetic tree of the V4 sequences showed that the ASVs of </w:t>
      </w:r>
      <w:proofErr w:type="spellStart"/>
      <w:r w:rsidRPr="00AD3E35">
        <w:rPr>
          <w:rFonts w:ascii="Calibri" w:hAnsi="Calibri" w:cs="Calibri"/>
          <w:bCs/>
          <w:i/>
          <w:iCs/>
          <w:color w:val="000000" w:themeColor="text1"/>
          <w:sz w:val="24"/>
        </w:rPr>
        <w:t>Sideroxydans</w:t>
      </w:r>
      <w:proofErr w:type="spellEnd"/>
      <w:r w:rsidRPr="00AD3E35">
        <w:rPr>
          <w:rFonts w:ascii="Calibri" w:hAnsi="Calibri" w:cs="Calibri"/>
          <w:bCs/>
          <w:color w:val="000000" w:themeColor="text1"/>
          <w:sz w:val="24"/>
        </w:rPr>
        <w:t xml:space="preserve"> were divided into three distant groups (</w:t>
      </w:r>
      <w:r w:rsidR="0059251A">
        <w:rPr>
          <w:rFonts w:ascii="Calibri" w:hAnsi="Calibri" w:cs="Calibri"/>
          <w:bCs/>
          <w:color w:val="000000" w:themeColor="text1"/>
          <w:sz w:val="24"/>
        </w:rPr>
        <w:t xml:space="preserve">Supplementary Fig. </w:t>
      </w:r>
      <w:r w:rsidRPr="00AD3E35">
        <w:rPr>
          <w:rFonts w:ascii="Calibri" w:hAnsi="Calibri" w:cs="Calibri"/>
          <w:bCs/>
          <w:color w:val="000000" w:themeColor="text1"/>
          <w:sz w:val="24"/>
        </w:rPr>
        <w:t>5), indicating that the short ASV sequences are unlikely sufficient for accurate taxonomic assignment</w:t>
      </w:r>
      <w:r>
        <w:rPr>
          <w:rFonts w:ascii="Calibri" w:hAnsi="Calibri" w:cs="Calibri"/>
          <w:bCs/>
          <w:color w:val="000000" w:themeColor="text1"/>
          <w:sz w:val="24"/>
        </w:rPr>
        <w:t xml:space="preserve"> </w:t>
      </w:r>
      <w:r w:rsidR="00994EDE">
        <w:rPr>
          <w:rFonts w:ascii="Calibri" w:hAnsi="Calibri" w:cs="Calibri"/>
          <w:bCs/>
          <w:color w:val="000000" w:themeColor="text1"/>
          <w:sz w:val="24"/>
        </w:rPr>
        <w:t>of these closely related sequences.</w:t>
      </w:r>
      <w:r w:rsidRPr="00AD3E35">
        <w:rPr>
          <w:rFonts w:ascii="Calibri" w:hAnsi="Calibri" w:cs="Calibri"/>
          <w:bCs/>
          <w:color w:val="000000" w:themeColor="text1"/>
          <w:sz w:val="24"/>
        </w:rPr>
        <w:t xml:space="preserve"> </w:t>
      </w:r>
    </w:p>
    <w:p w14:paraId="16770C99" w14:textId="77777777" w:rsidR="00E62D97" w:rsidRDefault="00E62D97" w:rsidP="0039484E">
      <w:pPr>
        <w:widowControl/>
        <w:wordWrap/>
        <w:adjustRightInd w:val="0"/>
        <w:snapToGrid w:val="0"/>
        <w:spacing w:line="360" w:lineRule="auto"/>
        <w:ind w:firstLineChars="0" w:firstLine="0"/>
        <w:rPr>
          <w:rFonts w:cs="Arial"/>
          <w:b/>
          <w:bCs/>
          <w:color w:val="000000" w:themeColor="text1"/>
          <w:sz w:val="22"/>
          <w:szCs w:val="22"/>
        </w:rPr>
      </w:pPr>
    </w:p>
    <w:p w14:paraId="6316C276" w14:textId="77777777" w:rsidR="00E62D97" w:rsidRDefault="00E62D97" w:rsidP="0039484E">
      <w:pPr>
        <w:widowControl/>
        <w:wordWrap/>
        <w:adjustRightInd w:val="0"/>
        <w:snapToGrid w:val="0"/>
        <w:spacing w:line="360" w:lineRule="auto"/>
        <w:ind w:firstLineChars="0" w:firstLine="0"/>
        <w:rPr>
          <w:rFonts w:cs="Arial"/>
          <w:b/>
          <w:bCs/>
          <w:color w:val="000000" w:themeColor="text1"/>
          <w:sz w:val="22"/>
          <w:szCs w:val="22"/>
        </w:rPr>
      </w:pPr>
    </w:p>
    <w:p w14:paraId="4900AB46" w14:textId="544E15E3" w:rsidR="005E4468" w:rsidRPr="00AD3E35" w:rsidRDefault="005E4468" w:rsidP="005E4468">
      <w:pPr>
        <w:widowControl/>
        <w:wordWrap/>
        <w:adjustRightInd w:val="0"/>
        <w:snapToGrid w:val="0"/>
        <w:spacing w:line="360" w:lineRule="auto"/>
        <w:ind w:firstLineChars="0" w:firstLine="0"/>
        <w:rPr>
          <w:rFonts w:ascii="Calibri" w:hAnsi="Calibri" w:cs="Calibri"/>
          <w:b/>
          <w:bCs/>
          <w:color w:val="000000" w:themeColor="text1"/>
          <w:sz w:val="24"/>
        </w:rPr>
      </w:pPr>
      <w:r w:rsidRPr="00AD3E35">
        <w:rPr>
          <w:rFonts w:ascii="Calibri" w:hAnsi="Calibri" w:cs="Calibri"/>
          <w:b/>
          <w:bCs/>
          <w:color w:val="000000" w:themeColor="text1"/>
          <w:sz w:val="24"/>
        </w:rPr>
        <w:t xml:space="preserve">Genetic heterogeneity </w:t>
      </w:r>
      <w:r w:rsidR="00BE0A1E">
        <w:rPr>
          <w:rFonts w:ascii="Calibri" w:hAnsi="Calibri" w:cs="Calibri"/>
          <w:b/>
          <w:bCs/>
          <w:color w:val="000000" w:themeColor="text1"/>
          <w:sz w:val="24"/>
        </w:rPr>
        <w:t>among</w:t>
      </w:r>
      <w:r w:rsidR="00BE0A1E" w:rsidRPr="00AD3E35">
        <w:rPr>
          <w:rFonts w:ascii="Calibri" w:hAnsi="Calibri" w:cs="Calibri"/>
          <w:b/>
          <w:bCs/>
          <w:color w:val="000000" w:themeColor="text1"/>
          <w:sz w:val="24"/>
        </w:rPr>
        <w:t xml:space="preserve"> </w:t>
      </w:r>
      <w:r w:rsidRPr="00AD3E35">
        <w:rPr>
          <w:rFonts w:ascii="Calibri" w:hAnsi="Calibri" w:cs="Calibri"/>
          <w:b/>
          <w:bCs/>
          <w:color w:val="000000" w:themeColor="text1"/>
          <w:sz w:val="24"/>
        </w:rPr>
        <w:t>SAGs of the same species</w:t>
      </w:r>
    </w:p>
    <w:p w14:paraId="4A69428B" w14:textId="5D23C67E" w:rsidR="002A7C0C" w:rsidRDefault="005E4468" w:rsidP="000F3623">
      <w:pPr>
        <w:spacing w:line="276" w:lineRule="auto"/>
        <w:ind w:firstLineChars="0" w:firstLine="0"/>
        <w:rPr>
          <w:rFonts w:ascii="Calibri" w:hAnsi="Calibri" w:cs="Calibri"/>
          <w:bCs/>
          <w:color w:val="000000" w:themeColor="text1"/>
          <w:sz w:val="24"/>
        </w:rPr>
      </w:pPr>
      <w:r w:rsidRPr="00AD3E35">
        <w:rPr>
          <w:rFonts w:ascii="Calibri" w:hAnsi="Calibri" w:cs="Calibri"/>
          <w:bCs/>
          <w:color w:val="000000" w:themeColor="text1"/>
          <w:sz w:val="24"/>
        </w:rPr>
        <w:t xml:space="preserve">The KEGG </w:t>
      </w:r>
      <w:proofErr w:type="spellStart"/>
      <w:r w:rsidRPr="00AD3E35">
        <w:rPr>
          <w:rFonts w:ascii="Calibri" w:hAnsi="Calibri" w:cs="Calibri"/>
          <w:bCs/>
          <w:color w:val="000000" w:themeColor="text1"/>
          <w:sz w:val="24"/>
        </w:rPr>
        <w:t>orthologs</w:t>
      </w:r>
      <w:proofErr w:type="spellEnd"/>
      <w:r w:rsidR="00BE0A1E">
        <w:rPr>
          <w:rFonts w:ascii="Calibri" w:hAnsi="Calibri" w:cs="Calibri"/>
          <w:bCs/>
          <w:color w:val="000000" w:themeColor="text1"/>
          <w:sz w:val="24"/>
        </w:rPr>
        <w:t xml:space="preserve"> </w:t>
      </w:r>
      <w:r w:rsidR="005129BA">
        <w:rPr>
          <w:rFonts w:ascii="Calibri" w:hAnsi="Calibri" w:cs="Calibri"/>
          <w:bCs/>
          <w:color w:val="000000" w:themeColor="text1"/>
          <w:sz w:val="24"/>
        </w:rPr>
        <w:t xml:space="preserve">(KOs) </w:t>
      </w:r>
      <w:r w:rsidRPr="00AD3E35">
        <w:rPr>
          <w:rFonts w:ascii="Calibri" w:hAnsi="Calibri" w:cs="Calibri"/>
          <w:bCs/>
          <w:color w:val="000000" w:themeColor="text1"/>
          <w:sz w:val="24"/>
        </w:rPr>
        <w:t xml:space="preserve">of closely related SAGs were examined to evaluate </w:t>
      </w:r>
      <w:r w:rsidR="00A50C03">
        <w:rPr>
          <w:rFonts w:ascii="Calibri" w:hAnsi="Calibri" w:cs="Calibri"/>
          <w:bCs/>
          <w:color w:val="000000" w:themeColor="text1"/>
          <w:sz w:val="24"/>
        </w:rPr>
        <w:t xml:space="preserve">gene content within divergent microbial populations considered to </w:t>
      </w:r>
      <w:r w:rsidRPr="00AD3E35">
        <w:rPr>
          <w:rFonts w:ascii="Calibri" w:hAnsi="Calibri" w:cs="Calibri"/>
          <w:bCs/>
          <w:color w:val="000000" w:themeColor="text1"/>
          <w:sz w:val="24"/>
        </w:rPr>
        <w:t xml:space="preserve">belonging to the same species </w:t>
      </w:r>
      <w:r w:rsidR="00A50C03">
        <w:rPr>
          <w:rFonts w:ascii="Calibri" w:hAnsi="Calibri" w:cs="Calibri"/>
          <w:bCs/>
          <w:color w:val="000000" w:themeColor="text1"/>
          <w:sz w:val="24"/>
        </w:rPr>
        <w:t>taxon</w:t>
      </w:r>
      <w:r w:rsidRPr="00AD3E35">
        <w:rPr>
          <w:rFonts w:ascii="Calibri" w:hAnsi="Calibri" w:cs="Calibri"/>
          <w:bCs/>
          <w:color w:val="000000" w:themeColor="text1"/>
          <w:sz w:val="24"/>
        </w:rPr>
        <w:t xml:space="preserve">. </w:t>
      </w:r>
      <w:r w:rsidR="009A5819">
        <w:rPr>
          <w:rFonts w:ascii="Calibri" w:hAnsi="Calibri" w:cs="Calibri"/>
          <w:bCs/>
          <w:color w:val="000000" w:themeColor="text1"/>
          <w:sz w:val="24"/>
        </w:rPr>
        <w:t xml:space="preserve">For </w:t>
      </w:r>
      <w:r w:rsidR="00A50C03">
        <w:rPr>
          <w:rFonts w:ascii="Calibri" w:hAnsi="Calibri" w:cs="Calibri"/>
          <w:bCs/>
          <w:color w:val="000000" w:themeColor="text1"/>
          <w:sz w:val="24"/>
        </w:rPr>
        <w:t>this comparison</w:t>
      </w:r>
      <w:r w:rsidR="009A5819">
        <w:rPr>
          <w:rFonts w:ascii="Calibri" w:hAnsi="Calibri" w:cs="Calibri"/>
          <w:bCs/>
          <w:color w:val="000000" w:themeColor="text1"/>
          <w:sz w:val="24"/>
        </w:rPr>
        <w:t xml:space="preserve">, we first defined the null hypothesis as follow: any strains belonging to the same species should possess the same gene content when their complete genomes were compared. By surveying our single cell genomes, we found that the three genomes of </w:t>
      </w:r>
      <w:r w:rsidRPr="00AD3E35">
        <w:rPr>
          <w:rFonts w:ascii="Calibri" w:hAnsi="Calibri" w:cs="Calibri"/>
          <w:bCs/>
          <w:i/>
          <w:iCs/>
          <w:color w:val="000000" w:themeColor="text1"/>
          <w:sz w:val="24"/>
        </w:rPr>
        <w:t>g__F1-60-MAGs149</w:t>
      </w:r>
      <w:r w:rsidRPr="00AD3E35">
        <w:rPr>
          <w:rFonts w:ascii="Calibri" w:hAnsi="Calibri" w:cs="Calibri"/>
          <w:bCs/>
          <w:color w:val="000000" w:themeColor="text1"/>
          <w:sz w:val="24"/>
        </w:rPr>
        <w:t xml:space="preserve"> </w:t>
      </w:r>
      <w:r w:rsidR="009A5819">
        <w:rPr>
          <w:rFonts w:ascii="Calibri" w:hAnsi="Calibri" w:cs="Calibri"/>
          <w:bCs/>
          <w:color w:val="000000" w:themeColor="text1"/>
          <w:sz w:val="24"/>
        </w:rPr>
        <w:t xml:space="preserve">is most suitable for this test. The genomes are similar each other with &gt;98% ANI and </w:t>
      </w:r>
      <w:r w:rsidR="00A50C03">
        <w:rPr>
          <w:rFonts w:ascii="Calibri" w:hAnsi="Calibri" w:cs="Calibri"/>
          <w:bCs/>
          <w:color w:val="000000" w:themeColor="text1"/>
          <w:sz w:val="24"/>
        </w:rPr>
        <w:t xml:space="preserve">that are &gt;87% </w:t>
      </w:r>
      <w:r w:rsidR="009A5819">
        <w:rPr>
          <w:rFonts w:ascii="Calibri" w:hAnsi="Calibri" w:cs="Calibri"/>
          <w:bCs/>
          <w:color w:val="000000" w:themeColor="text1"/>
          <w:sz w:val="24"/>
        </w:rPr>
        <w:t>complete</w:t>
      </w:r>
      <w:r w:rsidR="009A5819" w:rsidRPr="009A5819">
        <w:rPr>
          <w:rFonts w:ascii="Calibri" w:hAnsi="Calibri" w:cs="Calibri"/>
          <w:bCs/>
          <w:color w:val="000000" w:themeColor="text1"/>
          <w:sz w:val="24"/>
        </w:rPr>
        <w:t xml:space="preserve"> </w:t>
      </w:r>
      <w:r w:rsidR="009A5819">
        <w:rPr>
          <w:rFonts w:ascii="Calibri" w:hAnsi="Calibri" w:cs="Calibri"/>
          <w:bCs/>
          <w:color w:val="000000" w:themeColor="text1"/>
          <w:sz w:val="24"/>
        </w:rPr>
        <w:t>(</w:t>
      </w:r>
      <w:r w:rsidR="009A5819" w:rsidRPr="00AD3E35">
        <w:rPr>
          <w:rFonts w:ascii="Calibri" w:hAnsi="Calibri" w:cs="Calibri"/>
          <w:bCs/>
          <w:color w:val="000000" w:themeColor="text1"/>
          <w:sz w:val="24"/>
        </w:rPr>
        <w:t xml:space="preserve">SLM_LV1_BS-J08 of </w:t>
      </w:r>
      <w:r w:rsidR="009A5819">
        <w:rPr>
          <w:rFonts w:ascii="Calibri" w:hAnsi="Calibri" w:cs="Calibri"/>
          <w:bCs/>
          <w:color w:val="000000" w:themeColor="text1"/>
          <w:sz w:val="24"/>
        </w:rPr>
        <w:t>87.1</w:t>
      </w:r>
      <w:r w:rsidR="009A5819" w:rsidRPr="00AD3E35">
        <w:rPr>
          <w:rFonts w:ascii="Calibri" w:hAnsi="Calibri" w:cs="Calibri"/>
          <w:bCs/>
          <w:color w:val="000000" w:themeColor="text1"/>
          <w:sz w:val="24"/>
        </w:rPr>
        <w:t>%</w:t>
      </w:r>
      <w:r w:rsidR="009A5819">
        <w:rPr>
          <w:rFonts w:ascii="Calibri" w:hAnsi="Calibri" w:cs="Calibri"/>
          <w:bCs/>
          <w:color w:val="000000" w:themeColor="text1"/>
          <w:sz w:val="24"/>
        </w:rPr>
        <w:t xml:space="preserve"> </w:t>
      </w:r>
      <w:proofErr w:type="spellStart"/>
      <w:r w:rsidR="009A5819">
        <w:rPr>
          <w:rFonts w:ascii="Calibri" w:hAnsi="Calibri" w:cs="Calibri"/>
          <w:bCs/>
          <w:color w:val="000000" w:themeColor="text1"/>
          <w:sz w:val="24"/>
        </w:rPr>
        <w:t>C</w:t>
      </w:r>
      <w:r w:rsidR="009A5819" w:rsidRPr="00AD3E35">
        <w:rPr>
          <w:rFonts w:ascii="Calibri" w:hAnsi="Calibri" w:cs="Calibri"/>
          <w:bCs/>
          <w:color w:val="000000" w:themeColor="text1"/>
          <w:sz w:val="24"/>
        </w:rPr>
        <w:t>heckM</w:t>
      </w:r>
      <w:proofErr w:type="spellEnd"/>
      <w:r w:rsidR="009A5819" w:rsidRPr="00AD3E35">
        <w:rPr>
          <w:rFonts w:ascii="Calibri" w:hAnsi="Calibri" w:cs="Calibri"/>
          <w:bCs/>
          <w:color w:val="000000" w:themeColor="text1"/>
          <w:sz w:val="24"/>
        </w:rPr>
        <w:t xml:space="preserve"> completeness</w:t>
      </w:r>
      <w:r w:rsidR="009A5819">
        <w:rPr>
          <w:rFonts w:ascii="Calibri" w:hAnsi="Calibri" w:cs="Calibri"/>
          <w:bCs/>
          <w:color w:val="000000" w:themeColor="text1"/>
          <w:sz w:val="24"/>
        </w:rPr>
        <w:t xml:space="preserve">, </w:t>
      </w:r>
      <w:r w:rsidR="009A5819" w:rsidRPr="00AD3E35">
        <w:rPr>
          <w:rFonts w:ascii="Calibri" w:hAnsi="Calibri" w:cs="Calibri"/>
          <w:bCs/>
          <w:color w:val="000000" w:themeColor="text1"/>
          <w:sz w:val="24"/>
        </w:rPr>
        <w:t xml:space="preserve">SLM_MC1B_46-P03 of </w:t>
      </w:r>
      <w:r w:rsidR="009A5819">
        <w:rPr>
          <w:rFonts w:ascii="Calibri" w:hAnsi="Calibri" w:cs="Calibri"/>
          <w:bCs/>
          <w:color w:val="000000" w:themeColor="text1"/>
          <w:sz w:val="24"/>
        </w:rPr>
        <w:t>90.4</w:t>
      </w:r>
      <w:r w:rsidR="009A5819" w:rsidRPr="00AD3E35">
        <w:rPr>
          <w:rFonts w:ascii="Calibri" w:hAnsi="Calibri" w:cs="Calibri"/>
          <w:bCs/>
          <w:color w:val="000000" w:themeColor="text1"/>
          <w:sz w:val="24"/>
        </w:rPr>
        <w:t>%, and</w:t>
      </w:r>
      <w:r w:rsidR="009A5819">
        <w:rPr>
          <w:rFonts w:ascii="Calibri" w:hAnsi="Calibri" w:cs="Calibri" w:hint="eastAsia"/>
          <w:bCs/>
          <w:color w:val="000000" w:themeColor="text1"/>
          <w:sz w:val="24"/>
        </w:rPr>
        <w:t xml:space="preserve"> </w:t>
      </w:r>
      <w:r w:rsidR="009A5819" w:rsidRPr="00AD3E35">
        <w:rPr>
          <w:rFonts w:ascii="Calibri" w:hAnsi="Calibri" w:cs="Calibri"/>
          <w:bCs/>
          <w:color w:val="000000" w:themeColor="text1"/>
          <w:sz w:val="24"/>
        </w:rPr>
        <w:t>SLM_MC1B_24-O19 of 90.</w:t>
      </w:r>
      <w:r w:rsidR="009A5819">
        <w:rPr>
          <w:rFonts w:ascii="Calibri" w:hAnsi="Calibri" w:cs="Calibri"/>
          <w:bCs/>
          <w:color w:val="000000" w:themeColor="text1"/>
          <w:sz w:val="24"/>
        </w:rPr>
        <w:t>9</w:t>
      </w:r>
      <w:r w:rsidR="009A5819" w:rsidRPr="00AD3E35">
        <w:rPr>
          <w:rFonts w:ascii="Calibri" w:hAnsi="Calibri" w:cs="Calibri"/>
          <w:bCs/>
          <w:color w:val="000000" w:themeColor="text1"/>
          <w:sz w:val="24"/>
        </w:rPr>
        <w:t>%</w:t>
      </w:r>
      <w:r w:rsidR="009A5819">
        <w:rPr>
          <w:rFonts w:ascii="Calibri" w:hAnsi="Calibri" w:cs="Calibri"/>
          <w:bCs/>
          <w:color w:val="000000" w:themeColor="text1"/>
          <w:sz w:val="24"/>
        </w:rPr>
        <w:t>;</w:t>
      </w:r>
      <w:r w:rsidR="009A5819">
        <w:rPr>
          <w:rFonts w:ascii="Calibri" w:hAnsi="Calibri" w:cs="Calibri" w:hint="eastAsia"/>
          <w:bCs/>
          <w:color w:val="000000" w:themeColor="text1"/>
          <w:sz w:val="24"/>
        </w:rPr>
        <w:t xml:space="preserve"> </w:t>
      </w:r>
      <w:r w:rsidR="0059251A">
        <w:rPr>
          <w:rFonts w:ascii="Calibri" w:hAnsi="Calibri" w:cs="Calibri"/>
          <w:bCs/>
          <w:color w:val="000000" w:themeColor="text1"/>
          <w:sz w:val="24"/>
        </w:rPr>
        <w:t xml:space="preserve">Supplementary Table </w:t>
      </w:r>
      <w:r w:rsidR="009A5819">
        <w:rPr>
          <w:rFonts w:ascii="Calibri" w:hAnsi="Calibri" w:cs="Calibri"/>
          <w:bCs/>
          <w:color w:val="000000" w:themeColor="text1"/>
          <w:sz w:val="24"/>
        </w:rPr>
        <w:t>1)</w:t>
      </w:r>
      <w:r w:rsidR="009A5819" w:rsidRPr="00AD3E35">
        <w:rPr>
          <w:rFonts w:ascii="Calibri" w:hAnsi="Calibri" w:cs="Calibri"/>
          <w:bCs/>
          <w:color w:val="000000" w:themeColor="text1"/>
          <w:sz w:val="24"/>
        </w:rPr>
        <w:t>.</w:t>
      </w:r>
      <w:r w:rsidR="009A5819">
        <w:rPr>
          <w:rFonts w:ascii="Calibri" w:hAnsi="Calibri" w:cs="Calibri"/>
          <w:bCs/>
          <w:color w:val="000000" w:themeColor="text1"/>
          <w:sz w:val="24"/>
        </w:rPr>
        <w:t xml:space="preserve"> When the genome incompleteness was considered, the expected proportion of genes shared by the three genomes under the null hypothesis should be like a Venn diagram of </w:t>
      </w:r>
      <w:r w:rsidR="0059251A">
        <w:rPr>
          <w:rFonts w:ascii="Calibri" w:hAnsi="Calibri" w:cs="Calibri"/>
          <w:bCs/>
          <w:color w:val="000000" w:themeColor="text1"/>
          <w:sz w:val="24"/>
        </w:rPr>
        <w:t xml:space="preserve">Supplementary Fig. </w:t>
      </w:r>
      <w:r w:rsidR="009F55A2">
        <w:rPr>
          <w:rFonts w:ascii="Calibri" w:hAnsi="Calibri" w:cs="Calibri"/>
          <w:bCs/>
          <w:color w:val="000000" w:themeColor="text1"/>
          <w:sz w:val="24"/>
        </w:rPr>
        <w:t>9</w:t>
      </w:r>
      <w:r w:rsidR="00433278">
        <w:rPr>
          <w:rFonts w:ascii="Calibri" w:hAnsi="Calibri" w:cs="Calibri"/>
          <w:bCs/>
          <w:color w:val="000000" w:themeColor="text1"/>
          <w:sz w:val="24"/>
        </w:rPr>
        <w:t>a</w:t>
      </w:r>
      <w:r w:rsidR="009A5819">
        <w:rPr>
          <w:rFonts w:ascii="Calibri" w:hAnsi="Calibri" w:cs="Calibri"/>
          <w:bCs/>
          <w:color w:val="000000" w:themeColor="text1"/>
          <w:sz w:val="24"/>
        </w:rPr>
        <w:t xml:space="preserve">. </w:t>
      </w:r>
      <w:r w:rsidR="00925A45">
        <w:rPr>
          <w:rFonts w:ascii="Calibri" w:hAnsi="Calibri" w:cs="Calibri"/>
          <w:bCs/>
          <w:color w:val="000000" w:themeColor="text1"/>
          <w:sz w:val="24"/>
        </w:rPr>
        <w:t>As a result</w:t>
      </w:r>
      <w:r w:rsidR="009A5819">
        <w:rPr>
          <w:rFonts w:ascii="Calibri" w:hAnsi="Calibri" w:cs="Calibri"/>
          <w:bCs/>
          <w:color w:val="000000" w:themeColor="text1"/>
          <w:sz w:val="24"/>
        </w:rPr>
        <w:t xml:space="preserve">, </w:t>
      </w:r>
      <w:r w:rsidRPr="00AD3E35">
        <w:rPr>
          <w:rFonts w:ascii="Calibri" w:hAnsi="Calibri" w:cs="Calibri"/>
          <w:bCs/>
          <w:color w:val="000000" w:themeColor="text1"/>
          <w:sz w:val="24"/>
        </w:rPr>
        <w:t xml:space="preserve">the observed proportion of genes shared by the genomes (52.3% in </w:t>
      </w:r>
      <w:r w:rsidR="0059251A">
        <w:rPr>
          <w:rFonts w:ascii="Calibri" w:hAnsi="Calibri" w:cs="Calibri"/>
          <w:bCs/>
          <w:color w:val="000000" w:themeColor="text1"/>
          <w:sz w:val="24"/>
        </w:rPr>
        <w:t xml:space="preserve">Supplementary Fig. </w:t>
      </w:r>
      <w:r w:rsidR="009F55A2">
        <w:rPr>
          <w:rFonts w:ascii="Calibri" w:hAnsi="Calibri" w:cs="Calibri"/>
          <w:bCs/>
          <w:color w:val="000000" w:themeColor="text1"/>
          <w:sz w:val="24"/>
        </w:rPr>
        <w:t>9</w:t>
      </w:r>
      <w:r w:rsidR="00433278">
        <w:rPr>
          <w:rFonts w:ascii="Calibri" w:hAnsi="Calibri" w:cs="Calibri"/>
          <w:bCs/>
          <w:color w:val="000000" w:themeColor="text1"/>
          <w:sz w:val="24"/>
        </w:rPr>
        <w:t>b</w:t>
      </w:r>
      <w:r w:rsidRPr="00AD3E35">
        <w:rPr>
          <w:rFonts w:ascii="Calibri" w:hAnsi="Calibri" w:cs="Calibri"/>
          <w:bCs/>
          <w:color w:val="000000" w:themeColor="text1"/>
          <w:sz w:val="24"/>
        </w:rPr>
        <w:t xml:space="preserve">) was </w:t>
      </w:r>
      <w:r w:rsidR="00A50C03">
        <w:rPr>
          <w:rFonts w:ascii="Calibri" w:hAnsi="Calibri" w:cs="Calibri"/>
          <w:bCs/>
          <w:color w:val="000000" w:themeColor="text1"/>
          <w:sz w:val="24"/>
        </w:rPr>
        <w:t>largely</w:t>
      </w:r>
      <w:r w:rsidR="00A50C03" w:rsidRPr="00AD3E35">
        <w:rPr>
          <w:rFonts w:ascii="Calibri" w:hAnsi="Calibri" w:cs="Calibri"/>
          <w:bCs/>
          <w:color w:val="000000" w:themeColor="text1"/>
          <w:sz w:val="24"/>
        </w:rPr>
        <w:t xml:space="preserve"> </w:t>
      </w:r>
      <w:r w:rsidRPr="00AD3E35">
        <w:rPr>
          <w:rFonts w:ascii="Calibri" w:hAnsi="Calibri" w:cs="Calibri"/>
          <w:bCs/>
          <w:color w:val="000000" w:themeColor="text1"/>
          <w:sz w:val="24"/>
        </w:rPr>
        <w:t xml:space="preserve">lower than the expected number (71.6%), </w:t>
      </w:r>
      <w:r w:rsidR="00925A45">
        <w:rPr>
          <w:rFonts w:ascii="Calibri" w:hAnsi="Calibri" w:cs="Calibri"/>
          <w:bCs/>
          <w:color w:val="000000" w:themeColor="text1"/>
          <w:sz w:val="24"/>
        </w:rPr>
        <w:t>rejecting the null hypothesis. Consequently,</w:t>
      </w:r>
      <w:r w:rsidRPr="00AD3E35">
        <w:rPr>
          <w:rFonts w:ascii="Calibri" w:hAnsi="Calibri" w:cs="Calibri"/>
          <w:bCs/>
          <w:color w:val="000000" w:themeColor="text1"/>
          <w:sz w:val="24"/>
        </w:rPr>
        <w:t xml:space="preserve"> remarkable genetic heterogeneity exists among closely related genomes of the same species</w:t>
      </w:r>
      <w:r w:rsidR="00925A45">
        <w:rPr>
          <w:rFonts w:ascii="Calibri" w:hAnsi="Calibri" w:cs="Calibri"/>
          <w:bCs/>
          <w:color w:val="000000" w:themeColor="text1"/>
          <w:sz w:val="24"/>
        </w:rPr>
        <w:t xml:space="preserve">, which aligns well a general </w:t>
      </w:r>
      <w:r w:rsidR="00B74DC8">
        <w:rPr>
          <w:rFonts w:ascii="Calibri" w:hAnsi="Calibri" w:cs="Calibri"/>
          <w:bCs/>
          <w:color w:val="000000" w:themeColor="text1"/>
          <w:sz w:val="24"/>
        </w:rPr>
        <w:t xml:space="preserve">knowledge that a </w:t>
      </w:r>
      <w:r w:rsidR="00B74DC8">
        <w:rPr>
          <w:rFonts w:ascii="Calibri" w:hAnsi="Calibri" w:cs="Calibri"/>
          <w:bCs/>
          <w:color w:val="000000" w:themeColor="text1"/>
          <w:sz w:val="24"/>
        </w:rPr>
        <w:lastRenderedPageBreak/>
        <w:t>microbial species consists of a number of strains that vary in functional traits</w:t>
      </w:r>
      <w:hyperlink w:anchor="_ENREF_9" w:tooltip="Schloter, 2000 #710" w:history="1">
        <w:r w:rsidR="00283A65">
          <w:rPr>
            <w:rFonts w:ascii="Calibri" w:hAnsi="Calibri" w:cs="Calibri"/>
            <w:bCs/>
            <w:color w:val="000000" w:themeColor="text1"/>
            <w:sz w:val="24"/>
          </w:rPr>
          <w:fldChar w:fldCharType="begin"/>
        </w:r>
        <w:r w:rsidR="00283A65">
          <w:rPr>
            <w:rFonts w:ascii="Calibri" w:hAnsi="Calibri" w:cs="Calibri"/>
            <w:bCs/>
            <w:color w:val="000000" w:themeColor="text1"/>
            <w:sz w:val="24"/>
          </w:rPr>
          <w:instrText xml:space="preserve"> ADDIN EN.CITE &lt;EndNote&gt;&lt;Cite&gt;&lt;Author&gt;Schloter&lt;/Author&gt;&lt;Year&gt;2000&lt;/Year&gt;&lt;RecNum&gt;710&lt;/RecNum&gt;&lt;DisplayText&gt;&lt;style face="superscript"&gt;9&lt;/style&gt;&lt;/DisplayText&gt;&lt;record&gt;&lt;rec-number&gt;710&lt;/rec-number&gt;&lt;foreign-keys&gt;&lt;key app="EN" db-id="2e5se9pee0awvrerwz7xxs21a2r0av29sfsp" timestamp="1665710502" guid="aa26a904-1678-4c51-b754-6b0cfa40ba41"&gt;710&lt;/key&gt;&lt;/foreign-keys&gt;&lt;ref-type name="Journal Article"&gt;17&lt;/ref-type&gt;&lt;contributors&gt;&lt;authors&gt;&lt;author&gt;Schloter, Michael&lt;/author&gt;&lt;author&gt;Lebuhn, Michael&lt;/author&gt;&lt;author&gt;Heulin, Thierry&lt;/author&gt;&lt;author&gt;Hartmann, Anton&lt;/author&gt;&lt;/authors&gt;&lt;/contributors&gt;&lt;titles&gt;&lt;title&gt;Ecology and evolution of bacterial microdiversity&lt;/title&gt;&lt;secondary-title&gt;FEMS microbiology reviews&lt;/secondary-title&gt;&lt;/titles&gt;&lt;periodical&gt;&lt;full-title&gt;FEMS Microbiology Reviews&lt;/full-title&gt;&lt;/periodical&gt;&lt;pages&gt;647-660&lt;/pages&gt;&lt;volume&gt;24&lt;/volume&gt;&lt;number&gt;5&lt;/number&gt;&lt;dates&gt;&lt;year&gt;2000&lt;/year&gt;&lt;/dates&gt;&lt;orig-pub&gt;FEMS microbiology reviews&lt;/orig-pub&gt;&lt;isbn&gt;1574-6976&lt;/isbn&gt;&lt;urls&gt;&lt;/urls&gt;&lt;/record&gt;&lt;/Cite&gt;&lt;/EndNote&gt;</w:instrText>
        </w:r>
        <w:r w:rsidR="00283A65">
          <w:rPr>
            <w:rFonts w:ascii="Calibri" w:hAnsi="Calibri" w:cs="Calibri"/>
            <w:bCs/>
            <w:color w:val="000000" w:themeColor="text1"/>
            <w:sz w:val="24"/>
          </w:rPr>
          <w:fldChar w:fldCharType="separate"/>
        </w:r>
        <w:r w:rsidR="00283A65" w:rsidRPr="00283A65">
          <w:rPr>
            <w:rFonts w:ascii="Calibri" w:hAnsi="Calibri" w:cs="Calibri"/>
            <w:bCs/>
            <w:noProof/>
            <w:color w:val="000000" w:themeColor="text1"/>
            <w:sz w:val="24"/>
            <w:vertAlign w:val="superscript"/>
          </w:rPr>
          <w:t>9</w:t>
        </w:r>
        <w:r w:rsidR="00283A65">
          <w:rPr>
            <w:rFonts w:ascii="Calibri" w:hAnsi="Calibri" w:cs="Calibri"/>
            <w:bCs/>
            <w:color w:val="000000" w:themeColor="text1"/>
            <w:sz w:val="24"/>
          </w:rPr>
          <w:fldChar w:fldCharType="end"/>
        </w:r>
      </w:hyperlink>
      <w:r w:rsidR="00B74DC8">
        <w:rPr>
          <w:rFonts w:ascii="Calibri" w:hAnsi="Calibri" w:cs="Calibri"/>
          <w:bCs/>
          <w:color w:val="000000" w:themeColor="text1"/>
          <w:sz w:val="24"/>
        </w:rPr>
        <w:t>.</w:t>
      </w:r>
      <w:r w:rsidR="00925A45">
        <w:rPr>
          <w:rFonts w:ascii="Calibri" w:hAnsi="Calibri" w:cs="Calibri"/>
          <w:bCs/>
          <w:color w:val="000000" w:themeColor="text1"/>
          <w:sz w:val="24"/>
        </w:rPr>
        <w:t xml:space="preserve"> Therefore, we here analyzed individual genomes instead of the pan-genome analysis. </w:t>
      </w:r>
    </w:p>
    <w:p w14:paraId="145593A7" w14:textId="77777777" w:rsidR="00B84398" w:rsidRPr="00B84398" w:rsidRDefault="00B84398" w:rsidP="00E93A1B">
      <w:pPr>
        <w:spacing w:line="276" w:lineRule="auto"/>
        <w:ind w:firstLine="480"/>
        <w:rPr>
          <w:rFonts w:ascii="Calibri" w:hAnsi="Calibri" w:cs="Calibri"/>
          <w:color w:val="000000" w:themeColor="text1"/>
          <w:sz w:val="24"/>
        </w:rPr>
      </w:pPr>
    </w:p>
    <w:p w14:paraId="5E9362E2" w14:textId="698DCAE8" w:rsidR="0039484E" w:rsidRPr="00AD3E35" w:rsidRDefault="0039484E" w:rsidP="00E93A1B">
      <w:pPr>
        <w:widowControl/>
        <w:wordWrap/>
        <w:adjustRightInd w:val="0"/>
        <w:snapToGrid w:val="0"/>
        <w:spacing w:line="276" w:lineRule="auto"/>
        <w:ind w:firstLineChars="0" w:firstLine="0"/>
        <w:rPr>
          <w:rFonts w:ascii="Calibri" w:hAnsi="Calibri" w:cs="Calibri"/>
          <w:b/>
          <w:bCs/>
          <w:color w:val="000000" w:themeColor="text1"/>
          <w:sz w:val="24"/>
        </w:rPr>
      </w:pPr>
      <w:r w:rsidRPr="00AD3E35">
        <w:rPr>
          <w:rFonts w:ascii="Calibri" w:hAnsi="Calibri" w:cs="Calibri"/>
          <w:b/>
          <w:bCs/>
          <w:color w:val="000000" w:themeColor="text1"/>
          <w:sz w:val="24"/>
        </w:rPr>
        <w:t>Metabolic potential of mineralization in SLM</w:t>
      </w:r>
    </w:p>
    <w:p w14:paraId="28AEEDF5" w14:textId="1DC93D80" w:rsidR="00AC01AB" w:rsidRDefault="001015BD" w:rsidP="00E93A1B">
      <w:pPr>
        <w:spacing w:line="276" w:lineRule="auto"/>
        <w:ind w:firstLineChars="0" w:firstLine="0"/>
        <w:rPr>
          <w:rFonts w:asciiTheme="minorHAnsi" w:eastAsiaTheme="minorEastAsia" w:hAnsiTheme="minorHAnsi" w:cstheme="minorBidi"/>
          <w:color w:val="000000" w:themeColor="text1"/>
          <w:kern w:val="0"/>
          <w:sz w:val="24"/>
          <w:lang w:val="en"/>
        </w:rPr>
      </w:pPr>
      <w:r>
        <w:rPr>
          <w:rFonts w:ascii="Calibri" w:hAnsi="Calibri" w:cs="Calibri"/>
          <w:color w:val="000000" w:themeColor="text1"/>
          <w:sz w:val="24"/>
        </w:rPr>
        <w:t xml:space="preserve">Metabolic pathways for </w:t>
      </w:r>
      <w:r w:rsidR="0039484E" w:rsidRPr="00AD3E35">
        <w:rPr>
          <w:rFonts w:ascii="Calibri" w:hAnsi="Calibri" w:cs="Calibri"/>
          <w:color w:val="000000" w:themeColor="text1"/>
          <w:sz w:val="24"/>
        </w:rPr>
        <w:t>nitrogen mineralization w</w:t>
      </w:r>
      <w:r>
        <w:rPr>
          <w:rFonts w:ascii="Calibri" w:hAnsi="Calibri" w:cs="Calibri"/>
          <w:color w:val="000000" w:themeColor="text1"/>
          <w:sz w:val="24"/>
        </w:rPr>
        <w:t>ere</w:t>
      </w:r>
      <w:r w:rsidR="0039484E" w:rsidRPr="00AD3E35">
        <w:rPr>
          <w:rFonts w:ascii="Calibri" w:hAnsi="Calibri" w:cs="Calibri"/>
          <w:color w:val="000000" w:themeColor="text1"/>
          <w:sz w:val="24"/>
        </w:rPr>
        <w:t xml:space="preserve"> represented </w:t>
      </w:r>
      <w:r>
        <w:rPr>
          <w:rFonts w:ascii="Calibri" w:hAnsi="Calibri" w:cs="Calibri"/>
          <w:color w:val="000000" w:themeColor="text1"/>
          <w:sz w:val="24"/>
        </w:rPr>
        <w:t>in</w:t>
      </w:r>
      <w:r w:rsidRPr="00AD3E35">
        <w:rPr>
          <w:rFonts w:ascii="Calibri" w:hAnsi="Calibri" w:cs="Calibri"/>
          <w:color w:val="000000" w:themeColor="text1"/>
          <w:sz w:val="24"/>
        </w:rPr>
        <w:t xml:space="preserve"> </w:t>
      </w:r>
      <w:r w:rsidR="00511C6A">
        <w:rPr>
          <w:rFonts w:ascii="Calibri" w:hAnsi="Calibri" w:cs="Calibri"/>
          <w:color w:val="000000" w:themeColor="text1"/>
          <w:sz w:val="24"/>
        </w:rPr>
        <w:t>113.3</w:t>
      </w:r>
      <w:r w:rsidR="0039484E" w:rsidRPr="00AD3E35">
        <w:rPr>
          <w:rFonts w:ascii="Calibri" w:hAnsi="Calibri" w:cs="Calibri"/>
          <w:color w:val="000000" w:themeColor="text1"/>
          <w:sz w:val="24"/>
        </w:rPr>
        <w:t xml:space="preserve">% </w:t>
      </w:r>
      <w:r>
        <w:rPr>
          <w:rFonts w:ascii="Calibri" w:hAnsi="Calibri" w:cs="Calibri"/>
          <w:color w:val="000000" w:themeColor="text1"/>
          <w:sz w:val="24"/>
        </w:rPr>
        <w:t xml:space="preserve">of the </w:t>
      </w:r>
      <w:proofErr w:type="spellStart"/>
      <w:r w:rsidR="00511C6A">
        <w:rPr>
          <w:rFonts w:ascii="Calibri" w:hAnsi="Calibri" w:cs="Calibri"/>
          <w:color w:val="000000" w:themeColor="text1"/>
          <w:sz w:val="24"/>
        </w:rPr>
        <w:t>lake_SAGs</w:t>
      </w:r>
      <w:proofErr w:type="spellEnd"/>
      <w:r w:rsidR="0039484E" w:rsidRPr="00AD3E35">
        <w:rPr>
          <w:rFonts w:ascii="Calibri" w:hAnsi="Calibri" w:cs="Calibri"/>
          <w:color w:val="000000" w:themeColor="text1"/>
          <w:sz w:val="24"/>
        </w:rPr>
        <w:t xml:space="preserve"> and 151.5% </w:t>
      </w:r>
      <w:r>
        <w:rPr>
          <w:rFonts w:ascii="Calibri" w:hAnsi="Calibri" w:cs="Calibri"/>
          <w:color w:val="000000" w:themeColor="text1"/>
          <w:sz w:val="24"/>
        </w:rPr>
        <w:t xml:space="preserve">of the </w:t>
      </w:r>
      <w:proofErr w:type="spellStart"/>
      <w:r w:rsidR="00511C6A">
        <w:rPr>
          <w:rFonts w:ascii="Calibri" w:hAnsi="Calibri" w:cs="Calibri"/>
          <w:color w:val="000000" w:themeColor="text1"/>
          <w:sz w:val="24"/>
        </w:rPr>
        <w:t>sediment_SAGs</w:t>
      </w:r>
      <w:proofErr w:type="spellEnd"/>
      <w:r w:rsidR="0039484E" w:rsidRPr="00AD3E35">
        <w:rPr>
          <w:rFonts w:ascii="Calibri" w:hAnsi="Calibri" w:cs="Calibri"/>
          <w:color w:val="000000" w:themeColor="text1"/>
          <w:sz w:val="24"/>
        </w:rPr>
        <w:t xml:space="preserve">. In </w:t>
      </w:r>
      <w:r>
        <w:rPr>
          <w:rFonts w:ascii="Calibri" w:hAnsi="Calibri" w:cs="Calibri"/>
          <w:color w:val="000000" w:themeColor="text1"/>
          <w:sz w:val="24"/>
        </w:rPr>
        <w:t>particular</w:t>
      </w:r>
      <w:r w:rsidR="0039484E" w:rsidRPr="00AD3E35">
        <w:rPr>
          <w:rFonts w:ascii="Calibri" w:hAnsi="Calibri" w:cs="Calibri"/>
          <w:color w:val="000000" w:themeColor="text1"/>
          <w:sz w:val="24"/>
        </w:rPr>
        <w:t xml:space="preserve">, urea </w:t>
      </w:r>
      <w:r w:rsidR="0093700C">
        <w:rPr>
          <w:rFonts w:ascii="Calibri" w:hAnsi="Calibri" w:cs="Calibri"/>
          <w:color w:val="000000" w:themeColor="text1"/>
          <w:sz w:val="24"/>
        </w:rPr>
        <w:t>hydrolysis</w:t>
      </w:r>
      <w:r w:rsidR="0093700C" w:rsidRPr="00AD3E35">
        <w:rPr>
          <w:rFonts w:ascii="Calibri" w:hAnsi="Calibri" w:cs="Calibri"/>
          <w:color w:val="000000" w:themeColor="text1"/>
          <w:sz w:val="24"/>
        </w:rPr>
        <w:t xml:space="preserve"> </w:t>
      </w:r>
      <w:r w:rsidR="0039484E" w:rsidRPr="00AD3E35">
        <w:rPr>
          <w:rFonts w:ascii="Calibri" w:hAnsi="Calibri" w:cs="Calibri"/>
          <w:color w:val="000000" w:themeColor="text1"/>
          <w:sz w:val="24"/>
        </w:rPr>
        <w:t>(</w:t>
      </w:r>
      <w:proofErr w:type="spellStart"/>
      <w:r w:rsidR="0039484E" w:rsidRPr="00AD3E35">
        <w:rPr>
          <w:rFonts w:ascii="Calibri" w:hAnsi="Calibri" w:cs="Calibri"/>
          <w:i/>
          <w:iCs/>
          <w:color w:val="000000" w:themeColor="text1"/>
          <w:sz w:val="24"/>
        </w:rPr>
        <w:t>ureABC</w:t>
      </w:r>
      <w:proofErr w:type="spellEnd"/>
      <w:r w:rsidR="0039484E" w:rsidRPr="00AD3E35">
        <w:rPr>
          <w:rFonts w:ascii="Calibri" w:hAnsi="Calibri" w:cs="Calibri"/>
          <w:color w:val="000000" w:themeColor="text1"/>
          <w:sz w:val="24"/>
        </w:rPr>
        <w:t xml:space="preserve"> or </w:t>
      </w:r>
      <w:r w:rsidR="0039484E" w:rsidRPr="00AD3E35">
        <w:rPr>
          <w:rFonts w:ascii="Calibri" w:hAnsi="Calibri" w:cs="Calibri"/>
          <w:i/>
          <w:iCs/>
          <w:color w:val="000000" w:themeColor="text1"/>
          <w:sz w:val="24"/>
        </w:rPr>
        <w:t>URE;</w:t>
      </w:r>
      <w:r w:rsidR="0039484E" w:rsidRPr="00AD3E35">
        <w:rPr>
          <w:rFonts w:ascii="Calibri" w:hAnsi="Calibri" w:cs="Calibri"/>
          <w:color w:val="000000" w:themeColor="text1"/>
          <w:sz w:val="24"/>
        </w:rPr>
        <w:t xml:space="preserve"> </w:t>
      </w:r>
      <w:r w:rsidR="00E92A1E">
        <w:rPr>
          <w:rFonts w:ascii="Calibri" w:hAnsi="Calibri" w:cs="Calibri"/>
          <w:color w:val="000000" w:themeColor="text1"/>
          <w:sz w:val="24"/>
        </w:rPr>
        <w:t>48.</w:t>
      </w:r>
      <w:r w:rsidR="0093700C">
        <w:rPr>
          <w:rFonts w:ascii="Calibri" w:hAnsi="Calibri" w:cs="Calibri"/>
          <w:color w:val="000000" w:themeColor="text1"/>
          <w:sz w:val="24"/>
        </w:rPr>
        <w:t>9</w:t>
      </w:r>
      <w:r w:rsidR="0039484E" w:rsidRPr="00AD3E35">
        <w:rPr>
          <w:rFonts w:ascii="Calibri" w:hAnsi="Calibri" w:cs="Calibri"/>
          <w:color w:val="000000" w:themeColor="text1"/>
          <w:sz w:val="24"/>
        </w:rPr>
        <w:t xml:space="preserve">% </w:t>
      </w:r>
      <w:proofErr w:type="spellStart"/>
      <w:r w:rsidR="00511C6A">
        <w:rPr>
          <w:rFonts w:ascii="Calibri" w:hAnsi="Calibri" w:cs="Calibri"/>
          <w:color w:val="000000" w:themeColor="text1"/>
          <w:sz w:val="24"/>
        </w:rPr>
        <w:t>lake_SAGs</w:t>
      </w:r>
      <w:proofErr w:type="spellEnd"/>
      <w:r w:rsidR="0039484E" w:rsidRPr="00AD3E35">
        <w:rPr>
          <w:rFonts w:ascii="Calibri" w:hAnsi="Calibri" w:cs="Calibri"/>
          <w:color w:val="000000" w:themeColor="text1"/>
          <w:sz w:val="24"/>
        </w:rPr>
        <w:t xml:space="preserve"> and 61.8% </w:t>
      </w:r>
      <w:proofErr w:type="spellStart"/>
      <w:r w:rsidR="00511C6A">
        <w:rPr>
          <w:rFonts w:ascii="Calibri" w:hAnsi="Calibri" w:cs="Calibri"/>
          <w:color w:val="000000" w:themeColor="text1"/>
          <w:sz w:val="24"/>
        </w:rPr>
        <w:t>sediment_SAGs</w:t>
      </w:r>
      <w:proofErr w:type="spellEnd"/>
      <w:r w:rsidR="0039484E" w:rsidRPr="00AD3E35">
        <w:rPr>
          <w:rFonts w:ascii="Calibri" w:hAnsi="Calibri" w:cs="Calibri"/>
          <w:color w:val="000000" w:themeColor="text1"/>
          <w:sz w:val="24"/>
        </w:rPr>
        <w:t xml:space="preserve">), </w:t>
      </w:r>
      <w:r w:rsidR="001014C0">
        <w:rPr>
          <w:rFonts w:ascii="Calibri" w:hAnsi="Calibri" w:cs="Calibri"/>
          <w:color w:val="000000" w:themeColor="text1"/>
          <w:sz w:val="24"/>
        </w:rPr>
        <w:t>u</w:t>
      </w:r>
      <w:r w:rsidR="001014C0" w:rsidRPr="001014C0">
        <w:rPr>
          <w:rFonts w:ascii="Calibri" w:hAnsi="Calibri" w:cs="Calibri"/>
          <w:color w:val="000000" w:themeColor="text1"/>
          <w:sz w:val="24"/>
        </w:rPr>
        <w:t xml:space="preserve">rea </w:t>
      </w:r>
      <w:proofErr w:type="spellStart"/>
      <w:r w:rsidR="001014C0" w:rsidRPr="001014C0">
        <w:rPr>
          <w:rFonts w:ascii="Calibri" w:hAnsi="Calibri" w:cs="Calibri"/>
          <w:color w:val="000000" w:themeColor="text1"/>
          <w:sz w:val="24"/>
        </w:rPr>
        <w:t>amidolyase</w:t>
      </w:r>
      <w:proofErr w:type="spellEnd"/>
      <w:r w:rsidR="0039484E" w:rsidRPr="00AD3E35">
        <w:rPr>
          <w:rFonts w:ascii="Calibri" w:hAnsi="Calibri" w:cs="Calibri"/>
          <w:color w:val="000000" w:themeColor="text1"/>
          <w:sz w:val="24"/>
        </w:rPr>
        <w:t xml:space="preserve"> (</w:t>
      </w:r>
      <w:r w:rsidR="0039484E" w:rsidRPr="00AD3E35">
        <w:rPr>
          <w:rFonts w:ascii="Calibri" w:hAnsi="Calibri" w:cs="Calibri"/>
          <w:i/>
          <w:iCs/>
          <w:color w:val="000000" w:themeColor="text1"/>
          <w:sz w:val="24"/>
        </w:rPr>
        <w:t>UCA</w:t>
      </w:r>
      <w:r w:rsidR="0039484E" w:rsidRPr="00AD3E35">
        <w:rPr>
          <w:rFonts w:ascii="Calibri" w:hAnsi="Calibri" w:cs="Calibri"/>
          <w:color w:val="000000" w:themeColor="text1"/>
          <w:sz w:val="24"/>
        </w:rPr>
        <w:t>-</w:t>
      </w:r>
      <w:proofErr w:type="spellStart"/>
      <w:r w:rsidR="0039484E" w:rsidRPr="00AD3E35">
        <w:rPr>
          <w:rFonts w:ascii="Calibri" w:hAnsi="Calibri" w:cs="Calibri"/>
          <w:i/>
          <w:iCs/>
          <w:color w:val="000000" w:themeColor="text1"/>
          <w:sz w:val="24"/>
        </w:rPr>
        <w:t>atzF</w:t>
      </w:r>
      <w:proofErr w:type="spellEnd"/>
      <w:r w:rsidR="0039484E" w:rsidRPr="00AD3E35">
        <w:rPr>
          <w:rFonts w:ascii="Calibri" w:hAnsi="Calibri" w:cs="Calibri"/>
          <w:i/>
          <w:iCs/>
          <w:color w:val="000000" w:themeColor="text1"/>
          <w:sz w:val="24"/>
        </w:rPr>
        <w:t>;</w:t>
      </w:r>
      <w:r w:rsidR="0039484E" w:rsidRPr="00AD3E35">
        <w:rPr>
          <w:rFonts w:ascii="Calibri" w:hAnsi="Calibri" w:cs="Calibri"/>
          <w:color w:val="000000" w:themeColor="text1"/>
          <w:sz w:val="24"/>
        </w:rPr>
        <w:t xml:space="preserve"> </w:t>
      </w:r>
      <w:r w:rsidR="00E92A1E">
        <w:rPr>
          <w:rFonts w:ascii="Calibri" w:hAnsi="Calibri" w:cs="Calibri"/>
          <w:color w:val="000000" w:themeColor="text1"/>
          <w:sz w:val="24"/>
        </w:rPr>
        <w:t>10</w:t>
      </w:r>
      <w:r w:rsidR="0039484E" w:rsidRPr="00AD3E35">
        <w:rPr>
          <w:rFonts w:ascii="Calibri" w:hAnsi="Calibri" w:cs="Calibri"/>
          <w:color w:val="000000" w:themeColor="text1"/>
          <w:sz w:val="24"/>
        </w:rPr>
        <w:t>.</w:t>
      </w:r>
      <w:r w:rsidR="00E92A1E">
        <w:rPr>
          <w:rFonts w:ascii="Calibri" w:hAnsi="Calibri" w:cs="Calibri"/>
          <w:color w:val="000000" w:themeColor="text1"/>
          <w:sz w:val="24"/>
        </w:rPr>
        <w:t>6</w:t>
      </w:r>
      <w:r w:rsidR="0039484E" w:rsidRPr="00AD3E35">
        <w:rPr>
          <w:rFonts w:ascii="Calibri" w:hAnsi="Calibri" w:cs="Calibri"/>
          <w:color w:val="000000" w:themeColor="text1"/>
          <w:sz w:val="24"/>
        </w:rPr>
        <w:t>% and 23.3%), nitrile deamination (</w:t>
      </w:r>
      <w:r w:rsidR="0039484E" w:rsidRPr="00AD3E35">
        <w:rPr>
          <w:rFonts w:ascii="Calibri" w:hAnsi="Calibri" w:cs="Calibri"/>
          <w:i/>
          <w:iCs/>
          <w:color w:val="000000" w:themeColor="text1"/>
          <w:sz w:val="24"/>
        </w:rPr>
        <w:t>NIT;</w:t>
      </w:r>
      <w:r w:rsidR="0039484E" w:rsidRPr="00AD3E35">
        <w:rPr>
          <w:rFonts w:ascii="Calibri" w:hAnsi="Calibri" w:cs="Calibri"/>
          <w:color w:val="000000" w:themeColor="text1"/>
          <w:sz w:val="24"/>
        </w:rPr>
        <w:t xml:space="preserve"> </w:t>
      </w:r>
      <w:r w:rsidR="00E92A1E">
        <w:rPr>
          <w:rFonts w:ascii="Calibri" w:hAnsi="Calibri" w:cs="Calibri"/>
          <w:color w:val="000000" w:themeColor="text1"/>
          <w:sz w:val="24"/>
        </w:rPr>
        <w:t>8</w:t>
      </w:r>
      <w:r w:rsidR="0039484E" w:rsidRPr="00AD3E35">
        <w:rPr>
          <w:rFonts w:ascii="Calibri" w:hAnsi="Calibri" w:cs="Calibri"/>
          <w:color w:val="000000" w:themeColor="text1"/>
          <w:sz w:val="24"/>
        </w:rPr>
        <w:t>.</w:t>
      </w:r>
      <w:r w:rsidR="00E92A1E">
        <w:rPr>
          <w:rFonts w:ascii="Calibri" w:hAnsi="Calibri" w:cs="Calibri"/>
          <w:color w:val="000000" w:themeColor="text1"/>
          <w:sz w:val="24"/>
        </w:rPr>
        <w:t>0</w:t>
      </w:r>
      <w:r w:rsidR="0039484E" w:rsidRPr="00AD3E35">
        <w:rPr>
          <w:rFonts w:ascii="Calibri" w:hAnsi="Calibri" w:cs="Calibri"/>
          <w:color w:val="000000" w:themeColor="text1"/>
          <w:sz w:val="24"/>
        </w:rPr>
        <w:t xml:space="preserve">% and 35.4%), </w:t>
      </w:r>
      <w:proofErr w:type="spellStart"/>
      <w:r w:rsidR="0039484E" w:rsidRPr="00AD3E35">
        <w:rPr>
          <w:rFonts w:ascii="Calibri" w:hAnsi="Calibri" w:cs="Calibri"/>
          <w:color w:val="000000" w:themeColor="text1"/>
          <w:sz w:val="24"/>
        </w:rPr>
        <w:t>nitroalkane</w:t>
      </w:r>
      <w:proofErr w:type="spellEnd"/>
      <w:r w:rsidR="0039484E" w:rsidRPr="00AD3E35">
        <w:rPr>
          <w:rFonts w:ascii="Calibri" w:hAnsi="Calibri" w:cs="Calibri"/>
          <w:color w:val="000000" w:themeColor="text1"/>
          <w:sz w:val="24"/>
        </w:rPr>
        <w:t xml:space="preserve"> deamination (</w:t>
      </w:r>
      <w:r w:rsidR="0039484E" w:rsidRPr="00AD3E35">
        <w:rPr>
          <w:rFonts w:ascii="Calibri" w:hAnsi="Calibri" w:cs="Calibri"/>
          <w:i/>
          <w:iCs/>
          <w:color w:val="000000" w:themeColor="text1"/>
          <w:sz w:val="24"/>
        </w:rPr>
        <w:t>ncd2</w:t>
      </w:r>
      <w:r w:rsidR="0039484E" w:rsidRPr="00AD3E35">
        <w:rPr>
          <w:rFonts w:ascii="Calibri" w:hAnsi="Calibri" w:cs="Calibri"/>
          <w:color w:val="000000" w:themeColor="text1"/>
          <w:sz w:val="24"/>
        </w:rPr>
        <w:t xml:space="preserve">, </w:t>
      </w:r>
      <w:r w:rsidR="00E92A1E">
        <w:rPr>
          <w:rFonts w:ascii="Calibri" w:hAnsi="Calibri" w:cs="Calibri"/>
          <w:color w:val="000000" w:themeColor="text1"/>
          <w:sz w:val="24"/>
        </w:rPr>
        <w:t>6</w:t>
      </w:r>
      <w:r w:rsidR="0093700C">
        <w:rPr>
          <w:rFonts w:ascii="Calibri" w:hAnsi="Calibri" w:cs="Calibri"/>
          <w:color w:val="000000" w:themeColor="text1"/>
          <w:sz w:val="24"/>
        </w:rPr>
        <w:t>4.0</w:t>
      </w:r>
      <w:r w:rsidR="0039484E" w:rsidRPr="00AD3E35">
        <w:rPr>
          <w:rFonts w:ascii="Calibri" w:hAnsi="Calibri" w:cs="Calibri"/>
          <w:color w:val="000000" w:themeColor="text1"/>
          <w:sz w:val="24"/>
        </w:rPr>
        <w:t>% and 95.0%)</w:t>
      </w:r>
      <w:r w:rsidR="001014C0">
        <w:rPr>
          <w:rFonts w:ascii="Calibri" w:hAnsi="Calibri" w:cs="Calibri"/>
          <w:color w:val="000000" w:themeColor="text1"/>
          <w:sz w:val="24"/>
        </w:rPr>
        <w:t>,</w:t>
      </w:r>
      <w:r w:rsidR="0039484E" w:rsidRPr="00AD3E35">
        <w:rPr>
          <w:rFonts w:ascii="Calibri" w:hAnsi="Calibri" w:cs="Calibri"/>
          <w:color w:val="000000" w:themeColor="text1"/>
          <w:sz w:val="24"/>
        </w:rPr>
        <w:t xml:space="preserve"> glutamate deamination (</w:t>
      </w:r>
      <w:proofErr w:type="spellStart"/>
      <w:r w:rsidR="0039484E" w:rsidRPr="00AD3E35">
        <w:rPr>
          <w:rFonts w:ascii="Calibri" w:hAnsi="Calibri" w:cs="Calibri"/>
          <w:i/>
          <w:iCs/>
          <w:color w:val="000000" w:themeColor="text1"/>
          <w:sz w:val="24"/>
        </w:rPr>
        <w:t>gltS</w:t>
      </w:r>
      <w:proofErr w:type="spellEnd"/>
      <w:r w:rsidR="0039484E" w:rsidRPr="00AD3E35">
        <w:rPr>
          <w:rFonts w:ascii="Calibri" w:hAnsi="Calibri" w:cs="Calibri"/>
          <w:color w:val="000000" w:themeColor="text1"/>
          <w:sz w:val="24"/>
        </w:rPr>
        <w:t xml:space="preserve"> or </w:t>
      </w:r>
      <w:proofErr w:type="spellStart"/>
      <w:r w:rsidR="0039484E" w:rsidRPr="00AD3E35">
        <w:rPr>
          <w:rFonts w:ascii="Calibri" w:hAnsi="Calibri" w:cs="Calibri"/>
          <w:i/>
          <w:iCs/>
          <w:color w:val="000000" w:themeColor="text1"/>
          <w:sz w:val="24"/>
        </w:rPr>
        <w:t>gudB</w:t>
      </w:r>
      <w:proofErr w:type="spellEnd"/>
      <w:r w:rsidR="0039484E" w:rsidRPr="00AD3E35">
        <w:rPr>
          <w:rFonts w:ascii="Calibri" w:hAnsi="Calibri" w:cs="Calibri"/>
          <w:i/>
          <w:iCs/>
          <w:color w:val="000000" w:themeColor="text1"/>
          <w:sz w:val="24"/>
        </w:rPr>
        <w:t>;</w:t>
      </w:r>
      <w:r w:rsidR="0039484E" w:rsidRPr="00AD3E35">
        <w:rPr>
          <w:rFonts w:ascii="Calibri" w:hAnsi="Calibri" w:cs="Calibri"/>
          <w:color w:val="000000" w:themeColor="text1"/>
          <w:sz w:val="24"/>
        </w:rPr>
        <w:t xml:space="preserve"> 7.</w:t>
      </w:r>
      <w:r w:rsidR="00E92A1E">
        <w:rPr>
          <w:rFonts w:ascii="Calibri" w:hAnsi="Calibri" w:cs="Calibri"/>
          <w:color w:val="000000" w:themeColor="text1"/>
          <w:sz w:val="24"/>
        </w:rPr>
        <w:t>1</w:t>
      </w:r>
      <w:r w:rsidR="0039484E" w:rsidRPr="00AD3E35">
        <w:rPr>
          <w:rFonts w:ascii="Calibri" w:hAnsi="Calibri" w:cs="Calibri"/>
          <w:color w:val="000000" w:themeColor="text1"/>
          <w:sz w:val="24"/>
        </w:rPr>
        <w:t xml:space="preserve">% and </w:t>
      </w:r>
      <w:r w:rsidR="00E92A1E">
        <w:rPr>
          <w:rFonts w:ascii="Calibri" w:hAnsi="Calibri" w:cs="Calibri"/>
          <w:color w:val="000000" w:themeColor="text1"/>
          <w:sz w:val="24"/>
        </w:rPr>
        <w:t>4.0</w:t>
      </w:r>
      <w:r w:rsidR="0039484E" w:rsidRPr="00AD3E35">
        <w:rPr>
          <w:rFonts w:ascii="Calibri" w:hAnsi="Calibri" w:cs="Calibri"/>
          <w:color w:val="000000" w:themeColor="text1"/>
          <w:sz w:val="24"/>
        </w:rPr>
        <w:t>%) and cyanide deamination (</w:t>
      </w:r>
      <w:proofErr w:type="spellStart"/>
      <w:r w:rsidR="0039484E" w:rsidRPr="00AD3E35">
        <w:rPr>
          <w:rFonts w:ascii="Calibri" w:hAnsi="Calibri" w:cs="Calibri"/>
          <w:i/>
          <w:iCs/>
          <w:color w:val="000000" w:themeColor="text1"/>
          <w:sz w:val="24"/>
        </w:rPr>
        <w:t>cynS</w:t>
      </w:r>
      <w:proofErr w:type="spellEnd"/>
      <w:r w:rsidR="0039484E" w:rsidRPr="00AD3E35">
        <w:rPr>
          <w:rFonts w:ascii="Calibri" w:hAnsi="Calibri" w:cs="Calibri"/>
          <w:i/>
          <w:iCs/>
          <w:color w:val="000000" w:themeColor="text1"/>
          <w:sz w:val="24"/>
        </w:rPr>
        <w:t>;</w:t>
      </w:r>
      <w:r w:rsidR="0039484E" w:rsidRPr="00AD3E35">
        <w:rPr>
          <w:rFonts w:ascii="Calibri" w:hAnsi="Calibri" w:cs="Calibri"/>
          <w:color w:val="000000" w:themeColor="text1"/>
          <w:sz w:val="24"/>
        </w:rPr>
        <w:t xml:space="preserve"> </w:t>
      </w:r>
      <w:r w:rsidR="00E92A1E">
        <w:rPr>
          <w:rFonts w:ascii="Calibri" w:hAnsi="Calibri" w:cs="Calibri"/>
          <w:color w:val="000000" w:themeColor="text1"/>
          <w:sz w:val="24"/>
        </w:rPr>
        <w:t>7.1</w:t>
      </w:r>
      <w:r w:rsidR="0039484E" w:rsidRPr="00AD3E35">
        <w:rPr>
          <w:rFonts w:ascii="Calibri" w:hAnsi="Calibri" w:cs="Calibri"/>
          <w:color w:val="000000" w:themeColor="text1"/>
          <w:sz w:val="24"/>
        </w:rPr>
        <w:t xml:space="preserve">% and 2.8%) were </w:t>
      </w:r>
      <w:r>
        <w:rPr>
          <w:rFonts w:ascii="Calibri" w:hAnsi="Calibri" w:cs="Calibri"/>
          <w:color w:val="000000" w:themeColor="text1"/>
          <w:sz w:val="24"/>
        </w:rPr>
        <w:t>identified</w:t>
      </w:r>
      <w:r w:rsidRPr="00AD3E35">
        <w:rPr>
          <w:rFonts w:ascii="Calibri" w:hAnsi="Calibri" w:cs="Calibri"/>
          <w:color w:val="000000" w:themeColor="text1"/>
          <w:sz w:val="24"/>
        </w:rPr>
        <w:t xml:space="preserve"> </w:t>
      </w:r>
      <w:r w:rsidR="0039484E" w:rsidRPr="00AD3E35">
        <w:rPr>
          <w:rFonts w:ascii="Calibri" w:hAnsi="Calibri" w:cs="Calibri"/>
          <w:color w:val="000000" w:themeColor="text1"/>
          <w:sz w:val="24"/>
        </w:rPr>
        <w:t xml:space="preserve">in the SAG dataset. The potential </w:t>
      </w:r>
      <w:r>
        <w:rPr>
          <w:rFonts w:ascii="Calibri" w:hAnsi="Calibri" w:cs="Calibri"/>
          <w:color w:val="000000" w:themeColor="text1"/>
          <w:sz w:val="24"/>
        </w:rPr>
        <w:t xml:space="preserve">for </w:t>
      </w:r>
      <w:r w:rsidR="0039484E" w:rsidRPr="00AD3E35">
        <w:rPr>
          <w:rFonts w:ascii="Calibri" w:hAnsi="Calibri" w:cs="Calibri"/>
          <w:color w:val="000000" w:themeColor="text1"/>
          <w:sz w:val="24"/>
        </w:rPr>
        <w:t xml:space="preserve">sulfur mineralization was exhibited by </w:t>
      </w:r>
      <w:r w:rsidR="007B417A">
        <w:rPr>
          <w:rFonts w:ascii="Calibri" w:hAnsi="Calibri" w:cs="Calibri"/>
          <w:color w:val="000000" w:themeColor="text1"/>
          <w:sz w:val="24"/>
        </w:rPr>
        <w:t>9</w:t>
      </w:r>
      <w:r w:rsidR="0093700C">
        <w:rPr>
          <w:rFonts w:ascii="Calibri" w:hAnsi="Calibri" w:cs="Calibri"/>
          <w:color w:val="000000" w:themeColor="text1"/>
          <w:sz w:val="24"/>
        </w:rPr>
        <w:t>5.6</w:t>
      </w:r>
      <w:r w:rsidR="0039484E" w:rsidRPr="00AD3E35">
        <w:rPr>
          <w:rFonts w:ascii="Calibri" w:hAnsi="Calibri" w:cs="Calibri"/>
          <w:color w:val="000000" w:themeColor="text1"/>
          <w:sz w:val="24"/>
        </w:rPr>
        <w:t xml:space="preserve">% </w:t>
      </w:r>
      <w:r>
        <w:rPr>
          <w:rFonts w:ascii="Calibri" w:hAnsi="Calibri" w:cs="Calibri"/>
          <w:color w:val="000000" w:themeColor="text1"/>
          <w:sz w:val="24"/>
        </w:rPr>
        <w:t xml:space="preserve">of the </w:t>
      </w:r>
      <w:proofErr w:type="spellStart"/>
      <w:r w:rsidR="007B417A">
        <w:rPr>
          <w:rFonts w:ascii="Calibri" w:hAnsi="Calibri" w:cs="Calibri"/>
          <w:color w:val="000000" w:themeColor="text1"/>
          <w:sz w:val="24"/>
        </w:rPr>
        <w:t>lake_SAGs</w:t>
      </w:r>
      <w:proofErr w:type="spellEnd"/>
      <w:r w:rsidR="0039484E" w:rsidRPr="00AD3E35">
        <w:rPr>
          <w:rFonts w:ascii="Calibri" w:hAnsi="Calibri" w:cs="Calibri"/>
          <w:color w:val="000000" w:themeColor="text1"/>
          <w:sz w:val="24"/>
        </w:rPr>
        <w:t xml:space="preserve"> and </w:t>
      </w:r>
      <w:r w:rsidR="007B417A">
        <w:rPr>
          <w:rFonts w:ascii="Calibri" w:hAnsi="Calibri" w:cs="Calibri"/>
          <w:color w:val="000000" w:themeColor="text1"/>
          <w:sz w:val="24"/>
        </w:rPr>
        <w:t>141.3</w:t>
      </w:r>
      <w:r w:rsidR="0039484E" w:rsidRPr="00AD3E35">
        <w:rPr>
          <w:rFonts w:ascii="Calibri" w:hAnsi="Calibri" w:cs="Calibri"/>
          <w:color w:val="000000" w:themeColor="text1"/>
          <w:sz w:val="24"/>
        </w:rPr>
        <w:t xml:space="preserve">% </w:t>
      </w:r>
      <w:r>
        <w:rPr>
          <w:rFonts w:ascii="Calibri" w:hAnsi="Calibri" w:cs="Calibri"/>
          <w:color w:val="000000" w:themeColor="text1"/>
          <w:sz w:val="24"/>
        </w:rPr>
        <w:t xml:space="preserve">of the </w:t>
      </w:r>
      <w:proofErr w:type="spellStart"/>
      <w:r w:rsidR="007B417A">
        <w:rPr>
          <w:rFonts w:ascii="Calibri" w:hAnsi="Calibri" w:cs="Calibri"/>
          <w:color w:val="000000" w:themeColor="text1"/>
          <w:sz w:val="24"/>
        </w:rPr>
        <w:t>sediment_SAGs</w:t>
      </w:r>
      <w:proofErr w:type="spellEnd"/>
      <w:r w:rsidR="0039484E" w:rsidRPr="00AD3E35">
        <w:rPr>
          <w:rFonts w:ascii="Calibri" w:hAnsi="Calibri" w:cs="Calibri"/>
          <w:color w:val="000000" w:themeColor="text1"/>
          <w:sz w:val="24"/>
        </w:rPr>
        <w:t>. Specifically, cysteine/</w:t>
      </w:r>
      <w:proofErr w:type="spellStart"/>
      <w:r w:rsidR="0039484E" w:rsidRPr="00AD3E35">
        <w:rPr>
          <w:rFonts w:ascii="Calibri" w:hAnsi="Calibri" w:cs="Calibri"/>
          <w:color w:val="000000" w:themeColor="text1"/>
          <w:sz w:val="24"/>
        </w:rPr>
        <w:t>cysteate</w:t>
      </w:r>
      <w:proofErr w:type="spellEnd"/>
      <w:r w:rsidR="0039484E" w:rsidRPr="00AD3E35">
        <w:rPr>
          <w:rFonts w:ascii="Calibri" w:hAnsi="Calibri" w:cs="Calibri"/>
          <w:color w:val="000000" w:themeColor="text1"/>
          <w:sz w:val="24"/>
        </w:rPr>
        <w:t xml:space="preserve"> deaminase (</w:t>
      </w:r>
      <w:proofErr w:type="spellStart"/>
      <w:r w:rsidR="0039484E" w:rsidRPr="00AD3E35">
        <w:rPr>
          <w:rFonts w:ascii="Calibri" w:hAnsi="Calibri" w:cs="Calibri"/>
          <w:i/>
          <w:iCs/>
          <w:color w:val="000000" w:themeColor="text1"/>
          <w:sz w:val="24"/>
        </w:rPr>
        <w:t>dcyD</w:t>
      </w:r>
      <w:proofErr w:type="spellEnd"/>
      <w:r w:rsidR="0039484E" w:rsidRPr="00AD3E35">
        <w:rPr>
          <w:rFonts w:ascii="Calibri" w:hAnsi="Calibri" w:cs="Calibri"/>
          <w:color w:val="000000" w:themeColor="text1"/>
          <w:sz w:val="24"/>
        </w:rPr>
        <w:t xml:space="preserve"> or </w:t>
      </w:r>
      <w:proofErr w:type="spellStart"/>
      <w:r w:rsidR="0039484E" w:rsidRPr="00AD3E35">
        <w:rPr>
          <w:rFonts w:ascii="Calibri" w:hAnsi="Calibri" w:cs="Calibri"/>
          <w:i/>
          <w:iCs/>
          <w:color w:val="000000" w:themeColor="text1"/>
          <w:sz w:val="24"/>
        </w:rPr>
        <w:t>cuyA</w:t>
      </w:r>
      <w:proofErr w:type="spellEnd"/>
      <w:r w:rsidR="0039484E" w:rsidRPr="00AD3E35">
        <w:rPr>
          <w:rFonts w:ascii="Calibri" w:hAnsi="Calibri" w:cs="Calibri"/>
          <w:i/>
          <w:iCs/>
          <w:color w:val="000000" w:themeColor="text1"/>
          <w:sz w:val="24"/>
        </w:rPr>
        <w:t>;</w:t>
      </w:r>
      <w:r w:rsidR="0039484E" w:rsidRPr="00AD3E35">
        <w:rPr>
          <w:rFonts w:ascii="Calibri" w:hAnsi="Calibri" w:cs="Calibri"/>
          <w:color w:val="000000" w:themeColor="text1"/>
          <w:sz w:val="24"/>
        </w:rPr>
        <w:t xml:space="preserve"> </w:t>
      </w:r>
      <w:r w:rsidR="00BC5BA0">
        <w:rPr>
          <w:rFonts w:ascii="Calibri" w:hAnsi="Calibri" w:cs="Calibri"/>
          <w:color w:val="000000" w:themeColor="text1"/>
          <w:sz w:val="24"/>
        </w:rPr>
        <w:t>12</w:t>
      </w:r>
      <w:r w:rsidR="0039484E" w:rsidRPr="00AD3E35">
        <w:rPr>
          <w:rFonts w:ascii="Calibri" w:hAnsi="Calibri" w:cs="Calibri"/>
          <w:color w:val="000000" w:themeColor="text1"/>
          <w:sz w:val="24"/>
        </w:rPr>
        <w:t>.</w:t>
      </w:r>
      <w:r w:rsidR="00BC5BA0">
        <w:rPr>
          <w:rFonts w:ascii="Calibri" w:hAnsi="Calibri" w:cs="Calibri"/>
          <w:color w:val="000000" w:themeColor="text1"/>
          <w:sz w:val="24"/>
        </w:rPr>
        <w:t>4</w:t>
      </w:r>
      <w:r w:rsidR="0039484E" w:rsidRPr="00AD3E35">
        <w:rPr>
          <w:rFonts w:ascii="Calibri" w:hAnsi="Calibri" w:cs="Calibri"/>
          <w:color w:val="000000" w:themeColor="text1"/>
          <w:sz w:val="24"/>
        </w:rPr>
        <w:t>% and 20.8%), taurine dioxygenase (</w:t>
      </w:r>
      <w:proofErr w:type="spellStart"/>
      <w:r w:rsidR="0039484E" w:rsidRPr="00AD3E35">
        <w:rPr>
          <w:rFonts w:ascii="Calibri" w:hAnsi="Calibri" w:cs="Calibri"/>
          <w:i/>
          <w:iCs/>
          <w:color w:val="000000" w:themeColor="text1"/>
          <w:sz w:val="24"/>
        </w:rPr>
        <w:t>tauD</w:t>
      </w:r>
      <w:proofErr w:type="spellEnd"/>
      <w:r w:rsidR="0039484E" w:rsidRPr="00AD3E35">
        <w:rPr>
          <w:rFonts w:ascii="Calibri" w:hAnsi="Calibri" w:cs="Calibri"/>
          <w:i/>
          <w:iCs/>
          <w:color w:val="000000" w:themeColor="text1"/>
          <w:sz w:val="24"/>
        </w:rPr>
        <w:t>;</w:t>
      </w:r>
      <w:r w:rsidR="0039484E" w:rsidRPr="00AD3E35">
        <w:rPr>
          <w:rFonts w:ascii="Calibri" w:hAnsi="Calibri" w:cs="Calibri"/>
          <w:color w:val="000000" w:themeColor="text1"/>
          <w:sz w:val="24"/>
        </w:rPr>
        <w:t xml:space="preserve"> </w:t>
      </w:r>
      <w:r w:rsidR="00BC5BA0">
        <w:rPr>
          <w:rFonts w:ascii="Calibri" w:hAnsi="Calibri" w:cs="Calibri"/>
          <w:color w:val="000000" w:themeColor="text1"/>
          <w:sz w:val="24"/>
        </w:rPr>
        <w:t>32.</w:t>
      </w:r>
      <w:r w:rsidR="0093700C">
        <w:rPr>
          <w:rFonts w:ascii="Calibri" w:hAnsi="Calibri" w:cs="Calibri"/>
          <w:color w:val="000000" w:themeColor="text1"/>
          <w:sz w:val="24"/>
        </w:rPr>
        <w:t>9</w:t>
      </w:r>
      <w:r w:rsidR="0039484E" w:rsidRPr="00AD3E35">
        <w:rPr>
          <w:rFonts w:ascii="Calibri" w:hAnsi="Calibri" w:cs="Calibri"/>
          <w:color w:val="000000" w:themeColor="text1"/>
          <w:sz w:val="24"/>
        </w:rPr>
        <w:t>% and 10.6%), sulfatase (</w:t>
      </w:r>
      <w:proofErr w:type="spellStart"/>
      <w:r w:rsidR="0039484E" w:rsidRPr="00AD3E35">
        <w:rPr>
          <w:rFonts w:ascii="Calibri" w:hAnsi="Calibri" w:cs="Calibri"/>
          <w:i/>
          <w:iCs/>
          <w:color w:val="000000" w:themeColor="text1"/>
          <w:sz w:val="24"/>
        </w:rPr>
        <w:t>betC</w:t>
      </w:r>
      <w:proofErr w:type="spellEnd"/>
      <w:r w:rsidR="0039484E" w:rsidRPr="00AD3E35">
        <w:rPr>
          <w:rFonts w:ascii="Calibri" w:hAnsi="Calibri" w:cs="Calibri"/>
          <w:color w:val="000000" w:themeColor="text1"/>
          <w:sz w:val="24"/>
        </w:rPr>
        <w:t xml:space="preserve"> or </w:t>
      </w:r>
      <w:proofErr w:type="spellStart"/>
      <w:r w:rsidR="0039484E" w:rsidRPr="00AD3E35">
        <w:rPr>
          <w:rFonts w:ascii="Calibri" w:hAnsi="Calibri" w:cs="Calibri"/>
          <w:i/>
          <w:iCs/>
          <w:color w:val="000000" w:themeColor="text1"/>
          <w:sz w:val="24"/>
        </w:rPr>
        <w:t>aslA</w:t>
      </w:r>
      <w:proofErr w:type="spellEnd"/>
      <w:r w:rsidR="0039484E" w:rsidRPr="00AD3E35">
        <w:rPr>
          <w:rFonts w:ascii="Calibri" w:hAnsi="Calibri" w:cs="Calibri"/>
          <w:i/>
          <w:iCs/>
          <w:color w:val="000000" w:themeColor="text1"/>
          <w:sz w:val="24"/>
        </w:rPr>
        <w:t>;</w:t>
      </w:r>
      <w:r w:rsidR="0039484E" w:rsidRPr="00AD3E35">
        <w:rPr>
          <w:rFonts w:ascii="Calibri" w:hAnsi="Calibri" w:cs="Calibri"/>
          <w:color w:val="000000" w:themeColor="text1"/>
          <w:sz w:val="24"/>
        </w:rPr>
        <w:t xml:space="preserve"> </w:t>
      </w:r>
      <w:r w:rsidR="00BC5BA0">
        <w:rPr>
          <w:rFonts w:ascii="Calibri" w:hAnsi="Calibri" w:cs="Calibri"/>
          <w:color w:val="000000" w:themeColor="text1"/>
          <w:sz w:val="24"/>
        </w:rPr>
        <w:t>4</w:t>
      </w:r>
      <w:r w:rsidR="0093700C">
        <w:rPr>
          <w:rFonts w:ascii="Calibri" w:hAnsi="Calibri" w:cs="Calibri"/>
          <w:color w:val="000000" w:themeColor="text1"/>
          <w:sz w:val="24"/>
        </w:rPr>
        <w:t>8.9</w:t>
      </w:r>
      <w:r w:rsidR="0039484E" w:rsidRPr="00AD3E35">
        <w:rPr>
          <w:rFonts w:ascii="Calibri" w:hAnsi="Calibri" w:cs="Calibri"/>
          <w:color w:val="000000" w:themeColor="text1"/>
          <w:sz w:val="24"/>
        </w:rPr>
        <w:t>% and 77.9%), and alkanesulfonate monooxygenase (</w:t>
      </w:r>
      <w:proofErr w:type="spellStart"/>
      <w:r w:rsidR="0039484E" w:rsidRPr="00AD3E35">
        <w:rPr>
          <w:rFonts w:ascii="Calibri" w:hAnsi="Calibri" w:cs="Calibri"/>
          <w:i/>
          <w:iCs/>
          <w:color w:val="000000" w:themeColor="text1"/>
          <w:sz w:val="24"/>
        </w:rPr>
        <w:t>ssuD</w:t>
      </w:r>
      <w:proofErr w:type="spellEnd"/>
      <w:r w:rsidR="0039484E" w:rsidRPr="00AD3E35">
        <w:rPr>
          <w:rFonts w:ascii="Calibri" w:hAnsi="Calibri" w:cs="Calibri"/>
          <w:i/>
          <w:iCs/>
          <w:color w:val="000000" w:themeColor="text1"/>
          <w:sz w:val="24"/>
        </w:rPr>
        <w:t>;</w:t>
      </w:r>
      <w:r w:rsidR="0039484E" w:rsidRPr="00AD3E35">
        <w:rPr>
          <w:rFonts w:ascii="Calibri" w:hAnsi="Calibri" w:cs="Calibri"/>
          <w:color w:val="000000" w:themeColor="text1"/>
          <w:sz w:val="24"/>
        </w:rPr>
        <w:t xml:space="preserve"> 1</w:t>
      </w:r>
      <w:r w:rsidR="00BC5BA0">
        <w:rPr>
          <w:rFonts w:ascii="Calibri" w:hAnsi="Calibri" w:cs="Calibri"/>
          <w:color w:val="000000" w:themeColor="text1"/>
          <w:sz w:val="24"/>
        </w:rPr>
        <w:t>6</w:t>
      </w:r>
      <w:r w:rsidR="0039484E" w:rsidRPr="00AD3E35">
        <w:rPr>
          <w:rFonts w:ascii="Calibri" w:hAnsi="Calibri" w:cs="Calibri"/>
          <w:color w:val="000000" w:themeColor="text1"/>
          <w:sz w:val="24"/>
        </w:rPr>
        <w:t>.</w:t>
      </w:r>
      <w:r w:rsidR="0093700C">
        <w:rPr>
          <w:rFonts w:ascii="Calibri" w:hAnsi="Calibri" w:cs="Calibri"/>
          <w:color w:val="000000" w:themeColor="text1"/>
          <w:sz w:val="24"/>
        </w:rPr>
        <w:t>9</w:t>
      </w:r>
      <w:r w:rsidR="0039484E" w:rsidRPr="00AD3E35">
        <w:rPr>
          <w:rFonts w:ascii="Calibri" w:hAnsi="Calibri" w:cs="Calibri"/>
          <w:color w:val="000000" w:themeColor="text1"/>
          <w:sz w:val="24"/>
        </w:rPr>
        <w:t>% and 49.7%), were observed in the SAG dataset.</w:t>
      </w:r>
      <w:r w:rsidR="00AC01AB" w:rsidRPr="00AC01AB">
        <w:rPr>
          <w:rFonts w:asciiTheme="minorHAnsi" w:eastAsiaTheme="minorEastAsia" w:hAnsiTheme="minorHAnsi" w:cstheme="minorBidi"/>
          <w:color w:val="000000" w:themeColor="text1"/>
          <w:kern w:val="0"/>
          <w:sz w:val="24"/>
          <w:lang w:val="en"/>
        </w:rPr>
        <w:t xml:space="preserve"> </w:t>
      </w:r>
    </w:p>
    <w:p w14:paraId="118C4158" w14:textId="77777777" w:rsidR="00AC01AB" w:rsidRDefault="00AC01AB" w:rsidP="00E93A1B">
      <w:pPr>
        <w:spacing w:line="276" w:lineRule="auto"/>
        <w:ind w:firstLineChars="0" w:firstLine="0"/>
        <w:rPr>
          <w:rFonts w:asciiTheme="minorHAnsi" w:eastAsiaTheme="minorEastAsia" w:hAnsiTheme="minorHAnsi" w:cstheme="minorBidi"/>
          <w:color w:val="000000" w:themeColor="text1"/>
          <w:kern w:val="0"/>
          <w:sz w:val="24"/>
          <w:lang w:val="en"/>
        </w:rPr>
      </w:pPr>
    </w:p>
    <w:p w14:paraId="330607B9" w14:textId="1B53A377" w:rsidR="00AC01AB" w:rsidRPr="00AD3E35" w:rsidRDefault="008F2C94" w:rsidP="00AC01AB">
      <w:pPr>
        <w:widowControl/>
        <w:wordWrap/>
        <w:adjustRightInd w:val="0"/>
        <w:snapToGrid w:val="0"/>
        <w:spacing w:line="276" w:lineRule="auto"/>
        <w:ind w:firstLineChars="0" w:firstLine="0"/>
        <w:rPr>
          <w:rFonts w:ascii="Calibri" w:hAnsi="Calibri" w:cs="Calibri"/>
          <w:b/>
          <w:bCs/>
          <w:color w:val="000000" w:themeColor="text1"/>
          <w:sz w:val="24"/>
        </w:rPr>
      </w:pPr>
      <w:r>
        <w:rPr>
          <w:rFonts w:ascii="Calibri" w:hAnsi="Calibri" w:cs="Calibri"/>
          <w:b/>
          <w:bCs/>
          <w:color w:val="000000" w:themeColor="text1"/>
          <w:sz w:val="24"/>
        </w:rPr>
        <w:t>I</w:t>
      </w:r>
      <w:r w:rsidR="00AC01AB">
        <w:rPr>
          <w:rFonts w:ascii="Calibri" w:hAnsi="Calibri" w:cs="Calibri"/>
          <w:b/>
          <w:bCs/>
          <w:color w:val="000000" w:themeColor="text1"/>
          <w:sz w:val="24"/>
        </w:rPr>
        <w:t>naccurate divergence time</w:t>
      </w:r>
      <w:r>
        <w:rPr>
          <w:rFonts w:ascii="Calibri" w:hAnsi="Calibri" w:cs="Calibri"/>
          <w:b/>
          <w:bCs/>
          <w:color w:val="000000" w:themeColor="text1"/>
          <w:sz w:val="24"/>
        </w:rPr>
        <w:t xml:space="preserve"> estimation resulting from differential generation-time</w:t>
      </w:r>
    </w:p>
    <w:p w14:paraId="08A6221D" w14:textId="31482980" w:rsidR="00467D06" w:rsidRDefault="00AC01AB" w:rsidP="00E93A1B">
      <w:pPr>
        <w:spacing w:line="276" w:lineRule="auto"/>
        <w:ind w:firstLineChars="0" w:firstLine="0"/>
        <w:rPr>
          <w:rFonts w:asciiTheme="minorHAnsi" w:eastAsiaTheme="minorEastAsia" w:hAnsiTheme="minorHAnsi" w:cstheme="minorBidi"/>
          <w:color w:val="000000" w:themeColor="text1"/>
          <w:kern w:val="0"/>
          <w:sz w:val="24"/>
          <w:lang w:val="en"/>
        </w:rPr>
      </w:pPr>
      <w:r w:rsidRPr="00AC01AB">
        <w:rPr>
          <w:rFonts w:ascii="Calibri" w:hAnsi="Calibri" w:cs="Calibri"/>
          <w:color w:val="000000" w:themeColor="text1"/>
          <w:sz w:val="24"/>
          <w:lang w:val="en"/>
        </w:rPr>
        <w:t>Dating the evolutionary origins of these populations could be resolved by estimating the divergence time between the subglacial microorganisms and their closest non-subglacial neighbors. Relative to external biomes, microorganisms inhabiting low energy environments like Antarctic subglacial lakes are known to grow at a much slower pace</w:t>
      </w:r>
      <w:hyperlink w:anchor="_ENREF_10" w:tooltip="Vick-Majors, 2016 #311" w:history="1">
        <w:r w:rsidR="00283A65" w:rsidRPr="00AC01AB">
          <w:rPr>
            <w:rFonts w:ascii="Calibri" w:hAnsi="Calibri" w:cs="Calibri"/>
            <w:color w:val="000000" w:themeColor="text1"/>
            <w:sz w:val="24"/>
            <w:lang w:val="en"/>
          </w:rPr>
          <w:fldChar w:fldCharType="begin"/>
        </w:r>
        <w:r w:rsidR="00283A65">
          <w:rPr>
            <w:rFonts w:ascii="Calibri" w:hAnsi="Calibri" w:cs="Calibri"/>
            <w:color w:val="000000" w:themeColor="text1"/>
            <w:sz w:val="24"/>
            <w:lang w:val="en"/>
          </w:rPr>
          <w:instrText xml:space="preserve"> ADDIN EN.CITE &lt;EndNote&gt;&lt;Cite&gt;&lt;Author&gt;Vick-Majors&lt;/Author&gt;&lt;Year&gt;2016&lt;/Year&gt;&lt;RecNum&gt;311&lt;/RecNum&gt;&lt;DisplayText&gt;&lt;style face="superscript"&gt;10&lt;/style&gt;&lt;/DisplayText&gt;&lt;record&gt;&lt;rec-number&gt;311&lt;/rec-number&gt;&lt;foreign-keys&gt;&lt;key app="EN" db-id="2e5se9pee0awvrerwz7xxs21a2r0av29sfsp" timestamp="1611292499" guid="a4637ff8-4d53-40b8-ba8a-d86c1265dd16"&gt;311&lt;/key&gt;&lt;/foreign-keys&gt;&lt;ref-type name="Journal Article"&gt;17&lt;/ref-type&gt;&lt;contributors&gt;&lt;authors&gt;&lt;author&gt;Vick-Majors, Trista J&lt;/author&gt;&lt;author&gt;Mitchell, Andrew C&lt;/author&gt;&lt;author&gt;Achberger, Amanda M&lt;/author&gt;&lt;author&gt;Christner, Brent C&lt;/author&gt;&lt;author&gt;Dore, John E&lt;/author&gt;&lt;author&gt;Michaud, Alexander B&lt;/author&gt;&lt;author&gt;Mikucki, Jill A&lt;/author&gt;&lt;author&gt;Purcell, Alicia M&lt;/author&gt;&lt;author&gt;Skidmore, Mark L&lt;/author&gt;&lt;author&gt;Priscu, John C&lt;/author&gt;&lt;/authors&gt;&lt;/contributors&gt;&lt;titles&gt;&lt;title&gt;Physiological ecology of microorganisms in subglacial Lake Whillans&lt;/title&gt;&lt;secondary-title&gt;Frontiers in microbiology&lt;/secondary-title&gt;&lt;/titles&gt;&lt;periodical&gt;&lt;full-title&gt;Frontiers in microbiology&lt;/full-title&gt;&lt;/periodical&gt;&lt;pages&gt;1705&lt;/pages&gt;&lt;volume&gt;7&lt;/volume&gt;&lt;dates&gt;&lt;year&gt;2016&lt;/year&gt;&lt;/dates&gt;&lt;isbn&gt;1664-302X&lt;/isbn&gt;&lt;urls&gt;&lt;/urls&gt;&lt;/record&gt;&lt;/Cite&gt;&lt;/EndNote&gt;</w:instrText>
        </w:r>
        <w:r w:rsidR="00283A65" w:rsidRPr="00AC01AB">
          <w:rPr>
            <w:rFonts w:ascii="Calibri" w:hAnsi="Calibri" w:cs="Calibri"/>
            <w:color w:val="000000" w:themeColor="text1"/>
            <w:sz w:val="24"/>
            <w:lang w:val="en"/>
          </w:rPr>
          <w:fldChar w:fldCharType="separate"/>
        </w:r>
        <w:r w:rsidR="00283A65" w:rsidRPr="00283A65">
          <w:rPr>
            <w:rFonts w:ascii="Calibri" w:hAnsi="Calibri" w:cs="Calibri"/>
            <w:noProof/>
            <w:color w:val="000000" w:themeColor="text1"/>
            <w:sz w:val="24"/>
            <w:vertAlign w:val="superscript"/>
            <w:lang w:val="en"/>
          </w:rPr>
          <w:t>10</w:t>
        </w:r>
        <w:r w:rsidR="00283A65" w:rsidRPr="00AC01AB">
          <w:rPr>
            <w:rFonts w:ascii="Calibri" w:hAnsi="Calibri" w:cs="Calibri"/>
            <w:color w:val="000000" w:themeColor="text1"/>
            <w:sz w:val="24"/>
          </w:rPr>
          <w:fldChar w:fldCharType="end"/>
        </w:r>
      </w:hyperlink>
      <w:r w:rsidRPr="00AC01AB">
        <w:rPr>
          <w:rFonts w:ascii="Calibri" w:hAnsi="Calibri" w:cs="Calibri"/>
          <w:color w:val="000000" w:themeColor="text1"/>
          <w:sz w:val="24"/>
          <w:lang w:val="en"/>
        </w:rPr>
        <w:t>. The longer doubling time leads to slower DNA replication, which then produces the lower mutation rate</w:t>
      </w:r>
      <w:hyperlink w:anchor="_ENREF_11" w:tooltip="Weller, 2015 #907" w:history="1">
        <w:r w:rsidR="00283A65" w:rsidRPr="00AC01AB">
          <w:rPr>
            <w:rFonts w:ascii="Calibri" w:hAnsi="Calibri" w:cs="Calibri"/>
            <w:color w:val="000000" w:themeColor="text1"/>
            <w:sz w:val="24"/>
            <w:lang w:val="en"/>
          </w:rPr>
          <w:fldChar w:fldCharType="begin"/>
        </w:r>
        <w:r w:rsidR="00283A65">
          <w:rPr>
            <w:rFonts w:ascii="Calibri" w:hAnsi="Calibri" w:cs="Calibri"/>
            <w:color w:val="000000" w:themeColor="text1"/>
            <w:sz w:val="24"/>
            <w:lang w:val="en"/>
          </w:rPr>
          <w:instrText xml:space="preserve"> ADDIN EN.CITE &lt;EndNote&gt;&lt;Cite&gt;&lt;Author&gt;Weller&lt;/Author&gt;&lt;Year&gt;2015&lt;/Year&gt;&lt;RecNum&gt;907&lt;/RecNum&gt;&lt;DisplayText&gt;&lt;style face="superscript"&gt;11&lt;/style&gt;&lt;/DisplayText&gt;&lt;record&gt;&lt;rec-number&gt;907&lt;/rec-number&gt;&lt;foreign-keys&gt;&lt;key app="EN" db-id="2e5se9pee0awvrerwz7xxs21a2r0av29sfsp" timestamp="1709097569" guid="6d0050fd-8896-4c20-a332-dcb21ee0e78e"&gt;907&lt;/key&gt;&lt;/foreign-keys&gt;&lt;ref-type name="Journal Article"&gt;17&lt;/ref-type&gt;&lt;contributors&gt;&lt;authors&gt;&lt;author&gt;Weller, Cory&lt;/author&gt;&lt;author&gt;Wu, Martin&lt;/author&gt;&lt;/authors&gt;&lt;/contributors&gt;&lt;titles&gt;&lt;title&gt;A generation-time effect on the rate of molecular evolution in bacteria&lt;/title&gt;&lt;secondary-title&gt;Evolution&lt;/secondary-title&gt;&lt;/titles&gt;&lt;periodical&gt;&lt;full-title&gt;Evolution&lt;/full-title&gt;&lt;/periodical&gt;&lt;pages&gt;643-652&lt;/pages&gt;&lt;volume&gt;69&lt;/volume&gt;&lt;number&gt;3&lt;/number&gt;&lt;dates&gt;&lt;year&gt;2015&lt;/year&gt;&lt;/dates&gt;&lt;orig-pub&gt;Evolution&lt;/orig-pub&gt;&lt;isbn&gt;1558-5646&lt;/isbn&gt;&lt;urls&gt;&lt;/urls&gt;&lt;/record&gt;&lt;/Cite&gt;&lt;/EndNote&gt;</w:instrText>
        </w:r>
        <w:r w:rsidR="00283A65" w:rsidRPr="00AC01AB">
          <w:rPr>
            <w:rFonts w:ascii="Calibri" w:hAnsi="Calibri" w:cs="Calibri"/>
            <w:color w:val="000000" w:themeColor="text1"/>
            <w:sz w:val="24"/>
            <w:lang w:val="en"/>
          </w:rPr>
          <w:fldChar w:fldCharType="separate"/>
        </w:r>
        <w:r w:rsidR="00283A65" w:rsidRPr="00283A65">
          <w:rPr>
            <w:rFonts w:ascii="Calibri" w:hAnsi="Calibri" w:cs="Calibri"/>
            <w:noProof/>
            <w:color w:val="000000" w:themeColor="text1"/>
            <w:sz w:val="24"/>
            <w:vertAlign w:val="superscript"/>
            <w:lang w:val="en"/>
          </w:rPr>
          <w:t>11</w:t>
        </w:r>
        <w:r w:rsidR="00283A65" w:rsidRPr="00AC01AB">
          <w:rPr>
            <w:rFonts w:ascii="Calibri" w:hAnsi="Calibri" w:cs="Calibri"/>
            <w:color w:val="000000" w:themeColor="text1"/>
            <w:sz w:val="24"/>
          </w:rPr>
          <w:fldChar w:fldCharType="end"/>
        </w:r>
      </w:hyperlink>
      <w:r w:rsidRPr="00AC01AB">
        <w:rPr>
          <w:rFonts w:ascii="Calibri" w:hAnsi="Calibri" w:cs="Calibri"/>
          <w:color w:val="000000" w:themeColor="text1"/>
          <w:sz w:val="24"/>
          <w:lang w:val="en"/>
        </w:rPr>
        <w:t xml:space="preserve">. Although it is technically feasible to use recent </w:t>
      </w:r>
      <w:proofErr w:type="spellStart"/>
      <w:r w:rsidRPr="00AC01AB">
        <w:rPr>
          <w:rFonts w:ascii="Calibri" w:hAnsi="Calibri" w:cs="Calibri"/>
          <w:color w:val="000000" w:themeColor="text1"/>
          <w:sz w:val="24"/>
          <w:lang w:val="en"/>
        </w:rPr>
        <w:t>phylogenomic</w:t>
      </w:r>
      <w:proofErr w:type="spellEnd"/>
      <w:r w:rsidRPr="00AC01AB">
        <w:rPr>
          <w:rFonts w:ascii="Calibri" w:hAnsi="Calibri" w:cs="Calibri"/>
          <w:color w:val="000000" w:themeColor="text1"/>
          <w:sz w:val="24"/>
          <w:lang w:val="en"/>
        </w:rPr>
        <w:t xml:space="preserve"> approaches to examine divergence times of taxonomic groups</w:t>
      </w:r>
      <w:hyperlink w:anchor="_ENREF_12" w:tooltip="Albanese, 2021 #676" w:history="1">
        <w:r w:rsidR="00283A65" w:rsidRPr="00AC01AB">
          <w:rPr>
            <w:rFonts w:ascii="Calibri" w:hAnsi="Calibri" w:cs="Calibri"/>
            <w:color w:val="000000" w:themeColor="text1"/>
            <w:sz w:val="24"/>
            <w:lang w:val="en"/>
          </w:rPr>
          <w:fldChar w:fldCharType="begin"/>
        </w:r>
        <w:r w:rsidR="00283A65">
          <w:rPr>
            <w:rFonts w:ascii="Calibri" w:hAnsi="Calibri" w:cs="Calibri"/>
            <w:color w:val="000000" w:themeColor="text1"/>
            <w:sz w:val="24"/>
            <w:lang w:val="en"/>
          </w:rPr>
          <w:instrText xml:space="preserve"> ADDIN EN.CITE &lt;EndNote&gt;&lt;Cite&gt;&lt;Author&gt;Albanese&lt;/Author&gt;&lt;Year&gt;2021&lt;/Year&gt;&lt;RecNum&gt;676&lt;/RecNum&gt;&lt;DisplayText&gt;&lt;style face="superscript"&gt;12&lt;/style&gt;&lt;/DisplayText&gt;&lt;record&gt;&lt;rec-number&gt;676&lt;/rec-number&gt;&lt;foreign-keys&gt;&lt;key app="EN" db-id="2e5se9pee0awvrerwz7xxs21a2r0av29sfsp" timestamp="1652767615" guid="84df54c6-bcac-4db0-bd79-75038968650a"&gt;676&lt;/key&gt;&lt;/foreign-keys&gt;&lt;ref-type name="Journal Article"&gt;17&lt;/ref-type&gt;&lt;contributors&gt;&lt;authors&gt;&lt;author&gt;Albanese, Davide&lt;/author&gt;&lt;author&gt;Coleine, Claudia&lt;/author&gt;&lt;author&gt;Rota-Stabelli, Omar&lt;/author&gt;&lt;author&gt;Onofri, Silvano&lt;/author&gt;&lt;author&gt;Tringe, Susannah G&lt;/author&gt;&lt;author&gt;Stajich, Jason E&lt;/author&gt;&lt;author&gt;Selbmann, Laura&lt;/author&gt;&lt;author&gt;Donati, Claudio&lt;/author&gt;&lt;/authors&gt;&lt;/contributors&gt;&lt;titles&gt;&lt;title&gt;Pre-Cambrian roots of novel Antarctic cryptoendolithic bacterial lineages&lt;/title&gt;&lt;secondary-title&gt;Microbiome&lt;/secondary-title&gt;&lt;/titles&gt;&lt;periodical&gt;&lt;full-title&gt;Microbiome&lt;/full-title&gt;&lt;/periodical&gt;&lt;pages&gt;1-15&lt;/pages&gt;&lt;volume&gt;9&lt;/volume&gt;&lt;number&gt;1&lt;/number&gt;&lt;dates&gt;&lt;year&gt;2021&lt;/year&gt;&lt;/dates&gt;&lt;orig-pub&gt;Microbiome&lt;/orig-pub&gt;&lt;isbn&gt;2049-2618&lt;/isbn&gt;&lt;urls&gt;&lt;/urls&gt;&lt;/record&gt;&lt;/Cite&gt;&lt;/EndNote&gt;</w:instrText>
        </w:r>
        <w:r w:rsidR="00283A65" w:rsidRPr="00AC01AB">
          <w:rPr>
            <w:rFonts w:ascii="Calibri" w:hAnsi="Calibri" w:cs="Calibri"/>
            <w:color w:val="000000" w:themeColor="text1"/>
            <w:sz w:val="24"/>
            <w:lang w:val="en"/>
          </w:rPr>
          <w:fldChar w:fldCharType="separate"/>
        </w:r>
        <w:r w:rsidR="00283A65" w:rsidRPr="00283A65">
          <w:rPr>
            <w:rFonts w:ascii="Calibri" w:hAnsi="Calibri" w:cs="Calibri"/>
            <w:noProof/>
            <w:color w:val="000000" w:themeColor="text1"/>
            <w:sz w:val="24"/>
            <w:vertAlign w:val="superscript"/>
            <w:lang w:val="en"/>
          </w:rPr>
          <w:t>12</w:t>
        </w:r>
        <w:r w:rsidR="00283A65" w:rsidRPr="00AC01AB">
          <w:rPr>
            <w:rFonts w:ascii="Calibri" w:hAnsi="Calibri" w:cs="Calibri"/>
            <w:color w:val="000000" w:themeColor="text1"/>
            <w:sz w:val="24"/>
          </w:rPr>
          <w:fldChar w:fldCharType="end"/>
        </w:r>
      </w:hyperlink>
      <w:r w:rsidRPr="00AC01AB">
        <w:rPr>
          <w:rFonts w:ascii="Calibri" w:hAnsi="Calibri" w:cs="Calibri"/>
          <w:color w:val="000000" w:themeColor="text1"/>
          <w:sz w:val="24"/>
          <w:lang w:val="en"/>
        </w:rPr>
        <w:t>, existing uncertainties on the reproduction and mutation rates in these subglacial populations make accurate estimates challenging.</w:t>
      </w:r>
      <w:r w:rsidR="00467D06" w:rsidRPr="00467D06">
        <w:rPr>
          <w:rFonts w:asciiTheme="minorHAnsi" w:eastAsiaTheme="minorEastAsia" w:hAnsiTheme="minorHAnsi" w:cstheme="minorBidi"/>
          <w:color w:val="000000" w:themeColor="text1"/>
          <w:kern w:val="0"/>
          <w:sz w:val="24"/>
          <w:lang w:val="en"/>
        </w:rPr>
        <w:t xml:space="preserve"> </w:t>
      </w:r>
    </w:p>
    <w:p w14:paraId="6BD42FF6" w14:textId="77777777" w:rsidR="00467D06" w:rsidRDefault="00467D06" w:rsidP="00E93A1B">
      <w:pPr>
        <w:spacing w:line="276" w:lineRule="auto"/>
        <w:ind w:firstLineChars="0" w:firstLine="0"/>
        <w:rPr>
          <w:rFonts w:asciiTheme="minorHAnsi" w:eastAsiaTheme="minorEastAsia" w:hAnsiTheme="minorHAnsi" w:cstheme="minorBidi"/>
          <w:color w:val="000000" w:themeColor="text1"/>
          <w:kern w:val="0"/>
          <w:sz w:val="24"/>
          <w:lang w:val="en"/>
        </w:rPr>
      </w:pPr>
    </w:p>
    <w:p w14:paraId="4778EE6E" w14:textId="13177A3F" w:rsidR="00467D06" w:rsidRDefault="00467D06" w:rsidP="00E93A1B">
      <w:pPr>
        <w:spacing w:line="276" w:lineRule="auto"/>
        <w:ind w:firstLineChars="0" w:firstLine="0"/>
        <w:rPr>
          <w:rFonts w:ascii="Calibri" w:hAnsi="Calibri" w:cs="Calibri"/>
          <w:b/>
          <w:bCs/>
          <w:color w:val="000000" w:themeColor="text1"/>
          <w:sz w:val="24"/>
        </w:rPr>
      </w:pPr>
      <w:r>
        <w:rPr>
          <w:rFonts w:cs="Arial"/>
          <w:b/>
          <w:bCs/>
          <w:color w:val="000000" w:themeColor="text1"/>
          <w:sz w:val="22"/>
          <w:szCs w:val="22"/>
        </w:rPr>
        <w:t>Nitrite oxidation is not exhibited by t</w:t>
      </w:r>
      <w:r w:rsidRPr="00E93A1B">
        <w:rPr>
          <w:rFonts w:cs="Arial"/>
          <w:b/>
          <w:bCs/>
          <w:color w:val="000000" w:themeColor="text1"/>
          <w:sz w:val="22"/>
          <w:szCs w:val="22"/>
        </w:rPr>
        <w:t xml:space="preserve">he </w:t>
      </w:r>
      <w:r w:rsidRPr="00E93A1B">
        <w:rPr>
          <w:rFonts w:cs="Arial"/>
          <w:b/>
          <w:bCs/>
          <w:i/>
          <w:iCs/>
          <w:color w:val="000000" w:themeColor="text1"/>
          <w:sz w:val="22"/>
          <w:szCs w:val="22"/>
        </w:rPr>
        <w:t>g__</w:t>
      </w:r>
      <w:proofErr w:type="spellStart"/>
      <w:r w:rsidRPr="00E93A1B">
        <w:rPr>
          <w:rFonts w:cs="Arial"/>
          <w:b/>
          <w:bCs/>
          <w:i/>
          <w:iCs/>
          <w:color w:val="000000" w:themeColor="text1"/>
          <w:sz w:val="22"/>
          <w:szCs w:val="22"/>
        </w:rPr>
        <w:t>Nitrotoga</w:t>
      </w:r>
      <w:proofErr w:type="spellEnd"/>
      <w:r>
        <w:rPr>
          <w:rFonts w:ascii="Calibri" w:hAnsi="Calibri" w:cs="Calibri"/>
          <w:b/>
          <w:bCs/>
          <w:color w:val="000000" w:themeColor="text1"/>
          <w:sz w:val="24"/>
        </w:rPr>
        <w:t xml:space="preserve"> </w:t>
      </w:r>
    </w:p>
    <w:p w14:paraId="56985CFF" w14:textId="7F8EF99A" w:rsidR="0039484E" w:rsidRPr="00AD3E35" w:rsidRDefault="00C937F7" w:rsidP="00E93A1B">
      <w:pPr>
        <w:spacing w:line="276" w:lineRule="auto"/>
        <w:ind w:firstLineChars="0" w:firstLine="0"/>
        <w:rPr>
          <w:rFonts w:ascii="Calibri" w:hAnsi="Calibri" w:cs="Calibri"/>
          <w:color w:val="000000" w:themeColor="text1"/>
          <w:sz w:val="24"/>
          <w:lang w:val="en"/>
        </w:rPr>
      </w:pPr>
      <w:proofErr w:type="spellStart"/>
      <w:r>
        <w:rPr>
          <w:rFonts w:ascii="Calibri" w:hAnsi="Calibri" w:cs="Calibri"/>
          <w:color w:val="000000" w:themeColor="text1"/>
          <w:sz w:val="24"/>
        </w:rPr>
        <w:t>T</w:t>
      </w:r>
      <w:r w:rsidR="00467D06" w:rsidRPr="00467D06">
        <w:rPr>
          <w:rFonts w:ascii="Calibri" w:hAnsi="Calibri" w:cs="Calibri"/>
          <w:color w:val="000000" w:themeColor="text1"/>
          <w:sz w:val="24"/>
          <w:lang w:val="en"/>
        </w:rPr>
        <w:t>h</w:t>
      </w:r>
      <w:bookmarkStart w:id="0" w:name="_GoBack"/>
      <w:bookmarkEnd w:id="0"/>
      <w:r w:rsidR="00467D06" w:rsidRPr="00467D06">
        <w:rPr>
          <w:rFonts w:ascii="Calibri" w:hAnsi="Calibri" w:cs="Calibri"/>
          <w:color w:val="000000" w:themeColor="text1"/>
          <w:sz w:val="24"/>
          <w:lang w:val="en"/>
        </w:rPr>
        <w:t>e</w:t>
      </w:r>
      <w:proofErr w:type="spellEnd"/>
      <w:r w:rsidR="00467D06" w:rsidRPr="00467D06">
        <w:rPr>
          <w:rFonts w:ascii="Calibri" w:hAnsi="Calibri" w:cs="Calibri"/>
          <w:color w:val="000000" w:themeColor="text1"/>
          <w:sz w:val="24"/>
          <w:lang w:val="en"/>
        </w:rPr>
        <w:t xml:space="preserve"> putative nitrite oxidase gene (</w:t>
      </w:r>
      <w:proofErr w:type="spellStart"/>
      <w:r w:rsidR="00467D06" w:rsidRPr="00467D06">
        <w:rPr>
          <w:rFonts w:ascii="Calibri" w:hAnsi="Calibri" w:cs="Calibri"/>
          <w:i/>
          <w:iCs/>
          <w:color w:val="000000" w:themeColor="text1"/>
          <w:sz w:val="24"/>
          <w:lang w:val="en"/>
        </w:rPr>
        <w:t>nxrA</w:t>
      </w:r>
      <w:proofErr w:type="spellEnd"/>
      <w:r w:rsidR="00467D06" w:rsidRPr="00467D06">
        <w:rPr>
          <w:rFonts w:ascii="Calibri" w:hAnsi="Calibri" w:cs="Calibri"/>
          <w:color w:val="000000" w:themeColor="text1"/>
          <w:sz w:val="24"/>
          <w:lang w:val="en"/>
        </w:rPr>
        <w:t xml:space="preserve">) was identified in only 3 out of 108 </w:t>
      </w:r>
      <w:r w:rsidR="00467D06" w:rsidRPr="00467D06">
        <w:rPr>
          <w:rFonts w:ascii="Calibri" w:hAnsi="Calibri" w:cs="Calibri"/>
          <w:i/>
          <w:iCs/>
          <w:color w:val="000000" w:themeColor="text1"/>
          <w:sz w:val="24"/>
          <w:lang w:val="en"/>
        </w:rPr>
        <w:t>g__</w:t>
      </w:r>
      <w:proofErr w:type="spellStart"/>
      <w:r w:rsidR="00467D06" w:rsidRPr="00467D06">
        <w:rPr>
          <w:rFonts w:ascii="Calibri" w:hAnsi="Calibri" w:cs="Calibri"/>
          <w:i/>
          <w:iCs/>
          <w:color w:val="000000" w:themeColor="text1"/>
          <w:sz w:val="24"/>
          <w:lang w:val="en"/>
        </w:rPr>
        <w:t>Nitrotoga</w:t>
      </w:r>
      <w:proofErr w:type="spellEnd"/>
      <w:r w:rsidR="00467D06" w:rsidRPr="00467D06">
        <w:rPr>
          <w:rFonts w:ascii="Calibri" w:hAnsi="Calibri" w:cs="Calibri"/>
          <w:color w:val="000000" w:themeColor="text1"/>
          <w:sz w:val="24"/>
          <w:lang w:val="en"/>
        </w:rPr>
        <w:t xml:space="preserve"> SAGs via KEGG annotation. Since </w:t>
      </w:r>
      <w:proofErr w:type="spellStart"/>
      <w:r w:rsidR="00467D06" w:rsidRPr="00467D06">
        <w:rPr>
          <w:rFonts w:ascii="Calibri" w:hAnsi="Calibri" w:cs="Calibri"/>
          <w:i/>
          <w:iCs/>
          <w:color w:val="000000" w:themeColor="text1"/>
          <w:sz w:val="24"/>
          <w:lang w:val="en"/>
        </w:rPr>
        <w:t>nxrA</w:t>
      </w:r>
      <w:proofErr w:type="spellEnd"/>
      <w:r w:rsidR="00467D06" w:rsidRPr="00467D06">
        <w:rPr>
          <w:rFonts w:ascii="Calibri" w:hAnsi="Calibri" w:cs="Calibri"/>
          <w:color w:val="000000" w:themeColor="text1"/>
          <w:sz w:val="24"/>
          <w:lang w:val="en"/>
        </w:rPr>
        <w:t xml:space="preserve"> is undistinguished from the nitrate reductase gene (</w:t>
      </w:r>
      <w:proofErr w:type="spellStart"/>
      <w:r w:rsidR="00467D06" w:rsidRPr="00467D06">
        <w:rPr>
          <w:rFonts w:ascii="Calibri" w:hAnsi="Calibri" w:cs="Calibri"/>
          <w:i/>
          <w:iCs/>
          <w:color w:val="000000" w:themeColor="text1"/>
          <w:sz w:val="24"/>
          <w:lang w:val="en"/>
        </w:rPr>
        <w:t>narG</w:t>
      </w:r>
      <w:proofErr w:type="spellEnd"/>
      <w:r w:rsidR="00467D06" w:rsidRPr="00467D06">
        <w:rPr>
          <w:rFonts w:ascii="Calibri" w:hAnsi="Calibri" w:cs="Calibri"/>
          <w:color w:val="000000" w:themeColor="text1"/>
          <w:sz w:val="24"/>
          <w:lang w:val="en"/>
        </w:rPr>
        <w:t>) in a typical genome annotation (i.e.,</w:t>
      </w:r>
      <w:r w:rsidR="00467D06" w:rsidRPr="00467D06">
        <w:rPr>
          <w:rFonts w:ascii="Calibri" w:hAnsi="Calibri" w:cs="Calibri" w:hint="eastAsia"/>
          <w:color w:val="000000" w:themeColor="text1"/>
          <w:sz w:val="24"/>
        </w:rPr>
        <w:t xml:space="preserve"> K</w:t>
      </w:r>
      <w:r w:rsidR="00467D06" w:rsidRPr="00467D06">
        <w:rPr>
          <w:rFonts w:ascii="Calibri" w:hAnsi="Calibri" w:cs="Calibri"/>
          <w:color w:val="000000" w:themeColor="text1"/>
          <w:sz w:val="24"/>
        </w:rPr>
        <w:t>00370</w:t>
      </w:r>
      <w:r w:rsidR="00467D06" w:rsidRPr="00467D06">
        <w:rPr>
          <w:rFonts w:ascii="Calibri" w:hAnsi="Calibri" w:cs="Calibri" w:hint="eastAsia"/>
          <w:color w:val="000000" w:themeColor="text1"/>
          <w:sz w:val="24"/>
        </w:rPr>
        <w:t xml:space="preserve"> </w:t>
      </w:r>
      <w:r w:rsidR="00467D06" w:rsidRPr="00467D06">
        <w:rPr>
          <w:rFonts w:ascii="Calibri" w:hAnsi="Calibri" w:cs="Calibri"/>
          <w:color w:val="000000" w:themeColor="text1"/>
          <w:sz w:val="24"/>
        </w:rPr>
        <w:t xml:space="preserve">and </w:t>
      </w:r>
      <w:r w:rsidR="0059251A">
        <w:rPr>
          <w:rFonts w:ascii="Calibri" w:hAnsi="Calibri" w:cs="Calibri"/>
          <w:color w:val="000000" w:themeColor="text1"/>
          <w:sz w:val="24"/>
        </w:rPr>
        <w:t xml:space="preserve">Supplementary Table </w:t>
      </w:r>
      <w:r w:rsidR="00467D06" w:rsidRPr="00467D06">
        <w:rPr>
          <w:rFonts w:ascii="Calibri" w:hAnsi="Calibri" w:cs="Calibri"/>
          <w:color w:val="000000" w:themeColor="text1"/>
          <w:sz w:val="24"/>
        </w:rPr>
        <w:t>6</w:t>
      </w:r>
      <w:r w:rsidR="00467D06" w:rsidRPr="00467D06">
        <w:rPr>
          <w:rFonts w:ascii="Calibri" w:hAnsi="Calibri" w:cs="Calibri"/>
          <w:color w:val="000000" w:themeColor="text1"/>
          <w:sz w:val="24"/>
          <w:lang w:val="en"/>
        </w:rPr>
        <w:t xml:space="preserve">), we conducted a </w:t>
      </w:r>
      <w:proofErr w:type="spellStart"/>
      <w:r w:rsidR="00467D06" w:rsidRPr="00467D06">
        <w:rPr>
          <w:rFonts w:ascii="Calibri" w:hAnsi="Calibri" w:cs="Calibri"/>
          <w:color w:val="000000" w:themeColor="text1"/>
          <w:sz w:val="24"/>
          <w:lang w:val="en"/>
        </w:rPr>
        <w:t>BLASTp</w:t>
      </w:r>
      <w:proofErr w:type="spellEnd"/>
      <w:r w:rsidR="00467D06" w:rsidRPr="00467D06">
        <w:rPr>
          <w:rFonts w:ascii="Calibri" w:hAnsi="Calibri" w:cs="Calibri"/>
          <w:color w:val="000000" w:themeColor="text1"/>
          <w:sz w:val="24"/>
          <w:lang w:val="en"/>
        </w:rPr>
        <w:t xml:space="preserve"> sequence comparison. The result showed that these putative </w:t>
      </w:r>
      <w:proofErr w:type="spellStart"/>
      <w:r w:rsidR="00467D06" w:rsidRPr="00467D06">
        <w:rPr>
          <w:rFonts w:ascii="Calibri" w:hAnsi="Calibri" w:cs="Calibri"/>
          <w:color w:val="000000" w:themeColor="text1"/>
          <w:sz w:val="24"/>
          <w:lang w:val="en"/>
        </w:rPr>
        <w:t>NxrA</w:t>
      </w:r>
      <w:proofErr w:type="spellEnd"/>
      <w:r w:rsidR="00467D06" w:rsidRPr="00467D06">
        <w:rPr>
          <w:rFonts w:ascii="Calibri" w:hAnsi="Calibri" w:cs="Calibri"/>
          <w:color w:val="000000" w:themeColor="text1"/>
          <w:sz w:val="24"/>
          <w:lang w:val="en"/>
        </w:rPr>
        <w:t xml:space="preserve"> sequences are more similar to the </w:t>
      </w:r>
      <w:proofErr w:type="spellStart"/>
      <w:r w:rsidR="00467D06" w:rsidRPr="00467D06">
        <w:rPr>
          <w:rFonts w:ascii="Calibri" w:hAnsi="Calibri" w:cs="Calibri"/>
          <w:color w:val="000000" w:themeColor="text1"/>
          <w:sz w:val="24"/>
          <w:lang w:val="en"/>
        </w:rPr>
        <w:t>NarG</w:t>
      </w:r>
      <w:proofErr w:type="spellEnd"/>
      <w:r w:rsidR="00467D06" w:rsidRPr="00467D06">
        <w:rPr>
          <w:rFonts w:ascii="Calibri" w:hAnsi="Calibri" w:cs="Calibri"/>
          <w:color w:val="000000" w:themeColor="text1"/>
          <w:sz w:val="24"/>
          <w:lang w:val="en"/>
        </w:rPr>
        <w:t xml:space="preserve"> sequences of the nitrate reducer </w:t>
      </w:r>
      <w:proofErr w:type="spellStart"/>
      <w:r w:rsidR="00467D06" w:rsidRPr="00467D06">
        <w:rPr>
          <w:rFonts w:ascii="Calibri" w:hAnsi="Calibri" w:cs="Calibri"/>
          <w:i/>
          <w:iCs/>
          <w:color w:val="000000" w:themeColor="text1"/>
          <w:sz w:val="24"/>
          <w:lang w:val="en"/>
        </w:rPr>
        <w:t>Sulfuriferula</w:t>
      </w:r>
      <w:proofErr w:type="spellEnd"/>
      <w:r w:rsidR="00467D06" w:rsidRPr="00467D06">
        <w:rPr>
          <w:rFonts w:ascii="Calibri" w:hAnsi="Calibri" w:cs="Calibri"/>
          <w:i/>
          <w:iCs/>
          <w:color w:val="000000" w:themeColor="text1"/>
          <w:sz w:val="24"/>
          <w:lang w:val="en"/>
        </w:rPr>
        <w:t xml:space="preserve"> </w:t>
      </w:r>
      <w:proofErr w:type="spellStart"/>
      <w:r w:rsidR="00467D06" w:rsidRPr="00467D06">
        <w:rPr>
          <w:rFonts w:ascii="Calibri" w:hAnsi="Calibri" w:cs="Calibri"/>
          <w:i/>
          <w:iCs/>
          <w:color w:val="000000" w:themeColor="text1"/>
          <w:sz w:val="24"/>
          <w:lang w:val="en"/>
        </w:rPr>
        <w:t>multivorans</w:t>
      </w:r>
      <w:proofErr w:type="spellEnd"/>
      <w:r w:rsidR="00467D06" w:rsidRPr="00467D06">
        <w:rPr>
          <w:rFonts w:ascii="Calibri" w:hAnsi="Calibri" w:cs="Calibri"/>
          <w:i/>
          <w:iCs/>
          <w:color w:val="000000" w:themeColor="text1"/>
          <w:sz w:val="24"/>
          <w:lang w:val="en"/>
        </w:rPr>
        <w:t xml:space="preserve"> TTN </w:t>
      </w:r>
      <w:r w:rsidR="00467D06" w:rsidRPr="00467D06">
        <w:rPr>
          <w:rFonts w:ascii="Calibri" w:hAnsi="Calibri" w:cs="Calibri"/>
          <w:color w:val="000000" w:themeColor="text1"/>
          <w:sz w:val="24"/>
          <w:lang w:val="en"/>
        </w:rPr>
        <w:t xml:space="preserve">(88% </w:t>
      </w:r>
      <w:r w:rsidR="00467D06" w:rsidRPr="00467D06">
        <w:rPr>
          <w:rFonts w:ascii="Calibri" w:hAnsi="Calibri" w:cs="Calibri"/>
          <w:color w:val="000000" w:themeColor="text1"/>
          <w:sz w:val="24"/>
          <w:lang w:val="en"/>
        </w:rPr>
        <w:lastRenderedPageBreak/>
        <w:t xml:space="preserve">sequence similarity with WP_124703789.1) than to </w:t>
      </w:r>
      <w:proofErr w:type="spellStart"/>
      <w:r w:rsidR="00467D06" w:rsidRPr="00467D06">
        <w:rPr>
          <w:rFonts w:ascii="Calibri" w:hAnsi="Calibri" w:cs="Calibri"/>
          <w:color w:val="000000" w:themeColor="text1"/>
          <w:sz w:val="24"/>
          <w:lang w:val="en"/>
        </w:rPr>
        <w:t>NxrA</w:t>
      </w:r>
      <w:proofErr w:type="spellEnd"/>
      <w:r w:rsidR="00467D06" w:rsidRPr="00467D06">
        <w:rPr>
          <w:rFonts w:ascii="Calibri" w:hAnsi="Calibri" w:cs="Calibri"/>
          <w:color w:val="000000" w:themeColor="text1"/>
          <w:sz w:val="24"/>
          <w:lang w:val="en"/>
        </w:rPr>
        <w:t xml:space="preserve"> of the experimentally verified nitrifying </w:t>
      </w:r>
      <w:proofErr w:type="spellStart"/>
      <w:r w:rsidR="00467D06" w:rsidRPr="00467D06">
        <w:rPr>
          <w:rFonts w:ascii="Calibri" w:hAnsi="Calibri" w:cs="Calibri"/>
          <w:i/>
          <w:iCs/>
          <w:color w:val="000000" w:themeColor="text1"/>
          <w:sz w:val="24"/>
          <w:lang w:val="en"/>
        </w:rPr>
        <w:t>Candidatus</w:t>
      </w:r>
      <w:proofErr w:type="spellEnd"/>
      <w:r w:rsidR="00467D06" w:rsidRPr="00467D06">
        <w:rPr>
          <w:rFonts w:ascii="Calibri" w:hAnsi="Calibri" w:cs="Calibri"/>
          <w:color w:val="000000" w:themeColor="text1"/>
          <w:sz w:val="24"/>
          <w:lang w:val="en"/>
        </w:rPr>
        <w:t xml:space="preserve"> </w:t>
      </w:r>
      <w:proofErr w:type="spellStart"/>
      <w:r w:rsidR="00467D06" w:rsidRPr="00467D06">
        <w:rPr>
          <w:rFonts w:ascii="Calibri" w:hAnsi="Calibri" w:cs="Calibri"/>
          <w:i/>
          <w:iCs/>
          <w:color w:val="000000" w:themeColor="text1"/>
          <w:sz w:val="24"/>
          <w:lang w:val="en"/>
        </w:rPr>
        <w:t>Nitrotaga</w:t>
      </w:r>
      <w:proofErr w:type="spellEnd"/>
      <w:r w:rsidR="00467D06" w:rsidRPr="00467D06">
        <w:rPr>
          <w:rFonts w:ascii="Calibri" w:hAnsi="Calibri" w:cs="Calibri"/>
          <w:i/>
          <w:iCs/>
          <w:color w:val="000000" w:themeColor="text1"/>
          <w:sz w:val="24"/>
          <w:lang w:val="en"/>
        </w:rPr>
        <w:t xml:space="preserve"> </w:t>
      </w:r>
      <w:proofErr w:type="spellStart"/>
      <w:r w:rsidR="00467D06" w:rsidRPr="00467D06">
        <w:rPr>
          <w:rFonts w:ascii="Calibri" w:hAnsi="Calibri" w:cs="Calibri"/>
          <w:i/>
          <w:iCs/>
          <w:color w:val="000000" w:themeColor="text1"/>
          <w:sz w:val="24"/>
          <w:lang w:val="en"/>
        </w:rPr>
        <w:t>arctica</w:t>
      </w:r>
      <w:proofErr w:type="spellEnd"/>
      <w:r w:rsidR="00467D06" w:rsidRPr="00467D06">
        <w:rPr>
          <w:rFonts w:ascii="Calibri" w:hAnsi="Calibri" w:cs="Calibri"/>
          <w:i/>
          <w:iCs/>
          <w:color w:val="000000" w:themeColor="text1"/>
          <w:sz w:val="24"/>
          <w:lang w:val="en"/>
        </w:rPr>
        <w:t xml:space="preserve"> 6680</w:t>
      </w:r>
      <w:r w:rsidR="00467D06" w:rsidRPr="00467D06">
        <w:rPr>
          <w:rFonts w:ascii="Calibri" w:hAnsi="Calibri" w:cs="Calibri"/>
          <w:color w:val="000000" w:themeColor="text1"/>
          <w:sz w:val="24"/>
          <w:lang w:val="en"/>
        </w:rPr>
        <w:t xml:space="preserve"> (23% similarity with WP_239795842.1</w:t>
      </w:r>
      <w:r w:rsidR="00467D06" w:rsidRPr="00467D06">
        <w:rPr>
          <w:rFonts w:ascii="Calibri" w:hAnsi="Calibri" w:cs="Calibri" w:hint="eastAsia"/>
          <w:color w:val="000000" w:themeColor="text1"/>
          <w:sz w:val="24"/>
          <w:lang w:val="en"/>
        </w:rPr>
        <w:t>)</w:t>
      </w:r>
      <w:r w:rsidR="00467D06" w:rsidRPr="00467D06">
        <w:rPr>
          <w:rFonts w:ascii="Calibri" w:hAnsi="Calibri" w:cs="Calibri"/>
          <w:color w:val="000000" w:themeColor="text1"/>
          <w:sz w:val="24"/>
          <w:lang w:val="en"/>
        </w:rPr>
        <w:t>.</w:t>
      </w:r>
    </w:p>
    <w:p w14:paraId="4750622F" w14:textId="77777777" w:rsidR="00A229AA" w:rsidRDefault="00A229AA" w:rsidP="00DF63DD">
      <w:pPr>
        <w:widowControl/>
        <w:wordWrap/>
        <w:adjustRightInd w:val="0"/>
        <w:snapToGrid w:val="0"/>
        <w:spacing w:line="360" w:lineRule="auto"/>
        <w:ind w:firstLineChars="0" w:firstLine="0"/>
        <w:rPr>
          <w:rFonts w:cs="Arial"/>
          <w:b/>
          <w:color w:val="000000" w:themeColor="text1"/>
          <w:sz w:val="24"/>
          <w:lang w:val="en"/>
        </w:rPr>
      </w:pPr>
    </w:p>
    <w:p w14:paraId="6807C4F6" w14:textId="77777777" w:rsidR="00AC01AB" w:rsidRDefault="00AC01AB" w:rsidP="00DF63DD">
      <w:pPr>
        <w:widowControl/>
        <w:wordWrap/>
        <w:adjustRightInd w:val="0"/>
        <w:snapToGrid w:val="0"/>
        <w:spacing w:line="360" w:lineRule="auto"/>
        <w:ind w:firstLineChars="0" w:firstLine="0"/>
        <w:rPr>
          <w:rFonts w:cs="Arial"/>
          <w:b/>
          <w:color w:val="000000" w:themeColor="text1"/>
          <w:sz w:val="24"/>
          <w:lang w:val="en"/>
        </w:rPr>
      </w:pPr>
    </w:p>
    <w:p w14:paraId="78BD57C5" w14:textId="77777777" w:rsidR="00AC01AB" w:rsidRDefault="00AC01AB" w:rsidP="00DF63DD">
      <w:pPr>
        <w:widowControl/>
        <w:wordWrap/>
        <w:adjustRightInd w:val="0"/>
        <w:snapToGrid w:val="0"/>
        <w:spacing w:line="360" w:lineRule="auto"/>
        <w:ind w:firstLineChars="0" w:firstLine="0"/>
        <w:rPr>
          <w:rFonts w:cs="Arial"/>
          <w:b/>
          <w:color w:val="000000" w:themeColor="text1"/>
          <w:sz w:val="24"/>
          <w:lang w:val="en"/>
        </w:rPr>
      </w:pPr>
    </w:p>
    <w:p w14:paraId="590C3070" w14:textId="4A2E204B" w:rsidR="00A229AA" w:rsidRPr="00951F89" w:rsidRDefault="00A229AA" w:rsidP="00DF63DD">
      <w:pPr>
        <w:widowControl/>
        <w:wordWrap/>
        <w:adjustRightInd w:val="0"/>
        <w:snapToGrid w:val="0"/>
        <w:spacing w:line="360" w:lineRule="auto"/>
        <w:ind w:firstLineChars="0" w:firstLine="0"/>
        <w:rPr>
          <w:rFonts w:ascii="Calibri" w:hAnsi="Calibri" w:cs="Calibri"/>
          <w:b/>
          <w:color w:val="000000" w:themeColor="text1"/>
          <w:sz w:val="24"/>
        </w:rPr>
      </w:pPr>
      <w:r w:rsidRPr="00951F89">
        <w:rPr>
          <w:rFonts w:ascii="Calibri" w:hAnsi="Calibri" w:cs="Calibri"/>
          <w:b/>
          <w:color w:val="000000" w:themeColor="text1"/>
          <w:sz w:val="24"/>
        </w:rPr>
        <w:t>References</w:t>
      </w:r>
    </w:p>
    <w:p w14:paraId="78240BF7" w14:textId="3D70AA9C" w:rsidR="00283A65" w:rsidRPr="00283A65" w:rsidRDefault="00B84398" w:rsidP="00283A65">
      <w:pPr>
        <w:pStyle w:val="EndNoteBibliography"/>
        <w:ind w:left="720" w:firstLine="471"/>
      </w:pPr>
      <w:r w:rsidRPr="00951F89">
        <w:rPr>
          <w:rFonts w:ascii="Calibri" w:hAnsi="Calibri" w:cs="Calibri"/>
          <w:b/>
          <w:color w:val="000000" w:themeColor="text1"/>
          <w:sz w:val="24"/>
        </w:rPr>
        <w:fldChar w:fldCharType="begin"/>
      </w:r>
      <w:r w:rsidRPr="00951F89">
        <w:rPr>
          <w:rFonts w:ascii="Calibri" w:hAnsi="Calibri" w:cs="Calibri"/>
          <w:b/>
          <w:color w:val="000000" w:themeColor="text1"/>
          <w:sz w:val="24"/>
        </w:rPr>
        <w:instrText xml:space="preserve"> ADDIN EN.REFLIST </w:instrText>
      </w:r>
      <w:r w:rsidRPr="00951F89">
        <w:rPr>
          <w:rFonts w:ascii="Calibri" w:hAnsi="Calibri" w:cs="Calibri"/>
          <w:b/>
          <w:color w:val="000000" w:themeColor="text1"/>
          <w:sz w:val="24"/>
        </w:rPr>
        <w:fldChar w:fldCharType="separate"/>
      </w:r>
      <w:bookmarkStart w:id="1" w:name="_ENREF_1"/>
      <w:r w:rsidR="00283A65" w:rsidRPr="00283A65">
        <w:t>1</w:t>
      </w:r>
      <w:r w:rsidR="00283A65" w:rsidRPr="00283A65">
        <w:tab/>
        <w:t>Priscu, J. C.</w:t>
      </w:r>
      <w:r w:rsidR="00283A65" w:rsidRPr="00283A65">
        <w:rPr>
          <w:i/>
        </w:rPr>
        <w:t xml:space="preserve"> et al.</w:t>
      </w:r>
      <w:r w:rsidR="00283A65" w:rsidRPr="00283A65">
        <w:t xml:space="preserve"> Scientific access into Mercer Subglacial Lake: scientific objectives, drilling operations and initial observations. </w:t>
      </w:r>
      <w:r w:rsidR="00283A65" w:rsidRPr="00283A65">
        <w:rPr>
          <w:i/>
        </w:rPr>
        <w:t>Annals of Glaciology</w:t>
      </w:r>
      <w:r w:rsidR="00283A65" w:rsidRPr="00283A65">
        <w:t xml:space="preserve">, 1-13 (2021). </w:t>
      </w:r>
      <w:hyperlink r:id="rId8" w:history="1">
        <w:r w:rsidR="00283A65" w:rsidRPr="00283A65">
          <w:rPr>
            <w:rStyle w:val="a4"/>
          </w:rPr>
          <w:t>https://doi.org/10.1017/aog.2021.10</w:t>
        </w:r>
        <w:bookmarkEnd w:id="1"/>
      </w:hyperlink>
    </w:p>
    <w:p w14:paraId="6B8DACBE" w14:textId="77777777" w:rsidR="00283A65" w:rsidRPr="00283A65" w:rsidRDefault="00283A65" w:rsidP="00283A65">
      <w:pPr>
        <w:pStyle w:val="EndNoteBibliography"/>
        <w:ind w:left="720" w:firstLine="400"/>
      </w:pPr>
      <w:bookmarkStart w:id="2" w:name="_ENREF_2"/>
      <w:r w:rsidRPr="00283A65">
        <w:t>2</w:t>
      </w:r>
      <w:r w:rsidRPr="00283A65">
        <w:tab/>
        <w:t>Davis, C. L.</w:t>
      </w:r>
      <w:r w:rsidRPr="00283A65">
        <w:rPr>
          <w:i/>
        </w:rPr>
        <w:t xml:space="preserve"> et al.</w:t>
      </w:r>
      <w:r w:rsidRPr="00283A65">
        <w:t xml:space="preserve"> Biogeochemical and historical drivers of microbial community composition and structure in sediments from Mercer Subglacial Lake, West Antarctica. </w:t>
      </w:r>
      <w:r w:rsidRPr="00283A65">
        <w:rPr>
          <w:i/>
        </w:rPr>
        <w:t>ISME communications</w:t>
      </w:r>
      <w:r w:rsidRPr="00283A65">
        <w:t xml:space="preserve"> </w:t>
      </w:r>
      <w:r w:rsidRPr="00283A65">
        <w:rPr>
          <w:b/>
        </w:rPr>
        <w:t>3</w:t>
      </w:r>
      <w:r w:rsidRPr="00283A65">
        <w:t xml:space="preserve">, 8 (2023). </w:t>
      </w:r>
      <w:bookmarkEnd w:id="2"/>
    </w:p>
    <w:p w14:paraId="04A5D9AE" w14:textId="77777777" w:rsidR="00283A65" w:rsidRPr="00283A65" w:rsidRDefault="00283A65" w:rsidP="00283A65">
      <w:pPr>
        <w:pStyle w:val="EndNoteBibliography"/>
        <w:ind w:left="720" w:firstLine="400"/>
      </w:pPr>
      <w:bookmarkStart w:id="3" w:name="_ENREF_3"/>
      <w:r w:rsidRPr="00283A65">
        <w:t>3</w:t>
      </w:r>
      <w:r w:rsidRPr="00283A65">
        <w:tab/>
        <w:t xml:space="preserve">Davis, C. L. </w:t>
      </w:r>
      <w:r w:rsidRPr="00283A65">
        <w:rPr>
          <w:i/>
        </w:rPr>
        <w:t>Ecology of Subglacial Lake Microbial Communities in West Antarctica</w:t>
      </w:r>
      <w:r w:rsidRPr="00283A65">
        <w:t>.  (University of Florida, 2022).</w:t>
      </w:r>
      <w:bookmarkEnd w:id="3"/>
    </w:p>
    <w:p w14:paraId="35E59971" w14:textId="34C50B5A" w:rsidR="00283A65" w:rsidRPr="00283A65" w:rsidRDefault="00283A65" w:rsidP="00283A65">
      <w:pPr>
        <w:pStyle w:val="EndNoteBibliography"/>
        <w:ind w:left="720" w:firstLine="400"/>
      </w:pPr>
      <w:bookmarkStart w:id="4" w:name="_ENREF_4"/>
      <w:r w:rsidRPr="00283A65">
        <w:t>4</w:t>
      </w:r>
      <w:r w:rsidRPr="00283A65">
        <w:tab/>
        <w:t>Stepanauskas, R.</w:t>
      </w:r>
      <w:r w:rsidRPr="00283A65">
        <w:rPr>
          <w:i/>
        </w:rPr>
        <w:t xml:space="preserve"> et al.</w:t>
      </w:r>
      <w:r w:rsidRPr="00283A65">
        <w:t xml:space="preserve"> Improved genome recovery and integrated cell-size analyses of individual uncultured microbial cells and viral particles. </w:t>
      </w:r>
      <w:r w:rsidRPr="00283A65">
        <w:rPr>
          <w:i/>
        </w:rPr>
        <w:t>Nat Commun</w:t>
      </w:r>
      <w:r w:rsidRPr="00283A65">
        <w:t xml:space="preserve"> </w:t>
      </w:r>
      <w:r w:rsidRPr="00283A65">
        <w:rPr>
          <w:b/>
        </w:rPr>
        <w:t>8</w:t>
      </w:r>
      <w:r w:rsidRPr="00283A65">
        <w:t xml:space="preserve">, 84 (2017). </w:t>
      </w:r>
      <w:hyperlink r:id="rId9" w:history="1">
        <w:r w:rsidRPr="00283A65">
          <w:rPr>
            <w:rStyle w:val="a4"/>
          </w:rPr>
          <w:t>https://doi.org/10.1038/s41467-017-00128-z</w:t>
        </w:r>
        <w:bookmarkEnd w:id="4"/>
      </w:hyperlink>
    </w:p>
    <w:p w14:paraId="3131B28A" w14:textId="77777777" w:rsidR="00283A65" w:rsidRPr="00283A65" w:rsidRDefault="00283A65" w:rsidP="00283A65">
      <w:pPr>
        <w:pStyle w:val="EndNoteBibliography"/>
        <w:ind w:left="720" w:firstLine="400"/>
      </w:pPr>
      <w:bookmarkStart w:id="5" w:name="_ENREF_5"/>
      <w:r w:rsidRPr="00283A65">
        <w:t>5</w:t>
      </w:r>
      <w:r w:rsidRPr="00283A65">
        <w:tab/>
        <w:t>Bankevich, A.</w:t>
      </w:r>
      <w:r w:rsidRPr="00283A65">
        <w:rPr>
          <w:i/>
        </w:rPr>
        <w:t xml:space="preserve"> et al.</w:t>
      </w:r>
      <w:r w:rsidRPr="00283A65">
        <w:t xml:space="preserve"> SPAdes: a new genome assembly algorithm and its applications to single-cell sequencing. </w:t>
      </w:r>
      <w:r w:rsidRPr="00283A65">
        <w:rPr>
          <w:i/>
        </w:rPr>
        <w:t>Journal of computational biology</w:t>
      </w:r>
      <w:r w:rsidRPr="00283A65">
        <w:t xml:space="preserve"> </w:t>
      </w:r>
      <w:r w:rsidRPr="00283A65">
        <w:rPr>
          <w:b/>
        </w:rPr>
        <w:t>19</w:t>
      </w:r>
      <w:r w:rsidRPr="00283A65">
        <w:t xml:space="preserve">, 455-477 (2012). </w:t>
      </w:r>
      <w:bookmarkEnd w:id="5"/>
    </w:p>
    <w:p w14:paraId="1412919C" w14:textId="77777777" w:rsidR="00283A65" w:rsidRPr="00283A65" w:rsidRDefault="00283A65" w:rsidP="00283A65">
      <w:pPr>
        <w:pStyle w:val="EndNoteBibliography"/>
        <w:ind w:left="720" w:firstLine="400"/>
      </w:pPr>
      <w:bookmarkStart w:id="6" w:name="_ENREF_6"/>
      <w:r w:rsidRPr="00283A65">
        <w:t>6</w:t>
      </w:r>
      <w:r w:rsidRPr="00283A65">
        <w:tab/>
        <w:t xml:space="preserve">Parks, D. H., Imelfort, M., Skennerton, C. T., Hugenholtz, P. &amp; Tyson, G. W. CheckM: assessing the quality of microbial genomes recovered from isolates, single cells, and metagenomes. </w:t>
      </w:r>
      <w:r w:rsidRPr="00283A65">
        <w:rPr>
          <w:i/>
        </w:rPr>
        <w:t>Genome research</w:t>
      </w:r>
      <w:r w:rsidRPr="00283A65">
        <w:t xml:space="preserve"> </w:t>
      </w:r>
      <w:r w:rsidRPr="00283A65">
        <w:rPr>
          <w:b/>
        </w:rPr>
        <w:t>25</w:t>
      </w:r>
      <w:r w:rsidRPr="00283A65">
        <w:t xml:space="preserve">, 1043-1055 (2015). </w:t>
      </w:r>
      <w:bookmarkEnd w:id="6"/>
    </w:p>
    <w:p w14:paraId="2FA474D9" w14:textId="68347C07" w:rsidR="00283A65" w:rsidRPr="00283A65" w:rsidRDefault="00283A65" w:rsidP="00283A65">
      <w:pPr>
        <w:pStyle w:val="EndNoteBibliography"/>
        <w:ind w:left="720" w:firstLine="400"/>
      </w:pPr>
      <w:bookmarkStart w:id="7" w:name="_ENREF_7"/>
      <w:r w:rsidRPr="00283A65">
        <w:t>7</w:t>
      </w:r>
      <w:r w:rsidRPr="00283A65">
        <w:tab/>
        <w:t>Astashyn, A.</w:t>
      </w:r>
      <w:r w:rsidRPr="00283A65">
        <w:rPr>
          <w:i/>
        </w:rPr>
        <w:t xml:space="preserve"> et al.</w:t>
      </w:r>
      <w:r w:rsidRPr="00283A65">
        <w:t xml:space="preserve"> Rapid and sensitive detection of genome contamination at scale with FCS-GX. </w:t>
      </w:r>
      <w:r w:rsidRPr="00283A65">
        <w:rPr>
          <w:i/>
        </w:rPr>
        <w:t>bioRxiv</w:t>
      </w:r>
      <w:r w:rsidRPr="00283A65">
        <w:t xml:space="preserve"> (2023). </w:t>
      </w:r>
      <w:hyperlink r:id="rId10" w:history="1">
        <w:r w:rsidRPr="00283A65">
          <w:rPr>
            <w:rStyle w:val="a4"/>
          </w:rPr>
          <w:t>https://doi.org/10.1101/2023.06.02.543519</w:t>
        </w:r>
        <w:bookmarkEnd w:id="7"/>
      </w:hyperlink>
    </w:p>
    <w:p w14:paraId="10314203" w14:textId="7E24DAF5" w:rsidR="00283A65" w:rsidRPr="00283A65" w:rsidRDefault="00283A65" w:rsidP="00283A65">
      <w:pPr>
        <w:pStyle w:val="EndNoteBibliography"/>
        <w:ind w:left="720" w:firstLine="400"/>
      </w:pPr>
      <w:bookmarkStart w:id="8" w:name="_ENREF_8"/>
      <w:r w:rsidRPr="00283A65">
        <w:t>8</w:t>
      </w:r>
      <w:r w:rsidRPr="00283A65">
        <w:tab/>
        <w:t xml:space="preserve">Roux, S., Enault, F., Hurwitz, B. L. &amp; Sullivan, M. B. VirSorter: mining viral signal from microbial genomic data. </w:t>
      </w:r>
      <w:r w:rsidRPr="00283A65">
        <w:rPr>
          <w:i/>
        </w:rPr>
        <w:t>PeerJ</w:t>
      </w:r>
      <w:r w:rsidRPr="00283A65">
        <w:t xml:space="preserve"> </w:t>
      </w:r>
      <w:r w:rsidRPr="00283A65">
        <w:rPr>
          <w:b/>
        </w:rPr>
        <w:t>3</w:t>
      </w:r>
      <w:r w:rsidRPr="00283A65">
        <w:t xml:space="preserve">, e985 (2015). </w:t>
      </w:r>
      <w:hyperlink r:id="rId11" w:history="1">
        <w:r w:rsidRPr="00283A65">
          <w:rPr>
            <w:rStyle w:val="a4"/>
          </w:rPr>
          <w:t>https://doi.org/10.7717/peerj.985</w:t>
        </w:r>
        <w:bookmarkEnd w:id="8"/>
      </w:hyperlink>
    </w:p>
    <w:p w14:paraId="00EDEA98" w14:textId="77777777" w:rsidR="00283A65" w:rsidRPr="00283A65" w:rsidRDefault="00283A65" w:rsidP="00283A65">
      <w:pPr>
        <w:pStyle w:val="EndNoteBibliography"/>
        <w:ind w:left="720" w:firstLine="400"/>
      </w:pPr>
      <w:bookmarkStart w:id="9" w:name="_ENREF_9"/>
      <w:r w:rsidRPr="00283A65">
        <w:t>9</w:t>
      </w:r>
      <w:r w:rsidRPr="00283A65">
        <w:tab/>
        <w:t xml:space="preserve">Schloter, M., Lebuhn, M., Heulin, T. &amp; Hartmann, A. Ecology and evolution of bacterial microdiversity. </w:t>
      </w:r>
      <w:r w:rsidRPr="00283A65">
        <w:rPr>
          <w:i/>
        </w:rPr>
        <w:t>FEMS microbiology reviews</w:t>
      </w:r>
      <w:r w:rsidRPr="00283A65">
        <w:t xml:space="preserve"> </w:t>
      </w:r>
      <w:r w:rsidRPr="00283A65">
        <w:rPr>
          <w:b/>
        </w:rPr>
        <w:t>24</w:t>
      </w:r>
      <w:r w:rsidRPr="00283A65">
        <w:t xml:space="preserve">, 647-660 (2000). </w:t>
      </w:r>
      <w:bookmarkEnd w:id="9"/>
    </w:p>
    <w:p w14:paraId="33D4D1E5" w14:textId="77777777" w:rsidR="00283A65" w:rsidRPr="00283A65" w:rsidRDefault="00283A65" w:rsidP="00283A65">
      <w:pPr>
        <w:pStyle w:val="EndNoteBibliography"/>
        <w:ind w:left="720" w:firstLine="400"/>
      </w:pPr>
      <w:bookmarkStart w:id="10" w:name="_ENREF_10"/>
      <w:r w:rsidRPr="00283A65">
        <w:t>10</w:t>
      </w:r>
      <w:r w:rsidRPr="00283A65">
        <w:tab/>
        <w:t>Vick-Majors, T. J.</w:t>
      </w:r>
      <w:r w:rsidRPr="00283A65">
        <w:rPr>
          <w:i/>
        </w:rPr>
        <w:t xml:space="preserve"> et al.</w:t>
      </w:r>
      <w:r w:rsidRPr="00283A65">
        <w:t xml:space="preserve"> Physiological ecology of microorganisms in subglacial Lake Whillans. </w:t>
      </w:r>
      <w:r w:rsidRPr="00283A65">
        <w:rPr>
          <w:i/>
        </w:rPr>
        <w:t>Frontiers in microbiology</w:t>
      </w:r>
      <w:r w:rsidRPr="00283A65">
        <w:t xml:space="preserve"> </w:t>
      </w:r>
      <w:r w:rsidRPr="00283A65">
        <w:rPr>
          <w:b/>
        </w:rPr>
        <w:t>7</w:t>
      </w:r>
      <w:r w:rsidRPr="00283A65">
        <w:t xml:space="preserve">, 1705 (2016). </w:t>
      </w:r>
      <w:bookmarkEnd w:id="10"/>
    </w:p>
    <w:p w14:paraId="5AD70407" w14:textId="77777777" w:rsidR="00283A65" w:rsidRPr="00283A65" w:rsidRDefault="00283A65" w:rsidP="00283A65">
      <w:pPr>
        <w:pStyle w:val="EndNoteBibliography"/>
        <w:ind w:left="720" w:firstLine="400"/>
      </w:pPr>
      <w:bookmarkStart w:id="11" w:name="_ENREF_11"/>
      <w:r w:rsidRPr="00283A65">
        <w:t>11</w:t>
      </w:r>
      <w:r w:rsidRPr="00283A65">
        <w:tab/>
        <w:t xml:space="preserve">Weller, C. &amp; Wu, M. A generation-time effect on the rate of molecular evolution in bacteria. </w:t>
      </w:r>
      <w:r w:rsidRPr="00283A65">
        <w:rPr>
          <w:i/>
        </w:rPr>
        <w:t>Evolution</w:t>
      </w:r>
      <w:r w:rsidRPr="00283A65">
        <w:t xml:space="preserve"> </w:t>
      </w:r>
      <w:r w:rsidRPr="00283A65">
        <w:rPr>
          <w:b/>
        </w:rPr>
        <w:t>69</w:t>
      </w:r>
      <w:r w:rsidRPr="00283A65">
        <w:t xml:space="preserve">, 643-652 (2015). </w:t>
      </w:r>
      <w:bookmarkEnd w:id="11"/>
    </w:p>
    <w:p w14:paraId="0FA16A48" w14:textId="77777777" w:rsidR="00283A65" w:rsidRPr="00283A65" w:rsidRDefault="00283A65" w:rsidP="00283A65">
      <w:pPr>
        <w:pStyle w:val="EndNoteBibliography"/>
        <w:ind w:left="720" w:firstLine="400"/>
      </w:pPr>
      <w:bookmarkStart w:id="12" w:name="_ENREF_12"/>
      <w:r w:rsidRPr="00283A65">
        <w:t>12</w:t>
      </w:r>
      <w:r w:rsidRPr="00283A65">
        <w:tab/>
        <w:t>Albanese, D.</w:t>
      </w:r>
      <w:r w:rsidRPr="00283A65">
        <w:rPr>
          <w:i/>
        </w:rPr>
        <w:t xml:space="preserve"> et al.</w:t>
      </w:r>
      <w:r w:rsidRPr="00283A65">
        <w:t xml:space="preserve"> Pre-Cambrian roots of novel Antarctic cryptoendolithic bacterial lineages. </w:t>
      </w:r>
      <w:r w:rsidRPr="00283A65">
        <w:rPr>
          <w:i/>
        </w:rPr>
        <w:t>Microbiome</w:t>
      </w:r>
      <w:r w:rsidRPr="00283A65">
        <w:t xml:space="preserve"> </w:t>
      </w:r>
      <w:r w:rsidRPr="00283A65">
        <w:rPr>
          <w:b/>
        </w:rPr>
        <w:t>9</w:t>
      </w:r>
      <w:r w:rsidRPr="00283A65">
        <w:t xml:space="preserve">, 1-15 (2021). </w:t>
      </w:r>
      <w:bookmarkEnd w:id="12"/>
    </w:p>
    <w:p w14:paraId="49AB23B4" w14:textId="05C27223" w:rsidR="00B84398" w:rsidRPr="00A229AA" w:rsidRDefault="00B84398" w:rsidP="00810EA9">
      <w:pPr>
        <w:wordWrap/>
        <w:ind w:firstLineChars="0" w:firstLine="0"/>
        <w:rPr>
          <w:rFonts w:cs="Arial"/>
          <w:b/>
          <w:color w:val="000000" w:themeColor="text1"/>
          <w:sz w:val="24"/>
        </w:rPr>
      </w:pPr>
      <w:r w:rsidRPr="00951F89">
        <w:rPr>
          <w:rFonts w:ascii="Calibri" w:hAnsi="Calibri" w:cs="Calibri"/>
          <w:b/>
          <w:color w:val="000000" w:themeColor="text1"/>
          <w:sz w:val="24"/>
        </w:rPr>
        <w:lastRenderedPageBreak/>
        <w:fldChar w:fldCharType="end"/>
      </w:r>
    </w:p>
    <w:sectPr w:rsidR="00B84398" w:rsidRPr="00A229AA" w:rsidSect="00D35BFC">
      <w:headerReference w:type="even" r:id="rId12"/>
      <w:headerReference w:type="default" r:id="rId13"/>
      <w:footerReference w:type="even" r:id="rId14"/>
      <w:footerReference w:type="default" r:id="rId15"/>
      <w:headerReference w:type="first" r:id="rId16"/>
      <w:footerReference w:type="first" r:id="rId17"/>
      <w:pgSz w:w="11906" w:h="16838" w:code="9"/>
      <w:pgMar w:top="1701" w:right="1418" w:bottom="1701" w:left="1418" w:header="851" w:footer="992" w:gutter="0"/>
      <w:lnNumType w:countBy="1" w:restart="continuous"/>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28AA7A" w14:textId="77777777" w:rsidR="004A5F57" w:rsidRDefault="004A5F57" w:rsidP="00A407D1">
      <w:pPr>
        <w:ind w:left="400" w:firstLine="400"/>
      </w:pPr>
      <w:r>
        <w:separator/>
      </w:r>
    </w:p>
  </w:endnote>
  <w:endnote w:type="continuationSeparator" w:id="0">
    <w:p w14:paraId="3DE8C785" w14:textId="77777777" w:rsidR="004A5F57" w:rsidRDefault="004A5F57" w:rsidP="00A407D1">
      <w:pPr>
        <w:ind w:left="400" w:firstLine="400"/>
      </w:pPr>
      <w:r>
        <w:continuationSeparator/>
      </w:r>
    </w:p>
  </w:endnote>
  <w:endnote w:type="continuationNotice" w:id="1">
    <w:p w14:paraId="42A59F5A" w14:textId="77777777" w:rsidR="004A5F57" w:rsidRDefault="004A5F57">
      <w:pPr>
        <w:ind w:left="400" w:firstLine="40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바탕">
    <w:altName w:val="Batang"/>
    <w:panose1 w:val="02030600000101010101"/>
    <w:charset w:val="81"/>
    <w:family w:val="roman"/>
    <w:pitch w:val="variable"/>
    <w:sig w:usb0="B00002AF" w:usb1="69D77CFB" w:usb2="00000030" w:usb3="00000000" w:csb0="0008009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Shruti">
    <w:altName w:val="Cambria Math"/>
    <w:panose1 w:val="02000500000000000000"/>
    <w:charset w:val="01"/>
    <w:family w:val="roman"/>
    <w:notTrueType/>
    <w:pitch w:val="variable"/>
  </w:font>
  <w:font w:name="굴림">
    <w:altName w:val="Gulim"/>
    <w:panose1 w:val="020B0600000101010101"/>
    <w:charset w:val="81"/>
    <w:family w:val="moder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FFEF35" w14:textId="77777777" w:rsidR="00C937F7" w:rsidRDefault="00C937F7">
    <w:pPr>
      <w:pStyle w:val="a6"/>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2DBCA1" w14:textId="1BEB806B" w:rsidR="00140DE2" w:rsidRDefault="00140DE2">
    <w:pPr>
      <w:pStyle w:val="a6"/>
      <w:ind w:leftChars="200" w:left="400" w:firstLine="400"/>
      <w:jc w:val="center"/>
    </w:pPr>
    <w:r>
      <w:fldChar w:fldCharType="begin"/>
    </w:r>
    <w:r>
      <w:instrText xml:space="preserve"> PAGE   \* MERGEFORMAT </w:instrText>
    </w:r>
    <w:r>
      <w:fldChar w:fldCharType="separate"/>
    </w:r>
    <w:r w:rsidR="00E47EAA" w:rsidRPr="00E47EAA">
      <w:rPr>
        <w:noProof/>
        <w:lang w:val="ko-KR"/>
      </w:rPr>
      <w:t>6</w:t>
    </w:r>
    <w:r>
      <w:fldChar w:fldCharType="end"/>
    </w:r>
  </w:p>
  <w:p w14:paraId="37AA27E8" w14:textId="77777777" w:rsidR="00140DE2" w:rsidRDefault="00140DE2">
    <w:pPr>
      <w:pStyle w:val="a6"/>
      <w:ind w:leftChars="200" w:left="400" w:firstLine="40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61C29F" w14:textId="77777777" w:rsidR="00C937F7" w:rsidRDefault="00C937F7">
    <w:pPr>
      <w:pStyle w:val="a6"/>
      <w:ind w:firstLine="40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B36912" w14:textId="77777777" w:rsidR="004A5F57" w:rsidRDefault="004A5F57" w:rsidP="00A407D1">
      <w:pPr>
        <w:ind w:left="400" w:firstLine="400"/>
      </w:pPr>
      <w:r>
        <w:separator/>
      </w:r>
    </w:p>
  </w:footnote>
  <w:footnote w:type="continuationSeparator" w:id="0">
    <w:p w14:paraId="0AEB7C67" w14:textId="77777777" w:rsidR="004A5F57" w:rsidRDefault="004A5F57" w:rsidP="00A407D1">
      <w:pPr>
        <w:ind w:left="400" w:firstLine="400"/>
      </w:pPr>
      <w:r>
        <w:continuationSeparator/>
      </w:r>
    </w:p>
  </w:footnote>
  <w:footnote w:type="continuationNotice" w:id="1">
    <w:p w14:paraId="15595C8B" w14:textId="77777777" w:rsidR="004A5F57" w:rsidRDefault="004A5F57">
      <w:pPr>
        <w:ind w:left="400" w:firstLine="40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C8EEB0" w14:textId="77777777" w:rsidR="00C937F7" w:rsidRDefault="00C937F7">
    <w:pPr>
      <w:pStyle w:val="a5"/>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112EB0" w14:textId="77777777" w:rsidR="00C937F7" w:rsidRDefault="00C937F7">
    <w:pPr>
      <w:pStyle w:val="a5"/>
      <w:ind w:firstLine="40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852EA7" w14:textId="77777777" w:rsidR="00C937F7" w:rsidRDefault="00C937F7">
    <w:pPr>
      <w:pStyle w:val="a5"/>
      <w:ind w:firstLine="40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1A2F33"/>
    <w:multiLevelType w:val="hybridMultilevel"/>
    <w:tmpl w:val="432670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726A52"/>
    <w:multiLevelType w:val="hybridMultilevel"/>
    <w:tmpl w:val="4BEE71A8"/>
    <w:lvl w:ilvl="0" w:tplc="A6B85398">
      <w:start w:val="1"/>
      <w:numFmt w:val="decimal"/>
      <w:lvlText w:val="%1."/>
      <w:lvlJc w:val="left"/>
      <w:pPr>
        <w:ind w:left="555" w:hanging="360"/>
      </w:pPr>
      <w:rPr>
        <w:rFonts w:hint="default"/>
      </w:rPr>
    </w:lvl>
    <w:lvl w:ilvl="1" w:tplc="04090019" w:tentative="1">
      <w:start w:val="1"/>
      <w:numFmt w:val="lowerLetter"/>
      <w:lvlText w:val="%2."/>
      <w:lvlJc w:val="left"/>
      <w:pPr>
        <w:ind w:left="1275" w:hanging="360"/>
      </w:pPr>
    </w:lvl>
    <w:lvl w:ilvl="2" w:tplc="0409001B" w:tentative="1">
      <w:start w:val="1"/>
      <w:numFmt w:val="lowerRoman"/>
      <w:lvlText w:val="%3."/>
      <w:lvlJc w:val="right"/>
      <w:pPr>
        <w:ind w:left="1995" w:hanging="180"/>
      </w:pPr>
    </w:lvl>
    <w:lvl w:ilvl="3" w:tplc="0409000F" w:tentative="1">
      <w:start w:val="1"/>
      <w:numFmt w:val="decimal"/>
      <w:lvlText w:val="%4."/>
      <w:lvlJc w:val="left"/>
      <w:pPr>
        <w:ind w:left="2715" w:hanging="360"/>
      </w:pPr>
    </w:lvl>
    <w:lvl w:ilvl="4" w:tplc="04090019" w:tentative="1">
      <w:start w:val="1"/>
      <w:numFmt w:val="lowerLetter"/>
      <w:lvlText w:val="%5."/>
      <w:lvlJc w:val="left"/>
      <w:pPr>
        <w:ind w:left="3435" w:hanging="360"/>
      </w:pPr>
    </w:lvl>
    <w:lvl w:ilvl="5" w:tplc="0409001B" w:tentative="1">
      <w:start w:val="1"/>
      <w:numFmt w:val="lowerRoman"/>
      <w:lvlText w:val="%6."/>
      <w:lvlJc w:val="right"/>
      <w:pPr>
        <w:ind w:left="4155" w:hanging="180"/>
      </w:pPr>
    </w:lvl>
    <w:lvl w:ilvl="6" w:tplc="0409000F" w:tentative="1">
      <w:start w:val="1"/>
      <w:numFmt w:val="decimal"/>
      <w:lvlText w:val="%7."/>
      <w:lvlJc w:val="left"/>
      <w:pPr>
        <w:ind w:left="4875" w:hanging="360"/>
      </w:pPr>
    </w:lvl>
    <w:lvl w:ilvl="7" w:tplc="04090019" w:tentative="1">
      <w:start w:val="1"/>
      <w:numFmt w:val="lowerLetter"/>
      <w:lvlText w:val="%8."/>
      <w:lvlJc w:val="left"/>
      <w:pPr>
        <w:ind w:left="5595" w:hanging="360"/>
      </w:pPr>
    </w:lvl>
    <w:lvl w:ilvl="8" w:tplc="0409001B" w:tentative="1">
      <w:start w:val="1"/>
      <w:numFmt w:val="lowerRoman"/>
      <w:lvlText w:val="%9."/>
      <w:lvlJc w:val="right"/>
      <w:pPr>
        <w:ind w:left="6315" w:hanging="180"/>
      </w:pPr>
    </w:lvl>
  </w:abstractNum>
  <w:abstractNum w:abstractNumId="2" w15:restartNumberingAfterBreak="0">
    <w:nsid w:val="068D7466"/>
    <w:multiLevelType w:val="hybridMultilevel"/>
    <w:tmpl w:val="3CFE4016"/>
    <w:lvl w:ilvl="0" w:tplc="C8F4D962">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 w15:restartNumberingAfterBreak="0">
    <w:nsid w:val="0A9068F3"/>
    <w:multiLevelType w:val="hybridMultilevel"/>
    <w:tmpl w:val="5F4AF9B4"/>
    <w:lvl w:ilvl="0" w:tplc="A1E43680">
      <w:start w:val="1"/>
      <w:numFmt w:val="decimal"/>
      <w:lvlText w:val="%1."/>
      <w:lvlJc w:val="left"/>
      <w:pPr>
        <w:ind w:left="465" w:hanging="360"/>
      </w:pPr>
      <w:rPr>
        <w:rFonts w:hint="default"/>
      </w:rPr>
    </w:lvl>
    <w:lvl w:ilvl="1" w:tplc="04090019" w:tentative="1">
      <w:start w:val="1"/>
      <w:numFmt w:val="lowerLetter"/>
      <w:lvlText w:val="%2."/>
      <w:lvlJc w:val="left"/>
      <w:pPr>
        <w:ind w:left="1185" w:hanging="360"/>
      </w:pPr>
    </w:lvl>
    <w:lvl w:ilvl="2" w:tplc="0409001B" w:tentative="1">
      <w:start w:val="1"/>
      <w:numFmt w:val="lowerRoman"/>
      <w:lvlText w:val="%3."/>
      <w:lvlJc w:val="right"/>
      <w:pPr>
        <w:ind w:left="1905" w:hanging="180"/>
      </w:pPr>
    </w:lvl>
    <w:lvl w:ilvl="3" w:tplc="0409000F" w:tentative="1">
      <w:start w:val="1"/>
      <w:numFmt w:val="decimal"/>
      <w:lvlText w:val="%4."/>
      <w:lvlJc w:val="left"/>
      <w:pPr>
        <w:ind w:left="2625" w:hanging="360"/>
      </w:pPr>
    </w:lvl>
    <w:lvl w:ilvl="4" w:tplc="04090019" w:tentative="1">
      <w:start w:val="1"/>
      <w:numFmt w:val="lowerLetter"/>
      <w:lvlText w:val="%5."/>
      <w:lvlJc w:val="left"/>
      <w:pPr>
        <w:ind w:left="3345" w:hanging="360"/>
      </w:pPr>
    </w:lvl>
    <w:lvl w:ilvl="5" w:tplc="0409001B" w:tentative="1">
      <w:start w:val="1"/>
      <w:numFmt w:val="lowerRoman"/>
      <w:lvlText w:val="%6."/>
      <w:lvlJc w:val="right"/>
      <w:pPr>
        <w:ind w:left="4065" w:hanging="180"/>
      </w:pPr>
    </w:lvl>
    <w:lvl w:ilvl="6" w:tplc="0409000F" w:tentative="1">
      <w:start w:val="1"/>
      <w:numFmt w:val="decimal"/>
      <w:lvlText w:val="%7."/>
      <w:lvlJc w:val="left"/>
      <w:pPr>
        <w:ind w:left="4785" w:hanging="360"/>
      </w:pPr>
    </w:lvl>
    <w:lvl w:ilvl="7" w:tplc="04090019" w:tentative="1">
      <w:start w:val="1"/>
      <w:numFmt w:val="lowerLetter"/>
      <w:lvlText w:val="%8."/>
      <w:lvlJc w:val="left"/>
      <w:pPr>
        <w:ind w:left="5505" w:hanging="360"/>
      </w:pPr>
    </w:lvl>
    <w:lvl w:ilvl="8" w:tplc="0409001B" w:tentative="1">
      <w:start w:val="1"/>
      <w:numFmt w:val="lowerRoman"/>
      <w:lvlText w:val="%9."/>
      <w:lvlJc w:val="right"/>
      <w:pPr>
        <w:ind w:left="6225" w:hanging="180"/>
      </w:pPr>
    </w:lvl>
  </w:abstractNum>
  <w:abstractNum w:abstractNumId="4" w15:restartNumberingAfterBreak="0">
    <w:nsid w:val="0F950169"/>
    <w:multiLevelType w:val="hybridMultilevel"/>
    <w:tmpl w:val="8A6849AE"/>
    <w:lvl w:ilvl="0" w:tplc="CB40EAE8">
      <w:start w:val="1"/>
      <w:numFmt w:val="decimal"/>
      <w:lvlText w:val="%1)"/>
      <w:lvlJc w:val="left"/>
      <w:pPr>
        <w:ind w:left="1440" w:hanging="360"/>
      </w:pPr>
      <w:rPr>
        <w:rFonts w:hint="default"/>
      </w:rPr>
    </w:lvl>
    <w:lvl w:ilvl="1" w:tplc="04090019" w:tentative="1">
      <w:start w:val="1"/>
      <w:numFmt w:val="upperLetter"/>
      <w:lvlText w:val="%2."/>
      <w:lvlJc w:val="left"/>
      <w:pPr>
        <w:ind w:left="1880" w:hanging="400"/>
      </w:pPr>
    </w:lvl>
    <w:lvl w:ilvl="2" w:tplc="0409001B" w:tentative="1">
      <w:start w:val="1"/>
      <w:numFmt w:val="lowerRoman"/>
      <w:lvlText w:val="%3."/>
      <w:lvlJc w:val="right"/>
      <w:pPr>
        <w:ind w:left="2280" w:hanging="400"/>
      </w:pPr>
    </w:lvl>
    <w:lvl w:ilvl="3" w:tplc="0409000F" w:tentative="1">
      <w:start w:val="1"/>
      <w:numFmt w:val="decimal"/>
      <w:lvlText w:val="%4."/>
      <w:lvlJc w:val="left"/>
      <w:pPr>
        <w:ind w:left="2680" w:hanging="400"/>
      </w:pPr>
    </w:lvl>
    <w:lvl w:ilvl="4" w:tplc="04090019" w:tentative="1">
      <w:start w:val="1"/>
      <w:numFmt w:val="upperLetter"/>
      <w:lvlText w:val="%5."/>
      <w:lvlJc w:val="left"/>
      <w:pPr>
        <w:ind w:left="3080" w:hanging="400"/>
      </w:pPr>
    </w:lvl>
    <w:lvl w:ilvl="5" w:tplc="0409001B" w:tentative="1">
      <w:start w:val="1"/>
      <w:numFmt w:val="lowerRoman"/>
      <w:lvlText w:val="%6."/>
      <w:lvlJc w:val="right"/>
      <w:pPr>
        <w:ind w:left="3480" w:hanging="400"/>
      </w:pPr>
    </w:lvl>
    <w:lvl w:ilvl="6" w:tplc="0409000F" w:tentative="1">
      <w:start w:val="1"/>
      <w:numFmt w:val="decimal"/>
      <w:lvlText w:val="%7."/>
      <w:lvlJc w:val="left"/>
      <w:pPr>
        <w:ind w:left="3880" w:hanging="400"/>
      </w:pPr>
    </w:lvl>
    <w:lvl w:ilvl="7" w:tplc="04090019" w:tentative="1">
      <w:start w:val="1"/>
      <w:numFmt w:val="upperLetter"/>
      <w:lvlText w:val="%8."/>
      <w:lvlJc w:val="left"/>
      <w:pPr>
        <w:ind w:left="4280" w:hanging="400"/>
      </w:pPr>
    </w:lvl>
    <w:lvl w:ilvl="8" w:tplc="0409001B" w:tentative="1">
      <w:start w:val="1"/>
      <w:numFmt w:val="lowerRoman"/>
      <w:lvlText w:val="%9."/>
      <w:lvlJc w:val="right"/>
      <w:pPr>
        <w:ind w:left="4680" w:hanging="400"/>
      </w:pPr>
    </w:lvl>
  </w:abstractNum>
  <w:abstractNum w:abstractNumId="5" w15:restartNumberingAfterBreak="0">
    <w:nsid w:val="150C31BB"/>
    <w:multiLevelType w:val="multilevel"/>
    <w:tmpl w:val="1786D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572708D"/>
    <w:multiLevelType w:val="hybridMultilevel"/>
    <w:tmpl w:val="5ABAF940"/>
    <w:lvl w:ilvl="0" w:tplc="F1167928">
      <w:start w:val="1"/>
      <w:numFmt w:val="decimal"/>
      <w:lvlText w:val="%1."/>
      <w:lvlJc w:val="left"/>
      <w:pPr>
        <w:ind w:left="555" w:hanging="360"/>
      </w:pPr>
      <w:rPr>
        <w:rFonts w:hint="default"/>
      </w:rPr>
    </w:lvl>
    <w:lvl w:ilvl="1" w:tplc="04090019" w:tentative="1">
      <w:start w:val="1"/>
      <w:numFmt w:val="lowerLetter"/>
      <w:lvlText w:val="%2."/>
      <w:lvlJc w:val="left"/>
      <w:pPr>
        <w:ind w:left="1275" w:hanging="360"/>
      </w:pPr>
    </w:lvl>
    <w:lvl w:ilvl="2" w:tplc="0409001B" w:tentative="1">
      <w:start w:val="1"/>
      <w:numFmt w:val="lowerRoman"/>
      <w:lvlText w:val="%3."/>
      <w:lvlJc w:val="right"/>
      <w:pPr>
        <w:ind w:left="1995" w:hanging="180"/>
      </w:pPr>
    </w:lvl>
    <w:lvl w:ilvl="3" w:tplc="0409000F" w:tentative="1">
      <w:start w:val="1"/>
      <w:numFmt w:val="decimal"/>
      <w:lvlText w:val="%4."/>
      <w:lvlJc w:val="left"/>
      <w:pPr>
        <w:ind w:left="2715" w:hanging="360"/>
      </w:pPr>
    </w:lvl>
    <w:lvl w:ilvl="4" w:tplc="04090019" w:tentative="1">
      <w:start w:val="1"/>
      <w:numFmt w:val="lowerLetter"/>
      <w:lvlText w:val="%5."/>
      <w:lvlJc w:val="left"/>
      <w:pPr>
        <w:ind w:left="3435" w:hanging="360"/>
      </w:pPr>
    </w:lvl>
    <w:lvl w:ilvl="5" w:tplc="0409001B" w:tentative="1">
      <w:start w:val="1"/>
      <w:numFmt w:val="lowerRoman"/>
      <w:lvlText w:val="%6."/>
      <w:lvlJc w:val="right"/>
      <w:pPr>
        <w:ind w:left="4155" w:hanging="180"/>
      </w:pPr>
    </w:lvl>
    <w:lvl w:ilvl="6" w:tplc="0409000F" w:tentative="1">
      <w:start w:val="1"/>
      <w:numFmt w:val="decimal"/>
      <w:lvlText w:val="%7."/>
      <w:lvlJc w:val="left"/>
      <w:pPr>
        <w:ind w:left="4875" w:hanging="360"/>
      </w:pPr>
    </w:lvl>
    <w:lvl w:ilvl="7" w:tplc="04090019" w:tentative="1">
      <w:start w:val="1"/>
      <w:numFmt w:val="lowerLetter"/>
      <w:lvlText w:val="%8."/>
      <w:lvlJc w:val="left"/>
      <w:pPr>
        <w:ind w:left="5595" w:hanging="360"/>
      </w:pPr>
    </w:lvl>
    <w:lvl w:ilvl="8" w:tplc="0409001B" w:tentative="1">
      <w:start w:val="1"/>
      <w:numFmt w:val="lowerRoman"/>
      <w:lvlText w:val="%9."/>
      <w:lvlJc w:val="right"/>
      <w:pPr>
        <w:ind w:left="6315" w:hanging="180"/>
      </w:pPr>
    </w:lvl>
  </w:abstractNum>
  <w:abstractNum w:abstractNumId="7" w15:restartNumberingAfterBreak="0">
    <w:nsid w:val="160F777A"/>
    <w:multiLevelType w:val="hybridMultilevel"/>
    <w:tmpl w:val="E092BA7A"/>
    <w:lvl w:ilvl="0" w:tplc="0FBE6CB6">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8" w15:restartNumberingAfterBreak="0">
    <w:nsid w:val="162F3B95"/>
    <w:multiLevelType w:val="hybridMultilevel"/>
    <w:tmpl w:val="9DC62F48"/>
    <w:lvl w:ilvl="0" w:tplc="A5F4001C">
      <w:start w:val="1"/>
      <w:numFmt w:val="bullet"/>
      <w:lvlText w:val="-"/>
      <w:lvlJc w:val="left"/>
      <w:pPr>
        <w:ind w:left="883" w:hanging="360"/>
      </w:pPr>
      <w:rPr>
        <w:rFonts w:ascii="Times New Roman" w:eastAsia="바탕" w:hAnsi="Times New Roman" w:cs="Times New Roman" w:hint="default"/>
      </w:rPr>
    </w:lvl>
    <w:lvl w:ilvl="1" w:tplc="04090003" w:tentative="1">
      <w:start w:val="1"/>
      <w:numFmt w:val="bullet"/>
      <w:lvlText w:val=""/>
      <w:lvlJc w:val="left"/>
      <w:pPr>
        <w:ind w:left="1323" w:hanging="400"/>
      </w:pPr>
      <w:rPr>
        <w:rFonts w:ascii="Wingdings" w:hAnsi="Wingdings" w:hint="default"/>
      </w:rPr>
    </w:lvl>
    <w:lvl w:ilvl="2" w:tplc="04090005" w:tentative="1">
      <w:start w:val="1"/>
      <w:numFmt w:val="bullet"/>
      <w:lvlText w:val=""/>
      <w:lvlJc w:val="left"/>
      <w:pPr>
        <w:ind w:left="1723" w:hanging="400"/>
      </w:pPr>
      <w:rPr>
        <w:rFonts w:ascii="Wingdings" w:hAnsi="Wingdings" w:hint="default"/>
      </w:rPr>
    </w:lvl>
    <w:lvl w:ilvl="3" w:tplc="04090001" w:tentative="1">
      <w:start w:val="1"/>
      <w:numFmt w:val="bullet"/>
      <w:lvlText w:val=""/>
      <w:lvlJc w:val="left"/>
      <w:pPr>
        <w:ind w:left="2123" w:hanging="400"/>
      </w:pPr>
      <w:rPr>
        <w:rFonts w:ascii="Wingdings" w:hAnsi="Wingdings" w:hint="default"/>
      </w:rPr>
    </w:lvl>
    <w:lvl w:ilvl="4" w:tplc="04090003" w:tentative="1">
      <w:start w:val="1"/>
      <w:numFmt w:val="bullet"/>
      <w:lvlText w:val=""/>
      <w:lvlJc w:val="left"/>
      <w:pPr>
        <w:ind w:left="2523" w:hanging="400"/>
      </w:pPr>
      <w:rPr>
        <w:rFonts w:ascii="Wingdings" w:hAnsi="Wingdings" w:hint="default"/>
      </w:rPr>
    </w:lvl>
    <w:lvl w:ilvl="5" w:tplc="04090005" w:tentative="1">
      <w:start w:val="1"/>
      <w:numFmt w:val="bullet"/>
      <w:lvlText w:val=""/>
      <w:lvlJc w:val="left"/>
      <w:pPr>
        <w:ind w:left="2923" w:hanging="400"/>
      </w:pPr>
      <w:rPr>
        <w:rFonts w:ascii="Wingdings" w:hAnsi="Wingdings" w:hint="default"/>
      </w:rPr>
    </w:lvl>
    <w:lvl w:ilvl="6" w:tplc="04090001" w:tentative="1">
      <w:start w:val="1"/>
      <w:numFmt w:val="bullet"/>
      <w:lvlText w:val=""/>
      <w:lvlJc w:val="left"/>
      <w:pPr>
        <w:ind w:left="3323" w:hanging="400"/>
      </w:pPr>
      <w:rPr>
        <w:rFonts w:ascii="Wingdings" w:hAnsi="Wingdings" w:hint="default"/>
      </w:rPr>
    </w:lvl>
    <w:lvl w:ilvl="7" w:tplc="04090003" w:tentative="1">
      <w:start w:val="1"/>
      <w:numFmt w:val="bullet"/>
      <w:lvlText w:val=""/>
      <w:lvlJc w:val="left"/>
      <w:pPr>
        <w:ind w:left="3723" w:hanging="400"/>
      </w:pPr>
      <w:rPr>
        <w:rFonts w:ascii="Wingdings" w:hAnsi="Wingdings" w:hint="default"/>
      </w:rPr>
    </w:lvl>
    <w:lvl w:ilvl="8" w:tplc="04090005" w:tentative="1">
      <w:start w:val="1"/>
      <w:numFmt w:val="bullet"/>
      <w:lvlText w:val=""/>
      <w:lvlJc w:val="left"/>
      <w:pPr>
        <w:ind w:left="4123" w:hanging="400"/>
      </w:pPr>
      <w:rPr>
        <w:rFonts w:ascii="Wingdings" w:hAnsi="Wingdings" w:hint="default"/>
      </w:rPr>
    </w:lvl>
  </w:abstractNum>
  <w:abstractNum w:abstractNumId="9" w15:restartNumberingAfterBreak="0">
    <w:nsid w:val="18F5253E"/>
    <w:multiLevelType w:val="hybridMultilevel"/>
    <w:tmpl w:val="535EA2AE"/>
    <w:lvl w:ilvl="0" w:tplc="442A8CB4">
      <w:start w:val="1"/>
      <w:numFmt w:val="decimal"/>
      <w:lvlText w:val="%1."/>
      <w:lvlJc w:val="left"/>
      <w:pPr>
        <w:ind w:left="465" w:hanging="360"/>
      </w:pPr>
      <w:rPr>
        <w:rFonts w:hint="default"/>
      </w:rPr>
    </w:lvl>
    <w:lvl w:ilvl="1" w:tplc="04090019" w:tentative="1">
      <w:start w:val="1"/>
      <w:numFmt w:val="upperLetter"/>
      <w:lvlText w:val="%2."/>
      <w:lvlJc w:val="left"/>
      <w:pPr>
        <w:ind w:left="905" w:hanging="400"/>
      </w:pPr>
    </w:lvl>
    <w:lvl w:ilvl="2" w:tplc="0409001B" w:tentative="1">
      <w:start w:val="1"/>
      <w:numFmt w:val="lowerRoman"/>
      <w:lvlText w:val="%3."/>
      <w:lvlJc w:val="right"/>
      <w:pPr>
        <w:ind w:left="1305" w:hanging="400"/>
      </w:pPr>
    </w:lvl>
    <w:lvl w:ilvl="3" w:tplc="0409000F" w:tentative="1">
      <w:start w:val="1"/>
      <w:numFmt w:val="decimal"/>
      <w:lvlText w:val="%4."/>
      <w:lvlJc w:val="left"/>
      <w:pPr>
        <w:ind w:left="1705" w:hanging="400"/>
      </w:pPr>
    </w:lvl>
    <w:lvl w:ilvl="4" w:tplc="04090019" w:tentative="1">
      <w:start w:val="1"/>
      <w:numFmt w:val="upperLetter"/>
      <w:lvlText w:val="%5."/>
      <w:lvlJc w:val="left"/>
      <w:pPr>
        <w:ind w:left="2105" w:hanging="400"/>
      </w:pPr>
    </w:lvl>
    <w:lvl w:ilvl="5" w:tplc="0409001B" w:tentative="1">
      <w:start w:val="1"/>
      <w:numFmt w:val="lowerRoman"/>
      <w:lvlText w:val="%6."/>
      <w:lvlJc w:val="right"/>
      <w:pPr>
        <w:ind w:left="2505" w:hanging="400"/>
      </w:pPr>
    </w:lvl>
    <w:lvl w:ilvl="6" w:tplc="0409000F" w:tentative="1">
      <w:start w:val="1"/>
      <w:numFmt w:val="decimal"/>
      <w:lvlText w:val="%7."/>
      <w:lvlJc w:val="left"/>
      <w:pPr>
        <w:ind w:left="2905" w:hanging="400"/>
      </w:pPr>
    </w:lvl>
    <w:lvl w:ilvl="7" w:tplc="04090019" w:tentative="1">
      <w:start w:val="1"/>
      <w:numFmt w:val="upperLetter"/>
      <w:lvlText w:val="%8."/>
      <w:lvlJc w:val="left"/>
      <w:pPr>
        <w:ind w:left="3305" w:hanging="400"/>
      </w:pPr>
    </w:lvl>
    <w:lvl w:ilvl="8" w:tplc="0409001B" w:tentative="1">
      <w:start w:val="1"/>
      <w:numFmt w:val="lowerRoman"/>
      <w:lvlText w:val="%9."/>
      <w:lvlJc w:val="right"/>
      <w:pPr>
        <w:ind w:left="3705" w:hanging="400"/>
      </w:pPr>
    </w:lvl>
  </w:abstractNum>
  <w:abstractNum w:abstractNumId="10" w15:restartNumberingAfterBreak="0">
    <w:nsid w:val="1ED6340D"/>
    <w:multiLevelType w:val="hybridMultilevel"/>
    <w:tmpl w:val="8F92385E"/>
    <w:lvl w:ilvl="0" w:tplc="126C1E80">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1" w15:restartNumberingAfterBreak="0">
    <w:nsid w:val="24D10DBB"/>
    <w:multiLevelType w:val="hybridMultilevel"/>
    <w:tmpl w:val="A8C8AAF6"/>
    <w:lvl w:ilvl="0" w:tplc="81F2A4C6">
      <w:start w:val="1"/>
      <w:numFmt w:val="decimal"/>
      <w:lvlText w:val="%1."/>
      <w:lvlJc w:val="left"/>
      <w:pPr>
        <w:ind w:left="760" w:hanging="360"/>
      </w:pPr>
      <w:rPr>
        <w:rFonts w:hint="default"/>
        <w:sz w:val="16"/>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2" w15:restartNumberingAfterBreak="0">
    <w:nsid w:val="2E4709BD"/>
    <w:multiLevelType w:val="hybridMultilevel"/>
    <w:tmpl w:val="8A6849AE"/>
    <w:lvl w:ilvl="0" w:tplc="CB40EAE8">
      <w:start w:val="1"/>
      <w:numFmt w:val="decimal"/>
      <w:lvlText w:val="%1)"/>
      <w:lvlJc w:val="left"/>
      <w:pPr>
        <w:ind w:left="1440" w:hanging="360"/>
      </w:pPr>
      <w:rPr>
        <w:rFonts w:hint="default"/>
      </w:rPr>
    </w:lvl>
    <w:lvl w:ilvl="1" w:tplc="04090019" w:tentative="1">
      <w:start w:val="1"/>
      <w:numFmt w:val="upperLetter"/>
      <w:lvlText w:val="%2."/>
      <w:lvlJc w:val="left"/>
      <w:pPr>
        <w:ind w:left="1880" w:hanging="400"/>
      </w:pPr>
    </w:lvl>
    <w:lvl w:ilvl="2" w:tplc="0409001B" w:tentative="1">
      <w:start w:val="1"/>
      <w:numFmt w:val="lowerRoman"/>
      <w:lvlText w:val="%3."/>
      <w:lvlJc w:val="right"/>
      <w:pPr>
        <w:ind w:left="2280" w:hanging="400"/>
      </w:pPr>
    </w:lvl>
    <w:lvl w:ilvl="3" w:tplc="0409000F" w:tentative="1">
      <w:start w:val="1"/>
      <w:numFmt w:val="decimal"/>
      <w:lvlText w:val="%4."/>
      <w:lvlJc w:val="left"/>
      <w:pPr>
        <w:ind w:left="2680" w:hanging="400"/>
      </w:pPr>
    </w:lvl>
    <w:lvl w:ilvl="4" w:tplc="04090019" w:tentative="1">
      <w:start w:val="1"/>
      <w:numFmt w:val="upperLetter"/>
      <w:lvlText w:val="%5."/>
      <w:lvlJc w:val="left"/>
      <w:pPr>
        <w:ind w:left="3080" w:hanging="400"/>
      </w:pPr>
    </w:lvl>
    <w:lvl w:ilvl="5" w:tplc="0409001B" w:tentative="1">
      <w:start w:val="1"/>
      <w:numFmt w:val="lowerRoman"/>
      <w:lvlText w:val="%6."/>
      <w:lvlJc w:val="right"/>
      <w:pPr>
        <w:ind w:left="3480" w:hanging="400"/>
      </w:pPr>
    </w:lvl>
    <w:lvl w:ilvl="6" w:tplc="0409000F" w:tentative="1">
      <w:start w:val="1"/>
      <w:numFmt w:val="decimal"/>
      <w:lvlText w:val="%7."/>
      <w:lvlJc w:val="left"/>
      <w:pPr>
        <w:ind w:left="3880" w:hanging="400"/>
      </w:pPr>
    </w:lvl>
    <w:lvl w:ilvl="7" w:tplc="04090019" w:tentative="1">
      <w:start w:val="1"/>
      <w:numFmt w:val="upperLetter"/>
      <w:lvlText w:val="%8."/>
      <w:lvlJc w:val="left"/>
      <w:pPr>
        <w:ind w:left="4280" w:hanging="400"/>
      </w:pPr>
    </w:lvl>
    <w:lvl w:ilvl="8" w:tplc="0409001B" w:tentative="1">
      <w:start w:val="1"/>
      <w:numFmt w:val="lowerRoman"/>
      <w:lvlText w:val="%9."/>
      <w:lvlJc w:val="right"/>
      <w:pPr>
        <w:ind w:left="4680" w:hanging="400"/>
      </w:pPr>
    </w:lvl>
  </w:abstractNum>
  <w:abstractNum w:abstractNumId="13" w15:restartNumberingAfterBreak="0">
    <w:nsid w:val="2FCE3ACC"/>
    <w:multiLevelType w:val="hybridMultilevel"/>
    <w:tmpl w:val="14D22DE2"/>
    <w:lvl w:ilvl="0" w:tplc="1464BB0A">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4" w15:restartNumberingAfterBreak="0">
    <w:nsid w:val="3100035E"/>
    <w:multiLevelType w:val="hybridMultilevel"/>
    <w:tmpl w:val="B4A49378"/>
    <w:lvl w:ilvl="0" w:tplc="24FADB74">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5" w15:restartNumberingAfterBreak="0">
    <w:nsid w:val="31B4115B"/>
    <w:multiLevelType w:val="hybridMultilevel"/>
    <w:tmpl w:val="80A26820"/>
    <w:lvl w:ilvl="0" w:tplc="31887BF8">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6" w15:restartNumberingAfterBreak="0">
    <w:nsid w:val="32A77F15"/>
    <w:multiLevelType w:val="hybridMultilevel"/>
    <w:tmpl w:val="8A6849AE"/>
    <w:lvl w:ilvl="0" w:tplc="CB40EAE8">
      <w:start w:val="1"/>
      <w:numFmt w:val="decimal"/>
      <w:lvlText w:val="%1)"/>
      <w:lvlJc w:val="left"/>
      <w:pPr>
        <w:ind w:left="1495" w:hanging="360"/>
      </w:pPr>
      <w:rPr>
        <w:rFonts w:hint="default"/>
      </w:rPr>
    </w:lvl>
    <w:lvl w:ilvl="1" w:tplc="04090019" w:tentative="1">
      <w:start w:val="1"/>
      <w:numFmt w:val="upperLetter"/>
      <w:lvlText w:val="%2."/>
      <w:lvlJc w:val="left"/>
      <w:pPr>
        <w:ind w:left="1935" w:hanging="400"/>
      </w:pPr>
    </w:lvl>
    <w:lvl w:ilvl="2" w:tplc="0409001B" w:tentative="1">
      <w:start w:val="1"/>
      <w:numFmt w:val="lowerRoman"/>
      <w:lvlText w:val="%3."/>
      <w:lvlJc w:val="right"/>
      <w:pPr>
        <w:ind w:left="2335" w:hanging="400"/>
      </w:pPr>
    </w:lvl>
    <w:lvl w:ilvl="3" w:tplc="0409000F" w:tentative="1">
      <w:start w:val="1"/>
      <w:numFmt w:val="decimal"/>
      <w:lvlText w:val="%4."/>
      <w:lvlJc w:val="left"/>
      <w:pPr>
        <w:ind w:left="2735" w:hanging="400"/>
      </w:pPr>
    </w:lvl>
    <w:lvl w:ilvl="4" w:tplc="04090019" w:tentative="1">
      <w:start w:val="1"/>
      <w:numFmt w:val="upperLetter"/>
      <w:lvlText w:val="%5."/>
      <w:lvlJc w:val="left"/>
      <w:pPr>
        <w:ind w:left="3135" w:hanging="400"/>
      </w:pPr>
    </w:lvl>
    <w:lvl w:ilvl="5" w:tplc="0409001B" w:tentative="1">
      <w:start w:val="1"/>
      <w:numFmt w:val="lowerRoman"/>
      <w:lvlText w:val="%6."/>
      <w:lvlJc w:val="right"/>
      <w:pPr>
        <w:ind w:left="3535" w:hanging="400"/>
      </w:pPr>
    </w:lvl>
    <w:lvl w:ilvl="6" w:tplc="0409000F" w:tentative="1">
      <w:start w:val="1"/>
      <w:numFmt w:val="decimal"/>
      <w:lvlText w:val="%7."/>
      <w:lvlJc w:val="left"/>
      <w:pPr>
        <w:ind w:left="3935" w:hanging="400"/>
      </w:pPr>
    </w:lvl>
    <w:lvl w:ilvl="7" w:tplc="04090019" w:tentative="1">
      <w:start w:val="1"/>
      <w:numFmt w:val="upperLetter"/>
      <w:lvlText w:val="%8."/>
      <w:lvlJc w:val="left"/>
      <w:pPr>
        <w:ind w:left="4335" w:hanging="400"/>
      </w:pPr>
    </w:lvl>
    <w:lvl w:ilvl="8" w:tplc="0409001B" w:tentative="1">
      <w:start w:val="1"/>
      <w:numFmt w:val="lowerRoman"/>
      <w:lvlText w:val="%9."/>
      <w:lvlJc w:val="right"/>
      <w:pPr>
        <w:ind w:left="4735" w:hanging="400"/>
      </w:pPr>
    </w:lvl>
  </w:abstractNum>
  <w:abstractNum w:abstractNumId="17" w15:restartNumberingAfterBreak="0">
    <w:nsid w:val="3531608C"/>
    <w:multiLevelType w:val="hybridMultilevel"/>
    <w:tmpl w:val="4010FB16"/>
    <w:lvl w:ilvl="0" w:tplc="BC06DE1A">
      <w:start w:val="1"/>
      <w:numFmt w:val="decimal"/>
      <w:lvlText w:val="%1."/>
      <w:lvlJc w:val="left"/>
      <w:pPr>
        <w:ind w:left="1080" w:hanging="360"/>
      </w:pPr>
      <w:rPr>
        <w:rFonts w:hint="default"/>
      </w:rPr>
    </w:lvl>
    <w:lvl w:ilvl="1" w:tplc="04090019" w:tentative="1">
      <w:start w:val="1"/>
      <w:numFmt w:val="upperLetter"/>
      <w:lvlText w:val="%2."/>
      <w:lvlJc w:val="left"/>
      <w:pPr>
        <w:ind w:left="1520" w:hanging="400"/>
      </w:pPr>
    </w:lvl>
    <w:lvl w:ilvl="2" w:tplc="0409001B" w:tentative="1">
      <w:start w:val="1"/>
      <w:numFmt w:val="lowerRoman"/>
      <w:lvlText w:val="%3."/>
      <w:lvlJc w:val="right"/>
      <w:pPr>
        <w:ind w:left="1920" w:hanging="400"/>
      </w:pPr>
    </w:lvl>
    <w:lvl w:ilvl="3" w:tplc="0409000F" w:tentative="1">
      <w:start w:val="1"/>
      <w:numFmt w:val="decimal"/>
      <w:lvlText w:val="%4."/>
      <w:lvlJc w:val="left"/>
      <w:pPr>
        <w:ind w:left="2320" w:hanging="400"/>
      </w:pPr>
    </w:lvl>
    <w:lvl w:ilvl="4" w:tplc="04090019" w:tentative="1">
      <w:start w:val="1"/>
      <w:numFmt w:val="upperLetter"/>
      <w:lvlText w:val="%5."/>
      <w:lvlJc w:val="left"/>
      <w:pPr>
        <w:ind w:left="2720" w:hanging="400"/>
      </w:pPr>
    </w:lvl>
    <w:lvl w:ilvl="5" w:tplc="0409001B" w:tentative="1">
      <w:start w:val="1"/>
      <w:numFmt w:val="lowerRoman"/>
      <w:lvlText w:val="%6."/>
      <w:lvlJc w:val="right"/>
      <w:pPr>
        <w:ind w:left="3120" w:hanging="400"/>
      </w:pPr>
    </w:lvl>
    <w:lvl w:ilvl="6" w:tplc="0409000F" w:tentative="1">
      <w:start w:val="1"/>
      <w:numFmt w:val="decimal"/>
      <w:lvlText w:val="%7."/>
      <w:lvlJc w:val="left"/>
      <w:pPr>
        <w:ind w:left="3520" w:hanging="400"/>
      </w:pPr>
    </w:lvl>
    <w:lvl w:ilvl="7" w:tplc="04090019" w:tentative="1">
      <w:start w:val="1"/>
      <w:numFmt w:val="upperLetter"/>
      <w:lvlText w:val="%8."/>
      <w:lvlJc w:val="left"/>
      <w:pPr>
        <w:ind w:left="3920" w:hanging="400"/>
      </w:pPr>
    </w:lvl>
    <w:lvl w:ilvl="8" w:tplc="0409001B" w:tentative="1">
      <w:start w:val="1"/>
      <w:numFmt w:val="lowerRoman"/>
      <w:lvlText w:val="%9."/>
      <w:lvlJc w:val="right"/>
      <w:pPr>
        <w:ind w:left="4320" w:hanging="400"/>
      </w:pPr>
    </w:lvl>
  </w:abstractNum>
  <w:abstractNum w:abstractNumId="18" w15:restartNumberingAfterBreak="0">
    <w:nsid w:val="353918E9"/>
    <w:multiLevelType w:val="hybridMultilevel"/>
    <w:tmpl w:val="B80E8C64"/>
    <w:lvl w:ilvl="0" w:tplc="6CFC745C">
      <w:start w:val="1"/>
      <w:numFmt w:val="bullet"/>
      <w:lvlText w:val=""/>
      <w:lvlJc w:val="left"/>
      <w:pPr>
        <w:tabs>
          <w:tab w:val="num" w:pos="720"/>
        </w:tabs>
        <w:ind w:left="720" w:hanging="360"/>
      </w:pPr>
      <w:rPr>
        <w:rFonts w:ascii="Wingdings" w:hAnsi="Wingdings" w:hint="default"/>
      </w:rPr>
    </w:lvl>
    <w:lvl w:ilvl="1" w:tplc="4868349C" w:tentative="1">
      <w:start w:val="1"/>
      <w:numFmt w:val="bullet"/>
      <w:lvlText w:val=""/>
      <w:lvlJc w:val="left"/>
      <w:pPr>
        <w:tabs>
          <w:tab w:val="num" w:pos="1440"/>
        </w:tabs>
        <w:ind w:left="1440" w:hanging="360"/>
      </w:pPr>
      <w:rPr>
        <w:rFonts w:ascii="Wingdings" w:hAnsi="Wingdings" w:hint="default"/>
      </w:rPr>
    </w:lvl>
    <w:lvl w:ilvl="2" w:tplc="9FD0871E" w:tentative="1">
      <w:start w:val="1"/>
      <w:numFmt w:val="bullet"/>
      <w:lvlText w:val=""/>
      <w:lvlJc w:val="left"/>
      <w:pPr>
        <w:tabs>
          <w:tab w:val="num" w:pos="2160"/>
        </w:tabs>
        <w:ind w:left="2160" w:hanging="360"/>
      </w:pPr>
      <w:rPr>
        <w:rFonts w:ascii="Wingdings" w:hAnsi="Wingdings" w:hint="default"/>
      </w:rPr>
    </w:lvl>
    <w:lvl w:ilvl="3" w:tplc="09369A3A" w:tentative="1">
      <w:start w:val="1"/>
      <w:numFmt w:val="bullet"/>
      <w:lvlText w:val=""/>
      <w:lvlJc w:val="left"/>
      <w:pPr>
        <w:tabs>
          <w:tab w:val="num" w:pos="2880"/>
        </w:tabs>
        <w:ind w:left="2880" w:hanging="360"/>
      </w:pPr>
      <w:rPr>
        <w:rFonts w:ascii="Wingdings" w:hAnsi="Wingdings" w:hint="default"/>
      </w:rPr>
    </w:lvl>
    <w:lvl w:ilvl="4" w:tplc="43F2F008" w:tentative="1">
      <w:start w:val="1"/>
      <w:numFmt w:val="bullet"/>
      <w:lvlText w:val=""/>
      <w:lvlJc w:val="left"/>
      <w:pPr>
        <w:tabs>
          <w:tab w:val="num" w:pos="3600"/>
        </w:tabs>
        <w:ind w:left="3600" w:hanging="360"/>
      </w:pPr>
      <w:rPr>
        <w:rFonts w:ascii="Wingdings" w:hAnsi="Wingdings" w:hint="default"/>
      </w:rPr>
    </w:lvl>
    <w:lvl w:ilvl="5" w:tplc="1E449C7C" w:tentative="1">
      <w:start w:val="1"/>
      <w:numFmt w:val="bullet"/>
      <w:lvlText w:val=""/>
      <w:lvlJc w:val="left"/>
      <w:pPr>
        <w:tabs>
          <w:tab w:val="num" w:pos="4320"/>
        </w:tabs>
        <w:ind w:left="4320" w:hanging="360"/>
      </w:pPr>
      <w:rPr>
        <w:rFonts w:ascii="Wingdings" w:hAnsi="Wingdings" w:hint="default"/>
      </w:rPr>
    </w:lvl>
    <w:lvl w:ilvl="6" w:tplc="D876BCAA" w:tentative="1">
      <w:start w:val="1"/>
      <w:numFmt w:val="bullet"/>
      <w:lvlText w:val=""/>
      <w:lvlJc w:val="left"/>
      <w:pPr>
        <w:tabs>
          <w:tab w:val="num" w:pos="5040"/>
        </w:tabs>
        <w:ind w:left="5040" w:hanging="360"/>
      </w:pPr>
      <w:rPr>
        <w:rFonts w:ascii="Wingdings" w:hAnsi="Wingdings" w:hint="default"/>
      </w:rPr>
    </w:lvl>
    <w:lvl w:ilvl="7" w:tplc="6276AC1A" w:tentative="1">
      <w:start w:val="1"/>
      <w:numFmt w:val="bullet"/>
      <w:lvlText w:val=""/>
      <w:lvlJc w:val="left"/>
      <w:pPr>
        <w:tabs>
          <w:tab w:val="num" w:pos="5760"/>
        </w:tabs>
        <w:ind w:left="5760" w:hanging="360"/>
      </w:pPr>
      <w:rPr>
        <w:rFonts w:ascii="Wingdings" w:hAnsi="Wingdings" w:hint="default"/>
      </w:rPr>
    </w:lvl>
    <w:lvl w:ilvl="8" w:tplc="125E1B4A"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376261DB"/>
    <w:multiLevelType w:val="hybridMultilevel"/>
    <w:tmpl w:val="39EA29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8502278"/>
    <w:multiLevelType w:val="hybridMultilevel"/>
    <w:tmpl w:val="3234587A"/>
    <w:lvl w:ilvl="0" w:tplc="D2163D32">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1" w15:restartNumberingAfterBreak="0">
    <w:nsid w:val="38AE2894"/>
    <w:multiLevelType w:val="hybridMultilevel"/>
    <w:tmpl w:val="4656C0D8"/>
    <w:lvl w:ilvl="0" w:tplc="E0A00578">
      <w:numFmt w:val="bullet"/>
      <w:lvlText w:val=""/>
      <w:lvlJc w:val="left"/>
      <w:pPr>
        <w:ind w:left="760" w:hanging="360"/>
      </w:pPr>
      <w:rPr>
        <w:rFonts w:ascii="Wingdings" w:eastAsia="바탕" w:hAnsi="Wingdings" w:cs="Arial" w:hint="default"/>
      </w:rPr>
    </w:lvl>
    <w:lvl w:ilvl="1" w:tplc="04090003" w:tentative="1">
      <w:start w:val="1"/>
      <w:numFmt w:val="bullet"/>
      <w:lvlText w:val=""/>
      <w:lvlJc w:val="left"/>
      <w:pPr>
        <w:ind w:left="1200" w:hanging="400"/>
      </w:pPr>
      <w:rPr>
        <w:rFonts w:ascii="Wingdings" w:hAnsi="Wingdings" w:cs="Wingdings" w:hint="default"/>
      </w:rPr>
    </w:lvl>
    <w:lvl w:ilvl="2" w:tplc="04090005" w:tentative="1">
      <w:start w:val="1"/>
      <w:numFmt w:val="bullet"/>
      <w:lvlText w:val=""/>
      <w:lvlJc w:val="left"/>
      <w:pPr>
        <w:ind w:left="1600" w:hanging="400"/>
      </w:pPr>
      <w:rPr>
        <w:rFonts w:ascii="Wingdings" w:hAnsi="Wingdings" w:cs="Wingdings" w:hint="default"/>
      </w:rPr>
    </w:lvl>
    <w:lvl w:ilvl="3" w:tplc="04090001" w:tentative="1">
      <w:start w:val="1"/>
      <w:numFmt w:val="bullet"/>
      <w:lvlText w:val=""/>
      <w:lvlJc w:val="left"/>
      <w:pPr>
        <w:ind w:left="2000" w:hanging="400"/>
      </w:pPr>
      <w:rPr>
        <w:rFonts w:ascii="Wingdings" w:hAnsi="Wingdings" w:cs="Wingdings" w:hint="default"/>
      </w:rPr>
    </w:lvl>
    <w:lvl w:ilvl="4" w:tplc="04090003" w:tentative="1">
      <w:start w:val="1"/>
      <w:numFmt w:val="bullet"/>
      <w:lvlText w:val=""/>
      <w:lvlJc w:val="left"/>
      <w:pPr>
        <w:ind w:left="2400" w:hanging="400"/>
      </w:pPr>
      <w:rPr>
        <w:rFonts w:ascii="Wingdings" w:hAnsi="Wingdings" w:cs="Wingdings" w:hint="default"/>
      </w:rPr>
    </w:lvl>
    <w:lvl w:ilvl="5" w:tplc="04090005" w:tentative="1">
      <w:start w:val="1"/>
      <w:numFmt w:val="bullet"/>
      <w:lvlText w:val=""/>
      <w:lvlJc w:val="left"/>
      <w:pPr>
        <w:ind w:left="2800" w:hanging="400"/>
      </w:pPr>
      <w:rPr>
        <w:rFonts w:ascii="Wingdings" w:hAnsi="Wingdings" w:cs="Wingdings" w:hint="default"/>
      </w:rPr>
    </w:lvl>
    <w:lvl w:ilvl="6" w:tplc="04090001" w:tentative="1">
      <w:start w:val="1"/>
      <w:numFmt w:val="bullet"/>
      <w:lvlText w:val=""/>
      <w:lvlJc w:val="left"/>
      <w:pPr>
        <w:ind w:left="3200" w:hanging="400"/>
      </w:pPr>
      <w:rPr>
        <w:rFonts w:ascii="Wingdings" w:hAnsi="Wingdings" w:cs="Wingdings" w:hint="default"/>
      </w:rPr>
    </w:lvl>
    <w:lvl w:ilvl="7" w:tplc="04090003" w:tentative="1">
      <w:start w:val="1"/>
      <w:numFmt w:val="bullet"/>
      <w:lvlText w:val=""/>
      <w:lvlJc w:val="left"/>
      <w:pPr>
        <w:ind w:left="3600" w:hanging="400"/>
      </w:pPr>
      <w:rPr>
        <w:rFonts w:ascii="Wingdings" w:hAnsi="Wingdings" w:cs="Wingdings" w:hint="default"/>
      </w:rPr>
    </w:lvl>
    <w:lvl w:ilvl="8" w:tplc="04090005" w:tentative="1">
      <w:start w:val="1"/>
      <w:numFmt w:val="bullet"/>
      <w:lvlText w:val=""/>
      <w:lvlJc w:val="left"/>
      <w:pPr>
        <w:ind w:left="4000" w:hanging="400"/>
      </w:pPr>
      <w:rPr>
        <w:rFonts w:ascii="Wingdings" w:hAnsi="Wingdings" w:cs="Wingdings" w:hint="default"/>
      </w:rPr>
    </w:lvl>
  </w:abstractNum>
  <w:abstractNum w:abstractNumId="22" w15:restartNumberingAfterBreak="0">
    <w:nsid w:val="3A592754"/>
    <w:multiLevelType w:val="hybridMultilevel"/>
    <w:tmpl w:val="605C446E"/>
    <w:lvl w:ilvl="0" w:tplc="E938B8B4">
      <w:numFmt w:val="bullet"/>
      <w:lvlText w:val=""/>
      <w:lvlJc w:val="left"/>
      <w:pPr>
        <w:ind w:left="460" w:hanging="360"/>
      </w:pPr>
      <w:rPr>
        <w:rFonts w:ascii="Wingdings" w:eastAsia="바탕" w:hAnsi="Wingdings" w:cs="Times New Roman" w:hint="default"/>
      </w:rPr>
    </w:lvl>
    <w:lvl w:ilvl="1" w:tplc="04090003" w:tentative="1">
      <w:start w:val="1"/>
      <w:numFmt w:val="bullet"/>
      <w:lvlText w:val=""/>
      <w:lvlJc w:val="left"/>
      <w:pPr>
        <w:ind w:left="900" w:hanging="400"/>
      </w:pPr>
      <w:rPr>
        <w:rFonts w:ascii="Wingdings" w:hAnsi="Wingdings" w:hint="default"/>
      </w:rPr>
    </w:lvl>
    <w:lvl w:ilvl="2" w:tplc="04090005" w:tentative="1">
      <w:start w:val="1"/>
      <w:numFmt w:val="bullet"/>
      <w:lvlText w:val=""/>
      <w:lvlJc w:val="left"/>
      <w:pPr>
        <w:ind w:left="1300" w:hanging="400"/>
      </w:pPr>
      <w:rPr>
        <w:rFonts w:ascii="Wingdings" w:hAnsi="Wingdings" w:hint="default"/>
      </w:rPr>
    </w:lvl>
    <w:lvl w:ilvl="3" w:tplc="04090001" w:tentative="1">
      <w:start w:val="1"/>
      <w:numFmt w:val="bullet"/>
      <w:lvlText w:val=""/>
      <w:lvlJc w:val="left"/>
      <w:pPr>
        <w:ind w:left="1700" w:hanging="400"/>
      </w:pPr>
      <w:rPr>
        <w:rFonts w:ascii="Wingdings" w:hAnsi="Wingdings" w:hint="default"/>
      </w:rPr>
    </w:lvl>
    <w:lvl w:ilvl="4" w:tplc="04090003" w:tentative="1">
      <w:start w:val="1"/>
      <w:numFmt w:val="bullet"/>
      <w:lvlText w:val=""/>
      <w:lvlJc w:val="left"/>
      <w:pPr>
        <w:ind w:left="2100" w:hanging="400"/>
      </w:pPr>
      <w:rPr>
        <w:rFonts w:ascii="Wingdings" w:hAnsi="Wingdings" w:hint="default"/>
      </w:rPr>
    </w:lvl>
    <w:lvl w:ilvl="5" w:tplc="04090005" w:tentative="1">
      <w:start w:val="1"/>
      <w:numFmt w:val="bullet"/>
      <w:lvlText w:val=""/>
      <w:lvlJc w:val="left"/>
      <w:pPr>
        <w:ind w:left="2500" w:hanging="400"/>
      </w:pPr>
      <w:rPr>
        <w:rFonts w:ascii="Wingdings" w:hAnsi="Wingdings" w:hint="default"/>
      </w:rPr>
    </w:lvl>
    <w:lvl w:ilvl="6" w:tplc="04090001" w:tentative="1">
      <w:start w:val="1"/>
      <w:numFmt w:val="bullet"/>
      <w:lvlText w:val=""/>
      <w:lvlJc w:val="left"/>
      <w:pPr>
        <w:ind w:left="2900" w:hanging="400"/>
      </w:pPr>
      <w:rPr>
        <w:rFonts w:ascii="Wingdings" w:hAnsi="Wingdings" w:hint="default"/>
      </w:rPr>
    </w:lvl>
    <w:lvl w:ilvl="7" w:tplc="04090003" w:tentative="1">
      <w:start w:val="1"/>
      <w:numFmt w:val="bullet"/>
      <w:lvlText w:val=""/>
      <w:lvlJc w:val="left"/>
      <w:pPr>
        <w:ind w:left="3300" w:hanging="400"/>
      </w:pPr>
      <w:rPr>
        <w:rFonts w:ascii="Wingdings" w:hAnsi="Wingdings" w:hint="default"/>
      </w:rPr>
    </w:lvl>
    <w:lvl w:ilvl="8" w:tplc="04090005" w:tentative="1">
      <w:start w:val="1"/>
      <w:numFmt w:val="bullet"/>
      <w:lvlText w:val=""/>
      <w:lvlJc w:val="left"/>
      <w:pPr>
        <w:ind w:left="3700" w:hanging="400"/>
      </w:pPr>
      <w:rPr>
        <w:rFonts w:ascii="Wingdings" w:hAnsi="Wingdings" w:hint="default"/>
      </w:rPr>
    </w:lvl>
  </w:abstractNum>
  <w:abstractNum w:abstractNumId="23" w15:restartNumberingAfterBreak="0">
    <w:nsid w:val="3DF34A04"/>
    <w:multiLevelType w:val="hybridMultilevel"/>
    <w:tmpl w:val="4912A020"/>
    <w:lvl w:ilvl="0" w:tplc="2730B1AA">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4" w15:restartNumberingAfterBreak="0">
    <w:nsid w:val="40FA736B"/>
    <w:multiLevelType w:val="hybridMultilevel"/>
    <w:tmpl w:val="F190DB58"/>
    <w:lvl w:ilvl="0" w:tplc="5EB6DA94">
      <w:start w:val="1"/>
      <w:numFmt w:val="decimal"/>
      <w:lvlText w:val="%1."/>
      <w:lvlJc w:val="left"/>
      <w:pPr>
        <w:ind w:left="555" w:hanging="360"/>
      </w:pPr>
      <w:rPr>
        <w:rFonts w:hint="default"/>
      </w:rPr>
    </w:lvl>
    <w:lvl w:ilvl="1" w:tplc="04090019" w:tentative="1">
      <w:start w:val="1"/>
      <w:numFmt w:val="lowerLetter"/>
      <w:lvlText w:val="%2."/>
      <w:lvlJc w:val="left"/>
      <w:pPr>
        <w:ind w:left="1275" w:hanging="360"/>
      </w:pPr>
    </w:lvl>
    <w:lvl w:ilvl="2" w:tplc="0409001B" w:tentative="1">
      <w:start w:val="1"/>
      <w:numFmt w:val="lowerRoman"/>
      <w:lvlText w:val="%3."/>
      <w:lvlJc w:val="right"/>
      <w:pPr>
        <w:ind w:left="1995" w:hanging="180"/>
      </w:pPr>
    </w:lvl>
    <w:lvl w:ilvl="3" w:tplc="0409000F" w:tentative="1">
      <w:start w:val="1"/>
      <w:numFmt w:val="decimal"/>
      <w:lvlText w:val="%4."/>
      <w:lvlJc w:val="left"/>
      <w:pPr>
        <w:ind w:left="2715" w:hanging="360"/>
      </w:pPr>
    </w:lvl>
    <w:lvl w:ilvl="4" w:tplc="04090019" w:tentative="1">
      <w:start w:val="1"/>
      <w:numFmt w:val="lowerLetter"/>
      <w:lvlText w:val="%5."/>
      <w:lvlJc w:val="left"/>
      <w:pPr>
        <w:ind w:left="3435" w:hanging="360"/>
      </w:pPr>
    </w:lvl>
    <w:lvl w:ilvl="5" w:tplc="0409001B" w:tentative="1">
      <w:start w:val="1"/>
      <w:numFmt w:val="lowerRoman"/>
      <w:lvlText w:val="%6."/>
      <w:lvlJc w:val="right"/>
      <w:pPr>
        <w:ind w:left="4155" w:hanging="180"/>
      </w:pPr>
    </w:lvl>
    <w:lvl w:ilvl="6" w:tplc="0409000F" w:tentative="1">
      <w:start w:val="1"/>
      <w:numFmt w:val="decimal"/>
      <w:lvlText w:val="%7."/>
      <w:lvlJc w:val="left"/>
      <w:pPr>
        <w:ind w:left="4875" w:hanging="360"/>
      </w:pPr>
    </w:lvl>
    <w:lvl w:ilvl="7" w:tplc="04090019" w:tentative="1">
      <w:start w:val="1"/>
      <w:numFmt w:val="lowerLetter"/>
      <w:lvlText w:val="%8."/>
      <w:lvlJc w:val="left"/>
      <w:pPr>
        <w:ind w:left="5595" w:hanging="360"/>
      </w:pPr>
    </w:lvl>
    <w:lvl w:ilvl="8" w:tplc="0409001B" w:tentative="1">
      <w:start w:val="1"/>
      <w:numFmt w:val="lowerRoman"/>
      <w:lvlText w:val="%9."/>
      <w:lvlJc w:val="right"/>
      <w:pPr>
        <w:ind w:left="6315" w:hanging="180"/>
      </w:pPr>
    </w:lvl>
  </w:abstractNum>
  <w:abstractNum w:abstractNumId="25" w15:restartNumberingAfterBreak="0">
    <w:nsid w:val="443865D5"/>
    <w:multiLevelType w:val="hybridMultilevel"/>
    <w:tmpl w:val="221A920E"/>
    <w:lvl w:ilvl="0" w:tplc="1AEAE97E">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6" w15:restartNumberingAfterBreak="0">
    <w:nsid w:val="4ABA118C"/>
    <w:multiLevelType w:val="hybridMultilevel"/>
    <w:tmpl w:val="EA92A2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C3E24E1"/>
    <w:multiLevelType w:val="hybridMultilevel"/>
    <w:tmpl w:val="6FAEEAB4"/>
    <w:lvl w:ilvl="0" w:tplc="63587FFC">
      <w:start w:val="1"/>
      <w:numFmt w:val="decimal"/>
      <w:lvlText w:val="%1)"/>
      <w:lvlJc w:val="left"/>
      <w:pPr>
        <w:ind w:left="580" w:hanging="360"/>
      </w:pPr>
      <w:rPr>
        <w:rFonts w:hint="default"/>
      </w:rPr>
    </w:lvl>
    <w:lvl w:ilvl="1" w:tplc="04090019" w:tentative="1">
      <w:start w:val="1"/>
      <w:numFmt w:val="upperLetter"/>
      <w:lvlText w:val="%2."/>
      <w:lvlJc w:val="left"/>
      <w:pPr>
        <w:ind w:left="1020" w:hanging="400"/>
      </w:pPr>
    </w:lvl>
    <w:lvl w:ilvl="2" w:tplc="0409001B" w:tentative="1">
      <w:start w:val="1"/>
      <w:numFmt w:val="lowerRoman"/>
      <w:lvlText w:val="%3."/>
      <w:lvlJc w:val="right"/>
      <w:pPr>
        <w:ind w:left="1420" w:hanging="400"/>
      </w:pPr>
    </w:lvl>
    <w:lvl w:ilvl="3" w:tplc="0409000F" w:tentative="1">
      <w:start w:val="1"/>
      <w:numFmt w:val="decimal"/>
      <w:lvlText w:val="%4."/>
      <w:lvlJc w:val="left"/>
      <w:pPr>
        <w:ind w:left="1820" w:hanging="400"/>
      </w:pPr>
    </w:lvl>
    <w:lvl w:ilvl="4" w:tplc="04090019" w:tentative="1">
      <w:start w:val="1"/>
      <w:numFmt w:val="upperLetter"/>
      <w:lvlText w:val="%5."/>
      <w:lvlJc w:val="left"/>
      <w:pPr>
        <w:ind w:left="2220" w:hanging="400"/>
      </w:pPr>
    </w:lvl>
    <w:lvl w:ilvl="5" w:tplc="0409001B" w:tentative="1">
      <w:start w:val="1"/>
      <w:numFmt w:val="lowerRoman"/>
      <w:lvlText w:val="%6."/>
      <w:lvlJc w:val="right"/>
      <w:pPr>
        <w:ind w:left="2620" w:hanging="400"/>
      </w:pPr>
    </w:lvl>
    <w:lvl w:ilvl="6" w:tplc="0409000F" w:tentative="1">
      <w:start w:val="1"/>
      <w:numFmt w:val="decimal"/>
      <w:lvlText w:val="%7."/>
      <w:lvlJc w:val="left"/>
      <w:pPr>
        <w:ind w:left="3020" w:hanging="400"/>
      </w:pPr>
    </w:lvl>
    <w:lvl w:ilvl="7" w:tplc="04090019" w:tentative="1">
      <w:start w:val="1"/>
      <w:numFmt w:val="upperLetter"/>
      <w:lvlText w:val="%8."/>
      <w:lvlJc w:val="left"/>
      <w:pPr>
        <w:ind w:left="3420" w:hanging="400"/>
      </w:pPr>
    </w:lvl>
    <w:lvl w:ilvl="8" w:tplc="0409001B" w:tentative="1">
      <w:start w:val="1"/>
      <w:numFmt w:val="lowerRoman"/>
      <w:lvlText w:val="%9."/>
      <w:lvlJc w:val="right"/>
      <w:pPr>
        <w:ind w:left="3820" w:hanging="400"/>
      </w:pPr>
    </w:lvl>
  </w:abstractNum>
  <w:abstractNum w:abstractNumId="28" w15:restartNumberingAfterBreak="0">
    <w:nsid w:val="4C9A768A"/>
    <w:multiLevelType w:val="hybridMultilevel"/>
    <w:tmpl w:val="6938E7B8"/>
    <w:lvl w:ilvl="0" w:tplc="9698BA2A">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F397BD1"/>
    <w:multiLevelType w:val="hybridMultilevel"/>
    <w:tmpl w:val="76EE0A54"/>
    <w:lvl w:ilvl="0" w:tplc="077CA026">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0" w15:restartNumberingAfterBreak="0">
    <w:nsid w:val="55D22C6A"/>
    <w:multiLevelType w:val="multilevel"/>
    <w:tmpl w:val="4718CE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7285315"/>
    <w:multiLevelType w:val="hybridMultilevel"/>
    <w:tmpl w:val="2750B262"/>
    <w:lvl w:ilvl="0" w:tplc="B992CA08">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2" w15:restartNumberingAfterBreak="0">
    <w:nsid w:val="5A7916DE"/>
    <w:multiLevelType w:val="hybridMultilevel"/>
    <w:tmpl w:val="D29C47FC"/>
    <w:lvl w:ilvl="0" w:tplc="CA408084">
      <w:numFmt w:val="bullet"/>
      <w:lvlText w:val=""/>
      <w:lvlJc w:val="left"/>
      <w:pPr>
        <w:ind w:left="760" w:hanging="360"/>
      </w:pPr>
      <w:rPr>
        <w:rFonts w:ascii="Wingdings" w:eastAsia="바탕" w:hAnsi="Wingdings"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3" w15:restartNumberingAfterBreak="0">
    <w:nsid w:val="5B407B0C"/>
    <w:multiLevelType w:val="hybridMultilevel"/>
    <w:tmpl w:val="40C8B962"/>
    <w:lvl w:ilvl="0" w:tplc="AFC21710">
      <w:start w:val="1"/>
      <w:numFmt w:val="decimal"/>
      <w:lvlText w:val="%1."/>
      <w:lvlJc w:val="left"/>
      <w:pPr>
        <w:ind w:left="1160" w:hanging="360"/>
      </w:pPr>
      <w:rPr>
        <w:rFonts w:hint="default"/>
      </w:rPr>
    </w:lvl>
    <w:lvl w:ilvl="1" w:tplc="04090019" w:tentative="1">
      <w:start w:val="1"/>
      <w:numFmt w:val="upperLetter"/>
      <w:lvlText w:val="%2."/>
      <w:lvlJc w:val="left"/>
      <w:pPr>
        <w:ind w:left="1600" w:hanging="400"/>
      </w:pPr>
    </w:lvl>
    <w:lvl w:ilvl="2" w:tplc="0409001B" w:tentative="1">
      <w:start w:val="1"/>
      <w:numFmt w:val="lowerRoman"/>
      <w:lvlText w:val="%3."/>
      <w:lvlJc w:val="right"/>
      <w:pPr>
        <w:ind w:left="2000" w:hanging="400"/>
      </w:pPr>
    </w:lvl>
    <w:lvl w:ilvl="3" w:tplc="0409000F" w:tentative="1">
      <w:start w:val="1"/>
      <w:numFmt w:val="decimal"/>
      <w:lvlText w:val="%4."/>
      <w:lvlJc w:val="left"/>
      <w:pPr>
        <w:ind w:left="2400" w:hanging="400"/>
      </w:pPr>
    </w:lvl>
    <w:lvl w:ilvl="4" w:tplc="04090019" w:tentative="1">
      <w:start w:val="1"/>
      <w:numFmt w:val="upperLetter"/>
      <w:lvlText w:val="%5."/>
      <w:lvlJc w:val="left"/>
      <w:pPr>
        <w:ind w:left="2800" w:hanging="400"/>
      </w:pPr>
    </w:lvl>
    <w:lvl w:ilvl="5" w:tplc="0409001B" w:tentative="1">
      <w:start w:val="1"/>
      <w:numFmt w:val="lowerRoman"/>
      <w:lvlText w:val="%6."/>
      <w:lvlJc w:val="right"/>
      <w:pPr>
        <w:ind w:left="3200" w:hanging="400"/>
      </w:pPr>
    </w:lvl>
    <w:lvl w:ilvl="6" w:tplc="0409000F" w:tentative="1">
      <w:start w:val="1"/>
      <w:numFmt w:val="decimal"/>
      <w:lvlText w:val="%7."/>
      <w:lvlJc w:val="left"/>
      <w:pPr>
        <w:ind w:left="3600" w:hanging="400"/>
      </w:pPr>
    </w:lvl>
    <w:lvl w:ilvl="7" w:tplc="04090019" w:tentative="1">
      <w:start w:val="1"/>
      <w:numFmt w:val="upperLetter"/>
      <w:lvlText w:val="%8."/>
      <w:lvlJc w:val="left"/>
      <w:pPr>
        <w:ind w:left="4000" w:hanging="400"/>
      </w:pPr>
    </w:lvl>
    <w:lvl w:ilvl="8" w:tplc="0409001B" w:tentative="1">
      <w:start w:val="1"/>
      <w:numFmt w:val="lowerRoman"/>
      <w:lvlText w:val="%9."/>
      <w:lvlJc w:val="right"/>
      <w:pPr>
        <w:ind w:left="4400" w:hanging="400"/>
      </w:pPr>
    </w:lvl>
  </w:abstractNum>
  <w:abstractNum w:abstractNumId="34" w15:restartNumberingAfterBreak="0">
    <w:nsid w:val="5F0043EC"/>
    <w:multiLevelType w:val="hybridMultilevel"/>
    <w:tmpl w:val="017E7E80"/>
    <w:lvl w:ilvl="0" w:tplc="1BC0F6AE">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5" w15:restartNumberingAfterBreak="0">
    <w:nsid w:val="6A79032C"/>
    <w:multiLevelType w:val="hybridMultilevel"/>
    <w:tmpl w:val="EEDAC2E0"/>
    <w:lvl w:ilvl="0" w:tplc="DDA46B90">
      <w:start w:val="1"/>
      <w:numFmt w:val="decimal"/>
      <w:lvlText w:val="%1."/>
      <w:lvlJc w:val="left"/>
      <w:pPr>
        <w:ind w:left="760" w:hanging="360"/>
      </w:pPr>
      <w:rPr>
        <w:rFonts w:hint="default"/>
        <w:b/>
        <w:sz w:val="32"/>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6" w15:restartNumberingAfterBreak="0">
    <w:nsid w:val="6C2D3C3D"/>
    <w:multiLevelType w:val="hybridMultilevel"/>
    <w:tmpl w:val="91E6C9FA"/>
    <w:lvl w:ilvl="0" w:tplc="363043CE">
      <w:numFmt w:val="bullet"/>
      <w:lvlText w:val=""/>
      <w:lvlJc w:val="left"/>
      <w:pPr>
        <w:ind w:left="800" w:hanging="360"/>
      </w:pPr>
      <w:rPr>
        <w:rFonts w:ascii="Wingdings" w:eastAsiaTheme="minorHAnsi" w:hAnsi="Wingdings" w:cs="Arial" w:hint="default"/>
      </w:rPr>
    </w:lvl>
    <w:lvl w:ilvl="1" w:tplc="04090003" w:tentative="1">
      <w:start w:val="1"/>
      <w:numFmt w:val="bullet"/>
      <w:lvlText w:val=""/>
      <w:lvlJc w:val="left"/>
      <w:pPr>
        <w:ind w:left="1240" w:hanging="400"/>
      </w:pPr>
      <w:rPr>
        <w:rFonts w:ascii="Wingdings" w:hAnsi="Wingdings" w:hint="default"/>
      </w:rPr>
    </w:lvl>
    <w:lvl w:ilvl="2" w:tplc="04090005" w:tentative="1">
      <w:start w:val="1"/>
      <w:numFmt w:val="bullet"/>
      <w:lvlText w:val=""/>
      <w:lvlJc w:val="left"/>
      <w:pPr>
        <w:ind w:left="1640" w:hanging="400"/>
      </w:pPr>
      <w:rPr>
        <w:rFonts w:ascii="Wingdings" w:hAnsi="Wingdings" w:hint="default"/>
      </w:rPr>
    </w:lvl>
    <w:lvl w:ilvl="3" w:tplc="04090001" w:tentative="1">
      <w:start w:val="1"/>
      <w:numFmt w:val="bullet"/>
      <w:lvlText w:val=""/>
      <w:lvlJc w:val="left"/>
      <w:pPr>
        <w:ind w:left="2040" w:hanging="400"/>
      </w:pPr>
      <w:rPr>
        <w:rFonts w:ascii="Wingdings" w:hAnsi="Wingdings" w:hint="default"/>
      </w:rPr>
    </w:lvl>
    <w:lvl w:ilvl="4" w:tplc="04090003" w:tentative="1">
      <w:start w:val="1"/>
      <w:numFmt w:val="bullet"/>
      <w:lvlText w:val=""/>
      <w:lvlJc w:val="left"/>
      <w:pPr>
        <w:ind w:left="2440" w:hanging="400"/>
      </w:pPr>
      <w:rPr>
        <w:rFonts w:ascii="Wingdings" w:hAnsi="Wingdings" w:hint="default"/>
      </w:rPr>
    </w:lvl>
    <w:lvl w:ilvl="5" w:tplc="04090005" w:tentative="1">
      <w:start w:val="1"/>
      <w:numFmt w:val="bullet"/>
      <w:lvlText w:val=""/>
      <w:lvlJc w:val="left"/>
      <w:pPr>
        <w:ind w:left="2840" w:hanging="400"/>
      </w:pPr>
      <w:rPr>
        <w:rFonts w:ascii="Wingdings" w:hAnsi="Wingdings" w:hint="default"/>
      </w:rPr>
    </w:lvl>
    <w:lvl w:ilvl="6" w:tplc="04090001" w:tentative="1">
      <w:start w:val="1"/>
      <w:numFmt w:val="bullet"/>
      <w:lvlText w:val=""/>
      <w:lvlJc w:val="left"/>
      <w:pPr>
        <w:ind w:left="3240" w:hanging="400"/>
      </w:pPr>
      <w:rPr>
        <w:rFonts w:ascii="Wingdings" w:hAnsi="Wingdings" w:hint="default"/>
      </w:rPr>
    </w:lvl>
    <w:lvl w:ilvl="7" w:tplc="04090003" w:tentative="1">
      <w:start w:val="1"/>
      <w:numFmt w:val="bullet"/>
      <w:lvlText w:val=""/>
      <w:lvlJc w:val="left"/>
      <w:pPr>
        <w:ind w:left="3640" w:hanging="400"/>
      </w:pPr>
      <w:rPr>
        <w:rFonts w:ascii="Wingdings" w:hAnsi="Wingdings" w:hint="default"/>
      </w:rPr>
    </w:lvl>
    <w:lvl w:ilvl="8" w:tplc="04090005" w:tentative="1">
      <w:start w:val="1"/>
      <w:numFmt w:val="bullet"/>
      <w:lvlText w:val=""/>
      <w:lvlJc w:val="left"/>
      <w:pPr>
        <w:ind w:left="4040" w:hanging="400"/>
      </w:pPr>
      <w:rPr>
        <w:rFonts w:ascii="Wingdings" w:hAnsi="Wingdings" w:hint="default"/>
      </w:rPr>
    </w:lvl>
  </w:abstractNum>
  <w:abstractNum w:abstractNumId="37" w15:restartNumberingAfterBreak="0">
    <w:nsid w:val="6D8140AC"/>
    <w:multiLevelType w:val="hybridMultilevel"/>
    <w:tmpl w:val="910AB936"/>
    <w:lvl w:ilvl="0" w:tplc="0409000F">
      <w:start w:val="1"/>
      <w:numFmt w:val="decimal"/>
      <w:lvlText w:val="%1."/>
      <w:lvlJc w:val="left"/>
      <w:pPr>
        <w:ind w:left="400" w:hanging="400"/>
      </w:pPr>
    </w:lvl>
    <w:lvl w:ilvl="1" w:tplc="04090019" w:tentative="1">
      <w:start w:val="1"/>
      <w:numFmt w:val="upperLetter"/>
      <w:lvlText w:val="%2."/>
      <w:lvlJc w:val="left"/>
      <w:pPr>
        <w:ind w:left="800" w:hanging="400"/>
      </w:pPr>
    </w:lvl>
    <w:lvl w:ilvl="2" w:tplc="0409001B" w:tentative="1">
      <w:start w:val="1"/>
      <w:numFmt w:val="lowerRoman"/>
      <w:lvlText w:val="%3."/>
      <w:lvlJc w:val="right"/>
      <w:pPr>
        <w:ind w:left="1200" w:hanging="400"/>
      </w:pPr>
    </w:lvl>
    <w:lvl w:ilvl="3" w:tplc="0409000F" w:tentative="1">
      <w:start w:val="1"/>
      <w:numFmt w:val="decimal"/>
      <w:lvlText w:val="%4."/>
      <w:lvlJc w:val="left"/>
      <w:pPr>
        <w:ind w:left="1600" w:hanging="400"/>
      </w:pPr>
    </w:lvl>
    <w:lvl w:ilvl="4" w:tplc="04090019" w:tentative="1">
      <w:start w:val="1"/>
      <w:numFmt w:val="upperLetter"/>
      <w:lvlText w:val="%5."/>
      <w:lvlJc w:val="left"/>
      <w:pPr>
        <w:ind w:left="2000" w:hanging="400"/>
      </w:pPr>
    </w:lvl>
    <w:lvl w:ilvl="5" w:tplc="0409001B" w:tentative="1">
      <w:start w:val="1"/>
      <w:numFmt w:val="lowerRoman"/>
      <w:lvlText w:val="%6."/>
      <w:lvlJc w:val="right"/>
      <w:pPr>
        <w:ind w:left="2400" w:hanging="400"/>
      </w:pPr>
    </w:lvl>
    <w:lvl w:ilvl="6" w:tplc="0409000F" w:tentative="1">
      <w:start w:val="1"/>
      <w:numFmt w:val="decimal"/>
      <w:lvlText w:val="%7."/>
      <w:lvlJc w:val="left"/>
      <w:pPr>
        <w:ind w:left="2800" w:hanging="400"/>
      </w:pPr>
    </w:lvl>
    <w:lvl w:ilvl="7" w:tplc="04090019" w:tentative="1">
      <w:start w:val="1"/>
      <w:numFmt w:val="upperLetter"/>
      <w:lvlText w:val="%8."/>
      <w:lvlJc w:val="left"/>
      <w:pPr>
        <w:ind w:left="3200" w:hanging="400"/>
      </w:pPr>
    </w:lvl>
    <w:lvl w:ilvl="8" w:tplc="0409001B" w:tentative="1">
      <w:start w:val="1"/>
      <w:numFmt w:val="lowerRoman"/>
      <w:lvlText w:val="%9."/>
      <w:lvlJc w:val="right"/>
      <w:pPr>
        <w:ind w:left="3600" w:hanging="400"/>
      </w:pPr>
    </w:lvl>
  </w:abstractNum>
  <w:abstractNum w:abstractNumId="38" w15:restartNumberingAfterBreak="0">
    <w:nsid w:val="6E4C2C81"/>
    <w:multiLevelType w:val="hybridMultilevel"/>
    <w:tmpl w:val="528884AC"/>
    <w:lvl w:ilvl="0" w:tplc="9BA0B06A">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9" w15:restartNumberingAfterBreak="0">
    <w:nsid w:val="7AC76B8F"/>
    <w:multiLevelType w:val="hybridMultilevel"/>
    <w:tmpl w:val="E3ACC36C"/>
    <w:lvl w:ilvl="0" w:tplc="6AD609D0">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0" w15:restartNumberingAfterBreak="0">
    <w:nsid w:val="7E763BAE"/>
    <w:multiLevelType w:val="hybridMultilevel"/>
    <w:tmpl w:val="CFB612A6"/>
    <w:lvl w:ilvl="0" w:tplc="F4E0C5EE">
      <w:start w:val="1"/>
      <w:numFmt w:val="bullet"/>
      <w:lvlText w:val="-"/>
      <w:lvlJc w:val="left"/>
      <w:pPr>
        <w:ind w:left="760" w:hanging="360"/>
      </w:pPr>
      <w:rPr>
        <w:rFonts w:ascii="Times New Roman" w:eastAsia="바탕" w:hAnsi="Times New Roman"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17"/>
  </w:num>
  <w:num w:numId="2">
    <w:abstractNumId w:val="12"/>
  </w:num>
  <w:num w:numId="3">
    <w:abstractNumId w:val="18"/>
  </w:num>
  <w:num w:numId="4">
    <w:abstractNumId w:val="4"/>
  </w:num>
  <w:num w:numId="5">
    <w:abstractNumId w:val="16"/>
  </w:num>
  <w:num w:numId="6">
    <w:abstractNumId w:val="35"/>
  </w:num>
  <w:num w:numId="7">
    <w:abstractNumId w:val="22"/>
  </w:num>
  <w:num w:numId="8">
    <w:abstractNumId w:val="27"/>
  </w:num>
  <w:num w:numId="9">
    <w:abstractNumId w:val="30"/>
  </w:num>
  <w:num w:numId="10">
    <w:abstractNumId w:val="5"/>
  </w:num>
  <w:num w:numId="11">
    <w:abstractNumId w:val="25"/>
  </w:num>
  <w:num w:numId="12">
    <w:abstractNumId w:val="8"/>
  </w:num>
  <w:num w:numId="13">
    <w:abstractNumId w:val="40"/>
  </w:num>
  <w:num w:numId="14">
    <w:abstractNumId w:val="2"/>
  </w:num>
  <w:num w:numId="15">
    <w:abstractNumId w:val="38"/>
  </w:num>
  <w:num w:numId="16">
    <w:abstractNumId w:val="9"/>
  </w:num>
  <w:num w:numId="17">
    <w:abstractNumId w:val="15"/>
  </w:num>
  <w:num w:numId="18">
    <w:abstractNumId w:val="29"/>
  </w:num>
  <w:num w:numId="19">
    <w:abstractNumId w:val="33"/>
  </w:num>
  <w:num w:numId="20">
    <w:abstractNumId w:val="11"/>
  </w:num>
  <w:num w:numId="21">
    <w:abstractNumId w:val="23"/>
  </w:num>
  <w:num w:numId="22">
    <w:abstractNumId w:val="39"/>
  </w:num>
  <w:num w:numId="23">
    <w:abstractNumId w:val="34"/>
  </w:num>
  <w:num w:numId="24">
    <w:abstractNumId w:val="31"/>
  </w:num>
  <w:num w:numId="25">
    <w:abstractNumId w:val="20"/>
  </w:num>
  <w:num w:numId="26">
    <w:abstractNumId w:val="7"/>
  </w:num>
  <w:num w:numId="27">
    <w:abstractNumId w:val="13"/>
  </w:num>
  <w:num w:numId="28">
    <w:abstractNumId w:val="14"/>
  </w:num>
  <w:num w:numId="29">
    <w:abstractNumId w:val="10"/>
  </w:num>
  <w:num w:numId="30">
    <w:abstractNumId w:val="19"/>
  </w:num>
  <w:num w:numId="31">
    <w:abstractNumId w:val="26"/>
  </w:num>
  <w:num w:numId="32">
    <w:abstractNumId w:val="24"/>
  </w:num>
  <w:num w:numId="33">
    <w:abstractNumId w:val="3"/>
  </w:num>
  <w:num w:numId="34">
    <w:abstractNumId w:val="1"/>
  </w:num>
  <w:num w:numId="35">
    <w:abstractNumId w:val="6"/>
  </w:num>
  <w:num w:numId="36">
    <w:abstractNumId w:val="28"/>
  </w:num>
  <w:num w:numId="37">
    <w:abstractNumId w:val="32"/>
  </w:num>
  <w:num w:numId="38">
    <w:abstractNumId w:val="0"/>
  </w:num>
  <w:num w:numId="39">
    <w:abstractNumId w:val="37"/>
  </w:num>
  <w:num w:numId="40">
    <w:abstractNumId w:val="21"/>
  </w:num>
  <w:num w:numId="41">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activeWritingStyle w:appName="MSWord" w:lang="en-US" w:vendorID="64" w:dllVersion="6" w:nlCheck="1" w:checkStyle="0"/>
  <w:activeWritingStyle w:appName="MSWord" w:lang="ko-KR" w:vendorID="64" w:dllVersion="5" w:nlCheck="1" w:checkStyle="1"/>
  <w:activeWritingStyle w:appName="MSWord" w:lang="en-US" w:vendorID="64" w:dllVersion="0" w:nlCheck="1" w:checkStyle="0"/>
  <w:activeWritingStyle w:appName="MSWord" w:lang="en-US" w:vendorID="64" w:dllVersion="4096" w:nlCheck="1" w:checkStyle="0"/>
  <w:activeWritingStyle w:appName="MSWord" w:lang="en-US" w:vendorID="64" w:dllVersion="131078" w:nlCheck="1" w:checkStyle="1"/>
  <w:activeWritingStyle w:appName="MSWord" w:lang="ko-KR" w:vendorID="64" w:dllVersion="131077"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800"/>
  <w:drawingGridHorizontalSpacing w:val="100"/>
  <w:displayHorizontalDrawingGridEvery w:val="0"/>
  <w:displayVerticalDrawingGridEvery w:val="2"/>
  <w:noPunctuationKerning/>
  <w:characterSpacingControl w:val="doNotCompress"/>
  <w:hdrShapeDefaults>
    <o:shapedefaults v:ext="edit" spidmax="2049">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jE0szA3MjeyNDI1MDZU0lEKTi0uzszPAykwMa0FAITUASktAAAA"/>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바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e5se9pee0awvrerwz7xxs21a2r0av29sfsp&quot;&gt;My EndNote Library&lt;record-ids&gt;&lt;item&gt;176&lt;/item&gt;&lt;item&gt;311&lt;/item&gt;&lt;item&gt;567&lt;/item&gt;&lt;item&gt;676&lt;/item&gt;&lt;item&gt;710&lt;/item&gt;&lt;item&gt;825&lt;/item&gt;&lt;item&gt;876&lt;/item&gt;&lt;item&gt;897&lt;/item&gt;&lt;item&gt;907&lt;/item&gt;&lt;/record-ids&gt;&lt;/item&gt;&lt;/Libraries&gt;"/>
  </w:docVars>
  <w:rsids>
    <w:rsidRoot w:val="004A3A06"/>
    <w:rsid w:val="000000D6"/>
    <w:rsid w:val="00000129"/>
    <w:rsid w:val="00000253"/>
    <w:rsid w:val="00000271"/>
    <w:rsid w:val="000002AE"/>
    <w:rsid w:val="00000388"/>
    <w:rsid w:val="000004FF"/>
    <w:rsid w:val="00000594"/>
    <w:rsid w:val="00000613"/>
    <w:rsid w:val="0000066B"/>
    <w:rsid w:val="000006A6"/>
    <w:rsid w:val="000006AC"/>
    <w:rsid w:val="0000071F"/>
    <w:rsid w:val="00000770"/>
    <w:rsid w:val="0000078A"/>
    <w:rsid w:val="000008F1"/>
    <w:rsid w:val="00000959"/>
    <w:rsid w:val="00000989"/>
    <w:rsid w:val="0000098A"/>
    <w:rsid w:val="00000AF0"/>
    <w:rsid w:val="00000B42"/>
    <w:rsid w:val="00000B7C"/>
    <w:rsid w:val="00000BD6"/>
    <w:rsid w:val="00000D4A"/>
    <w:rsid w:val="00000D80"/>
    <w:rsid w:val="00000E42"/>
    <w:rsid w:val="00000F17"/>
    <w:rsid w:val="00000F68"/>
    <w:rsid w:val="00001064"/>
    <w:rsid w:val="0000107D"/>
    <w:rsid w:val="00001089"/>
    <w:rsid w:val="00001098"/>
    <w:rsid w:val="0000109A"/>
    <w:rsid w:val="00001103"/>
    <w:rsid w:val="00001120"/>
    <w:rsid w:val="00001173"/>
    <w:rsid w:val="0000123D"/>
    <w:rsid w:val="000013F7"/>
    <w:rsid w:val="00001521"/>
    <w:rsid w:val="0000159F"/>
    <w:rsid w:val="000015CB"/>
    <w:rsid w:val="00001640"/>
    <w:rsid w:val="0000171E"/>
    <w:rsid w:val="00001720"/>
    <w:rsid w:val="00001765"/>
    <w:rsid w:val="000017DC"/>
    <w:rsid w:val="00001948"/>
    <w:rsid w:val="0000196A"/>
    <w:rsid w:val="00001A4C"/>
    <w:rsid w:val="00001A61"/>
    <w:rsid w:val="00001A8E"/>
    <w:rsid w:val="00001AA4"/>
    <w:rsid w:val="00001C9C"/>
    <w:rsid w:val="00001D94"/>
    <w:rsid w:val="00001DE4"/>
    <w:rsid w:val="00001E20"/>
    <w:rsid w:val="00001E3E"/>
    <w:rsid w:val="00001E6B"/>
    <w:rsid w:val="00001FB5"/>
    <w:rsid w:val="00002078"/>
    <w:rsid w:val="00002123"/>
    <w:rsid w:val="00002169"/>
    <w:rsid w:val="0000216D"/>
    <w:rsid w:val="00002263"/>
    <w:rsid w:val="00002314"/>
    <w:rsid w:val="000023AC"/>
    <w:rsid w:val="00002423"/>
    <w:rsid w:val="0000242D"/>
    <w:rsid w:val="00002576"/>
    <w:rsid w:val="000025AD"/>
    <w:rsid w:val="000026BF"/>
    <w:rsid w:val="000026ED"/>
    <w:rsid w:val="00002734"/>
    <w:rsid w:val="0000273E"/>
    <w:rsid w:val="00002795"/>
    <w:rsid w:val="000027B6"/>
    <w:rsid w:val="000027F4"/>
    <w:rsid w:val="000027FB"/>
    <w:rsid w:val="00002835"/>
    <w:rsid w:val="0000283C"/>
    <w:rsid w:val="000028C1"/>
    <w:rsid w:val="000029CE"/>
    <w:rsid w:val="000029D3"/>
    <w:rsid w:val="00002AB2"/>
    <w:rsid w:val="00002B5A"/>
    <w:rsid w:val="00002BE4"/>
    <w:rsid w:val="00002C48"/>
    <w:rsid w:val="00002C78"/>
    <w:rsid w:val="00002C7F"/>
    <w:rsid w:val="00002C98"/>
    <w:rsid w:val="00002CEC"/>
    <w:rsid w:val="00002CF1"/>
    <w:rsid w:val="00002CF8"/>
    <w:rsid w:val="00002D65"/>
    <w:rsid w:val="00002DAE"/>
    <w:rsid w:val="00002E13"/>
    <w:rsid w:val="00002E53"/>
    <w:rsid w:val="00002F8F"/>
    <w:rsid w:val="00002FE3"/>
    <w:rsid w:val="000030B0"/>
    <w:rsid w:val="000030B1"/>
    <w:rsid w:val="000030EB"/>
    <w:rsid w:val="00003211"/>
    <w:rsid w:val="000032E9"/>
    <w:rsid w:val="00003391"/>
    <w:rsid w:val="000033F6"/>
    <w:rsid w:val="0000341A"/>
    <w:rsid w:val="00003513"/>
    <w:rsid w:val="000035F9"/>
    <w:rsid w:val="00003623"/>
    <w:rsid w:val="00003653"/>
    <w:rsid w:val="00003689"/>
    <w:rsid w:val="00003750"/>
    <w:rsid w:val="00003757"/>
    <w:rsid w:val="0000380D"/>
    <w:rsid w:val="00003830"/>
    <w:rsid w:val="0000388A"/>
    <w:rsid w:val="000038A8"/>
    <w:rsid w:val="000038B8"/>
    <w:rsid w:val="000038F7"/>
    <w:rsid w:val="000039FE"/>
    <w:rsid w:val="00003A24"/>
    <w:rsid w:val="00003AAC"/>
    <w:rsid w:val="00003B29"/>
    <w:rsid w:val="00003B92"/>
    <w:rsid w:val="00003CAA"/>
    <w:rsid w:val="00003E17"/>
    <w:rsid w:val="00003E24"/>
    <w:rsid w:val="00003E2E"/>
    <w:rsid w:val="00003E32"/>
    <w:rsid w:val="00003E91"/>
    <w:rsid w:val="00003EB5"/>
    <w:rsid w:val="00003EFD"/>
    <w:rsid w:val="00003FEA"/>
    <w:rsid w:val="000040E7"/>
    <w:rsid w:val="0000428C"/>
    <w:rsid w:val="0000433E"/>
    <w:rsid w:val="00004422"/>
    <w:rsid w:val="0000443E"/>
    <w:rsid w:val="00004574"/>
    <w:rsid w:val="00004620"/>
    <w:rsid w:val="00004657"/>
    <w:rsid w:val="0000467D"/>
    <w:rsid w:val="0000475C"/>
    <w:rsid w:val="0000484B"/>
    <w:rsid w:val="000048A5"/>
    <w:rsid w:val="00004971"/>
    <w:rsid w:val="000049B6"/>
    <w:rsid w:val="00004A38"/>
    <w:rsid w:val="00004B04"/>
    <w:rsid w:val="00004BD0"/>
    <w:rsid w:val="00004BE9"/>
    <w:rsid w:val="00004C07"/>
    <w:rsid w:val="00004CEC"/>
    <w:rsid w:val="00004D46"/>
    <w:rsid w:val="00004DAE"/>
    <w:rsid w:val="00004E4F"/>
    <w:rsid w:val="00004FB9"/>
    <w:rsid w:val="00004FF8"/>
    <w:rsid w:val="0000504B"/>
    <w:rsid w:val="000050B9"/>
    <w:rsid w:val="000050CB"/>
    <w:rsid w:val="00005224"/>
    <w:rsid w:val="0000532A"/>
    <w:rsid w:val="000053AD"/>
    <w:rsid w:val="000053E0"/>
    <w:rsid w:val="00005423"/>
    <w:rsid w:val="00005541"/>
    <w:rsid w:val="0000556B"/>
    <w:rsid w:val="000055FE"/>
    <w:rsid w:val="00005602"/>
    <w:rsid w:val="00005613"/>
    <w:rsid w:val="00005676"/>
    <w:rsid w:val="0000571D"/>
    <w:rsid w:val="00005785"/>
    <w:rsid w:val="0000578E"/>
    <w:rsid w:val="000057B3"/>
    <w:rsid w:val="00005991"/>
    <w:rsid w:val="00005A68"/>
    <w:rsid w:val="00005A99"/>
    <w:rsid w:val="00005AB8"/>
    <w:rsid w:val="00005B58"/>
    <w:rsid w:val="00005B86"/>
    <w:rsid w:val="00005BE6"/>
    <w:rsid w:val="00005E16"/>
    <w:rsid w:val="00005E65"/>
    <w:rsid w:val="00005F83"/>
    <w:rsid w:val="00005FB3"/>
    <w:rsid w:val="00005FB5"/>
    <w:rsid w:val="0000616B"/>
    <w:rsid w:val="00006174"/>
    <w:rsid w:val="000061C3"/>
    <w:rsid w:val="000061FC"/>
    <w:rsid w:val="0000634E"/>
    <w:rsid w:val="0000648B"/>
    <w:rsid w:val="000064F5"/>
    <w:rsid w:val="00006503"/>
    <w:rsid w:val="00006549"/>
    <w:rsid w:val="000065EC"/>
    <w:rsid w:val="000065FB"/>
    <w:rsid w:val="000066E8"/>
    <w:rsid w:val="00006762"/>
    <w:rsid w:val="00006879"/>
    <w:rsid w:val="000068E6"/>
    <w:rsid w:val="00006A09"/>
    <w:rsid w:val="00006A17"/>
    <w:rsid w:val="00006A4F"/>
    <w:rsid w:val="00006B0E"/>
    <w:rsid w:val="00006CD7"/>
    <w:rsid w:val="00006DCC"/>
    <w:rsid w:val="00006DDF"/>
    <w:rsid w:val="00006EEB"/>
    <w:rsid w:val="00006F26"/>
    <w:rsid w:val="00007072"/>
    <w:rsid w:val="000070DF"/>
    <w:rsid w:val="000071E6"/>
    <w:rsid w:val="000072E0"/>
    <w:rsid w:val="00007355"/>
    <w:rsid w:val="00007398"/>
    <w:rsid w:val="000074B8"/>
    <w:rsid w:val="000074BC"/>
    <w:rsid w:val="00007545"/>
    <w:rsid w:val="0000758D"/>
    <w:rsid w:val="00007639"/>
    <w:rsid w:val="0000763F"/>
    <w:rsid w:val="000076FD"/>
    <w:rsid w:val="000077F1"/>
    <w:rsid w:val="00007866"/>
    <w:rsid w:val="000078F9"/>
    <w:rsid w:val="00007940"/>
    <w:rsid w:val="00007943"/>
    <w:rsid w:val="00007965"/>
    <w:rsid w:val="0000799A"/>
    <w:rsid w:val="00007BA1"/>
    <w:rsid w:val="00007BE0"/>
    <w:rsid w:val="00007E6E"/>
    <w:rsid w:val="00007F22"/>
    <w:rsid w:val="00007F60"/>
    <w:rsid w:val="00010018"/>
    <w:rsid w:val="000101E3"/>
    <w:rsid w:val="00010270"/>
    <w:rsid w:val="000104F7"/>
    <w:rsid w:val="00010542"/>
    <w:rsid w:val="000105BB"/>
    <w:rsid w:val="000105DC"/>
    <w:rsid w:val="00010605"/>
    <w:rsid w:val="00010659"/>
    <w:rsid w:val="0001068E"/>
    <w:rsid w:val="00010778"/>
    <w:rsid w:val="000107EE"/>
    <w:rsid w:val="0001081E"/>
    <w:rsid w:val="0001082F"/>
    <w:rsid w:val="000108F2"/>
    <w:rsid w:val="000108FB"/>
    <w:rsid w:val="00010945"/>
    <w:rsid w:val="00010AB0"/>
    <w:rsid w:val="00010AEE"/>
    <w:rsid w:val="00010AF4"/>
    <w:rsid w:val="00010AFF"/>
    <w:rsid w:val="00010BC5"/>
    <w:rsid w:val="00010BD3"/>
    <w:rsid w:val="00010BF3"/>
    <w:rsid w:val="00010C18"/>
    <w:rsid w:val="00010C6F"/>
    <w:rsid w:val="00010C9F"/>
    <w:rsid w:val="00010D20"/>
    <w:rsid w:val="00010D3B"/>
    <w:rsid w:val="00010DEA"/>
    <w:rsid w:val="00010E72"/>
    <w:rsid w:val="00010F08"/>
    <w:rsid w:val="00010FDA"/>
    <w:rsid w:val="0001100C"/>
    <w:rsid w:val="0001108F"/>
    <w:rsid w:val="00011105"/>
    <w:rsid w:val="00011124"/>
    <w:rsid w:val="00011206"/>
    <w:rsid w:val="00011270"/>
    <w:rsid w:val="0001133A"/>
    <w:rsid w:val="000113E7"/>
    <w:rsid w:val="0001141D"/>
    <w:rsid w:val="000114B4"/>
    <w:rsid w:val="000114F8"/>
    <w:rsid w:val="0001154F"/>
    <w:rsid w:val="0001157A"/>
    <w:rsid w:val="00011699"/>
    <w:rsid w:val="000118F6"/>
    <w:rsid w:val="00011A3E"/>
    <w:rsid w:val="00011A69"/>
    <w:rsid w:val="00011A75"/>
    <w:rsid w:val="00011A94"/>
    <w:rsid w:val="00011ABD"/>
    <w:rsid w:val="00011ADC"/>
    <w:rsid w:val="00011B23"/>
    <w:rsid w:val="00011B45"/>
    <w:rsid w:val="00011B6C"/>
    <w:rsid w:val="00011C83"/>
    <w:rsid w:val="00011D0D"/>
    <w:rsid w:val="00011DA6"/>
    <w:rsid w:val="00011DF5"/>
    <w:rsid w:val="00011E89"/>
    <w:rsid w:val="00011EA6"/>
    <w:rsid w:val="00011F11"/>
    <w:rsid w:val="00011F61"/>
    <w:rsid w:val="00011F86"/>
    <w:rsid w:val="00011FB4"/>
    <w:rsid w:val="0001205B"/>
    <w:rsid w:val="000120CC"/>
    <w:rsid w:val="000120E6"/>
    <w:rsid w:val="000121C1"/>
    <w:rsid w:val="000121C8"/>
    <w:rsid w:val="00012255"/>
    <w:rsid w:val="00012301"/>
    <w:rsid w:val="0001230B"/>
    <w:rsid w:val="0001232A"/>
    <w:rsid w:val="000124AA"/>
    <w:rsid w:val="0001252E"/>
    <w:rsid w:val="00012569"/>
    <w:rsid w:val="00012610"/>
    <w:rsid w:val="00012776"/>
    <w:rsid w:val="0001280B"/>
    <w:rsid w:val="00012874"/>
    <w:rsid w:val="000128F4"/>
    <w:rsid w:val="0001295E"/>
    <w:rsid w:val="00012998"/>
    <w:rsid w:val="000129F2"/>
    <w:rsid w:val="00012C4D"/>
    <w:rsid w:val="00012CB4"/>
    <w:rsid w:val="00012D19"/>
    <w:rsid w:val="00012D69"/>
    <w:rsid w:val="00012DD4"/>
    <w:rsid w:val="00012E1E"/>
    <w:rsid w:val="00012E2A"/>
    <w:rsid w:val="00012EA7"/>
    <w:rsid w:val="00012FA6"/>
    <w:rsid w:val="000130E4"/>
    <w:rsid w:val="00013159"/>
    <w:rsid w:val="0001325A"/>
    <w:rsid w:val="000132C4"/>
    <w:rsid w:val="000133A8"/>
    <w:rsid w:val="000134E1"/>
    <w:rsid w:val="000134ED"/>
    <w:rsid w:val="00013508"/>
    <w:rsid w:val="000135B2"/>
    <w:rsid w:val="000135C9"/>
    <w:rsid w:val="0001362C"/>
    <w:rsid w:val="000136C9"/>
    <w:rsid w:val="00013787"/>
    <w:rsid w:val="00013798"/>
    <w:rsid w:val="00013889"/>
    <w:rsid w:val="000138E8"/>
    <w:rsid w:val="000138EA"/>
    <w:rsid w:val="0001391C"/>
    <w:rsid w:val="000139DE"/>
    <w:rsid w:val="00013A09"/>
    <w:rsid w:val="00013BC0"/>
    <w:rsid w:val="00013BD7"/>
    <w:rsid w:val="00013C54"/>
    <w:rsid w:val="00013C5D"/>
    <w:rsid w:val="00013C7A"/>
    <w:rsid w:val="00013CEE"/>
    <w:rsid w:val="00013D83"/>
    <w:rsid w:val="00013DB2"/>
    <w:rsid w:val="00013DDC"/>
    <w:rsid w:val="00013E43"/>
    <w:rsid w:val="00013ED3"/>
    <w:rsid w:val="00013F00"/>
    <w:rsid w:val="00013FF2"/>
    <w:rsid w:val="00014023"/>
    <w:rsid w:val="0001410B"/>
    <w:rsid w:val="00014277"/>
    <w:rsid w:val="000142CC"/>
    <w:rsid w:val="000143B0"/>
    <w:rsid w:val="000144E7"/>
    <w:rsid w:val="0001452F"/>
    <w:rsid w:val="00014541"/>
    <w:rsid w:val="000145BE"/>
    <w:rsid w:val="0001462E"/>
    <w:rsid w:val="0001465B"/>
    <w:rsid w:val="00014675"/>
    <w:rsid w:val="0001469F"/>
    <w:rsid w:val="000146C5"/>
    <w:rsid w:val="00014716"/>
    <w:rsid w:val="000147D5"/>
    <w:rsid w:val="00014840"/>
    <w:rsid w:val="0001484C"/>
    <w:rsid w:val="00014857"/>
    <w:rsid w:val="000148AF"/>
    <w:rsid w:val="00014A1A"/>
    <w:rsid w:val="00014B0F"/>
    <w:rsid w:val="00014CD1"/>
    <w:rsid w:val="00014D98"/>
    <w:rsid w:val="00014DC6"/>
    <w:rsid w:val="00014DC9"/>
    <w:rsid w:val="00014DEB"/>
    <w:rsid w:val="00014E24"/>
    <w:rsid w:val="00014F83"/>
    <w:rsid w:val="00014F95"/>
    <w:rsid w:val="00015009"/>
    <w:rsid w:val="000150A2"/>
    <w:rsid w:val="000150AD"/>
    <w:rsid w:val="00015103"/>
    <w:rsid w:val="0001517F"/>
    <w:rsid w:val="000151D3"/>
    <w:rsid w:val="000151F8"/>
    <w:rsid w:val="00015215"/>
    <w:rsid w:val="00015287"/>
    <w:rsid w:val="0001529B"/>
    <w:rsid w:val="00015398"/>
    <w:rsid w:val="000153BF"/>
    <w:rsid w:val="00015426"/>
    <w:rsid w:val="000154A4"/>
    <w:rsid w:val="000154B5"/>
    <w:rsid w:val="00015586"/>
    <w:rsid w:val="0001565A"/>
    <w:rsid w:val="00015693"/>
    <w:rsid w:val="000156D1"/>
    <w:rsid w:val="000156DC"/>
    <w:rsid w:val="000156F3"/>
    <w:rsid w:val="00015753"/>
    <w:rsid w:val="000157AB"/>
    <w:rsid w:val="000157C0"/>
    <w:rsid w:val="000157DB"/>
    <w:rsid w:val="000157DC"/>
    <w:rsid w:val="00015827"/>
    <w:rsid w:val="00015920"/>
    <w:rsid w:val="00015973"/>
    <w:rsid w:val="00015A09"/>
    <w:rsid w:val="00015A38"/>
    <w:rsid w:val="00015A78"/>
    <w:rsid w:val="00015A82"/>
    <w:rsid w:val="00015AC6"/>
    <w:rsid w:val="00015AC9"/>
    <w:rsid w:val="00015AE2"/>
    <w:rsid w:val="00015AEF"/>
    <w:rsid w:val="00015B7A"/>
    <w:rsid w:val="00015C05"/>
    <w:rsid w:val="00015C33"/>
    <w:rsid w:val="00015C44"/>
    <w:rsid w:val="00015CD1"/>
    <w:rsid w:val="00015DEB"/>
    <w:rsid w:val="00015DF9"/>
    <w:rsid w:val="00015E21"/>
    <w:rsid w:val="00015E44"/>
    <w:rsid w:val="00015EBA"/>
    <w:rsid w:val="00015F32"/>
    <w:rsid w:val="00015FF9"/>
    <w:rsid w:val="0001600F"/>
    <w:rsid w:val="0001619B"/>
    <w:rsid w:val="000161C1"/>
    <w:rsid w:val="00016244"/>
    <w:rsid w:val="000162EB"/>
    <w:rsid w:val="000163CB"/>
    <w:rsid w:val="000163EE"/>
    <w:rsid w:val="00016411"/>
    <w:rsid w:val="00016451"/>
    <w:rsid w:val="000164AD"/>
    <w:rsid w:val="0001662A"/>
    <w:rsid w:val="00016697"/>
    <w:rsid w:val="00016760"/>
    <w:rsid w:val="0001677C"/>
    <w:rsid w:val="00016860"/>
    <w:rsid w:val="00016913"/>
    <w:rsid w:val="00016A21"/>
    <w:rsid w:val="00016A6E"/>
    <w:rsid w:val="00016AEC"/>
    <w:rsid w:val="00016BE8"/>
    <w:rsid w:val="00016BF1"/>
    <w:rsid w:val="00016E12"/>
    <w:rsid w:val="00016E1A"/>
    <w:rsid w:val="00016EF9"/>
    <w:rsid w:val="00016F27"/>
    <w:rsid w:val="00016F92"/>
    <w:rsid w:val="00016FAD"/>
    <w:rsid w:val="00016FB9"/>
    <w:rsid w:val="00016FF6"/>
    <w:rsid w:val="0001708A"/>
    <w:rsid w:val="000170EE"/>
    <w:rsid w:val="0001719D"/>
    <w:rsid w:val="0001723B"/>
    <w:rsid w:val="00017274"/>
    <w:rsid w:val="000172A0"/>
    <w:rsid w:val="0001737C"/>
    <w:rsid w:val="00017481"/>
    <w:rsid w:val="000174BC"/>
    <w:rsid w:val="000174F4"/>
    <w:rsid w:val="00017877"/>
    <w:rsid w:val="000178B0"/>
    <w:rsid w:val="00017A7C"/>
    <w:rsid w:val="00017ABD"/>
    <w:rsid w:val="00017B68"/>
    <w:rsid w:val="00017CFD"/>
    <w:rsid w:val="00017D54"/>
    <w:rsid w:val="00017DA1"/>
    <w:rsid w:val="00017DEE"/>
    <w:rsid w:val="00017E4E"/>
    <w:rsid w:val="00017E8A"/>
    <w:rsid w:val="00017EF1"/>
    <w:rsid w:val="00017F11"/>
    <w:rsid w:val="00017F26"/>
    <w:rsid w:val="00017F27"/>
    <w:rsid w:val="000200DC"/>
    <w:rsid w:val="000200F6"/>
    <w:rsid w:val="00020155"/>
    <w:rsid w:val="000201C5"/>
    <w:rsid w:val="000201D6"/>
    <w:rsid w:val="000202E8"/>
    <w:rsid w:val="00020335"/>
    <w:rsid w:val="000203D0"/>
    <w:rsid w:val="00020474"/>
    <w:rsid w:val="0002049E"/>
    <w:rsid w:val="000204A2"/>
    <w:rsid w:val="00020520"/>
    <w:rsid w:val="00020554"/>
    <w:rsid w:val="00020575"/>
    <w:rsid w:val="000206A2"/>
    <w:rsid w:val="00020749"/>
    <w:rsid w:val="0002075C"/>
    <w:rsid w:val="000207AA"/>
    <w:rsid w:val="000208FE"/>
    <w:rsid w:val="0002092E"/>
    <w:rsid w:val="000209AD"/>
    <w:rsid w:val="00020A0F"/>
    <w:rsid w:val="00020A3C"/>
    <w:rsid w:val="00020AD8"/>
    <w:rsid w:val="00020BCB"/>
    <w:rsid w:val="00020C1B"/>
    <w:rsid w:val="00020CAC"/>
    <w:rsid w:val="00020D79"/>
    <w:rsid w:val="00020D86"/>
    <w:rsid w:val="00020E48"/>
    <w:rsid w:val="00020E7F"/>
    <w:rsid w:val="00020ECE"/>
    <w:rsid w:val="00020FAD"/>
    <w:rsid w:val="00020FC7"/>
    <w:rsid w:val="000210D1"/>
    <w:rsid w:val="000211A6"/>
    <w:rsid w:val="00021443"/>
    <w:rsid w:val="0002153C"/>
    <w:rsid w:val="0002155B"/>
    <w:rsid w:val="00021572"/>
    <w:rsid w:val="000216B9"/>
    <w:rsid w:val="0002170A"/>
    <w:rsid w:val="00021750"/>
    <w:rsid w:val="00021766"/>
    <w:rsid w:val="00021797"/>
    <w:rsid w:val="000217AC"/>
    <w:rsid w:val="00021839"/>
    <w:rsid w:val="000218C3"/>
    <w:rsid w:val="0002193F"/>
    <w:rsid w:val="000219C1"/>
    <w:rsid w:val="00021AD1"/>
    <w:rsid w:val="00021B7D"/>
    <w:rsid w:val="00021C5B"/>
    <w:rsid w:val="00021C5E"/>
    <w:rsid w:val="00021C74"/>
    <w:rsid w:val="00021CA3"/>
    <w:rsid w:val="00021D57"/>
    <w:rsid w:val="00021DC5"/>
    <w:rsid w:val="00021DCC"/>
    <w:rsid w:val="00021E2C"/>
    <w:rsid w:val="00021EE9"/>
    <w:rsid w:val="00021F23"/>
    <w:rsid w:val="00021F33"/>
    <w:rsid w:val="00021F69"/>
    <w:rsid w:val="0002200F"/>
    <w:rsid w:val="000220B6"/>
    <w:rsid w:val="000221A0"/>
    <w:rsid w:val="000221AF"/>
    <w:rsid w:val="000221D6"/>
    <w:rsid w:val="00022264"/>
    <w:rsid w:val="00022272"/>
    <w:rsid w:val="00022324"/>
    <w:rsid w:val="00022430"/>
    <w:rsid w:val="000224C9"/>
    <w:rsid w:val="00022504"/>
    <w:rsid w:val="00022523"/>
    <w:rsid w:val="000225A0"/>
    <w:rsid w:val="00022714"/>
    <w:rsid w:val="00022772"/>
    <w:rsid w:val="0002291D"/>
    <w:rsid w:val="000229A2"/>
    <w:rsid w:val="00022A34"/>
    <w:rsid w:val="00022B3B"/>
    <w:rsid w:val="00022BD7"/>
    <w:rsid w:val="00022C28"/>
    <w:rsid w:val="00022C5A"/>
    <w:rsid w:val="00022CE1"/>
    <w:rsid w:val="00022D5F"/>
    <w:rsid w:val="00022E86"/>
    <w:rsid w:val="00022F72"/>
    <w:rsid w:val="000232CB"/>
    <w:rsid w:val="00023317"/>
    <w:rsid w:val="00023377"/>
    <w:rsid w:val="00023396"/>
    <w:rsid w:val="0002343F"/>
    <w:rsid w:val="0002347E"/>
    <w:rsid w:val="0002349B"/>
    <w:rsid w:val="000234C1"/>
    <w:rsid w:val="0002353C"/>
    <w:rsid w:val="00023570"/>
    <w:rsid w:val="0002357B"/>
    <w:rsid w:val="00023834"/>
    <w:rsid w:val="0002383D"/>
    <w:rsid w:val="000238B8"/>
    <w:rsid w:val="000238DA"/>
    <w:rsid w:val="000239AA"/>
    <w:rsid w:val="000239E2"/>
    <w:rsid w:val="00023A5E"/>
    <w:rsid w:val="00023A6D"/>
    <w:rsid w:val="00023B4F"/>
    <w:rsid w:val="00023B51"/>
    <w:rsid w:val="00023C3C"/>
    <w:rsid w:val="00023C6F"/>
    <w:rsid w:val="00023C87"/>
    <w:rsid w:val="00023CBC"/>
    <w:rsid w:val="00023CEE"/>
    <w:rsid w:val="00023D10"/>
    <w:rsid w:val="00023D4F"/>
    <w:rsid w:val="00023DFD"/>
    <w:rsid w:val="00023E9A"/>
    <w:rsid w:val="00023FD6"/>
    <w:rsid w:val="000241BB"/>
    <w:rsid w:val="000241F5"/>
    <w:rsid w:val="0002426C"/>
    <w:rsid w:val="000244D1"/>
    <w:rsid w:val="000244E5"/>
    <w:rsid w:val="0002451D"/>
    <w:rsid w:val="00024577"/>
    <w:rsid w:val="000245DD"/>
    <w:rsid w:val="00024677"/>
    <w:rsid w:val="000247F3"/>
    <w:rsid w:val="000248C4"/>
    <w:rsid w:val="00024959"/>
    <w:rsid w:val="000249A6"/>
    <w:rsid w:val="000249C4"/>
    <w:rsid w:val="00024B9A"/>
    <w:rsid w:val="00024BA6"/>
    <w:rsid w:val="00024C37"/>
    <w:rsid w:val="00024C86"/>
    <w:rsid w:val="00024CC1"/>
    <w:rsid w:val="00024D1F"/>
    <w:rsid w:val="00024E47"/>
    <w:rsid w:val="00025017"/>
    <w:rsid w:val="00025099"/>
    <w:rsid w:val="000250BF"/>
    <w:rsid w:val="000251C1"/>
    <w:rsid w:val="00025333"/>
    <w:rsid w:val="0002533A"/>
    <w:rsid w:val="000253D9"/>
    <w:rsid w:val="0002541A"/>
    <w:rsid w:val="00025448"/>
    <w:rsid w:val="0002552B"/>
    <w:rsid w:val="000255D9"/>
    <w:rsid w:val="00025672"/>
    <w:rsid w:val="0002569C"/>
    <w:rsid w:val="000256BC"/>
    <w:rsid w:val="00025708"/>
    <w:rsid w:val="00025787"/>
    <w:rsid w:val="000257CE"/>
    <w:rsid w:val="000257E2"/>
    <w:rsid w:val="000258ED"/>
    <w:rsid w:val="0002590E"/>
    <w:rsid w:val="00025955"/>
    <w:rsid w:val="000259A2"/>
    <w:rsid w:val="000259D8"/>
    <w:rsid w:val="00025A90"/>
    <w:rsid w:val="00025AB1"/>
    <w:rsid w:val="00025ACD"/>
    <w:rsid w:val="00025ACF"/>
    <w:rsid w:val="00025ADB"/>
    <w:rsid w:val="00025B23"/>
    <w:rsid w:val="00025B46"/>
    <w:rsid w:val="00025BDF"/>
    <w:rsid w:val="00025C41"/>
    <w:rsid w:val="00025CE2"/>
    <w:rsid w:val="00025D0F"/>
    <w:rsid w:val="00025D62"/>
    <w:rsid w:val="00025E17"/>
    <w:rsid w:val="00025E58"/>
    <w:rsid w:val="00025E85"/>
    <w:rsid w:val="00025F53"/>
    <w:rsid w:val="00025F5C"/>
    <w:rsid w:val="00025F85"/>
    <w:rsid w:val="00025FA8"/>
    <w:rsid w:val="00025FD6"/>
    <w:rsid w:val="00026010"/>
    <w:rsid w:val="000260E7"/>
    <w:rsid w:val="00026148"/>
    <w:rsid w:val="00026180"/>
    <w:rsid w:val="00026218"/>
    <w:rsid w:val="00026242"/>
    <w:rsid w:val="0002639A"/>
    <w:rsid w:val="000263A3"/>
    <w:rsid w:val="000263F2"/>
    <w:rsid w:val="000264C0"/>
    <w:rsid w:val="000264EE"/>
    <w:rsid w:val="00026547"/>
    <w:rsid w:val="00026556"/>
    <w:rsid w:val="0002657B"/>
    <w:rsid w:val="00026648"/>
    <w:rsid w:val="00026688"/>
    <w:rsid w:val="00026788"/>
    <w:rsid w:val="000267DD"/>
    <w:rsid w:val="00026823"/>
    <w:rsid w:val="0002683D"/>
    <w:rsid w:val="00026878"/>
    <w:rsid w:val="0002690B"/>
    <w:rsid w:val="0002695F"/>
    <w:rsid w:val="000269B8"/>
    <w:rsid w:val="00026A8C"/>
    <w:rsid w:val="00026A98"/>
    <w:rsid w:val="00026BC7"/>
    <w:rsid w:val="00026CBD"/>
    <w:rsid w:val="00026CCD"/>
    <w:rsid w:val="00026D6C"/>
    <w:rsid w:val="00026D86"/>
    <w:rsid w:val="00026E0B"/>
    <w:rsid w:val="00026E8D"/>
    <w:rsid w:val="00026EDF"/>
    <w:rsid w:val="00026EE6"/>
    <w:rsid w:val="00026F02"/>
    <w:rsid w:val="00026F9C"/>
    <w:rsid w:val="00027016"/>
    <w:rsid w:val="00027061"/>
    <w:rsid w:val="0002712B"/>
    <w:rsid w:val="00027196"/>
    <w:rsid w:val="000271CF"/>
    <w:rsid w:val="00027369"/>
    <w:rsid w:val="0002736F"/>
    <w:rsid w:val="000273B1"/>
    <w:rsid w:val="000273E0"/>
    <w:rsid w:val="00027572"/>
    <w:rsid w:val="0002773E"/>
    <w:rsid w:val="0002792A"/>
    <w:rsid w:val="00027A33"/>
    <w:rsid w:val="00027A64"/>
    <w:rsid w:val="00027A9A"/>
    <w:rsid w:val="00027AF4"/>
    <w:rsid w:val="00027B06"/>
    <w:rsid w:val="00027BAD"/>
    <w:rsid w:val="00027C13"/>
    <w:rsid w:val="00027C33"/>
    <w:rsid w:val="00027CAF"/>
    <w:rsid w:val="00027D82"/>
    <w:rsid w:val="00027D96"/>
    <w:rsid w:val="00027E00"/>
    <w:rsid w:val="00027E91"/>
    <w:rsid w:val="00027F00"/>
    <w:rsid w:val="00027F15"/>
    <w:rsid w:val="00027F64"/>
    <w:rsid w:val="00027FC0"/>
    <w:rsid w:val="00030046"/>
    <w:rsid w:val="0003009B"/>
    <w:rsid w:val="000300AA"/>
    <w:rsid w:val="000300F3"/>
    <w:rsid w:val="0003019C"/>
    <w:rsid w:val="00030257"/>
    <w:rsid w:val="0003036B"/>
    <w:rsid w:val="00030427"/>
    <w:rsid w:val="0003042C"/>
    <w:rsid w:val="000304BB"/>
    <w:rsid w:val="000304C3"/>
    <w:rsid w:val="00030578"/>
    <w:rsid w:val="000305B6"/>
    <w:rsid w:val="000305D6"/>
    <w:rsid w:val="00030653"/>
    <w:rsid w:val="00030677"/>
    <w:rsid w:val="0003074A"/>
    <w:rsid w:val="0003078E"/>
    <w:rsid w:val="0003079A"/>
    <w:rsid w:val="000307AA"/>
    <w:rsid w:val="000307BA"/>
    <w:rsid w:val="00030892"/>
    <w:rsid w:val="000308E9"/>
    <w:rsid w:val="000309C9"/>
    <w:rsid w:val="000309EE"/>
    <w:rsid w:val="000309FA"/>
    <w:rsid w:val="00030B46"/>
    <w:rsid w:val="00030B4C"/>
    <w:rsid w:val="00030B77"/>
    <w:rsid w:val="00030BE4"/>
    <w:rsid w:val="00030C28"/>
    <w:rsid w:val="00030C34"/>
    <w:rsid w:val="00030C3C"/>
    <w:rsid w:val="00030CF6"/>
    <w:rsid w:val="00030D2A"/>
    <w:rsid w:val="00030D48"/>
    <w:rsid w:val="00030E6B"/>
    <w:rsid w:val="00030EBF"/>
    <w:rsid w:val="00030F9B"/>
    <w:rsid w:val="00030FEA"/>
    <w:rsid w:val="00031092"/>
    <w:rsid w:val="00031123"/>
    <w:rsid w:val="00031164"/>
    <w:rsid w:val="0003118B"/>
    <w:rsid w:val="0003125B"/>
    <w:rsid w:val="00031291"/>
    <w:rsid w:val="000312CC"/>
    <w:rsid w:val="00031324"/>
    <w:rsid w:val="00031340"/>
    <w:rsid w:val="0003143A"/>
    <w:rsid w:val="0003146F"/>
    <w:rsid w:val="000314AE"/>
    <w:rsid w:val="000314D6"/>
    <w:rsid w:val="0003159A"/>
    <w:rsid w:val="000315B6"/>
    <w:rsid w:val="000315D2"/>
    <w:rsid w:val="0003163C"/>
    <w:rsid w:val="000316F4"/>
    <w:rsid w:val="000317EA"/>
    <w:rsid w:val="0003185F"/>
    <w:rsid w:val="000318F4"/>
    <w:rsid w:val="00031904"/>
    <w:rsid w:val="000319E3"/>
    <w:rsid w:val="00031A36"/>
    <w:rsid w:val="00031A41"/>
    <w:rsid w:val="00031C19"/>
    <w:rsid w:val="00031D35"/>
    <w:rsid w:val="00031DA2"/>
    <w:rsid w:val="00031F54"/>
    <w:rsid w:val="00031FFF"/>
    <w:rsid w:val="00032069"/>
    <w:rsid w:val="00032074"/>
    <w:rsid w:val="000321C1"/>
    <w:rsid w:val="00032286"/>
    <w:rsid w:val="00032297"/>
    <w:rsid w:val="000322D3"/>
    <w:rsid w:val="000323C6"/>
    <w:rsid w:val="000323CC"/>
    <w:rsid w:val="000323D4"/>
    <w:rsid w:val="000324BD"/>
    <w:rsid w:val="0003253F"/>
    <w:rsid w:val="0003257A"/>
    <w:rsid w:val="00032679"/>
    <w:rsid w:val="0003269D"/>
    <w:rsid w:val="000326A3"/>
    <w:rsid w:val="000326CD"/>
    <w:rsid w:val="000326DD"/>
    <w:rsid w:val="0003297C"/>
    <w:rsid w:val="000329D2"/>
    <w:rsid w:val="00032A87"/>
    <w:rsid w:val="00032B11"/>
    <w:rsid w:val="00032B3E"/>
    <w:rsid w:val="00032B8D"/>
    <w:rsid w:val="00032BA3"/>
    <w:rsid w:val="00032BB9"/>
    <w:rsid w:val="00032C2B"/>
    <w:rsid w:val="00032C72"/>
    <w:rsid w:val="00032CC0"/>
    <w:rsid w:val="00032CD9"/>
    <w:rsid w:val="00032CFE"/>
    <w:rsid w:val="00032D1B"/>
    <w:rsid w:val="00032D59"/>
    <w:rsid w:val="00032D9D"/>
    <w:rsid w:val="00032ED1"/>
    <w:rsid w:val="00032EDC"/>
    <w:rsid w:val="00032F16"/>
    <w:rsid w:val="00032F81"/>
    <w:rsid w:val="00032FB8"/>
    <w:rsid w:val="000331A4"/>
    <w:rsid w:val="00033232"/>
    <w:rsid w:val="00033253"/>
    <w:rsid w:val="000332DB"/>
    <w:rsid w:val="0003331D"/>
    <w:rsid w:val="00033410"/>
    <w:rsid w:val="00033473"/>
    <w:rsid w:val="000334D5"/>
    <w:rsid w:val="00033572"/>
    <w:rsid w:val="0003359D"/>
    <w:rsid w:val="000336A3"/>
    <w:rsid w:val="000336F5"/>
    <w:rsid w:val="00033715"/>
    <w:rsid w:val="00033721"/>
    <w:rsid w:val="0003375B"/>
    <w:rsid w:val="000337A2"/>
    <w:rsid w:val="000337BF"/>
    <w:rsid w:val="0003385E"/>
    <w:rsid w:val="00033912"/>
    <w:rsid w:val="0003394B"/>
    <w:rsid w:val="0003396B"/>
    <w:rsid w:val="00033AF0"/>
    <w:rsid w:val="00033B0E"/>
    <w:rsid w:val="00033B98"/>
    <w:rsid w:val="00033CC9"/>
    <w:rsid w:val="00033D5A"/>
    <w:rsid w:val="00033DBD"/>
    <w:rsid w:val="00033E6E"/>
    <w:rsid w:val="00033FF7"/>
    <w:rsid w:val="00034052"/>
    <w:rsid w:val="00034114"/>
    <w:rsid w:val="00034247"/>
    <w:rsid w:val="00034362"/>
    <w:rsid w:val="00034389"/>
    <w:rsid w:val="000343B0"/>
    <w:rsid w:val="0003441A"/>
    <w:rsid w:val="000344B8"/>
    <w:rsid w:val="000344D0"/>
    <w:rsid w:val="000344EE"/>
    <w:rsid w:val="0003453B"/>
    <w:rsid w:val="00034582"/>
    <w:rsid w:val="000345C4"/>
    <w:rsid w:val="00034616"/>
    <w:rsid w:val="00034668"/>
    <w:rsid w:val="000347C1"/>
    <w:rsid w:val="000347DB"/>
    <w:rsid w:val="0003480C"/>
    <w:rsid w:val="0003481F"/>
    <w:rsid w:val="000348BC"/>
    <w:rsid w:val="00034987"/>
    <w:rsid w:val="00034989"/>
    <w:rsid w:val="00034A8D"/>
    <w:rsid w:val="00034AA7"/>
    <w:rsid w:val="00034AB0"/>
    <w:rsid w:val="00034ADA"/>
    <w:rsid w:val="00034B68"/>
    <w:rsid w:val="00034C98"/>
    <w:rsid w:val="00034CFE"/>
    <w:rsid w:val="00034D55"/>
    <w:rsid w:val="00034F5B"/>
    <w:rsid w:val="00034FE6"/>
    <w:rsid w:val="000351A2"/>
    <w:rsid w:val="0003522B"/>
    <w:rsid w:val="000352A1"/>
    <w:rsid w:val="000352B3"/>
    <w:rsid w:val="00035374"/>
    <w:rsid w:val="000353B7"/>
    <w:rsid w:val="000353E9"/>
    <w:rsid w:val="00035454"/>
    <w:rsid w:val="00035507"/>
    <w:rsid w:val="00035553"/>
    <w:rsid w:val="000355DF"/>
    <w:rsid w:val="000356EE"/>
    <w:rsid w:val="0003589D"/>
    <w:rsid w:val="00035A94"/>
    <w:rsid w:val="00035AB2"/>
    <w:rsid w:val="00035B4C"/>
    <w:rsid w:val="00035C0A"/>
    <w:rsid w:val="00035C8C"/>
    <w:rsid w:val="00035CB3"/>
    <w:rsid w:val="00035CBF"/>
    <w:rsid w:val="00035CFF"/>
    <w:rsid w:val="00035E9A"/>
    <w:rsid w:val="00035ECF"/>
    <w:rsid w:val="00035F01"/>
    <w:rsid w:val="00035F1D"/>
    <w:rsid w:val="00035F29"/>
    <w:rsid w:val="00035F49"/>
    <w:rsid w:val="00035F9A"/>
    <w:rsid w:val="00035FC2"/>
    <w:rsid w:val="0003601F"/>
    <w:rsid w:val="0003602F"/>
    <w:rsid w:val="00036039"/>
    <w:rsid w:val="0003604A"/>
    <w:rsid w:val="00036095"/>
    <w:rsid w:val="00036159"/>
    <w:rsid w:val="000361C4"/>
    <w:rsid w:val="000362BA"/>
    <w:rsid w:val="0003635F"/>
    <w:rsid w:val="000364B9"/>
    <w:rsid w:val="000364FF"/>
    <w:rsid w:val="0003656D"/>
    <w:rsid w:val="00036640"/>
    <w:rsid w:val="00036649"/>
    <w:rsid w:val="000367F1"/>
    <w:rsid w:val="0003685E"/>
    <w:rsid w:val="0003696E"/>
    <w:rsid w:val="000369CD"/>
    <w:rsid w:val="00036A7C"/>
    <w:rsid w:val="00036A8A"/>
    <w:rsid w:val="00036B5A"/>
    <w:rsid w:val="00036B65"/>
    <w:rsid w:val="00036BE2"/>
    <w:rsid w:val="00036C2A"/>
    <w:rsid w:val="00036C35"/>
    <w:rsid w:val="00036C90"/>
    <w:rsid w:val="00036CB3"/>
    <w:rsid w:val="00036D92"/>
    <w:rsid w:val="00036EA7"/>
    <w:rsid w:val="00036F52"/>
    <w:rsid w:val="00036FA3"/>
    <w:rsid w:val="00036FE6"/>
    <w:rsid w:val="00037061"/>
    <w:rsid w:val="000370A8"/>
    <w:rsid w:val="000370DC"/>
    <w:rsid w:val="000370EE"/>
    <w:rsid w:val="00037119"/>
    <w:rsid w:val="00037227"/>
    <w:rsid w:val="00037314"/>
    <w:rsid w:val="000373C9"/>
    <w:rsid w:val="000373D5"/>
    <w:rsid w:val="000373F0"/>
    <w:rsid w:val="00037558"/>
    <w:rsid w:val="0003757C"/>
    <w:rsid w:val="000375BA"/>
    <w:rsid w:val="000375ED"/>
    <w:rsid w:val="000375F3"/>
    <w:rsid w:val="000376BC"/>
    <w:rsid w:val="000377AB"/>
    <w:rsid w:val="000377AC"/>
    <w:rsid w:val="00037899"/>
    <w:rsid w:val="000379AB"/>
    <w:rsid w:val="000379FF"/>
    <w:rsid w:val="00037A51"/>
    <w:rsid w:val="00037A57"/>
    <w:rsid w:val="00037AA9"/>
    <w:rsid w:val="00037AC1"/>
    <w:rsid w:val="00037AE1"/>
    <w:rsid w:val="00037AE3"/>
    <w:rsid w:val="00037AFC"/>
    <w:rsid w:val="00037B8F"/>
    <w:rsid w:val="00037C48"/>
    <w:rsid w:val="00037CDB"/>
    <w:rsid w:val="00037D0F"/>
    <w:rsid w:val="00037DC7"/>
    <w:rsid w:val="00037E7E"/>
    <w:rsid w:val="00037FA1"/>
    <w:rsid w:val="0004005C"/>
    <w:rsid w:val="00040085"/>
    <w:rsid w:val="00040101"/>
    <w:rsid w:val="00040104"/>
    <w:rsid w:val="0004012D"/>
    <w:rsid w:val="00040438"/>
    <w:rsid w:val="00040463"/>
    <w:rsid w:val="000405AA"/>
    <w:rsid w:val="000405F3"/>
    <w:rsid w:val="0004062C"/>
    <w:rsid w:val="0004082D"/>
    <w:rsid w:val="00040851"/>
    <w:rsid w:val="000408FC"/>
    <w:rsid w:val="0004091D"/>
    <w:rsid w:val="00040967"/>
    <w:rsid w:val="000409BA"/>
    <w:rsid w:val="00040A28"/>
    <w:rsid w:val="00040A6B"/>
    <w:rsid w:val="00040AA5"/>
    <w:rsid w:val="00040AA7"/>
    <w:rsid w:val="00040AED"/>
    <w:rsid w:val="00040C0B"/>
    <w:rsid w:val="00040C40"/>
    <w:rsid w:val="00040CAE"/>
    <w:rsid w:val="00040DAC"/>
    <w:rsid w:val="00040E96"/>
    <w:rsid w:val="00040F3A"/>
    <w:rsid w:val="00040F94"/>
    <w:rsid w:val="0004105F"/>
    <w:rsid w:val="000410F3"/>
    <w:rsid w:val="00041104"/>
    <w:rsid w:val="00041172"/>
    <w:rsid w:val="00041194"/>
    <w:rsid w:val="000411FB"/>
    <w:rsid w:val="0004123E"/>
    <w:rsid w:val="0004146E"/>
    <w:rsid w:val="000415A2"/>
    <w:rsid w:val="00041677"/>
    <w:rsid w:val="000417E9"/>
    <w:rsid w:val="00041914"/>
    <w:rsid w:val="00041955"/>
    <w:rsid w:val="00041994"/>
    <w:rsid w:val="000419C9"/>
    <w:rsid w:val="00041A6C"/>
    <w:rsid w:val="00041B16"/>
    <w:rsid w:val="00041B80"/>
    <w:rsid w:val="00041C23"/>
    <w:rsid w:val="00041D3B"/>
    <w:rsid w:val="00041D75"/>
    <w:rsid w:val="00041D9D"/>
    <w:rsid w:val="00041DED"/>
    <w:rsid w:val="00041E5E"/>
    <w:rsid w:val="00041F49"/>
    <w:rsid w:val="00041FA9"/>
    <w:rsid w:val="00041FBB"/>
    <w:rsid w:val="00041FBD"/>
    <w:rsid w:val="00042042"/>
    <w:rsid w:val="00042112"/>
    <w:rsid w:val="0004220D"/>
    <w:rsid w:val="00042253"/>
    <w:rsid w:val="00042261"/>
    <w:rsid w:val="00042284"/>
    <w:rsid w:val="000422D6"/>
    <w:rsid w:val="000423BB"/>
    <w:rsid w:val="00042463"/>
    <w:rsid w:val="0004246E"/>
    <w:rsid w:val="000424BA"/>
    <w:rsid w:val="0004251A"/>
    <w:rsid w:val="0004253D"/>
    <w:rsid w:val="0004255E"/>
    <w:rsid w:val="000425A4"/>
    <w:rsid w:val="000425B9"/>
    <w:rsid w:val="00042651"/>
    <w:rsid w:val="0004266F"/>
    <w:rsid w:val="00042779"/>
    <w:rsid w:val="00042861"/>
    <w:rsid w:val="000429F6"/>
    <w:rsid w:val="00042A6B"/>
    <w:rsid w:val="00042A90"/>
    <w:rsid w:val="00042B70"/>
    <w:rsid w:val="00042B9D"/>
    <w:rsid w:val="00042C5D"/>
    <w:rsid w:val="00042CE5"/>
    <w:rsid w:val="00042D21"/>
    <w:rsid w:val="00042D2D"/>
    <w:rsid w:val="00042DA6"/>
    <w:rsid w:val="00042DC9"/>
    <w:rsid w:val="00042E7C"/>
    <w:rsid w:val="0004300B"/>
    <w:rsid w:val="000430EF"/>
    <w:rsid w:val="00043186"/>
    <w:rsid w:val="000431ED"/>
    <w:rsid w:val="00043261"/>
    <w:rsid w:val="00043292"/>
    <w:rsid w:val="000432DF"/>
    <w:rsid w:val="000432E1"/>
    <w:rsid w:val="00043444"/>
    <w:rsid w:val="00043623"/>
    <w:rsid w:val="000436DE"/>
    <w:rsid w:val="00043704"/>
    <w:rsid w:val="0004370D"/>
    <w:rsid w:val="00043786"/>
    <w:rsid w:val="0004381D"/>
    <w:rsid w:val="00043824"/>
    <w:rsid w:val="000439AD"/>
    <w:rsid w:val="000439D6"/>
    <w:rsid w:val="000439F5"/>
    <w:rsid w:val="00043B4F"/>
    <w:rsid w:val="00043BBF"/>
    <w:rsid w:val="00043BE9"/>
    <w:rsid w:val="00043CCF"/>
    <w:rsid w:val="00043D05"/>
    <w:rsid w:val="00043DA1"/>
    <w:rsid w:val="00043DCC"/>
    <w:rsid w:val="00043DDE"/>
    <w:rsid w:val="00043DF4"/>
    <w:rsid w:val="00043E40"/>
    <w:rsid w:val="00043E48"/>
    <w:rsid w:val="00043F99"/>
    <w:rsid w:val="00044138"/>
    <w:rsid w:val="00044296"/>
    <w:rsid w:val="000444E9"/>
    <w:rsid w:val="00044596"/>
    <w:rsid w:val="000445B5"/>
    <w:rsid w:val="000445F6"/>
    <w:rsid w:val="0004468F"/>
    <w:rsid w:val="00044764"/>
    <w:rsid w:val="000448BE"/>
    <w:rsid w:val="000449AA"/>
    <w:rsid w:val="00044B09"/>
    <w:rsid w:val="00044C22"/>
    <w:rsid w:val="00044D3C"/>
    <w:rsid w:val="00044D52"/>
    <w:rsid w:val="00044D6F"/>
    <w:rsid w:val="00044DDA"/>
    <w:rsid w:val="00044E64"/>
    <w:rsid w:val="00044E9C"/>
    <w:rsid w:val="00044F33"/>
    <w:rsid w:val="00044F6B"/>
    <w:rsid w:val="00044F80"/>
    <w:rsid w:val="00044FB0"/>
    <w:rsid w:val="00044FC9"/>
    <w:rsid w:val="00045033"/>
    <w:rsid w:val="000451A4"/>
    <w:rsid w:val="00045230"/>
    <w:rsid w:val="00045271"/>
    <w:rsid w:val="000452F5"/>
    <w:rsid w:val="00045351"/>
    <w:rsid w:val="0004537F"/>
    <w:rsid w:val="000453FB"/>
    <w:rsid w:val="00045410"/>
    <w:rsid w:val="0004546A"/>
    <w:rsid w:val="0004548D"/>
    <w:rsid w:val="000454B1"/>
    <w:rsid w:val="00045568"/>
    <w:rsid w:val="00045595"/>
    <w:rsid w:val="000455F8"/>
    <w:rsid w:val="00045771"/>
    <w:rsid w:val="000457EA"/>
    <w:rsid w:val="0004580A"/>
    <w:rsid w:val="0004581C"/>
    <w:rsid w:val="00045875"/>
    <w:rsid w:val="0004587F"/>
    <w:rsid w:val="00045935"/>
    <w:rsid w:val="0004596A"/>
    <w:rsid w:val="00045986"/>
    <w:rsid w:val="000459C0"/>
    <w:rsid w:val="00045A83"/>
    <w:rsid w:val="00045A85"/>
    <w:rsid w:val="00045AD3"/>
    <w:rsid w:val="00045BA8"/>
    <w:rsid w:val="00045BC6"/>
    <w:rsid w:val="00045C04"/>
    <w:rsid w:val="00045C17"/>
    <w:rsid w:val="00045C5A"/>
    <w:rsid w:val="00045C7B"/>
    <w:rsid w:val="00045CD4"/>
    <w:rsid w:val="00045D8D"/>
    <w:rsid w:val="00045DB4"/>
    <w:rsid w:val="00045E07"/>
    <w:rsid w:val="00045EB3"/>
    <w:rsid w:val="00045F7A"/>
    <w:rsid w:val="00045F8D"/>
    <w:rsid w:val="00046004"/>
    <w:rsid w:val="00046108"/>
    <w:rsid w:val="0004617E"/>
    <w:rsid w:val="00046372"/>
    <w:rsid w:val="00046588"/>
    <w:rsid w:val="000465B1"/>
    <w:rsid w:val="00046667"/>
    <w:rsid w:val="000466AC"/>
    <w:rsid w:val="000466BC"/>
    <w:rsid w:val="000466FB"/>
    <w:rsid w:val="00046713"/>
    <w:rsid w:val="0004676D"/>
    <w:rsid w:val="00046829"/>
    <w:rsid w:val="0004689A"/>
    <w:rsid w:val="000468DE"/>
    <w:rsid w:val="00046912"/>
    <w:rsid w:val="00046974"/>
    <w:rsid w:val="00046977"/>
    <w:rsid w:val="00046AD3"/>
    <w:rsid w:val="00046B62"/>
    <w:rsid w:val="00046BC3"/>
    <w:rsid w:val="00046C07"/>
    <w:rsid w:val="00046E02"/>
    <w:rsid w:val="00046E4F"/>
    <w:rsid w:val="00046F76"/>
    <w:rsid w:val="00046F80"/>
    <w:rsid w:val="00046FA8"/>
    <w:rsid w:val="00046FB9"/>
    <w:rsid w:val="00046FF6"/>
    <w:rsid w:val="0004700D"/>
    <w:rsid w:val="0004700E"/>
    <w:rsid w:val="00047044"/>
    <w:rsid w:val="0004707F"/>
    <w:rsid w:val="000470F1"/>
    <w:rsid w:val="000471E7"/>
    <w:rsid w:val="00047225"/>
    <w:rsid w:val="00047269"/>
    <w:rsid w:val="000472B7"/>
    <w:rsid w:val="00047305"/>
    <w:rsid w:val="00047333"/>
    <w:rsid w:val="0004736F"/>
    <w:rsid w:val="00047385"/>
    <w:rsid w:val="00047442"/>
    <w:rsid w:val="000476DD"/>
    <w:rsid w:val="000476F3"/>
    <w:rsid w:val="00047760"/>
    <w:rsid w:val="0004777F"/>
    <w:rsid w:val="000477A4"/>
    <w:rsid w:val="000477EB"/>
    <w:rsid w:val="000478C5"/>
    <w:rsid w:val="000479B0"/>
    <w:rsid w:val="000479E5"/>
    <w:rsid w:val="00047A0F"/>
    <w:rsid w:val="00047A26"/>
    <w:rsid w:val="00047A4D"/>
    <w:rsid w:val="00047A51"/>
    <w:rsid w:val="00047C5B"/>
    <w:rsid w:val="00047DA8"/>
    <w:rsid w:val="00047E1F"/>
    <w:rsid w:val="00047EAF"/>
    <w:rsid w:val="00050087"/>
    <w:rsid w:val="0005021E"/>
    <w:rsid w:val="00050263"/>
    <w:rsid w:val="000502DE"/>
    <w:rsid w:val="0005030D"/>
    <w:rsid w:val="00050320"/>
    <w:rsid w:val="000503B7"/>
    <w:rsid w:val="00050429"/>
    <w:rsid w:val="00050490"/>
    <w:rsid w:val="000504B8"/>
    <w:rsid w:val="00050574"/>
    <w:rsid w:val="000505A2"/>
    <w:rsid w:val="000505AB"/>
    <w:rsid w:val="0005065D"/>
    <w:rsid w:val="000506F0"/>
    <w:rsid w:val="000507B6"/>
    <w:rsid w:val="0005081D"/>
    <w:rsid w:val="0005085E"/>
    <w:rsid w:val="00050889"/>
    <w:rsid w:val="00050896"/>
    <w:rsid w:val="000508E1"/>
    <w:rsid w:val="000508ED"/>
    <w:rsid w:val="00050909"/>
    <w:rsid w:val="00050982"/>
    <w:rsid w:val="0005099F"/>
    <w:rsid w:val="000509BE"/>
    <w:rsid w:val="00050A1C"/>
    <w:rsid w:val="00050AFB"/>
    <w:rsid w:val="00050B20"/>
    <w:rsid w:val="00050D24"/>
    <w:rsid w:val="00050DF0"/>
    <w:rsid w:val="00050E30"/>
    <w:rsid w:val="00050E78"/>
    <w:rsid w:val="00050EA9"/>
    <w:rsid w:val="00050FF5"/>
    <w:rsid w:val="00050FF7"/>
    <w:rsid w:val="0005105A"/>
    <w:rsid w:val="00051063"/>
    <w:rsid w:val="00051075"/>
    <w:rsid w:val="0005107C"/>
    <w:rsid w:val="000510EE"/>
    <w:rsid w:val="000510F0"/>
    <w:rsid w:val="00051116"/>
    <w:rsid w:val="000512A2"/>
    <w:rsid w:val="0005130C"/>
    <w:rsid w:val="00051343"/>
    <w:rsid w:val="0005137C"/>
    <w:rsid w:val="000515CD"/>
    <w:rsid w:val="00051641"/>
    <w:rsid w:val="0005165A"/>
    <w:rsid w:val="000516ED"/>
    <w:rsid w:val="0005171B"/>
    <w:rsid w:val="00051844"/>
    <w:rsid w:val="000518DF"/>
    <w:rsid w:val="0005196F"/>
    <w:rsid w:val="000519B6"/>
    <w:rsid w:val="00051A24"/>
    <w:rsid w:val="00051AA7"/>
    <w:rsid w:val="00051AEE"/>
    <w:rsid w:val="00051B34"/>
    <w:rsid w:val="00051B59"/>
    <w:rsid w:val="00051DC0"/>
    <w:rsid w:val="00051E9E"/>
    <w:rsid w:val="00051EE0"/>
    <w:rsid w:val="00051F13"/>
    <w:rsid w:val="00051F28"/>
    <w:rsid w:val="00051F3C"/>
    <w:rsid w:val="00051FDB"/>
    <w:rsid w:val="00052000"/>
    <w:rsid w:val="0005207C"/>
    <w:rsid w:val="00052153"/>
    <w:rsid w:val="00052185"/>
    <w:rsid w:val="000521ED"/>
    <w:rsid w:val="0005221D"/>
    <w:rsid w:val="000523DA"/>
    <w:rsid w:val="00052571"/>
    <w:rsid w:val="00052577"/>
    <w:rsid w:val="000525B5"/>
    <w:rsid w:val="00052648"/>
    <w:rsid w:val="000526D3"/>
    <w:rsid w:val="0005272B"/>
    <w:rsid w:val="0005279E"/>
    <w:rsid w:val="000528C2"/>
    <w:rsid w:val="0005291B"/>
    <w:rsid w:val="000529B6"/>
    <w:rsid w:val="00052B72"/>
    <w:rsid w:val="00052BBD"/>
    <w:rsid w:val="00052BE8"/>
    <w:rsid w:val="00052C1C"/>
    <w:rsid w:val="00052C78"/>
    <w:rsid w:val="00052C9E"/>
    <w:rsid w:val="00052CDA"/>
    <w:rsid w:val="00052CF5"/>
    <w:rsid w:val="00052D13"/>
    <w:rsid w:val="00052D16"/>
    <w:rsid w:val="00052DBC"/>
    <w:rsid w:val="00052E8F"/>
    <w:rsid w:val="00052F0C"/>
    <w:rsid w:val="00052FCD"/>
    <w:rsid w:val="00052FE4"/>
    <w:rsid w:val="00053100"/>
    <w:rsid w:val="0005312C"/>
    <w:rsid w:val="00053156"/>
    <w:rsid w:val="00053163"/>
    <w:rsid w:val="000531D7"/>
    <w:rsid w:val="00053223"/>
    <w:rsid w:val="00053284"/>
    <w:rsid w:val="00053297"/>
    <w:rsid w:val="00053357"/>
    <w:rsid w:val="0005337F"/>
    <w:rsid w:val="00053393"/>
    <w:rsid w:val="000533B2"/>
    <w:rsid w:val="00053406"/>
    <w:rsid w:val="0005351B"/>
    <w:rsid w:val="00053652"/>
    <w:rsid w:val="0005367B"/>
    <w:rsid w:val="000536AE"/>
    <w:rsid w:val="0005378A"/>
    <w:rsid w:val="000538D5"/>
    <w:rsid w:val="000539DE"/>
    <w:rsid w:val="000539FC"/>
    <w:rsid w:val="00053AEB"/>
    <w:rsid w:val="00053AF5"/>
    <w:rsid w:val="00053AFE"/>
    <w:rsid w:val="00053B3E"/>
    <w:rsid w:val="00053B9D"/>
    <w:rsid w:val="00053BD2"/>
    <w:rsid w:val="00053BDF"/>
    <w:rsid w:val="00053BEB"/>
    <w:rsid w:val="00053C18"/>
    <w:rsid w:val="00053C5C"/>
    <w:rsid w:val="00053CE3"/>
    <w:rsid w:val="00053D01"/>
    <w:rsid w:val="00053D23"/>
    <w:rsid w:val="00053D2C"/>
    <w:rsid w:val="00053DF0"/>
    <w:rsid w:val="00053DF7"/>
    <w:rsid w:val="00053E2A"/>
    <w:rsid w:val="00053E4E"/>
    <w:rsid w:val="00053EB3"/>
    <w:rsid w:val="00053EFE"/>
    <w:rsid w:val="00053F2D"/>
    <w:rsid w:val="00053F87"/>
    <w:rsid w:val="00054019"/>
    <w:rsid w:val="00054083"/>
    <w:rsid w:val="00054090"/>
    <w:rsid w:val="00054160"/>
    <w:rsid w:val="00054288"/>
    <w:rsid w:val="00054327"/>
    <w:rsid w:val="00054361"/>
    <w:rsid w:val="00054395"/>
    <w:rsid w:val="00054404"/>
    <w:rsid w:val="00054431"/>
    <w:rsid w:val="00054568"/>
    <w:rsid w:val="0005458B"/>
    <w:rsid w:val="000546C1"/>
    <w:rsid w:val="000546E6"/>
    <w:rsid w:val="00054792"/>
    <w:rsid w:val="000547F6"/>
    <w:rsid w:val="00054804"/>
    <w:rsid w:val="00054907"/>
    <w:rsid w:val="0005491A"/>
    <w:rsid w:val="00054954"/>
    <w:rsid w:val="00054978"/>
    <w:rsid w:val="000549CF"/>
    <w:rsid w:val="00054A47"/>
    <w:rsid w:val="00054AE2"/>
    <w:rsid w:val="00054C07"/>
    <w:rsid w:val="00054E6D"/>
    <w:rsid w:val="00054E7B"/>
    <w:rsid w:val="00054E85"/>
    <w:rsid w:val="000550BF"/>
    <w:rsid w:val="000550C0"/>
    <w:rsid w:val="00055112"/>
    <w:rsid w:val="00055246"/>
    <w:rsid w:val="00055265"/>
    <w:rsid w:val="000552F1"/>
    <w:rsid w:val="000552F8"/>
    <w:rsid w:val="00055327"/>
    <w:rsid w:val="00055471"/>
    <w:rsid w:val="0005551F"/>
    <w:rsid w:val="00055533"/>
    <w:rsid w:val="00055665"/>
    <w:rsid w:val="00055694"/>
    <w:rsid w:val="00055725"/>
    <w:rsid w:val="000557D7"/>
    <w:rsid w:val="0005596E"/>
    <w:rsid w:val="00055974"/>
    <w:rsid w:val="00055A56"/>
    <w:rsid w:val="00055A65"/>
    <w:rsid w:val="00055A66"/>
    <w:rsid w:val="00055A7F"/>
    <w:rsid w:val="00055C53"/>
    <w:rsid w:val="00055C97"/>
    <w:rsid w:val="00055CE6"/>
    <w:rsid w:val="00055D5F"/>
    <w:rsid w:val="00055ED2"/>
    <w:rsid w:val="00055ED7"/>
    <w:rsid w:val="00055F4E"/>
    <w:rsid w:val="00055F57"/>
    <w:rsid w:val="00055FA2"/>
    <w:rsid w:val="00056072"/>
    <w:rsid w:val="000560B5"/>
    <w:rsid w:val="000560BC"/>
    <w:rsid w:val="00056102"/>
    <w:rsid w:val="00056143"/>
    <w:rsid w:val="0005616B"/>
    <w:rsid w:val="000561A0"/>
    <w:rsid w:val="0005622E"/>
    <w:rsid w:val="0005623B"/>
    <w:rsid w:val="00056262"/>
    <w:rsid w:val="00056272"/>
    <w:rsid w:val="00056383"/>
    <w:rsid w:val="0005644A"/>
    <w:rsid w:val="0005645F"/>
    <w:rsid w:val="00056462"/>
    <w:rsid w:val="000564AD"/>
    <w:rsid w:val="000564B8"/>
    <w:rsid w:val="000567A0"/>
    <w:rsid w:val="000567F2"/>
    <w:rsid w:val="000568E6"/>
    <w:rsid w:val="000568FA"/>
    <w:rsid w:val="000569BA"/>
    <w:rsid w:val="000569D2"/>
    <w:rsid w:val="00056ABB"/>
    <w:rsid w:val="00056C17"/>
    <w:rsid w:val="00056C2E"/>
    <w:rsid w:val="00056CFE"/>
    <w:rsid w:val="00056D59"/>
    <w:rsid w:val="00056DC3"/>
    <w:rsid w:val="00056DEF"/>
    <w:rsid w:val="00056E4C"/>
    <w:rsid w:val="00056EEE"/>
    <w:rsid w:val="00056EF2"/>
    <w:rsid w:val="00056F14"/>
    <w:rsid w:val="00056FED"/>
    <w:rsid w:val="00057040"/>
    <w:rsid w:val="000570AA"/>
    <w:rsid w:val="000570B1"/>
    <w:rsid w:val="000570F3"/>
    <w:rsid w:val="00057190"/>
    <w:rsid w:val="000571AE"/>
    <w:rsid w:val="000571B9"/>
    <w:rsid w:val="000571C7"/>
    <w:rsid w:val="0005723A"/>
    <w:rsid w:val="0005731D"/>
    <w:rsid w:val="00057450"/>
    <w:rsid w:val="0005745F"/>
    <w:rsid w:val="0005754D"/>
    <w:rsid w:val="00057635"/>
    <w:rsid w:val="0005767D"/>
    <w:rsid w:val="000576F3"/>
    <w:rsid w:val="000576FD"/>
    <w:rsid w:val="000578D2"/>
    <w:rsid w:val="000578D8"/>
    <w:rsid w:val="00057A3D"/>
    <w:rsid w:val="00057AC9"/>
    <w:rsid w:val="00057AD3"/>
    <w:rsid w:val="00057AF4"/>
    <w:rsid w:val="00057BA6"/>
    <w:rsid w:val="00057BBE"/>
    <w:rsid w:val="00057C67"/>
    <w:rsid w:val="00057C9B"/>
    <w:rsid w:val="00057CA6"/>
    <w:rsid w:val="00057CBA"/>
    <w:rsid w:val="00057D64"/>
    <w:rsid w:val="00057D73"/>
    <w:rsid w:val="00057E3A"/>
    <w:rsid w:val="00057E94"/>
    <w:rsid w:val="0006002F"/>
    <w:rsid w:val="000600F3"/>
    <w:rsid w:val="00060184"/>
    <w:rsid w:val="00060350"/>
    <w:rsid w:val="000603A6"/>
    <w:rsid w:val="000603DC"/>
    <w:rsid w:val="000603E9"/>
    <w:rsid w:val="000603F8"/>
    <w:rsid w:val="000604AD"/>
    <w:rsid w:val="000604D3"/>
    <w:rsid w:val="000605E3"/>
    <w:rsid w:val="0006062C"/>
    <w:rsid w:val="00060754"/>
    <w:rsid w:val="00060787"/>
    <w:rsid w:val="0006078B"/>
    <w:rsid w:val="000607A7"/>
    <w:rsid w:val="0006080B"/>
    <w:rsid w:val="00060892"/>
    <w:rsid w:val="000608B7"/>
    <w:rsid w:val="000608E4"/>
    <w:rsid w:val="0006091C"/>
    <w:rsid w:val="00060972"/>
    <w:rsid w:val="0006097D"/>
    <w:rsid w:val="00060B11"/>
    <w:rsid w:val="00060B93"/>
    <w:rsid w:val="00060B95"/>
    <w:rsid w:val="00060BF0"/>
    <w:rsid w:val="00060CE0"/>
    <w:rsid w:val="00060D55"/>
    <w:rsid w:val="00060DD7"/>
    <w:rsid w:val="00060DDD"/>
    <w:rsid w:val="00060E03"/>
    <w:rsid w:val="00060E85"/>
    <w:rsid w:val="00060EFD"/>
    <w:rsid w:val="00060F46"/>
    <w:rsid w:val="00060FB5"/>
    <w:rsid w:val="0006109B"/>
    <w:rsid w:val="000610B9"/>
    <w:rsid w:val="000610D5"/>
    <w:rsid w:val="000611FC"/>
    <w:rsid w:val="0006122A"/>
    <w:rsid w:val="00061294"/>
    <w:rsid w:val="000612CD"/>
    <w:rsid w:val="000612FA"/>
    <w:rsid w:val="00061342"/>
    <w:rsid w:val="0006149A"/>
    <w:rsid w:val="00061560"/>
    <w:rsid w:val="00061592"/>
    <w:rsid w:val="000615E6"/>
    <w:rsid w:val="000616A2"/>
    <w:rsid w:val="000616C8"/>
    <w:rsid w:val="00061711"/>
    <w:rsid w:val="00061822"/>
    <w:rsid w:val="0006184E"/>
    <w:rsid w:val="00061920"/>
    <w:rsid w:val="00061924"/>
    <w:rsid w:val="00061937"/>
    <w:rsid w:val="00061A5B"/>
    <w:rsid w:val="00061A86"/>
    <w:rsid w:val="00061A97"/>
    <w:rsid w:val="00061AB1"/>
    <w:rsid w:val="00061AF8"/>
    <w:rsid w:val="00061C6F"/>
    <w:rsid w:val="00061D52"/>
    <w:rsid w:val="00061DEB"/>
    <w:rsid w:val="00061E49"/>
    <w:rsid w:val="00061E75"/>
    <w:rsid w:val="00061EE3"/>
    <w:rsid w:val="00061FD1"/>
    <w:rsid w:val="00061FEC"/>
    <w:rsid w:val="0006202D"/>
    <w:rsid w:val="00062092"/>
    <w:rsid w:val="000620EF"/>
    <w:rsid w:val="0006210D"/>
    <w:rsid w:val="00062117"/>
    <w:rsid w:val="00062133"/>
    <w:rsid w:val="000621D5"/>
    <w:rsid w:val="00062315"/>
    <w:rsid w:val="00062318"/>
    <w:rsid w:val="0006232E"/>
    <w:rsid w:val="00062378"/>
    <w:rsid w:val="000623B7"/>
    <w:rsid w:val="00062450"/>
    <w:rsid w:val="0006257C"/>
    <w:rsid w:val="000625D1"/>
    <w:rsid w:val="0006269C"/>
    <w:rsid w:val="000627CC"/>
    <w:rsid w:val="000627FA"/>
    <w:rsid w:val="00062938"/>
    <w:rsid w:val="000629AF"/>
    <w:rsid w:val="000629F0"/>
    <w:rsid w:val="00062A85"/>
    <w:rsid w:val="00062A96"/>
    <w:rsid w:val="00062AC6"/>
    <w:rsid w:val="00062AD7"/>
    <w:rsid w:val="00062B02"/>
    <w:rsid w:val="00062C04"/>
    <w:rsid w:val="00062CC8"/>
    <w:rsid w:val="00062CDD"/>
    <w:rsid w:val="00062D3B"/>
    <w:rsid w:val="00062DC7"/>
    <w:rsid w:val="00062E09"/>
    <w:rsid w:val="00062E8A"/>
    <w:rsid w:val="00062FA8"/>
    <w:rsid w:val="00062FBC"/>
    <w:rsid w:val="00063013"/>
    <w:rsid w:val="00063022"/>
    <w:rsid w:val="0006309E"/>
    <w:rsid w:val="00063153"/>
    <w:rsid w:val="000631C7"/>
    <w:rsid w:val="00063218"/>
    <w:rsid w:val="00063257"/>
    <w:rsid w:val="00063274"/>
    <w:rsid w:val="00063345"/>
    <w:rsid w:val="0006334F"/>
    <w:rsid w:val="0006362B"/>
    <w:rsid w:val="00063679"/>
    <w:rsid w:val="000636DE"/>
    <w:rsid w:val="00063768"/>
    <w:rsid w:val="00063775"/>
    <w:rsid w:val="0006380D"/>
    <w:rsid w:val="000638B1"/>
    <w:rsid w:val="000638F3"/>
    <w:rsid w:val="00063951"/>
    <w:rsid w:val="0006397A"/>
    <w:rsid w:val="00063A00"/>
    <w:rsid w:val="00063A7F"/>
    <w:rsid w:val="00063A8E"/>
    <w:rsid w:val="00063B03"/>
    <w:rsid w:val="00063B1A"/>
    <w:rsid w:val="00063C11"/>
    <w:rsid w:val="00063C72"/>
    <w:rsid w:val="00063C76"/>
    <w:rsid w:val="00063CDF"/>
    <w:rsid w:val="00063CE4"/>
    <w:rsid w:val="00063D1C"/>
    <w:rsid w:val="00063D53"/>
    <w:rsid w:val="00063DA6"/>
    <w:rsid w:val="00063DB9"/>
    <w:rsid w:val="00063DBC"/>
    <w:rsid w:val="00063E5A"/>
    <w:rsid w:val="00063EA5"/>
    <w:rsid w:val="00063F27"/>
    <w:rsid w:val="0006400E"/>
    <w:rsid w:val="00064202"/>
    <w:rsid w:val="00064237"/>
    <w:rsid w:val="00064244"/>
    <w:rsid w:val="000642C9"/>
    <w:rsid w:val="0006438A"/>
    <w:rsid w:val="000643FB"/>
    <w:rsid w:val="0006448D"/>
    <w:rsid w:val="0006459C"/>
    <w:rsid w:val="000645C2"/>
    <w:rsid w:val="000646AA"/>
    <w:rsid w:val="000646BA"/>
    <w:rsid w:val="000646BB"/>
    <w:rsid w:val="00064A77"/>
    <w:rsid w:val="00064AFD"/>
    <w:rsid w:val="00064B84"/>
    <w:rsid w:val="00064C81"/>
    <w:rsid w:val="00064D13"/>
    <w:rsid w:val="00064D5F"/>
    <w:rsid w:val="00064DB7"/>
    <w:rsid w:val="00064DE0"/>
    <w:rsid w:val="00064E06"/>
    <w:rsid w:val="00064E24"/>
    <w:rsid w:val="00064EA8"/>
    <w:rsid w:val="00064EE8"/>
    <w:rsid w:val="00064F77"/>
    <w:rsid w:val="00064FE8"/>
    <w:rsid w:val="00064FEC"/>
    <w:rsid w:val="0006504B"/>
    <w:rsid w:val="0006511F"/>
    <w:rsid w:val="0006514E"/>
    <w:rsid w:val="0006519A"/>
    <w:rsid w:val="0006522F"/>
    <w:rsid w:val="00065318"/>
    <w:rsid w:val="0006547C"/>
    <w:rsid w:val="000654BC"/>
    <w:rsid w:val="00065661"/>
    <w:rsid w:val="0006566D"/>
    <w:rsid w:val="0006566E"/>
    <w:rsid w:val="00065750"/>
    <w:rsid w:val="0006576F"/>
    <w:rsid w:val="0006577D"/>
    <w:rsid w:val="000658C4"/>
    <w:rsid w:val="000658F9"/>
    <w:rsid w:val="00065983"/>
    <w:rsid w:val="000659B2"/>
    <w:rsid w:val="000659E4"/>
    <w:rsid w:val="00065A06"/>
    <w:rsid w:val="00065AB8"/>
    <w:rsid w:val="00065ACC"/>
    <w:rsid w:val="00065BAA"/>
    <w:rsid w:val="00065BBB"/>
    <w:rsid w:val="00065C12"/>
    <w:rsid w:val="00065D38"/>
    <w:rsid w:val="00065D57"/>
    <w:rsid w:val="00065E57"/>
    <w:rsid w:val="00065E69"/>
    <w:rsid w:val="00065F96"/>
    <w:rsid w:val="00065FF9"/>
    <w:rsid w:val="00066067"/>
    <w:rsid w:val="00066079"/>
    <w:rsid w:val="000660B2"/>
    <w:rsid w:val="00066109"/>
    <w:rsid w:val="0006621E"/>
    <w:rsid w:val="0006634C"/>
    <w:rsid w:val="000663A6"/>
    <w:rsid w:val="000663B7"/>
    <w:rsid w:val="00066417"/>
    <w:rsid w:val="0006648B"/>
    <w:rsid w:val="000664E9"/>
    <w:rsid w:val="00066553"/>
    <w:rsid w:val="000665E8"/>
    <w:rsid w:val="0006660D"/>
    <w:rsid w:val="0006665A"/>
    <w:rsid w:val="000666C8"/>
    <w:rsid w:val="000666D5"/>
    <w:rsid w:val="000666F0"/>
    <w:rsid w:val="000667B6"/>
    <w:rsid w:val="0006687D"/>
    <w:rsid w:val="0006692C"/>
    <w:rsid w:val="00066998"/>
    <w:rsid w:val="00066A89"/>
    <w:rsid w:val="00066AC1"/>
    <w:rsid w:val="00066B67"/>
    <w:rsid w:val="00066BF5"/>
    <w:rsid w:val="00066C47"/>
    <w:rsid w:val="00066D98"/>
    <w:rsid w:val="00066DCE"/>
    <w:rsid w:val="00066DD5"/>
    <w:rsid w:val="00066E78"/>
    <w:rsid w:val="00066E99"/>
    <w:rsid w:val="00066E9C"/>
    <w:rsid w:val="00067088"/>
    <w:rsid w:val="000670A7"/>
    <w:rsid w:val="0006719F"/>
    <w:rsid w:val="0006726A"/>
    <w:rsid w:val="00067301"/>
    <w:rsid w:val="0006732A"/>
    <w:rsid w:val="00067443"/>
    <w:rsid w:val="00067448"/>
    <w:rsid w:val="00067554"/>
    <w:rsid w:val="00067620"/>
    <w:rsid w:val="0006766B"/>
    <w:rsid w:val="00067704"/>
    <w:rsid w:val="00067742"/>
    <w:rsid w:val="0006789C"/>
    <w:rsid w:val="00067A4D"/>
    <w:rsid w:val="00067AE4"/>
    <w:rsid w:val="00067AFA"/>
    <w:rsid w:val="00067B04"/>
    <w:rsid w:val="00067B86"/>
    <w:rsid w:val="00067D7B"/>
    <w:rsid w:val="00067D9C"/>
    <w:rsid w:val="00067D9F"/>
    <w:rsid w:val="00067EB4"/>
    <w:rsid w:val="00067EBA"/>
    <w:rsid w:val="00067EF7"/>
    <w:rsid w:val="00067EF9"/>
    <w:rsid w:val="00067FB5"/>
    <w:rsid w:val="0007009D"/>
    <w:rsid w:val="0007027A"/>
    <w:rsid w:val="000704CB"/>
    <w:rsid w:val="00070511"/>
    <w:rsid w:val="00070645"/>
    <w:rsid w:val="00070750"/>
    <w:rsid w:val="00070794"/>
    <w:rsid w:val="00070870"/>
    <w:rsid w:val="000708FD"/>
    <w:rsid w:val="0007091E"/>
    <w:rsid w:val="00070947"/>
    <w:rsid w:val="0007099F"/>
    <w:rsid w:val="00070A15"/>
    <w:rsid w:val="00070ACC"/>
    <w:rsid w:val="00070BE6"/>
    <w:rsid w:val="00070C29"/>
    <w:rsid w:val="00070C3A"/>
    <w:rsid w:val="00070C7D"/>
    <w:rsid w:val="00070D67"/>
    <w:rsid w:val="00070D8E"/>
    <w:rsid w:val="00070DAC"/>
    <w:rsid w:val="00070E5B"/>
    <w:rsid w:val="000710AB"/>
    <w:rsid w:val="000710BF"/>
    <w:rsid w:val="00071109"/>
    <w:rsid w:val="0007110D"/>
    <w:rsid w:val="0007156C"/>
    <w:rsid w:val="00071632"/>
    <w:rsid w:val="00071698"/>
    <w:rsid w:val="0007176F"/>
    <w:rsid w:val="0007182C"/>
    <w:rsid w:val="00071898"/>
    <w:rsid w:val="000718C8"/>
    <w:rsid w:val="00071AC9"/>
    <w:rsid w:val="00071B05"/>
    <w:rsid w:val="00071B44"/>
    <w:rsid w:val="00071C11"/>
    <w:rsid w:val="00071C3D"/>
    <w:rsid w:val="00071C91"/>
    <w:rsid w:val="00071CC1"/>
    <w:rsid w:val="00071CD7"/>
    <w:rsid w:val="00071D54"/>
    <w:rsid w:val="00071D72"/>
    <w:rsid w:val="00071DEF"/>
    <w:rsid w:val="00071E23"/>
    <w:rsid w:val="00071EC3"/>
    <w:rsid w:val="00071F51"/>
    <w:rsid w:val="00071F91"/>
    <w:rsid w:val="00071FAA"/>
    <w:rsid w:val="00071FBE"/>
    <w:rsid w:val="0007201D"/>
    <w:rsid w:val="00072076"/>
    <w:rsid w:val="000720E9"/>
    <w:rsid w:val="0007215D"/>
    <w:rsid w:val="00072216"/>
    <w:rsid w:val="00072265"/>
    <w:rsid w:val="00072289"/>
    <w:rsid w:val="0007228E"/>
    <w:rsid w:val="0007237C"/>
    <w:rsid w:val="0007239D"/>
    <w:rsid w:val="000723BC"/>
    <w:rsid w:val="00072425"/>
    <w:rsid w:val="00072473"/>
    <w:rsid w:val="00072571"/>
    <w:rsid w:val="000725FF"/>
    <w:rsid w:val="0007277E"/>
    <w:rsid w:val="000727D8"/>
    <w:rsid w:val="000728A5"/>
    <w:rsid w:val="000728C4"/>
    <w:rsid w:val="000728D7"/>
    <w:rsid w:val="000728FE"/>
    <w:rsid w:val="0007290D"/>
    <w:rsid w:val="0007291F"/>
    <w:rsid w:val="000729AF"/>
    <w:rsid w:val="000729D2"/>
    <w:rsid w:val="000729EB"/>
    <w:rsid w:val="00072A01"/>
    <w:rsid w:val="00072A37"/>
    <w:rsid w:val="00072AD3"/>
    <w:rsid w:val="00072B3C"/>
    <w:rsid w:val="00072B3E"/>
    <w:rsid w:val="00072BC2"/>
    <w:rsid w:val="00072C54"/>
    <w:rsid w:val="00072D4B"/>
    <w:rsid w:val="00072D53"/>
    <w:rsid w:val="00072D5D"/>
    <w:rsid w:val="00072D98"/>
    <w:rsid w:val="00072DC2"/>
    <w:rsid w:val="00072F27"/>
    <w:rsid w:val="00072FA8"/>
    <w:rsid w:val="00073057"/>
    <w:rsid w:val="000730A4"/>
    <w:rsid w:val="00073113"/>
    <w:rsid w:val="00073146"/>
    <w:rsid w:val="000731CA"/>
    <w:rsid w:val="00073221"/>
    <w:rsid w:val="00073350"/>
    <w:rsid w:val="00073379"/>
    <w:rsid w:val="00073390"/>
    <w:rsid w:val="00073412"/>
    <w:rsid w:val="00073440"/>
    <w:rsid w:val="000734AD"/>
    <w:rsid w:val="000734B5"/>
    <w:rsid w:val="000734B8"/>
    <w:rsid w:val="00073589"/>
    <w:rsid w:val="000735D2"/>
    <w:rsid w:val="00073635"/>
    <w:rsid w:val="00073706"/>
    <w:rsid w:val="0007376E"/>
    <w:rsid w:val="000737AF"/>
    <w:rsid w:val="000737D5"/>
    <w:rsid w:val="0007393E"/>
    <w:rsid w:val="000739D7"/>
    <w:rsid w:val="00073A55"/>
    <w:rsid w:val="00073A69"/>
    <w:rsid w:val="00073A6C"/>
    <w:rsid w:val="00073A92"/>
    <w:rsid w:val="00073AE8"/>
    <w:rsid w:val="00073B56"/>
    <w:rsid w:val="00073BCA"/>
    <w:rsid w:val="00073C22"/>
    <w:rsid w:val="00073C43"/>
    <w:rsid w:val="00073CA2"/>
    <w:rsid w:val="00073CE5"/>
    <w:rsid w:val="00073D99"/>
    <w:rsid w:val="00073ED4"/>
    <w:rsid w:val="00073F85"/>
    <w:rsid w:val="00073FE4"/>
    <w:rsid w:val="00074014"/>
    <w:rsid w:val="000740C6"/>
    <w:rsid w:val="00074156"/>
    <w:rsid w:val="00074160"/>
    <w:rsid w:val="00074171"/>
    <w:rsid w:val="00074190"/>
    <w:rsid w:val="00074329"/>
    <w:rsid w:val="00074336"/>
    <w:rsid w:val="000744C0"/>
    <w:rsid w:val="00074527"/>
    <w:rsid w:val="00074653"/>
    <w:rsid w:val="00074725"/>
    <w:rsid w:val="000747C4"/>
    <w:rsid w:val="000747E7"/>
    <w:rsid w:val="0007487E"/>
    <w:rsid w:val="000748D2"/>
    <w:rsid w:val="000748EA"/>
    <w:rsid w:val="0007497B"/>
    <w:rsid w:val="0007498E"/>
    <w:rsid w:val="0007499C"/>
    <w:rsid w:val="00074A24"/>
    <w:rsid w:val="00074A7D"/>
    <w:rsid w:val="00074AB5"/>
    <w:rsid w:val="00074B16"/>
    <w:rsid w:val="00074B2D"/>
    <w:rsid w:val="00074C17"/>
    <w:rsid w:val="00074C1D"/>
    <w:rsid w:val="00074D41"/>
    <w:rsid w:val="00074D50"/>
    <w:rsid w:val="00074D75"/>
    <w:rsid w:val="00074DF6"/>
    <w:rsid w:val="00074E4E"/>
    <w:rsid w:val="00074E8B"/>
    <w:rsid w:val="00075019"/>
    <w:rsid w:val="0007508E"/>
    <w:rsid w:val="000751E3"/>
    <w:rsid w:val="0007535A"/>
    <w:rsid w:val="000753AF"/>
    <w:rsid w:val="000753D1"/>
    <w:rsid w:val="0007554B"/>
    <w:rsid w:val="00075561"/>
    <w:rsid w:val="000755AA"/>
    <w:rsid w:val="000755C6"/>
    <w:rsid w:val="0007571C"/>
    <w:rsid w:val="0007573F"/>
    <w:rsid w:val="00075785"/>
    <w:rsid w:val="000758B0"/>
    <w:rsid w:val="000758E3"/>
    <w:rsid w:val="000758FC"/>
    <w:rsid w:val="00075909"/>
    <w:rsid w:val="00075BBA"/>
    <w:rsid w:val="00075C09"/>
    <w:rsid w:val="00075C9F"/>
    <w:rsid w:val="00075CDE"/>
    <w:rsid w:val="00075DD6"/>
    <w:rsid w:val="00075E2C"/>
    <w:rsid w:val="00075E48"/>
    <w:rsid w:val="00075F7B"/>
    <w:rsid w:val="00075FF9"/>
    <w:rsid w:val="0007618E"/>
    <w:rsid w:val="00076299"/>
    <w:rsid w:val="0007643C"/>
    <w:rsid w:val="000764C9"/>
    <w:rsid w:val="0007653D"/>
    <w:rsid w:val="00076670"/>
    <w:rsid w:val="000766B6"/>
    <w:rsid w:val="000766F0"/>
    <w:rsid w:val="000767DE"/>
    <w:rsid w:val="00076886"/>
    <w:rsid w:val="00076909"/>
    <w:rsid w:val="00076A23"/>
    <w:rsid w:val="00076ACF"/>
    <w:rsid w:val="00076AE3"/>
    <w:rsid w:val="00076AE9"/>
    <w:rsid w:val="00076B8F"/>
    <w:rsid w:val="00076BE0"/>
    <w:rsid w:val="00076C70"/>
    <w:rsid w:val="00076D0A"/>
    <w:rsid w:val="00076FD1"/>
    <w:rsid w:val="00077037"/>
    <w:rsid w:val="000770EE"/>
    <w:rsid w:val="00077121"/>
    <w:rsid w:val="0007714F"/>
    <w:rsid w:val="000771DF"/>
    <w:rsid w:val="000771EB"/>
    <w:rsid w:val="00077244"/>
    <w:rsid w:val="000772A2"/>
    <w:rsid w:val="000772AD"/>
    <w:rsid w:val="000773FD"/>
    <w:rsid w:val="0007749C"/>
    <w:rsid w:val="0007752D"/>
    <w:rsid w:val="00077547"/>
    <w:rsid w:val="0007755D"/>
    <w:rsid w:val="00077590"/>
    <w:rsid w:val="00077671"/>
    <w:rsid w:val="00077678"/>
    <w:rsid w:val="0007769F"/>
    <w:rsid w:val="00077727"/>
    <w:rsid w:val="0007785B"/>
    <w:rsid w:val="0007786C"/>
    <w:rsid w:val="00077920"/>
    <w:rsid w:val="00077991"/>
    <w:rsid w:val="000779F8"/>
    <w:rsid w:val="00077A76"/>
    <w:rsid w:val="00077B05"/>
    <w:rsid w:val="00077C17"/>
    <w:rsid w:val="00077D12"/>
    <w:rsid w:val="00077D48"/>
    <w:rsid w:val="00077D4F"/>
    <w:rsid w:val="00077EFF"/>
    <w:rsid w:val="00077F30"/>
    <w:rsid w:val="0008007A"/>
    <w:rsid w:val="000800EB"/>
    <w:rsid w:val="00080236"/>
    <w:rsid w:val="00080293"/>
    <w:rsid w:val="000802E6"/>
    <w:rsid w:val="00080356"/>
    <w:rsid w:val="0008039E"/>
    <w:rsid w:val="00080444"/>
    <w:rsid w:val="00080587"/>
    <w:rsid w:val="000805FE"/>
    <w:rsid w:val="0008071B"/>
    <w:rsid w:val="0008072C"/>
    <w:rsid w:val="0008076E"/>
    <w:rsid w:val="000807D0"/>
    <w:rsid w:val="000807F4"/>
    <w:rsid w:val="0008082F"/>
    <w:rsid w:val="00080884"/>
    <w:rsid w:val="000808EC"/>
    <w:rsid w:val="00080A06"/>
    <w:rsid w:val="00080B0B"/>
    <w:rsid w:val="00080B39"/>
    <w:rsid w:val="00080BB9"/>
    <w:rsid w:val="00080BC8"/>
    <w:rsid w:val="00080CBC"/>
    <w:rsid w:val="00080CC5"/>
    <w:rsid w:val="00080CFA"/>
    <w:rsid w:val="00080DD1"/>
    <w:rsid w:val="00080EA4"/>
    <w:rsid w:val="00080F1D"/>
    <w:rsid w:val="00080FF6"/>
    <w:rsid w:val="0008106D"/>
    <w:rsid w:val="000810D2"/>
    <w:rsid w:val="000811CD"/>
    <w:rsid w:val="0008127A"/>
    <w:rsid w:val="00081304"/>
    <w:rsid w:val="000813FF"/>
    <w:rsid w:val="0008145C"/>
    <w:rsid w:val="0008145D"/>
    <w:rsid w:val="000814A5"/>
    <w:rsid w:val="000814AD"/>
    <w:rsid w:val="00081522"/>
    <w:rsid w:val="0008152F"/>
    <w:rsid w:val="000816A9"/>
    <w:rsid w:val="000817D6"/>
    <w:rsid w:val="000818D0"/>
    <w:rsid w:val="00081901"/>
    <w:rsid w:val="00081909"/>
    <w:rsid w:val="000819D3"/>
    <w:rsid w:val="00081A35"/>
    <w:rsid w:val="00081A7B"/>
    <w:rsid w:val="00081AED"/>
    <w:rsid w:val="00081AF7"/>
    <w:rsid w:val="00081AFA"/>
    <w:rsid w:val="00081BCF"/>
    <w:rsid w:val="00081C70"/>
    <w:rsid w:val="00081D22"/>
    <w:rsid w:val="00081D2C"/>
    <w:rsid w:val="00081D72"/>
    <w:rsid w:val="00081DBE"/>
    <w:rsid w:val="00081DF1"/>
    <w:rsid w:val="00081F5F"/>
    <w:rsid w:val="00081F74"/>
    <w:rsid w:val="00081FC4"/>
    <w:rsid w:val="000820B1"/>
    <w:rsid w:val="000820EC"/>
    <w:rsid w:val="00082112"/>
    <w:rsid w:val="00082327"/>
    <w:rsid w:val="00082401"/>
    <w:rsid w:val="00082499"/>
    <w:rsid w:val="000824B1"/>
    <w:rsid w:val="0008253D"/>
    <w:rsid w:val="00082643"/>
    <w:rsid w:val="00082647"/>
    <w:rsid w:val="000826FD"/>
    <w:rsid w:val="000827A3"/>
    <w:rsid w:val="000827FA"/>
    <w:rsid w:val="0008295F"/>
    <w:rsid w:val="0008297A"/>
    <w:rsid w:val="0008299F"/>
    <w:rsid w:val="00082A82"/>
    <w:rsid w:val="00082B5C"/>
    <w:rsid w:val="00082C81"/>
    <w:rsid w:val="00082D1A"/>
    <w:rsid w:val="00082E02"/>
    <w:rsid w:val="00082E83"/>
    <w:rsid w:val="00082E84"/>
    <w:rsid w:val="00082EF6"/>
    <w:rsid w:val="00082F2B"/>
    <w:rsid w:val="00082F6F"/>
    <w:rsid w:val="00082F83"/>
    <w:rsid w:val="00082FE0"/>
    <w:rsid w:val="00082FED"/>
    <w:rsid w:val="00083030"/>
    <w:rsid w:val="0008305F"/>
    <w:rsid w:val="00083119"/>
    <w:rsid w:val="00083162"/>
    <w:rsid w:val="00083214"/>
    <w:rsid w:val="00083236"/>
    <w:rsid w:val="00083493"/>
    <w:rsid w:val="000834F7"/>
    <w:rsid w:val="0008353B"/>
    <w:rsid w:val="00083554"/>
    <w:rsid w:val="00083582"/>
    <w:rsid w:val="000835A9"/>
    <w:rsid w:val="00083687"/>
    <w:rsid w:val="00083733"/>
    <w:rsid w:val="000837BC"/>
    <w:rsid w:val="000837F2"/>
    <w:rsid w:val="000838BC"/>
    <w:rsid w:val="000838E2"/>
    <w:rsid w:val="00083A0C"/>
    <w:rsid w:val="00083A12"/>
    <w:rsid w:val="00083A4A"/>
    <w:rsid w:val="00083ACC"/>
    <w:rsid w:val="00083ADB"/>
    <w:rsid w:val="00083B5B"/>
    <w:rsid w:val="00083C3E"/>
    <w:rsid w:val="00083CE0"/>
    <w:rsid w:val="00083D63"/>
    <w:rsid w:val="00083EE0"/>
    <w:rsid w:val="00083EFB"/>
    <w:rsid w:val="00083F50"/>
    <w:rsid w:val="00083F94"/>
    <w:rsid w:val="00083FC9"/>
    <w:rsid w:val="0008404E"/>
    <w:rsid w:val="000840DF"/>
    <w:rsid w:val="000841A3"/>
    <w:rsid w:val="0008422B"/>
    <w:rsid w:val="000842A4"/>
    <w:rsid w:val="000842D6"/>
    <w:rsid w:val="0008434D"/>
    <w:rsid w:val="000844AA"/>
    <w:rsid w:val="00084529"/>
    <w:rsid w:val="0008454B"/>
    <w:rsid w:val="00084561"/>
    <w:rsid w:val="00084595"/>
    <w:rsid w:val="0008462D"/>
    <w:rsid w:val="00084661"/>
    <w:rsid w:val="0008466D"/>
    <w:rsid w:val="000846EB"/>
    <w:rsid w:val="000846F3"/>
    <w:rsid w:val="000846F7"/>
    <w:rsid w:val="00084732"/>
    <w:rsid w:val="00084875"/>
    <w:rsid w:val="0008488D"/>
    <w:rsid w:val="0008498A"/>
    <w:rsid w:val="00084A99"/>
    <w:rsid w:val="00084B01"/>
    <w:rsid w:val="00084B6C"/>
    <w:rsid w:val="00084C5A"/>
    <w:rsid w:val="00084CBB"/>
    <w:rsid w:val="00084E45"/>
    <w:rsid w:val="00084EA2"/>
    <w:rsid w:val="00084EDA"/>
    <w:rsid w:val="00084F31"/>
    <w:rsid w:val="00084F50"/>
    <w:rsid w:val="000850DD"/>
    <w:rsid w:val="00085108"/>
    <w:rsid w:val="00085109"/>
    <w:rsid w:val="000851D3"/>
    <w:rsid w:val="000851EC"/>
    <w:rsid w:val="00085200"/>
    <w:rsid w:val="0008522B"/>
    <w:rsid w:val="00085236"/>
    <w:rsid w:val="0008525A"/>
    <w:rsid w:val="000852F8"/>
    <w:rsid w:val="000853B7"/>
    <w:rsid w:val="000853D2"/>
    <w:rsid w:val="00085491"/>
    <w:rsid w:val="0008549D"/>
    <w:rsid w:val="0008557D"/>
    <w:rsid w:val="000855E6"/>
    <w:rsid w:val="000855FC"/>
    <w:rsid w:val="00085635"/>
    <w:rsid w:val="00085646"/>
    <w:rsid w:val="00085770"/>
    <w:rsid w:val="0008579F"/>
    <w:rsid w:val="000857E1"/>
    <w:rsid w:val="00085824"/>
    <w:rsid w:val="0008582B"/>
    <w:rsid w:val="00085835"/>
    <w:rsid w:val="00085926"/>
    <w:rsid w:val="0008594C"/>
    <w:rsid w:val="000859DA"/>
    <w:rsid w:val="000859FC"/>
    <w:rsid w:val="00085AFA"/>
    <w:rsid w:val="00085B55"/>
    <w:rsid w:val="00085BE1"/>
    <w:rsid w:val="00085C10"/>
    <w:rsid w:val="00085C2D"/>
    <w:rsid w:val="00085CD2"/>
    <w:rsid w:val="00085E1B"/>
    <w:rsid w:val="00085EA3"/>
    <w:rsid w:val="00085EC8"/>
    <w:rsid w:val="00085F43"/>
    <w:rsid w:val="00085FC6"/>
    <w:rsid w:val="00086117"/>
    <w:rsid w:val="00086170"/>
    <w:rsid w:val="00086219"/>
    <w:rsid w:val="00086300"/>
    <w:rsid w:val="00086316"/>
    <w:rsid w:val="00086346"/>
    <w:rsid w:val="00086432"/>
    <w:rsid w:val="000864C5"/>
    <w:rsid w:val="00086507"/>
    <w:rsid w:val="000865CF"/>
    <w:rsid w:val="000865D9"/>
    <w:rsid w:val="000866F2"/>
    <w:rsid w:val="00086715"/>
    <w:rsid w:val="00086AA3"/>
    <w:rsid w:val="00086B18"/>
    <w:rsid w:val="00086C18"/>
    <w:rsid w:val="00086C1A"/>
    <w:rsid w:val="00086C38"/>
    <w:rsid w:val="00086C50"/>
    <w:rsid w:val="00086CCA"/>
    <w:rsid w:val="00086CD1"/>
    <w:rsid w:val="00086D3B"/>
    <w:rsid w:val="00086F50"/>
    <w:rsid w:val="00086F9E"/>
    <w:rsid w:val="000870C0"/>
    <w:rsid w:val="000870E8"/>
    <w:rsid w:val="000870E9"/>
    <w:rsid w:val="0008716E"/>
    <w:rsid w:val="0008732E"/>
    <w:rsid w:val="00087359"/>
    <w:rsid w:val="00087435"/>
    <w:rsid w:val="00087444"/>
    <w:rsid w:val="0008751F"/>
    <w:rsid w:val="0008773B"/>
    <w:rsid w:val="0008783D"/>
    <w:rsid w:val="000878BC"/>
    <w:rsid w:val="000878D9"/>
    <w:rsid w:val="00087910"/>
    <w:rsid w:val="0008798A"/>
    <w:rsid w:val="00087A87"/>
    <w:rsid w:val="00087D7E"/>
    <w:rsid w:val="00087D8E"/>
    <w:rsid w:val="00087E21"/>
    <w:rsid w:val="0009011C"/>
    <w:rsid w:val="00090251"/>
    <w:rsid w:val="00090255"/>
    <w:rsid w:val="00090258"/>
    <w:rsid w:val="0009026E"/>
    <w:rsid w:val="00090291"/>
    <w:rsid w:val="000902F7"/>
    <w:rsid w:val="00090348"/>
    <w:rsid w:val="00090355"/>
    <w:rsid w:val="00090483"/>
    <w:rsid w:val="000904BD"/>
    <w:rsid w:val="000904D5"/>
    <w:rsid w:val="000905DE"/>
    <w:rsid w:val="00090607"/>
    <w:rsid w:val="00090635"/>
    <w:rsid w:val="00090832"/>
    <w:rsid w:val="0009087C"/>
    <w:rsid w:val="000909C7"/>
    <w:rsid w:val="00090A35"/>
    <w:rsid w:val="00090A47"/>
    <w:rsid w:val="00090A60"/>
    <w:rsid w:val="00090ABE"/>
    <w:rsid w:val="00090B1C"/>
    <w:rsid w:val="00090B50"/>
    <w:rsid w:val="00090B54"/>
    <w:rsid w:val="00090B79"/>
    <w:rsid w:val="00090C8D"/>
    <w:rsid w:val="00090EB3"/>
    <w:rsid w:val="00090EC5"/>
    <w:rsid w:val="00090F13"/>
    <w:rsid w:val="00090FB2"/>
    <w:rsid w:val="000910AA"/>
    <w:rsid w:val="000910AC"/>
    <w:rsid w:val="00091141"/>
    <w:rsid w:val="00091147"/>
    <w:rsid w:val="000911A8"/>
    <w:rsid w:val="000912D4"/>
    <w:rsid w:val="0009132A"/>
    <w:rsid w:val="0009133A"/>
    <w:rsid w:val="0009136D"/>
    <w:rsid w:val="000914B8"/>
    <w:rsid w:val="000914C9"/>
    <w:rsid w:val="00091521"/>
    <w:rsid w:val="0009157F"/>
    <w:rsid w:val="000915BA"/>
    <w:rsid w:val="0009160B"/>
    <w:rsid w:val="00091644"/>
    <w:rsid w:val="00091655"/>
    <w:rsid w:val="000917B5"/>
    <w:rsid w:val="000917DB"/>
    <w:rsid w:val="000918BC"/>
    <w:rsid w:val="000918EC"/>
    <w:rsid w:val="0009191E"/>
    <w:rsid w:val="00091958"/>
    <w:rsid w:val="00091A00"/>
    <w:rsid w:val="00091BA3"/>
    <w:rsid w:val="00091C92"/>
    <w:rsid w:val="00091C93"/>
    <w:rsid w:val="00091D65"/>
    <w:rsid w:val="00091D77"/>
    <w:rsid w:val="00091EF7"/>
    <w:rsid w:val="00091FCA"/>
    <w:rsid w:val="00092041"/>
    <w:rsid w:val="00092049"/>
    <w:rsid w:val="000920F2"/>
    <w:rsid w:val="00092105"/>
    <w:rsid w:val="000921D9"/>
    <w:rsid w:val="000921DC"/>
    <w:rsid w:val="000922BA"/>
    <w:rsid w:val="000922EC"/>
    <w:rsid w:val="00092326"/>
    <w:rsid w:val="00092390"/>
    <w:rsid w:val="000925A7"/>
    <w:rsid w:val="000925B8"/>
    <w:rsid w:val="000927DE"/>
    <w:rsid w:val="00092885"/>
    <w:rsid w:val="00092888"/>
    <w:rsid w:val="000929EE"/>
    <w:rsid w:val="00092A0E"/>
    <w:rsid w:val="00092AD7"/>
    <w:rsid w:val="00092B3E"/>
    <w:rsid w:val="00092B59"/>
    <w:rsid w:val="00092C39"/>
    <w:rsid w:val="00092C41"/>
    <w:rsid w:val="00092CBF"/>
    <w:rsid w:val="00092D82"/>
    <w:rsid w:val="00092E67"/>
    <w:rsid w:val="00092E76"/>
    <w:rsid w:val="00092EFF"/>
    <w:rsid w:val="00092F01"/>
    <w:rsid w:val="00092F88"/>
    <w:rsid w:val="00092FE3"/>
    <w:rsid w:val="00092FFA"/>
    <w:rsid w:val="00093014"/>
    <w:rsid w:val="00093101"/>
    <w:rsid w:val="00093113"/>
    <w:rsid w:val="000931D2"/>
    <w:rsid w:val="000931D7"/>
    <w:rsid w:val="000931E8"/>
    <w:rsid w:val="00093252"/>
    <w:rsid w:val="0009336B"/>
    <w:rsid w:val="0009351B"/>
    <w:rsid w:val="000935E0"/>
    <w:rsid w:val="000936F5"/>
    <w:rsid w:val="0009378E"/>
    <w:rsid w:val="0009384F"/>
    <w:rsid w:val="0009385C"/>
    <w:rsid w:val="0009392F"/>
    <w:rsid w:val="000939BD"/>
    <w:rsid w:val="000939D9"/>
    <w:rsid w:val="00093A94"/>
    <w:rsid w:val="00093B68"/>
    <w:rsid w:val="00093B95"/>
    <w:rsid w:val="00093BFC"/>
    <w:rsid w:val="00093C6B"/>
    <w:rsid w:val="00093CE7"/>
    <w:rsid w:val="00093DE5"/>
    <w:rsid w:val="00093E0E"/>
    <w:rsid w:val="00093E1E"/>
    <w:rsid w:val="00093E1F"/>
    <w:rsid w:val="00093E2A"/>
    <w:rsid w:val="00093E50"/>
    <w:rsid w:val="00093E94"/>
    <w:rsid w:val="00093F53"/>
    <w:rsid w:val="00093FFB"/>
    <w:rsid w:val="00094108"/>
    <w:rsid w:val="00094121"/>
    <w:rsid w:val="0009412E"/>
    <w:rsid w:val="00094317"/>
    <w:rsid w:val="00094460"/>
    <w:rsid w:val="000944FB"/>
    <w:rsid w:val="0009454E"/>
    <w:rsid w:val="000945D3"/>
    <w:rsid w:val="000945E7"/>
    <w:rsid w:val="00094613"/>
    <w:rsid w:val="00094616"/>
    <w:rsid w:val="000946A9"/>
    <w:rsid w:val="000946B4"/>
    <w:rsid w:val="000946C4"/>
    <w:rsid w:val="000947B0"/>
    <w:rsid w:val="00094898"/>
    <w:rsid w:val="00094984"/>
    <w:rsid w:val="000949AA"/>
    <w:rsid w:val="00094A3C"/>
    <w:rsid w:val="00094B10"/>
    <w:rsid w:val="00094B51"/>
    <w:rsid w:val="00094C05"/>
    <w:rsid w:val="00094CAF"/>
    <w:rsid w:val="00094CD9"/>
    <w:rsid w:val="00094D12"/>
    <w:rsid w:val="00094E16"/>
    <w:rsid w:val="00094E2E"/>
    <w:rsid w:val="00094E75"/>
    <w:rsid w:val="00094E87"/>
    <w:rsid w:val="000950F7"/>
    <w:rsid w:val="000951E3"/>
    <w:rsid w:val="00095224"/>
    <w:rsid w:val="0009533C"/>
    <w:rsid w:val="0009536C"/>
    <w:rsid w:val="0009540D"/>
    <w:rsid w:val="00095443"/>
    <w:rsid w:val="00095698"/>
    <w:rsid w:val="00095782"/>
    <w:rsid w:val="000958E2"/>
    <w:rsid w:val="00095ADB"/>
    <w:rsid w:val="00095B5A"/>
    <w:rsid w:val="00095BDD"/>
    <w:rsid w:val="00095BEB"/>
    <w:rsid w:val="00095CCE"/>
    <w:rsid w:val="00095CF3"/>
    <w:rsid w:val="00095E77"/>
    <w:rsid w:val="00095F78"/>
    <w:rsid w:val="00095FA2"/>
    <w:rsid w:val="000960CE"/>
    <w:rsid w:val="000960D5"/>
    <w:rsid w:val="00096147"/>
    <w:rsid w:val="00096162"/>
    <w:rsid w:val="0009623F"/>
    <w:rsid w:val="00096256"/>
    <w:rsid w:val="000963AE"/>
    <w:rsid w:val="0009641F"/>
    <w:rsid w:val="00096460"/>
    <w:rsid w:val="00096464"/>
    <w:rsid w:val="000965A3"/>
    <w:rsid w:val="000965D1"/>
    <w:rsid w:val="00096617"/>
    <w:rsid w:val="00096661"/>
    <w:rsid w:val="000966DE"/>
    <w:rsid w:val="00096761"/>
    <w:rsid w:val="00096789"/>
    <w:rsid w:val="00096817"/>
    <w:rsid w:val="0009681A"/>
    <w:rsid w:val="00096830"/>
    <w:rsid w:val="000968FA"/>
    <w:rsid w:val="00096AA6"/>
    <w:rsid w:val="00096B3F"/>
    <w:rsid w:val="00096BE7"/>
    <w:rsid w:val="00096BF8"/>
    <w:rsid w:val="00096D14"/>
    <w:rsid w:val="00096D72"/>
    <w:rsid w:val="00096EAF"/>
    <w:rsid w:val="00096F39"/>
    <w:rsid w:val="0009704D"/>
    <w:rsid w:val="00097173"/>
    <w:rsid w:val="00097178"/>
    <w:rsid w:val="00097186"/>
    <w:rsid w:val="000971C5"/>
    <w:rsid w:val="000973DE"/>
    <w:rsid w:val="0009752A"/>
    <w:rsid w:val="00097666"/>
    <w:rsid w:val="00097683"/>
    <w:rsid w:val="00097702"/>
    <w:rsid w:val="00097703"/>
    <w:rsid w:val="00097725"/>
    <w:rsid w:val="0009772A"/>
    <w:rsid w:val="000977BD"/>
    <w:rsid w:val="0009782B"/>
    <w:rsid w:val="00097896"/>
    <w:rsid w:val="00097A01"/>
    <w:rsid w:val="00097A56"/>
    <w:rsid w:val="00097B18"/>
    <w:rsid w:val="00097BBD"/>
    <w:rsid w:val="00097BCD"/>
    <w:rsid w:val="00097C5A"/>
    <w:rsid w:val="00097DE8"/>
    <w:rsid w:val="00097E38"/>
    <w:rsid w:val="00097ED2"/>
    <w:rsid w:val="000A0095"/>
    <w:rsid w:val="000A011C"/>
    <w:rsid w:val="000A01FA"/>
    <w:rsid w:val="000A020E"/>
    <w:rsid w:val="000A0245"/>
    <w:rsid w:val="000A024C"/>
    <w:rsid w:val="000A0272"/>
    <w:rsid w:val="000A02D0"/>
    <w:rsid w:val="000A02F4"/>
    <w:rsid w:val="000A0302"/>
    <w:rsid w:val="000A0348"/>
    <w:rsid w:val="000A035F"/>
    <w:rsid w:val="000A038A"/>
    <w:rsid w:val="000A0435"/>
    <w:rsid w:val="000A0440"/>
    <w:rsid w:val="000A049B"/>
    <w:rsid w:val="000A04BB"/>
    <w:rsid w:val="000A0611"/>
    <w:rsid w:val="000A075B"/>
    <w:rsid w:val="000A0852"/>
    <w:rsid w:val="000A08D0"/>
    <w:rsid w:val="000A08DF"/>
    <w:rsid w:val="000A08F4"/>
    <w:rsid w:val="000A0980"/>
    <w:rsid w:val="000A099E"/>
    <w:rsid w:val="000A0A1C"/>
    <w:rsid w:val="000A0A2D"/>
    <w:rsid w:val="000A0B09"/>
    <w:rsid w:val="000A0B16"/>
    <w:rsid w:val="000A0C16"/>
    <w:rsid w:val="000A0C78"/>
    <w:rsid w:val="000A0C96"/>
    <w:rsid w:val="000A0D35"/>
    <w:rsid w:val="000A0D87"/>
    <w:rsid w:val="000A0DB1"/>
    <w:rsid w:val="000A0E4C"/>
    <w:rsid w:val="000A0E7E"/>
    <w:rsid w:val="000A0EC3"/>
    <w:rsid w:val="000A0EC4"/>
    <w:rsid w:val="000A0EF5"/>
    <w:rsid w:val="000A0F36"/>
    <w:rsid w:val="000A0FF4"/>
    <w:rsid w:val="000A127A"/>
    <w:rsid w:val="000A1288"/>
    <w:rsid w:val="000A12E9"/>
    <w:rsid w:val="000A1301"/>
    <w:rsid w:val="000A13B5"/>
    <w:rsid w:val="000A13C3"/>
    <w:rsid w:val="000A149C"/>
    <w:rsid w:val="000A154F"/>
    <w:rsid w:val="000A15CE"/>
    <w:rsid w:val="000A1849"/>
    <w:rsid w:val="000A184D"/>
    <w:rsid w:val="000A1895"/>
    <w:rsid w:val="000A18B5"/>
    <w:rsid w:val="000A1993"/>
    <w:rsid w:val="000A19A7"/>
    <w:rsid w:val="000A19A8"/>
    <w:rsid w:val="000A1A19"/>
    <w:rsid w:val="000A1A8D"/>
    <w:rsid w:val="000A1AAF"/>
    <w:rsid w:val="000A1CA8"/>
    <w:rsid w:val="000A1D0B"/>
    <w:rsid w:val="000A1E07"/>
    <w:rsid w:val="000A1E74"/>
    <w:rsid w:val="000A1E9B"/>
    <w:rsid w:val="000A1EB8"/>
    <w:rsid w:val="000A1F14"/>
    <w:rsid w:val="000A20A3"/>
    <w:rsid w:val="000A20DF"/>
    <w:rsid w:val="000A224C"/>
    <w:rsid w:val="000A2317"/>
    <w:rsid w:val="000A23B8"/>
    <w:rsid w:val="000A2406"/>
    <w:rsid w:val="000A240A"/>
    <w:rsid w:val="000A2493"/>
    <w:rsid w:val="000A2687"/>
    <w:rsid w:val="000A268A"/>
    <w:rsid w:val="000A284E"/>
    <w:rsid w:val="000A289B"/>
    <w:rsid w:val="000A2906"/>
    <w:rsid w:val="000A2A32"/>
    <w:rsid w:val="000A2A3F"/>
    <w:rsid w:val="000A2AA6"/>
    <w:rsid w:val="000A2B05"/>
    <w:rsid w:val="000A2C1E"/>
    <w:rsid w:val="000A2CC3"/>
    <w:rsid w:val="000A2CFF"/>
    <w:rsid w:val="000A2D8E"/>
    <w:rsid w:val="000A2DA7"/>
    <w:rsid w:val="000A2DC0"/>
    <w:rsid w:val="000A2F4F"/>
    <w:rsid w:val="000A3030"/>
    <w:rsid w:val="000A30F7"/>
    <w:rsid w:val="000A310C"/>
    <w:rsid w:val="000A318A"/>
    <w:rsid w:val="000A3230"/>
    <w:rsid w:val="000A32DE"/>
    <w:rsid w:val="000A3305"/>
    <w:rsid w:val="000A3383"/>
    <w:rsid w:val="000A345F"/>
    <w:rsid w:val="000A3463"/>
    <w:rsid w:val="000A349C"/>
    <w:rsid w:val="000A34E4"/>
    <w:rsid w:val="000A3524"/>
    <w:rsid w:val="000A3535"/>
    <w:rsid w:val="000A35B5"/>
    <w:rsid w:val="000A364B"/>
    <w:rsid w:val="000A3683"/>
    <w:rsid w:val="000A375C"/>
    <w:rsid w:val="000A3772"/>
    <w:rsid w:val="000A37BE"/>
    <w:rsid w:val="000A384B"/>
    <w:rsid w:val="000A3868"/>
    <w:rsid w:val="000A39D8"/>
    <w:rsid w:val="000A3AEE"/>
    <w:rsid w:val="000A3C92"/>
    <w:rsid w:val="000A3D29"/>
    <w:rsid w:val="000A3DB7"/>
    <w:rsid w:val="000A3EDF"/>
    <w:rsid w:val="000A3F2A"/>
    <w:rsid w:val="000A3F92"/>
    <w:rsid w:val="000A3F95"/>
    <w:rsid w:val="000A3FD8"/>
    <w:rsid w:val="000A3FF4"/>
    <w:rsid w:val="000A40D1"/>
    <w:rsid w:val="000A411D"/>
    <w:rsid w:val="000A4227"/>
    <w:rsid w:val="000A4285"/>
    <w:rsid w:val="000A43A8"/>
    <w:rsid w:val="000A4503"/>
    <w:rsid w:val="000A4520"/>
    <w:rsid w:val="000A45FC"/>
    <w:rsid w:val="000A4603"/>
    <w:rsid w:val="000A4697"/>
    <w:rsid w:val="000A4704"/>
    <w:rsid w:val="000A4758"/>
    <w:rsid w:val="000A479F"/>
    <w:rsid w:val="000A4837"/>
    <w:rsid w:val="000A483E"/>
    <w:rsid w:val="000A4914"/>
    <w:rsid w:val="000A49DC"/>
    <w:rsid w:val="000A49EC"/>
    <w:rsid w:val="000A4B6A"/>
    <w:rsid w:val="000A4BD8"/>
    <w:rsid w:val="000A4D29"/>
    <w:rsid w:val="000A4DCE"/>
    <w:rsid w:val="000A4DEF"/>
    <w:rsid w:val="000A4E59"/>
    <w:rsid w:val="000A4E67"/>
    <w:rsid w:val="000A4F3D"/>
    <w:rsid w:val="000A4F62"/>
    <w:rsid w:val="000A5075"/>
    <w:rsid w:val="000A50C9"/>
    <w:rsid w:val="000A50FB"/>
    <w:rsid w:val="000A5109"/>
    <w:rsid w:val="000A51DC"/>
    <w:rsid w:val="000A525C"/>
    <w:rsid w:val="000A5298"/>
    <w:rsid w:val="000A52A7"/>
    <w:rsid w:val="000A5450"/>
    <w:rsid w:val="000A5460"/>
    <w:rsid w:val="000A5476"/>
    <w:rsid w:val="000A5590"/>
    <w:rsid w:val="000A5621"/>
    <w:rsid w:val="000A5632"/>
    <w:rsid w:val="000A563F"/>
    <w:rsid w:val="000A569B"/>
    <w:rsid w:val="000A574E"/>
    <w:rsid w:val="000A57EB"/>
    <w:rsid w:val="000A5860"/>
    <w:rsid w:val="000A5878"/>
    <w:rsid w:val="000A587D"/>
    <w:rsid w:val="000A58D3"/>
    <w:rsid w:val="000A58DD"/>
    <w:rsid w:val="000A59F7"/>
    <w:rsid w:val="000A5ABB"/>
    <w:rsid w:val="000A5AC0"/>
    <w:rsid w:val="000A5BCA"/>
    <w:rsid w:val="000A5D05"/>
    <w:rsid w:val="000A5DE0"/>
    <w:rsid w:val="000A5EA4"/>
    <w:rsid w:val="000A5FDC"/>
    <w:rsid w:val="000A5FFA"/>
    <w:rsid w:val="000A605C"/>
    <w:rsid w:val="000A60E4"/>
    <w:rsid w:val="000A61DD"/>
    <w:rsid w:val="000A6278"/>
    <w:rsid w:val="000A63BF"/>
    <w:rsid w:val="000A64A8"/>
    <w:rsid w:val="000A64EC"/>
    <w:rsid w:val="000A65B8"/>
    <w:rsid w:val="000A65E3"/>
    <w:rsid w:val="000A66A9"/>
    <w:rsid w:val="000A6761"/>
    <w:rsid w:val="000A6797"/>
    <w:rsid w:val="000A6836"/>
    <w:rsid w:val="000A6891"/>
    <w:rsid w:val="000A68A5"/>
    <w:rsid w:val="000A6967"/>
    <w:rsid w:val="000A6B33"/>
    <w:rsid w:val="000A6B4A"/>
    <w:rsid w:val="000A6B69"/>
    <w:rsid w:val="000A6B79"/>
    <w:rsid w:val="000A6DB5"/>
    <w:rsid w:val="000A6EC6"/>
    <w:rsid w:val="000A6F09"/>
    <w:rsid w:val="000A6F24"/>
    <w:rsid w:val="000A7035"/>
    <w:rsid w:val="000A712D"/>
    <w:rsid w:val="000A7145"/>
    <w:rsid w:val="000A7150"/>
    <w:rsid w:val="000A7213"/>
    <w:rsid w:val="000A73E8"/>
    <w:rsid w:val="000A73FA"/>
    <w:rsid w:val="000A7414"/>
    <w:rsid w:val="000A7503"/>
    <w:rsid w:val="000A7538"/>
    <w:rsid w:val="000A75A1"/>
    <w:rsid w:val="000A75FA"/>
    <w:rsid w:val="000A7617"/>
    <w:rsid w:val="000A76EB"/>
    <w:rsid w:val="000A77B9"/>
    <w:rsid w:val="000A7837"/>
    <w:rsid w:val="000A7890"/>
    <w:rsid w:val="000A78EF"/>
    <w:rsid w:val="000A794D"/>
    <w:rsid w:val="000A79A1"/>
    <w:rsid w:val="000A7B30"/>
    <w:rsid w:val="000A7BA0"/>
    <w:rsid w:val="000A7C3F"/>
    <w:rsid w:val="000A7D0A"/>
    <w:rsid w:val="000A7D76"/>
    <w:rsid w:val="000A7DA4"/>
    <w:rsid w:val="000A7DE3"/>
    <w:rsid w:val="000A7DFD"/>
    <w:rsid w:val="000A7E5A"/>
    <w:rsid w:val="000A7E9E"/>
    <w:rsid w:val="000A7F5B"/>
    <w:rsid w:val="000A7FB3"/>
    <w:rsid w:val="000A7FEB"/>
    <w:rsid w:val="000B0059"/>
    <w:rsid w:val="000B0076"/>
    <w:rsid w:val="000B016F"/>
    <w:rsid w:val="000B0289"/>
    <w:rsid w:val="000B05AF"/>
    <w:rsid w:val="000B05EC"/>
    <w:rsid w:val="000B061E"/>
    <w:rsid w:val="000B073D"/>
    <w:rsid w:val="000B08C5"/>
    <w:rsid w:val="000B0972"/>
    <w:rsid w:val="000B09CF"/>
    <w:rsid w:val="000B09E6"/>
    <w:rsid w:val="000B0A3E"/>
    <w:rsid w:val="000B0A86"/>
    <w:rsid w:val="000B0A96"/>
    <w:rsid w:val="000B0ADB"/>
    <w:rsid w:val="000B0B87"/>
    <w:rsid w:val="000B0BDD"/>
    <w:rsid w:val="000B0C94"/>
    <w:rsid w:val="000B0CBD"/>
    <w:rsid w:val="000B0CCE"/>
    <w:rsid w:val="000B0D8F"/>
    <w:rsid w:val="000B0DD4"/>
    <w:rsid w:val="000B0E21"/>
    <w:rsid w:val="000B0E26"/>
    <w:rsid w:val="000B0E47"/>
    <w:rsid w:val="000B0EA0"/>
    <w:rsid w:val="000B1055"/>
    <w:rsid w:val="000B107F"/>
    <w:rsid w:val="000B10B5"/>
    <w:rsid w:val="000B10F2"/>
    <w:rsid w:val="000B1126"/>
    <w:rsid w:val="000B1155"/>
    <w:rsid w:val="000B1175"/>
    <w:rsid w:val="000B118E"/>
    <w:rsid w:val="000B11AE"/>
    <w:rsid w:val="000B11DF"/>
    <w:rsid w:val="000B1253"/>
    <w:rsid w:val="000B12DC"/>
    <w:rsid w:val="000B1321"/>
    <w:rsid w:val="000B133F"/>
    <w:rsid w:val="000B1369"/>
    <w:rsid w:val="000B136B"/>
    <w:rsid w:val="000B146E"/>
    <w:rsid w:val="000B1485"/>
    <w:rsid w:val="000B14BE"/>
    <w:rsid w:val="000B14E3"/>
    <w:rsid w:val="000B160B"/>
    <w:rsid w:val="000B16B5"/>
    <w:rsid w:val="000B1712"/>
    <w:rsid w:val="000B1763"/>
    <w:rsid w:val="000B178E"/>
    <w:rsid w:val="000B17BC"/>
    <w:rsid w:val="000B17E4"/>
    <w:rsid w:val="000B17EA"/>
    <w:rsid w:val="000B1844"/>
    <w:rsid w:val="000B1870"/>
    <w:rsid w:val="000B18C4"/>
    <w:rsid w:val="000B18F9"/>
    <w:rsid w:val="000B1905"/>
    <w:rsid w:val="000B1A6F"/>
    <w:rsid w:val="000B1AD7"/>
    <w:rsid w:val="000B1AD8"/>
    <w:rsid w:val="000B1B59"/>
    <w:rsid w:val="000B1B6E"/>
    <w:rsid w:val="000B1B75"/>
    <w:rsid w:val="000B1BFB"/>
    <w:rsid w:val="000B1CEB"/>
    <w:rsid w:val="000B1DBB"/>
    <w:rsid w:val="000B1E75"/>
    <w:rsid w:val="000B1F37"/>
    <w:rsid w:val="000B2000"/>
    <w:rsid w:val="000B2139"/>
    <w:rsid w:val="000B216A"/>
    <w:rsid w:val="000B2200"/>
    <w:rsid w:val="000B226D"/>
    <w:rsid w:val="000B22A2"/>
    <w:rsid w:val="000B22C4"/>
    <w:rsid w:val="000B23F2"/>
    <w:rsid w:val="000B2425"/>
    <w:rsid w:val="000B2429"/>
    <w:rsid w:val="000B24E6"/>
    <w:rsid w:val="000B279F"/>
    <w:rsid w:val="000B27F7"/>
    <w:rsid w:val="000B280B"/>
    <w:rsid w:val="000B2872"/>
    <w:rsid w:val="000B292C"/>
    <w:rsid w:val="000B294E"/>
    <w:rsid w:val="000B294F"/>
    <w:rsid w:val="000B29BE"/>
    <w:rsid w:val="000B2A24"/>
    <w:rsid w:val="000B2A25"/>
    <w:rsid w:val="000B2ADA"/>
    <w:rsid w:val="000B2ADC"/>
    <w:rsid w:val="000B2B9C"/>
    <w:rsid w:val="000B2BFA"/>
    <w:rsid w:val="000B2C43"/>
    <w:rsid w:val="000B2C4A"/>
    <w:rsid w:val="000B2D24"/>
    <w:rsid w:val="000B2D3B"/>
    <w:rsid w:val="000B2D3C"/>
    <w:rsid w:val="000B2EF2"/>
    <w:rsid w:val="000B2F52"/>
    <w:rsid w:val="000B2F68"/>
    <w:rsid w:val="000B3009"/>
    <w:rsid w:val="000B3070"/>
    <w:rsid w:val="000B3088"/>
    <w:rsid w:val="000B30AC"/>
    <w:rsid w:val="000B31BA"/>
    <w:rsid w:val="000B3280"/>
    <w:rsid w:val="000B32D6"/>
    <w:rsid w:val="000B3332"/>
    <w:rsid w:val="000B3488"/>
    <w:rsid w:val="000B3538"/>
    <w:rsid w:val="000B3547"/>
    <w:rsid w:val="000B354D"/>
    <w:rsid w:val="000B3779"/>
    <w:rsid w:val="000B3847"/>
    <w:rsid w:val="000B395B"/>
    <w:rsid w:val="000B395D"/>
    <w:rsid w:val="000B39A1"/>
    <w:rsid w:val="000B3A94"/>
    <w:rsid w:val="000B3A96"/>
    <w:rsid w:val="000B3B20"/>
    <w:rsid w:val="000B3C75"/>
    <w:rsid w:val="000B3D31"/>
    <w:rsid w:val="000B3D49"/>
    <w:rsid w:val="000B3EF4"/>
    <w:rsid w:val="000B3F8F"/>
    <w:rsid w:val="000B4032"/>
    <w:rsid w:val="000B4051"/>
    <w:rsid w:val="000B407C"/>
    <w:rsid w:val="000B407E"/>
    <w:rsid w:val="000B40A4"/>
    <w:rsid w:val="000B42C3"/>
    <w:rsid w:val="000B42F7"/>
    <w:rsid w:val="000B43AA"/>
    <w:rsid w:val="000B43BE"/>
    <w:rsid w:val="000B43F7"/>
    <w:rsid w:val="000B447B"/>
    <w:rsid w:val="000B44C7"/>
    <w:rsid w:val="000B450C"/>
    <w:rsid w:val="000B45A8"/>
    <w:rsid w:val="000B4621"/>
    <w:rsid w:val="000B4715"/>
    <w:rsid w:val="000B473A"/>
    <w:rsid w:val="000B4767"/>
    <w:rsid w:val="000B47BE"/>
    <w:rsid w:val="000B4846"/>
    <w:rsid w:val="000B4888"/>
    <w:rsid w:val="000B4895"/>
    <w:rsid w:val="000B489C"/>
    <w:rsid w:val="000B492B"/>
    <w:rsid w:val="000B49AD"/>
    <w:rsid w:val="000B4A7F"/>
    <w:rsid w:val="000B4ACE"/>
    <w:rsid w:val="000B4B6C"/>
    <w:rsid w:val="000B4C4E"/>
    <w:rsid w:val="000B4C6F"/>
    <w:rsid w:val="000B4CC8"/>
    <w:rsid w:val="000B4DFE"/>
    <w:rsid w:val="000B4E06"/>
    <w:rsid w:val="000B4E64"/>
    <w:rsid w:val="000B4ECE"/>
    <w:rsid w:val="000B4EFF"/>
    <w:rsid w:val="000B4F34"/>
    <w:rsid w:val="000B4F89"/>
    <w:rsid w:val="000B4FEC"/>
    <w:rsid w:val="000B509C"/>
    <w:rsid w:val="000B50AD"/>
    <w:rsid w:val="000B50D4"/>
    <w:rsid w:val="000B5320"/>
    <w:rsid w:val="000B538D"/>
    <w:rsid w:val="000B547A"/>
    <w:rsid w:val="000B5527"/>
    <w:rsid w:val="000B5606"/>
    <w:rsid w:val="000B56EA"/>
    <w:rsid w:val="000B58CB"/>
    <w:rsid w:val="000B591A"/>
    <w:rsid w:val="000B59D0"/>
    <w:rsid w:val="000B59D8"/>
    <w:rsid w:val="000B5A88"/>
    <w:rsid w:val="000B5A95"/>
    <w:rsid w:val="000B5AD9"/>
    <w:rsid w:val="000B5BFF"/>
    <w:rsid w:val="000B5C06"/>
    <w:rsid w:val="000B5C84"/>
    <w:rsid w:val="000B5CCA"/>
    <w:rsid w:val="000B5DCB"/>
    <w:rsid w:val="000B5F46"/>
    <w:rsid w:val="000B5F63"/>
    <w:rsid w:val="000B5F83"/>
    <w:rsid w:val="000B5FE2"/>
    <w:rsid w:val="000B6129"/>
    <w:rsid w:val="000B621A"/>
    <w:rsid w:val="000B622B"/>
    <w:rsid w:val="000B62C4"/>
    <w:rsid w:val="000B6324"/>
    <w:rsid w:val="000B643E"/>
    <w:rsid w:val="000B6499"/>
    <w:rsid w:val="000B64C0"/>
    <w:rsid w:val="000B6546"/>
    <w:rsid w:val="000B659A"/>
    <w:rsid w:val="000B65A9"/>
    <w:rsid w:val="000B663B"/>
    <w:rsid w:val="000B6697"/>
    <w:rsid w:val="000B66E6"/>
    <w:rsid w:val="000B6703"/>
    <w:rsid w:val="000B674D"/>
    <w:rsid w:val="000B677D"/>
    <w:rsid w:val="000B67E4"/>
    <w:rsid w:val="000B6854"/>
    <w:rsid w:val="000B69D2"/>
    <w:rsid w:val="000B69DC"/>
    <w:rsid w:val="000B6A17"/>
    <w:rsid w:val="000B6A43"/>
    <w:rsid w:val="000B6C3B"/>
    <w:rsid w:val="000B6DBC"/>
    <w:rsid w:val="000B6E66"/>
    <w:rsid w:val="000B6EDB"/>
    <w:rsid w:val="000B6FDD"/>
    <w:rsid w:val="000B7051"/>
    <w:rsid w:val="000B70B4"/>
    <w:rsid w:val="000B70F0"/>
    <w:rsid w:val="000B7117"/>
    <w:rsid w:val="000B7349"/>
    <w:rsid w:val="000B7372"/>
    <w:rsid w:val="000B73D3"/>
    <w:rsid w:val="000B7585"/>
    <w:rsid w:val="000B7604"/>
    <w:rsid w:val="000B7628"/>
    <w:rsid w:val="000B78B6"/>
    <w:rsid w:val="000B78DD"/>
    <w:rsid w:val="000B79AE"/>
    <w:rsid w:val="000B7A5A"/>
    <w:rsid w:val="000B7B35"/>
    <w:rsid w:val="000B7B54"/>
    <w:rsid w:val="000B7B71"/>
    <w:rsid w:val="000B7C67"/>
    <w:rsid w:val="000B7CAF"/>
    <w:rsid w:val="000B7CF8"/>
    <w:rsid w:val="000B7D1E"/>
    <w:rsid w:val="000B7DF4"/>
    <w:rsid w:val="000B7F23"/>
    <w:rsid w:val="000C005B"/>
    <w:rsid w:val="000C01A1"/>
    <w:rsid w:val="000C0241"/>
    <w:rsid w:val="000C0350"/>
    <w:rsid w:val="000C04ED"/>
    <w:rsid w:val="000C0582"/>
    <w:rsid w:val="000C05A9"/>
    <w:rsid w:val="000C05C3"/>
    <w:rsid w:val="000C05DA"/>
    <w:rsid w:val="000C05EB"/>
    <w:rsid w:val="000C0759"/>
    <w:rsid w:val="000C07BF"/>
    <w:rsid w:val="000C0915"/>
    <w:rsid w:val="000C09C5"/>
    <w:rsid w:val="000C0A13"/>
    <w:rsid w:val="000C0A50"/>
    <w:rsid w:val="000C0A7D"/>
    <w:rsid w:val="000C0AB9"/>
    <w:rsid w:val="000C0C0B"/>
    <w:rsid w:val="000C0C4D"/>
    <w:rsid w:val="000C0CBC"/>
    <w:rsid w:val="000C0CBF"/>
    <w:rsid w:val="000C0CCE"/>
    <w:rsid w:val="000C0DDA"/>
    <w:rsid w:val="000C0DEA"/>
    <w:rsid w:val="000C0E70"/>
    <w:rsid w:val="000C0E79"/>
    <w:rsid w:val="000C0F27"/>
    <w:rsid w:val="000C1002"/>
    <w:rsid w:val="000C109B"/>
    <w:rsid w:val="000C10F1"/>
    <w:rsid w:val="000C114C"/>
    <w:rsid w:val="000C1276"/>
    <w:rsid w:val="000C1333"/>
    <w:rsid w:val="000C1363"/>
    <w:rsid w:val="000C13A1"/>
    <w:rsid w:val="000C13D7"/>
    <w:rsid w:val="000C141E"/>
    <w:rsid w:val="000C1517"/>
    <w:rsid w:val="000C1571"/>
    <w:rsid w:val="000C1636"/>
    <w:rsid w:val="000C168F"/>
    <w:rsid w:val="000C1696"/>
    <w:rsid w:val="000C170D"/>
    <w:rsid w:val="000C171C"/>
    <w:rsid w:val="000C1747"/>
    <w:rsid w:val="000C17C4"/>
    <w:rsid w:val="000C17F3"/>
    <w:rsid w:val="000C181E"/>
    <w:rsid w:val="000C182C"/>
    <w:rsid w:val="000C189C"/>
    <w:rsid w:val="000C1903"/>
    <w:rsid w:val="000C1A0C"/>
    <w:rsid w:val="000C1C2C"/>
    <w:rsid w:val="000C1C86"/>
    <w:rsid w:val="000C1D42"/>
    <w:rsid w:val="000C1DCD"/>
    <w:rsid w:val="000C1E82"/>
    <w:rsid w:val="000C1FC2"/>
    <w:rsid w:val="000C2002"/>
    <w:rsid w:val="000C214D"/>
    <w:rsid w:val="000C21B8"/>
    <w:rsid w:val="000C2241"/>
    <w:rsid w:val="000C2331"/>
    <w:rsid w:val="000C2441"/>
    <w:rsid w:val="000C24D9"/>
    <w:rsid w:val="000C262F"/>
    <w:rsid w:val="000C2696"/>
    <w:rsid w:val="000C270F"/>
    <w:rsid w:val="000C27AD"/>
    <w:rsid w:val="000C27DF"/>
    <w:rsid w:val="000C288F"/>
    <w:rsid w:val="000C28BB"/>
    <w:rsid w:val="000C28CE"/>
    <w:rsid w:val="000C28EA"/>
    <w:rsid w:val="000C2977"/>
    <w:rsid w:val="000C2B3A"/>
    <w:rsid w:val="000C2B44"/>
    <w:rsid w:val="000C2B5C"/>
    <w:rsid w:val="000C2BF7"/>
    <w:rsid w:val="000C2C3A"/>
    <w:rsid w:val="000C2C55"/>
    <w:rsid w:val="000C2E05"/>
    <w:rsid w:val="000C2E60"/>
    <w:rsid w:val="000C2F9B"/>
    <w:rsid w:val="000C311C"/>
    <w:rsid w:val="000C3238"/>
    <w:rsid w:val="000C32BA"/>
    <w:rsid w:val="000C3303"/>
    <w:rsid w:val="000C3307"/>
    <w:rsid w:val="000C3378"/>
    <w:rsid w:val="000C3387"/>
    <w:rsid w:val="000C3398"/>
    <w:rsid w:val="000C33ED"/>
    <w:rsid w:val="000C34FE"/>
    <w:rsid w:val="000C3525"/>
    <w:rsid w:val="000C358B"/>
    <w:rsid w:val="000C363E"/>
    <w:rsid w:val="000C370A"/>
    <w:rsid w:val="000C3725"/>
    <w:rsid w:val="000C37EA"/>
    <w:rsid w:val="000C3859"/>
    <w:rsid w:val="000C38E6"/>
    <w:rsid w:val="000C3971"/>
    <w:rsid w:val="000C39B8"/>
    <w:rsid w:val="000C39C7"/>
    <w:rsid w:val="000C3AE6"/>
    <w:rsid w:val="000C3B4E"/>
    <w:rsid w:val="000C3CDA"/>
    <w:rsid w:val="000C3E48"/>
    <w:rsid w:val="000C3F35"/>
    <w:rsid w:val="000C3F69"/>
    <w:rsid w:val="000C3FA3"/>
    <w:rsid w:val="000C3FA5"/>
    <w:rsid w:val="000C4010"/>
    <w:rsid w:val="000C40CD"/>
    <w:rsid w:val="000C40E3"/>
    <w:rsid w:val="000C40FD"/>
    <w:rsid w:val="000C412A"/>
    <w:rsid w:val="000C425C"/>
    <w:rsid w:val="000C4682"/>
    <w:rsid w:val="000C46CB"/>
    <w:rsid w:val="000C4726"/>
    <w:rsid w:val="000C476A"/>
    <w:rsid w:val="000C4790"/>
    <w:rsid w:val="000C47C2"/>
    <w:rsid w:val="000C47E2"/>
    <w:rsid w:val="000C47F0"/>
    <w:rsid w:val="000C483E"/>
    <w:rsid w:val="000C4891"/>
    <w:rsid w:val="000C48F6"/>
    <w:rsid w:val="000C49AD"/>
    <w:rsid w:val="000C4A51"/>
    <w:rsid w:val="000C4AB2"/>
    <w:rsid w:val="000C4ABC"/>
    <w:rsid w:val="000C4B1F"/>
    <w:rsid w:val="000C4BE6"/>
    <w:rsid w:val="000C4BFC"/>
    <w:rsid w:val="000C4C08"/>
    <w:rsid w:val="000C4C0E"/>
    <w:rsid w:val="000C4C1A"/>
    <w:rsid w:val="000C4D01"/>
    <w:rsid w:val="000C4D29"/>
    <w:rsid w:val="000C4D32"/>
    <w:rsid w:val="000C4D8A"/>
    <w:rsid w:val="000C4DA5"/>
    <w:rsid w:val="000C4E04"/>
    <w:rsid w:val="000C4E83"/>
    <w:rsid w:val="000C4EAD"/>
    <w:rsid w:val="000C4F2A"/>
    <w:rsid w:val="000C4FF6"/>
    <w:rsid w:val="000C5013"/>
    <w:rsid w:val="000C5076"/>
    <w:rsid w:val="000C5145"/>
    <w:rsid w:val="000C5157"/>
    <w:rsid w:val="000C515A"/>
    <w:rsid w:val="000C5223"/>
    <w:rsid w:val="000C5263"/>
    <w:rsid w:val="000C5310"/>
    <w:rsid w:val="000C533F"/>
    <w:rsid w:val="000C5378"/>
    <w:rsid w:val="000C5394"/>
    <w:rsid w:val="000C53A4"/>
    <w:rsid w:val="000C5494"/>
    <w:rsid w:val="000C553A"/>
    <w:rsid w:val="000C5625"/>
    <w:rsid w:val="000C56E7"/>
    <w:rsid w:val="000C573D"/>
    <w:rsid w:val="000C58B5"/>
    <w:rsid w:val="000C58BB"/>
    <w:rsid w:val="000C58C7"/>
    <w:rsid w:val="000C5935"/>
    <w:rsid w:val="000C59A8"/>
    <w:rsid w:val="000C59B5"/>
    <w:rsid w:val="000C59DB"/>
    <w:rsid w:val="000C5AB9"/>
    <w:rsid w:val="000C5AC7"/>
    <w:rsid w:val="000C5B16"/>
    <w:rsid w:val="000C5B9B"/>
    <w:rsid w:val="000C5BB3"/>
    <w:rsid w:val="000C5BC0"/>
    <w:rsid w:val="000C5C34"/>
    <w:rsid w:val="000C5DF8"/>
    <w:rsid w:val="000C5E12"/>
    <w:rsid w:val="000C5E29"/>
    <w:rsid w:val="000C5F8E"/>
    <w:rsid w:val="000C5FFE"/>
    <w:rsid w:val="000C606C"/>
    <w:rsid w:val="000C6078"/>
    <w:rsid w:val="000C60B9"/>
    <w:rsid w:val="000C617B"/>
    <w:rsid w:val="000C61A9"/>
    <w:rsid w:val="000C61C1"/>
    <w:rsid w:val="000C6258"/>
    <w:rsid w:val="000C6329"/>
    <w:rsid w:val="000C6359"/>
    <w:rsid w:val="000C64D6"/>
    <w:rsid w:val="000C64D9"/>
    <w:rsid w:val="000C64DD"/>
    <w:rsid w:val="000C6580"/>
    <w:rsid w:val="000C65D0"/>
    <w:rsid w:val="000C667A"/>
    <w:rsid w:val="000C66BE"/>
    <w:rsid w:val="000C6869"/>
    <w:rsid w:val="000C68A3"/>
    <w:rsid w:val="000C6928"/>
    <w:rsid w:val="000C6A69"/>
    <w:rsid w:val="000C6A90"/>
    <w:rsid w:val="000C6A94"/>
    <w:rsid w:val="000C6B61"/>
    <w:rsid w:val="000C6B65"/>
    <w:rsid w:val="000C6C08"/>
    <w:rsid w:val="000C6C4C"/>
    <w:rsid w:val="000C6DAF"/>
    <w:rsid w:val="000C6E20"/>
    <w:rsid w:val="000C6EE0"/>
    <w:rsid w:val="000C6F2E"/>
    <w:rsid w:val="000C6F48"/>
    <w:rsid w:val="000C6F5E"/>
    <w:rsid w:val="000C6F71"/>
    <w:rsid w:val="000C6F96"/>
    <w:rsid w:val="000C7063"/>
    <w:rsid w:val="000C7066"/>
    <w:rsid w:val="000C70BC"/>
    <w:rsid w:val="000C70CE"/>
    <w:rsid w:val="000C7112"/>
    <w:rsid w:val="000C7121"/>
    <w:rsid w:val="000C72A4"/>
    <w:rsid w:val="000C7394"/>
    <w:rsid w:val="000C740F"/>
    <w:rsid w:val="000C751A"/>
    <w:rsid w:val="000C7548"/>
    <w:rsid w:val="000C7553"/>
    <w:rsid w:val="000C7587"/>
    <w:rsid w:val="000C75B7"/>
    <w:rsid w:val="000C7611"/>
    <w:rsid w:val="000C7679"/>
    <w:rsid w:val="000C770F"/>
    <w:rsid w:val="000C77C7"/>
    <w:rsid w:val="000C77CD"/>
    <w:rsid w:val="000C797C"/>
    <w:rsid w:val="000C7B40"/>
    <w:rsid w:val="000C7DB7"/>
    <w:rsid w:val="000C7E07"/>
    <w:rsid w:val="000C7E90"/>
    <w:rsid w:val="000C7EDC"/>
    <w:rsid w:val="000C7EF9"/>
    <w:rsid w:val="000C7EFC"/>
    <w:rsid w:val="000C7F10"/>
    <w:rsid w:val="000C7F76"/>
    <w:rsid w:val="000C7FCC"/>
    <w:rsid w:val="000D0018"/>
    <w:rsid w:val="000D018B"/>
    <w:rsid w:val="000D01A2"/>
    <w:rsid w:val="000D0225"/>
    <w:rsid w:val="000D02EF"/>
    <w:rsid w:val="000D0323"/>
    <w:rsid w:val="000D039B"/>
    <w:rsid w:val="000D03DD"/>
    <w:rsid w:val="000D03EA"/>
    <w:rsid w:val="000D0428"/>
    <w:rsid w:val="000D04E3"/>
    <w:rsid w:val="000D05A0"/>
    <w:rsid w:val="000D074C"/>
    <w:rsid w:val="000D07CF"/>
    <w:rsid w:val="000D07E8"/>
    <w:rsid w:val="000D0863"/>
    <w:rsid w:val="000D08FA"/>
    <w:rsid w:val="000D0B40"/>
    <w:rsid w:val="000D0CD5"/>
    <w:rsid w:val="000D0D3A"/>
    <w:rsid w:val="000D0E82"/>
    <w:rsid w:val="000D0EC4"/>
    <w:rsid w:val="000D0EEC"/>
    <w:rsid w:val="000D0EF3"/>
    <w:rsid w:val="000D0F18"/>
    <w:rsid w:val="000D0FA4"/>
    <w:rsid w:val="000D1034"/>
    <w:rsid w:val="000D1060"/>
    <w:rsid w:val="000D106C"/>
    <w:rsid w:val="000D10BC"/>
    <w:rsid w:val="000D112E"/>
    <w:rsid w:val="000D11BA"/>
    <w:rsid w:val="000D11BE"/>
    <w:rsid w:val="000D1236"/>
    <w:rsid w:val="000D124B"/>
    <w:rsid w:val="000D1305"/>
    <w:rsid w:val="000D1360"/>
    <w:rsid w:val="000D13A2"/>
    <w:rsid w:val="000D13BF"/>
    <w:rsid w:val="000D146D"/>
    <w:rsid w:val="000D14B4"/>
    <w:rsid w:val="000D1537"/>
    <w:rsid w:val="000D153B"/>
    <w:rsid w:val="000D15B7"/>
    <w:rsid w:val="000D15CF"/>
    <w:rsid w:val="000D161E"/>
    <w:rsid w:val="000D1630"/>
    <w:rsid w:val="000D1645"/>
    <w:rsid w:val="000D1656"/>
    <w:rsid w:val="000D1708"/>
    <w:rsid w:val="000D17B9"/>
    <w:rsid w:val="000D1824"/>
    <w:rsid w:val="000D1A6F"/>
    <w:rsid w:val="000D1A78"/>
    <w:rsid w:val="000D1B09"/>
    <w:rsid w:val="000D1B2E"/>
    <w:rsid w:val="000D1BBF"/>
    <w:rsid w:val="000D1C1E"/>
    <w:rsid w:val="000D1CAC"/>
    <w:rsid w:val="000D1CDF"/>
    <w:rsid w:val="000D1EFA"/>
    <w:rsid w:val="000D212C"/>
    <w:rsid w:val="000D2158"/>
    <w:rsid w:val="000D21CB"/>
    <w:rsid w:val="000D2274"/>
    <w:rsid w:val="000D22E8"/>
    <w:rsid w:val="000D2373"/>
    <w:rsid w:val="000D2471"/>
    <w:rsid w:val="000D247D"/>
    <w:rsid w:val="000D248C"/>
    <w:rsid w:val="000D2595"/>
    <w:rsid w:val="000D266F"/>
    <w:rsid w:val="000D26C5"/>
    <w:rsid w:val="000D2829"/>
    <w:rsid w:val="000D2962"/>
    <w:rsid w:val="000D2999"/>
    <w:rsid w:val="000D29A8"/>
    <w:rsid w:val="000D29BC"/>
    <w:rsid w:val="000D2A16"/>
    <w:rsid w:val="000D2A4B"/>
    <w:rsid w:val="000D2AE3"/>
    <w:rsid w:val="000D2AF2"/>
    <w:rsid w:val="000D2B08"/>
    <w:rsid w:val="000D2BCE"/>
    <w:rsid w:val="000D2C32"/>
    <w:rsid w:val="000D2CE7"/>
    <w:rsid w:val="000D2D22"/>
    <w:rsid w:val="000D2D47"/>
    <w:rsid w:val="000D2EE8"/>
    <w:rsid w:val="000D2F0F"/>
    <w:rsid w:val="000D2FB3"/>
    <w:rsid w:val="000D300B"/>
    <w:rsid w:val="000D3045"/>
    <w:rsid w:val="000D30C1"/>
    <w:rsid w:val="000D30F1"/>
    <w:rsid w:val="000D31BF"/>
    <w:rsid w:val="000D31CB"/>
    <w:rsid w:val="000D3317"/>
    <w:rsid w:val="000D341C"/>
    <w:rsid w:val="000D34D6"/>
    <w:rsid w:val="000D359A"/>
    <w:rsid w:val="000D35CA"/>
    <w:rsid w:val="000D3604"/>
    <w:rsid w:val="000D36AF"/>
    <w:rsid w:val="000D377B"/>
    <w:rsid w:val="000D37FB"/>
    <w:rsid w:val="000D3891"/>
    <w:rsid w:val="000D39A0"/>
    <w:rsid w:val="000D39E0"/>
    <w:rsid w:val="000D3AA0"/>
    <w:rsid w:val="000D3AB8"/>
    <w:rsid w:val="000D3B69"/>
    <w:rsid w:val="000D3BC1"/>
    <w:rsid w:val="000D3CA8"/>
    <w:rsid w:val="000D3CD0"/>
    <w:rsid w:val="000D3E18"/>
    <w:rsid w:val="000D3E7E"/>
    <w:rsid w:val="000D3E9E"/>
    <w:rsid w:val="000D3ED2"/>
    <w:rsid w:val="000D3EF0"/>
    <w:rsid w:val="000D3F2A"/>
    <w:rsid w:val="000D3F3A"/>
    <w:rsid w:val="000D3F5C"/>
    <w:rsid w:val="000D4089"/>
    <w:rsid w:val="000D4094"/>
    <w:rsid w:val="000D414E"/>
    <w:rsid w:val="000D4160"/>
    <w:rsid w:val="000D41E2"/>
    <w:rsid w:val="000D425C"/>
    <w:rsid w:val="000D426F"/>
    <w:rsid w:val="000D42C8"/>
    <w:rsid w:val="000D4312"/>
    <w:rsid w:val="000D43C6"/>
    <w:rsid w:val="000D44D2"/>
    <w:rsid w:val="000D4521"/>
    <w:rsid w:val="000D45DB"/>
    <w:rsid w:val="000D45E6"/>
    <w:rsid w:val="000D46AE"/>
    <w:rsid w:val="000D46B2"/>
    <w:rsid w:val="000D4783"/>
    <w:rsid w:val="000D4787"/>
    <w:rsid w:val="000D47E3"/>
    <w:rsid w:val="000D48BE"/>
    <w:rsid w:val="000D4902"/>
    <w:rsid w:val="000D4A15"/>
    <w:rsid w:val="000D4AFE"/>
    <w:rsid w:val="000D4BB9"/>
    <w:rsid w:val="000D4C23"/>
    <w:rsid w:val="000D4CC9"/>
    <w:rsid w:val="000D4CF0"/>
    <w:rsid w:val="000D4CF4"/>
    <w:rsid w:val="000D4D4B"/>
    <w:rsid w:val="000D4DFC"/>
    <w:rsid w:val="000D4E21"/>
    <w:rsid w:val="000D4E7D"/>
    <w:rsid w:val="000D4F95"/>
    <w:rsid w:val="000D500E"/>
    <w:rsid w:val="000D501E"/>
    <w:rsid w:val="000D50E0"/>
    <w:rsid w:val="000D515A"/>
    <w:rsid w:val="000D51E9"/>
    <w:rsid w:val="000D5248"/>
    <w:rsid w:val="000D5319"/>
    <w:rsid w:val="000D5381"/>
    <w:rsid w:val="000D53F8"/>
    <w:rsid w:val="000D541E"/>
    <w:rsid w:val="000D5430"/>
    <w:rsid w:val="000D54F7"/>
    <w:rsid w:val="000D55C2"/>
    <w:rsid w:val="000D5611"/>
    <w:rsid w:val="000D5638"/>
    <w:rsid w:val="000D56CB"/>
    <w:rsid w:val="000D56D7"/>
    <w:rsid w:val="000D5725"/>
    <w:rsid w:val="000D5731"/>
    <w:rsid w:val="000D5763"/>
    <w:rsid w:val="000D5791"/>
    <w:rsid w:val="000D57B5"/>
    <w:rsid w:val="000D580A"/>
    <w:rsid w:val="000D5915"/>
    <w:rsid w:val="000D591E"/>
    <w:rsid w:val="000D5991"/>
    <w:rsid w:val="000D599B"/>
    <w:rsid w:val="000D59D0"/>
    <w:rsid w:val="000D59DE"/>
    <w:rsid w:val="000D5A5E"/>
    <w:rsid w:val="000D5B1D"/>
    <w:rsid w:val="000D5C1A"/>
    <w:rsid w:val="000D5C4C"/>
    <w:rsid w:val="000D5C63"/>
    <w:rsid w:val="000D5CA4"/>
    <w:rsid w:val="000D5CDD"/>
    <w:rsid w:val="000D5D8C"/>
    <w:rsid w:val="000D5E9A"/>
    <w:rsid w:val="000D5F2B"/>
    <w:rsid w:val="000D5F45"/>
    <w:rsid w:val="000D5F87"/>
    <w:rsid w:val="000D6089"/>
    <w:rsid w:val="000D613D"/>
    <w:rsid w:val="000D6245"/>
    <w:rsid w:val="000D62D5"/>
    <w:rsid w:val="000D6309"/>
    <w:rsid w:val="000D6371"/>
    <w:rsid w:val="000D6402"/>
    <w:rsid w:val="000D64A0"/>
    <w:rsid w:val="000D64AC"/>
    <w:rsid w:val="000D6514"/>
    <w:rsid w:val="000D659C"/>
    <w:rsid w:val="000D6616"/>
    <w:rsid w:val="000D661A"/>
    <w:rsid w:val="000D6668"/>
    <w:rsid w:val="000D66D8"/>
    <w:rsid w:val="000D6799"/>
    <w:rsid w:val="000D6881"/>
    <w:rsid w:val="000D689D"/>
    <w:rsid w:val="000D68F6"/>
    <w:rsid w:val="000D691F"/>
    <w:rsid w:val="000D6936"/>
    <w:rsid w:val="000D69EF"/>
    <w:rsid w:val="000D6BDD"/>
    <w:rsid w:val="000D6C07"/>
    <w:rsid w:val="000D6C85"/>
    <w:rsid w:val="000D6CF2"/>
    <w:rsid w:val="000D6D00"/>
    <w:rsid w:val="000D6D17"/>
    <w:rsid w:val="000D6DC2"/>
    <w:rsid w:val="000D6E6D"/>
    <w:rsid w:val="000D6E7B"/>
    <w:rsid w:val="000D6EB3"/>
    <w:rsid w:val="000D6FCF"/>
    <w:rsid w:val="000D7097"/>
    <w:rsid w:val="000D7142"/>
    <w:rsid w:val="000D7177"/>
    <w:rsid w:val="000D7205"/>
    <w:rsid w:val="000D726A"/>
    <w:rsid w:val="000D72B1"/>
    <w:rsid w:val="000D72DD"/>
    <w:rsid w:val="000D72EB"/>
    <w:rsid w:val="000D73CA"/>
    <w:rsid w:val="000D7464"/>
    <w:rsid w:val="000D7481"/>
    <w:rsid w:val="000D7488"/>
    <w:rsid w:val="000D7681"/>
    <w:rsid w:val="000D76A9"/>
    <w:rsid w:val="000D76D4"/>
    <w:rsid w:val="000D7733"/>
    <w:rsid w:val="000D783A"/>
    <w:rsid w:val="000D7862"/>
    <w:rsid w:val="000D78FF"/>
    <w:rsid w:val="000D7967"/>
    <w:rsid w:val="000D7A85"/>
    <w:rsid w:val="000D7AA1"/>
    <w:rsid w:val="000D7AB2"/>
    <w:rsid w:val="000D7AEC"/>
    <w:rsid w:val="000D7B06"/>
    <w:rsid w:val="000D7B88"/>
    <w:rsid w:val="000D7BA1"/>
    <w:rsid w:val="000D7BF1"/>
    <w:rsid w:val="000D7CC7"/>
    <w:rsid w:val="000D7D0C"/>
    <w:rsid w:val="000D7DD9"/>
    <w:rsid w:val="000D7E02"/>
    <w:rsid w:val="000D7EE4"/>
    <w:rsid w:val="000D7F1E"/>
    <w:rsid w:val="000D7F5E"/>
    <w:rsid w:val="000D7FE2"/>
    <w:rsid w:val="000E01D3"/>
    <w:rsid w:val="000E0266"/>
    <w:rsid w:val="000E02D0"/>
    <w:rsid w:val="000E02F7"/>
    <w:rsid w:val="000E03A3"/>
    <w:rsid w:val="000E03CB"/>
    <w:rsid w:val="000E04D0"/>
    <w:rsid w:val="000E052D"/>
    <w:rsid w:val="000E057F"/>
    <w:rsid w:val="000E05A7"/>
    <w:rsid w:val="000E05C4"/>
    <w:rsid w:val="000E0614"/>
    <w:rsid w:val="000E0720"/>
    <w:rsid w:val="000E0793"/>
    <w:rsid w:val="000E0815"/>
    <w:rsid w:val="000E08D6"/>
    <w:rsid w:val="000E0999"/>
    <w:rsid w:val="000E0A3C"/>
    <w:rsid w:val="000E0AE4"/>
    <w:rsid w:val="000E0B42"/>
    <w:rsid w:val="000E0D14"/>
    <w:rsid w:val="000E0D81"/>
    <w:rsid w:val="000E0E07"/>
    <w:rsid w:val="000E0ED6"/>
    <w:rsid w:val="000E0FF7"/>
    <w:rsid w:val="000E1023"/>
    <w:rsid w:val="000E10A3"/>
    <w:rsid w:val="000E10E6"/>
    <w:rsid w:val="000E110F"/>
    <w:rsid w:val="000E11A9"/>
    <w:rsid w:val="000E1247"/>
    <w:rsid w:val="000E1301"/>
    <w:rsid w:val="000E13ED"/>
    <w:rsid w:val="000E1490"/>
    <w:rsid w:val="000E14BB"/>
    <w:rsid w:val="000E154E"/>
    <w:rsid w:val="000E173B"/>
    <w:rsid w:val="000E17F3"/>
    <w:rsid w:val="000E1809"/>
    <w:rsid w:val="000E198D"/>
    <w:rsid w:val="000E1A40"/>
    <w:rsid w:val="000E1AAB"/>
    <w:rsid w:val="000E1BA2"/>
    <w:rsid w:val="000E1BC6"/>
    <w:rsid w:val="000E1C09"/>
    <w:rsid w:val="000E1CBD"/>
    <w:rsid w:val="000E1CDB"/>
    <w:rsid w:val="000E1D1F"/>
    <w:rsid w:val="000E1E29"/>
    <w:rsid w:val="000E1E3F"/>
    <w:rsid w:val="000E1E55"/>
    <w:rsid w:val="000E1EDD"/>
    <w:rsid w:val="000E1EF4"/>
    <w:rsid w:val="000E2090"/>
    <w:rsid w:val="000E212C"/>
    <w:rsid w:val="000E2199"/>
    <w:rsid w:val="000E21BB"/>
    <w:rsid w:val="000E2331"/>
    <w:rsid w:val="000E240E"/>
    <w:rsid w:val="000E2443"/>
    <w:rsid w:val="000E24C1"/>
    <w:rsid w:val="000E2546"/>
    <w:rsid w:val="000E2576"/>
    <w:rsid w:val="000E25A3"/>
    <w:rsid w:val="000E2663"/>
    <w:rsid w:val="000E26F8"/>
    <w:rsid w:val="000E2714"/>
    <w:rsid w:val="000E2725"/>
    <w:rsid w:val="000E275D"/>
    <w:rsid w:val="000E2959"/>
    <w:rsid w:val="000E2969"/>
    <w:rsid w:val="000E29AA"/>
    <w:rsid w:val="000E2A54"/>
    <w:rsid w:val="000E2AF4"/>
    <w:rsid w:val="000E2B23"/>
    <w:rsid w:val="000E2BB1"/>
    <w:rsid w:val="000E2C10"/>
    <w:rsid w:val="000E2DC1"/>
    <w:rsid w:val="000E2EA6"/>
    <w:rsid w:val="000E2ECE"/>
    <w:rsid w:val="000E2F4B"/>
    <w:rsid w:val="000E2F7C"/>
    <w:rsid w:val="000E2F94"/>
    <w:rsid w:val="000E30C8"/>
    <w:rsid w:val="000E310F"/>
    <w:rsid w:val="000E3192"/>
    <w:rsid w:val="000E31FE"/>
    <w:rsid w:val="000E323E"/>
    <w:rsid w:val="000E33AC"/>
    <w:rsid w:val="000E33F8"/>
    <w:rsid w:val="000E342B"/>
    <w:rsid w:val="000E351B"/>
    <w:rsid w:val="000E355A"/>
    <w:rsid w:val="000E358A"/>
    <w:rsid w:val="000E360B"/>
    <w:rsid w:val="000E3665"/>
    <w:rsid w:val="000E36A8"/>
    <w:rsid w:val="000E36EE"/>
    <w:rsid w:val="000E3721"/>
    <w:rsid w:val="000E372C"/>
    <w:rsid w:val="000E37CD"/>
    <w:rsid w:val="000E37F8"/>
    <w:rsid w:val="000E382B"/>
    <w:rsid w:val="000E3839"/>
    <w:rsid w:val="000E3AAD"/>
    <w:rsid w:val="000E3ACE"/>
    <w:rsid w:val="000E3BAA"/>
    <w:rsid w:val="000E3BC6"/>
    <w:rsid w:val="000E3BFC"/>
    <w:rsid w:val="000E3E0D"/>
    <w:rsid w:val="000E3E0E"/>
    <w:rsid w:val="000E3E5E"/>
    <w:rsid w:val="000E3F0C"/>
    <w:rsid w:val="000E3F2C"/>
    <w:rsid w:val="000E3F6A"/>
    <w:rsid w:val="000E406A"/>
    <w:rsid w:val="000E4121"/>
    <w:rsid w:val="000E4166"/>
    <w:rsid w:val="000E41CC"/>
    <w:rsid w:val="000E41F2"/>
    <w:rsid w:val="000E4340"/>
    <w:rsid w:val="000E4362"/>
    <w:rsid w:val="000E4379"/>
    <w:rsid w:val="000E4460"/>
    <w:rsid w:val="000E453E"/>
    <w:rsid w:val="000E457F"/>
    <w:rsid w:val="000E45A4"/>
    <w:rsid w:val="000E45C3"/>
    <w:rsid w:val="000E45D5"/>
    <w:rsid w:val="000E4602"/>
    <w:rsid w:val="000E462D"/>
    <w:rsid w:val="000E46AF"/>
    <w:rsid w:val="000E4702"/>
    <w:rsid w:val="000E4723"/>
    <w:rsid w:val="000E4758"/>
    <w:rsid w:val="000E485D"/>
    <w:rsid w:val="000E48C7"/>
    <w:rsid w:val="000E4A4C"/>
    <w:rsid w:val="000E4A5A"/>
    <w:rsid w:val="000E4A5F"/>
    <w:rsid w:val="000E4B3C"/>
    <w:rsid w:val="000E4B66"/>
    <w:rsid w:val="000E4C2E"/>
    <w:rsid w:val="000E4D0A"/>
    <w:rsid w:val="000E4D33"/>
    <w:rsid w:val="000E4E68"/>
    <w:rsid w:val="000E4E9C"/>
    <w:rsid w:val="000E4E9D"/>
    <w:rsid w:val="000E4F5D"/>
    <w:rsid w:val="000E4FC0"/>
    <w:rsid w:val="000E5006"/>
    <w:rsid w:val="000E50E9"/>
    <w:rsid w:val="000E51B8"/>
    <w:rsid w:val="000E51DE"/>
    <w:rsid w:val="000E5303"/>
    <w:rsid w:val="000E53F0"/>
    <w:rsid w:val="000E5404"/>
    <w:rsid w:val="000E542D"/>
    <w:rsid w:val="000E557A"/>
    <w:rsid w:val="000E55A5"/>
    <w:rsid w:val="000E56B1"/>
    <w:rsid w:val="000E56B3"/>
    <w:rsid w:val="000E5771"/>
    <w:rsid w:val="000E5804"/>
    <w:rsid w:val="000E5976"/>
    <w:rsid w:val="000E5A6D"/>
    <w:rsid w:val="000E5B22"/>
    <w:rsid w:val="000E5C0C"/>
    <w:rsid w:val="000E5C9A"/>
    <w:rsid w:val="000E5D47"/>
    <w:rsid w:val="000E5D64"/>
    <w:rsid w:val="000E5D7C"/>
    <w:rsid w:val="000E5DF0"/>
    <w:rsid w:val="000E5E53"/>
    <w:rsid w:val="000E5E6E"/>
    <w:rsid w:val="000E5F05"/>
    <w:rsid w:val="000E5F30"/>
    <w:rsid w:val="000E5F52"/>
    <w:rsid w:val="000E5FBE"/>
    <w:rsid w:val="000E5FD6"/>
    <w:rsid w:val="000E616A"/>
    <w:rsid w:val="000E621E"/>
    <w:rsid w:val="000E62D9"/>
    <w:rsid w:val="000E639B"/>
    <w:rsid w:val="000E645F"/>
    <w:rsid w:val="000E6476"/>
    <w:rsid w:val="000E6645"/>
    <w:rsid w:val="000E6701"/>
    <w:rsid w:val="000E6713"/>
    <w:rsid w:val="000E6886"/>
    <w:rsid w:val="000E68AB"/>
    <w:rsid w:val="000E6934"/>
    <w:rsid w:val="000E6A30"/>
    <w:rsid w:val="000E6A65"/>
    <w:rsid w:val="000E6B0B"/>
    <w:rsid w:val="000E6BC9"/>
    <w:rsid w:val="000E6BF6"/>
    <w:rsid w:val="000E6C49"/>
    <w:rsid w:val="000E6C67"/>
    <w:rsid w:val="000E6CEE"/>
    <w:rsid w:val="000E6D4B"/>
    <w:rsid w:val="000E6D83"/>
    <w:rsid w:val="000E6D99"/>
    <w:rsid w:val="000E6E4A"/>
    <w:rsid w:val="000E6E58"/>
    <w:rsid w:val="000E6EB4"/>
    <w:rsid w:val="000E6F9D"/>
    <w:rsid w:val="000E708F"/>
    <w:rsid w:val="000E72ED"/>
    <w:rsid w:val="000E731C"/>
    <w:rsid w:val="000E74A3"/>
    <w:rsid w:val="000E74DA"/>
    <w:rsid w:val="000E7510"/>
    <w:rsid w:val="000E7595"/>
    <w:rsid w:val="000E76F5"/>
    <w:rsid w:val="000E772B"/>
    <w:rsid w:val="000E77CE"/>
    <w:rsid w:val="000E78AC"/>
    <w:rsid w:val="000E79AA"/>
    <w:rsid w:val="000E7B0A"/>
    <w:rsid w:val="000E7BD0"/>
    <w:rsid w:val="000E7BD6"/>
    <w:rsid w:val="000E7BE4"/>
    <w:rsid w:val="000E7BE5"/>
    <w:rsid w:val="000E7C6B"/>
    <w:rsid w:val="000E7C6F"/>
    <w:rsid w:val="000E7CA4"/>
    <w:rsid w:val="000E7D75"/>
    <w:rsid w:val="000E7D7B"/>
    <w:rsid w:val="000E7DA2"/>
    <w:rsid w:val="000E7E8E"/>
    <w:rsid w:val="000F000D"/>
    <w:rsid w:val="000F009C"/>
    <w:rsid w:val="000F00EA"/>
    <w:rsid w:val="000F0113"/>
    <w:rsid w:val="000F0189"/>
    <w:rsid w:val="000F019B"/>
    <w:rsid w:val="000F0246"/>
    <w:rsid w:val="000F0343"/>
    <w:rsid w:val="000F0369"/>
    <w:rsid w:val="000F0380"/>
    <w:rsid w:val="000F03C7"/>
    <w:rsid w:val="000F0471"/>
    <w:rsid w:val="000F04FC"/>
    <w:rsid w:val="000F0502"/>
    <w:rsid w:val="000F0698"/>
    <w:rsid w:val="000F0801"/>
    <w:rsid w:val="000F0833"/>
    <w:rsid w:val="000F0858"/>
    <w:rsid w:val="000F0876"/>
    <w:rsid w:val="000F0971"/>
    <w:rsid w:val="000F09F0"/>
    <w:rsid w:val="000F0AFF"/>
    <w:rsid w:val="000F0B5B"/>
    <w:rsid w:val="000F0C69"/>
    <w:rsid w:val="000F0C97"/>
    <w:rsid w:val="000F0D25"/>
    <w:rsid w:val="000F0D88"/>
    <w:rsid w:val="000F0EB0"/>
    <w:rsid w:val="000F0F5C"/>
    <w:rsid w:val="000F0F66"/>
    <w:rsid w:val="000F0FF7"/>
    <w:rsid w:val="000F1054"/>
    <w:rsid w:val="000F107E"/>
    <w:rsid w:val="000F123C"/>
    <w:rsid w:val="000F132C"/>
    <w:rsid w:val="000F135D"/>
    <w:rsid w:val="000F140B"/>
    <w:rsid w:val="000F149B"/>
    <w:rsid w:val="000F14B2"/>
    <w:rsid w:val="000F14CF"/>
    <w:rsid w:val="000F1536"/>
    <w:rsid w:val="000F1554"/>
    <w:rsid w:val="000F1615"/>
    <w:rsid w:val="000F1687"/>
    <w:rsid w:val="000F168B"/>
    <w:rsid w:val="000F170C"/>
    <w:rsid w:val="000F1713"/>
    <w:rsid w:val="000F1806"/>
    <w:rsid w:val="000F1927"/>
    <w:rsid w:val="000F196A"/>
    <w:rsid w:val="000F1991"/>
    <w:rsid w:val="000F19B3"/>
    <w:rsid w:val="000F19EA"/>
    <w:rsid w:val="000F1A41"/>
    <w:rsid w:val="000F1B18"/>
    <w:rsid w:val="000F1BA5"/>
    <w:rsid w:val="000F1C9D"/>
    <w:rsid w:val="000F1D53"/>
    <w:rsid w:val="000F1D89"/>
    <w:rsid w:val="000F1DF5"/>
    <w:rsid w:val="000F1E4D"/>
    <w:rsid w:val="000F1E51"/>
    <w:rsid w:val="000F1E58"/>
    <w:rsid w:val="000F1E8D"/>
    <w:rsid w:val="000F1F2C"/>
    <w:rsid w:val="000F1F6D"/>
    <w:rsid w:val="000F1FD7"/>
    <w:rsid w:val="000F2025"/>
    <w:rsid w:val="000F204C"/>
    <w:rsid w:val="000F2058"/>
    <w:rsid w:val="000F2085"/>
    <w:rsid w:val="000F2088"/>
    <w:rsid w:val="000F218C"/>
    <w:rsid w:val="000F2281"/>
    <w:rsid w:val="000F2362"/>
    <w:rsid w:val="000F247F"/>
    <w:rsid w:val="000F24B6"/>
    <w:rsid w:val="000F25C4"/>
    <w:rsid w:val="000F2630"/>
    <w:rsid w:val="000F26EC"/>
    <w:rsid w:val="000F2762"/>
    <w:rsid w:val="000F27C1"/>
    <w:rsid w:val="000F2838"/>
    <w:rsid w:val="000F2A07"/>
    <w:rsid w:val="000F2A89"/>
    <w:rsid w:val="000F2B97"/>
    <w:rsid w:val="000F2BB6"/>
    <w:rsid w:val="000F2BC4"/>
    <w:rsid w:val="000F2C2D"/>
    <w:rsid w:val="000F2D0E"/>
    <w:rsid w:val="000F2E71"/>
    <w:rsid w:val="000F2F11"/>
    <w:rsid w:val="000F2F55"/>
    <w:rsid w:val="000F2F57"/>
    <w:rsid w:val="000F2F68"/>
    <w:rsid w:val="000F2F89"/>
    <w:rsid w:val="000F31F1"/>
    <w:rsid w:val="000F3221"/>
    <w:rsid w:val="000F326B"/>
    <w:rsid w:val="000F32A9"/>
    <w:rsid w:val="000F339A"/>
    <w:rsid w:val="000F3508"/>
    <w:rsid w:val="000F3524"/>
    <w:rsid w:val="000F35A4"/>
    <w:rsid w:val="000F3623"/>
    <w:rsid w:val="000F363C"/>
    <w:rsid w:val="000F37D9"/>
    <w:rsid w:val="000F3872"/>
    <w:rsid w:val="000F399C"/>
    <w:rsid w:val="000F3A07"/>
    <w:rsid w:val="000F3AB2"/>
    <w:rsid w:val="000F3B09"/>
    <w:rsid w:val="000F3B75"/>
    <w:rsid w:val="000F3C43"/>
    <w:rsid w:val="000F3C72"/>
    <w:rsid w:val="000F3C89"/>
    <w:rsid w:val="000F3CF4"/>
    <w:rsid w:val="000F3F32"/>
    <w:rsid w:val="000F3F4C"/>
    <w:rsid w:val="000F3FE9"/>
    <w:rsid w:val="000F4027"/>
    <w:rsid w:val="000F4098"/>
    <w:rsid w:val="000F40B3"/>
    <w:rsid w:val="000F42BC"/>
    <w:rsid w:val="000F42C0"/>
    <w:rsid w:val="000F42F3"/>
    <w:rsid w:val="000F4319"/>
    <w:rsid w:val="000F4387"/>
    <w:rsid w:val="000F4393"/>
    <w:rsid w:val="000F43A9"/>
    <w:rsid w:val="000F4416"/>
    <w:rsid w:val="000F4425"/>
    <w:rsid w:val="000F4484"/>
    <w:rsid w:val="000F44B2"/>
    <w:rsid w:val="000F44CF"/>
    <w:rsid w:val="000F459A"/>
    <w:rsid w:val="000F45EB"/>
    <w:rsid w:val="000F4617"/>
    <w:rsid w:val="000F4621"/>
    <w:rsid w:val="000F463B"/>
    <w:rsid w:val="000F4706"/>
    <w:rsid w:val="000F4717"/>
    <w:rsid w:val="000F473A"/>
    <w:rsid w:val="000F47AA"/>
    <w:rsid w:val="000F4941"/>
    <w:rsid w:val="000F49B3"/>
    <w:rsid w:val="000F4A71"/>
    <w:rsid w:val="000F4ABD"/>
    <w:rsid w:val="000F4B80"/>
    <w:rsid w:val="000F4CE4"/>
    <w:rsid w:val="000F4D43"/>
    <w:rsid w:val="000F4D9E"/>
    <w:rsid w:val="000F4DDB"/>
    <w:rsid w:val="000F4E91"/>
    <w:rsid w:val="000F4EF3"/>
    <w:rsid w:val="000F4F31"/>
    <w:rsid w:val="000F5040"/>
    <w:rsid w:val="000F5055"/>
    <w:rsid w:val="000F50D1"/>
    <w:rsid w:val="000F5127"/>
    <w:rsid w:val="000F513B"/>
    <w:rsid w:val="000F515A"/>
    <w:rsid w:val="000F5315"/>
    <w:rsid w:val="000F53B1"/>
    <w:rsid w:val="000F53CB"/>
    <w:rsid w:val="000F5497"/>
    <w:rsid w:val="000F5627"/>
    <w:rsid w:val="000F56B1"/>
    <w:rsid w:val="000F587F"/>
    <w:rsid w:val="000F5A35"/>
    <w:rsid w:val="000F5A8E"/>
    <w:rsid w:val="000F5CE9"/>
    <w:rsid w:val="000F5CF5"/>
    <w:rsid w:val="000F5D66"/>
    <w:rsid w:val="000F5D98"/>
    <w:rsid w:val="000F5E4F"/>
    <w:rsid w:val="000F5F57"/>
    <w:rsid w:val="000F5F92"/>
    <w:rsid w:val="000F5FD4"/>
    <w:rsid w:val="000F6082"/>
    <w:rsid w:val="000F6123"/>
    <w:rsid w:val="000F622B"/>
    <w:rsid w:val="000F623B"/>
    <w:rsid w:val="000F62B8"/>
    <w:rsid w:val="000F6314"/>
    <w:rsid w:val="000F641A"/>
    <w:rsid w:val="000F643E"/>
    <w:rsid w:val="000F647F"/>
    <w:rsid w:val="000F649B"/>
    <w:rsid w:val="000F6506"/>
    <w:rsid w:val="000F6588"/>
    <w:rsid w:val="000F659D"/>
    <w:rsid w:val="000F65AB"/>
    <w:rsid w:val="000F6606"/>
    <w:rsid w:val="000F662F"/>
    <w:rsid w:val="000F6656"/>
    <w:rsid w:val="000F6773"/>
    <w:rsid w:val="000F67A5"/>
    <w:rsid w:val="000F67F0"/>
    <w:rsid w:val="000F67F6"/>
    <w:rsid w:val="000F684A"/>
    <w:rsid w:val="000F69B2"/>
    <w:rsid w:val="000F6B36"/>
    <w:rsid w:val="000F6BAE"/>
    <w:rsid w:val="000F6BC6"/>
    <w:rsid w:val="000F6D2E"/>
    <w:rsid w:val="000F6D65"/>
    <w:rsid w:val="000F6E0A"/>
    <w:rsid w:val="000F6E7C"/>
    <w:rsid w:val="000F6EEB"/>
    <w:rsid w:val="000F6F15"/>
    <w:rsid w:val="000F700D"/>
    <w:rsid w:val="000F709E"/>
    <w:rsid w:val="000F716A"/>
    <w:rsid w:val="000F71AD"/>
    <w:rsid w:val="000F71FA"/>
    <w:rsid w:val="000F723C"/>
    <w:rsid w:val="000F72B3"/>
    <w:rsid w:val="000F731B"/>
    <w:rsid w:val="000F7346"/>
    <w:rsid w:val="000F742A"/>
    <w:rsid w:val="000F7457"/>
    <w:rsid w:val="000F7465"/>
    <w:rsid w:val="000F7528"/>
    <w:rsid w:val="000F765E"/>
    <w:rsid w:val="000F766A"/>
    <w:rsid w:val="000F76B5"/>
    <w:rsid w:val="000F7748"/>
    <w:rsid w:val="000F7763"/>
    <w:rsid w:val="000F778C"/>
    <w:rsid w:val="000F77FE"/>
    <w:rsid w:val="000F78BC"/>
    <w:rsid w:val="000F7942"/>
    <w:rsid w:val="000F79CE"/>
    <w:rsid w:val="000F79FF"/>
    <w:rsid w:val="000F7AD0"/>
    <w:rsid w:val="000F7B93"/>
    <w:rsid w:val="000F7BDD"/>
    <w:rsid w:val="000F7CFF"/>
    <w:rsid w:val="000F7D51"/>
    <w:rsid w:val="000F7DA8"/>
    <w:rsid w:val="000F7E6B"/>
    <w:rsid w:val="000F7E92"/>
    <w:rsid w:val="000F7F50"/>
    <w:rsid w:val="000F7FD5"/>
    <w:rsid w:val="000F7FE3"/>
    <w:rsid w:val="00100033"/>
    <w:rsid w:val="00100074"/>
    <w:rsid w:val="0010024C"/>
    <w:rsid w:val="0010027D"/>
    <w:rsid w:val="00100494"/>
    <w:rsid w:val="001004AB"/>
    <w:rsid w:val="001004B5"/>
    <w:rsid w:val="0010066D"/>
    <w:rsid w:val="0010067E"/>
    <w:rsid w:val="001006A2"/>
    <w:rsid w:val="0010072C"/>
    <w:rsid w:val="001008B1"/>
    <w:rsid w:val="001008FA"/>
    <w:rsid w:val="00100916"/>
    <w:rsid w:val="001009F5"/>
    <w:rsid w:val="00100A23"/>
    <w:rsid w:val="00100A2C"/>
    <w:rsid w:val="00100AD1"/>
    <w:rsid w:val="00100AFE"/>
    <w:rsid w:val="00100CA8"/>
    <w:rsid w:val="00100DAC"/>
    <w:rsid w:val="00100E3C"/>
    <w:rsid w:val="00100EA3"/>
    <w:rsid w:val="00100F11"/>
    <w:rsid w:val="001010CA"/>
    <w:rsid w:val="00101171"/>
    <w:rsid w:val="001012C0"/>
    <w:rsid w:val="001012CA"/>
    <w:rsid w:val="00101360"/>
    <w:rsid w:val="001013C1"/>
    <w:rsid w:val="001013EB"/>
    <w:rsid w:val="00101423"/>
    <w:rsid w:val="001014B4"/>
    <w:rsid w:val="001014B6"/>
    <w:rsid w:val="001014C0"/>
    <w:rsid w:val="001014FC"/>
    <w:rsid w:val="00101534"/>
    <w:rsid w:val="0010154D"/>
    <w:rsid w:val="001015BA"/>
    <w:rsid w:val="001015BD"/>
    <w:rsid w:val="00101607"/>
    <w:rsid w:val="00101615"/>
    <w:rsid w:val="00101664"/>
    <w:rsid w:val="001016D8"/>
    <w:rsid w:val="001016EE"/>
    <w:rsid w:val="0010175A"/>
    <w:rsid w:val="0010181E"/>
    <w:rsid w:val="00101842"/>
    <w:rsid w:val="0010184F"/>
    <w:rsid w:val="00101877"/>
    <w:rsid w:val="001019DF"/>
    <w:rsid w:val="00101A0A"/>
    <w:rsid w:val="00101A34"/>
    <w:rsid w:val="00101A5E"/>
    <w:rsid w:val="00101A93"/>
    <w:rsid w:val="00101AC4"/>
    <w:rsid w:val="00101B33"/>
    <w:rsid w:val="00101B38"/>
    <w:rsid w:val="00101B65"/>
    <w:rsid w:val="00101B66"/>
    <w:rsid w:val="00101BD3"/>
    <w:rsid w:val="00101BE3"/>
    <w:rsid w:val="00101C21"/>
    <w:rsid w:val="00101D36"/>
    <w:rsid w:val="00101E11"/>
    <w:rsid w:val="00101E13"/>
    <w:rsid w:val="00101EF0"/>
    <w:rsid w:val="00101EFC"/>
    <w:rsid w:val="00101FF4"/>
    <w:rsid w:val="00102030"/>
    <w:rsid w:val="0010208A"/>
    <w:rsid w:val="001020E0"/>
    <w:rsid w:val="00102139"/>
    <w:rsid w:val="00102169"/>
    <w:rsid w:val="0010216C"/>
    <w:rsid w:val="001022F0"/>
    <w:rsid w:val="00102341"/>
    <w:rsid w:val="00102380"/>
    <w:rsid w:val="0010239F"/>
    <w:rsid w:val="001023A9"/>
    <w:rsid w:val="00102436"/>
    <w:rsid w:val="001024A4"/>
    <w:rsid w:val="00102512"/>
    <w:rsid w:val="00102516"/>
    <w:rsid w:val="0010256E"/>
    <w:rsid w:val="0010257D"/>
    <w:rsid w:val="0010262E"/>
    <w:rsid w:val="001026B1"/>
    <w:rsid w:val="00102751"/>
    <w:rsid w:val="00102849"/>
    <w:rsid w:val="001029AB"/>
    <w:rsid w:val="001029D0"/>
    <w:rsid w:val="00102AE1"/>
    <w:rsid w:val="00102B5E"/>
    <w:rsid w:val="00102B95"/>
    <w:rsid w:val="00102C55"/>
    <w:rsid w:val="00102C89"/>
    <w:rsid w:val="00102FE4"/>
    <w:rsid w:val="00103053"/>
    <w:rsid w:val="001030EF"/>
    <w:rsid w:val="0010320C"/>
    <w:rsid w:val="001032FA"/>
    <w:rsid w:val="0010335D"/>
    <w:rsid w:val="001033FB"/>
    <w:rsid w:val="00103421"/>
    <w:rsid w:val="00103510"/>
    <w:rsid w:val="00103522"/>
    <w:rsid w:val="001035F8"/>
    <w:rsid w:val="00103612"/>
    <w:rsid w:val="0010363C"/>
    <w:rsid w:val="0010365F"/>
    <w:rsid w:val="001036BA"/>
    <w:rsid w:val="001036EE"/>
    <w:rsid w:val="001037DF"/>
    <w:rsid w:val="00103813"/>
    <w:rsid w:val="0010385A"/>
    <w:rsid w:val="00103864"/>
    <w:rsid w:val="00103AB5"/>
    <w:rsid w:val="00103AFE"/>
    <w:rsid w:val="00103B20"/>
    <w:rsid w:val="00103BC5"/>
    <w:rsid w:val="00103BC9"/>
    <w:rsid w:val="00103D1A"/>
    <w:rsid w:val="00103D1B"/>
    <w:rsid w:val="00103DF0"/>
    <w:rsid w:val="00103E13"/>
    <w:rsid w:val="00103E3C"/>
    <w:rsid w:val="00103E75"/>
    <w:rsid w:val="00103E8F"/>
    <w:rsid w:val="00103EBB"/>
    <w:rsid w:val="00103FE3"/>
    <w:rsid w:val="00103FF4"/>
    <w:rsid w:val="00103FFF"/>
    <w:rsid w:val="00104060"/>
    <w:rsid w:val="00104157"/>
    <w:rsid w:val="001041DE"/>
    <w:rsid w:val="00104282"/>
    <w:rsid w:val="0010428B"/>
    <w:rsid w:val="00104326"/>
    <w:rsid w:val="0010436F"/>
    <w:rsid w:val="00104432"/>
    <w:rsid w:val="0010449B"/>
    <w:rsid w:val="00104561"/>
    <w:rsid w:val="001046A8"/>
    <w:rsid w:val="0010474E"/>
    <w:rsid w:val="00104801"/>
    <w:rsid w:val="00104837"/>
    <w:rsid w:val="00104947"/>
    <w:rsid w:val="0010494B"/>
    <w:rsid w:val="001049E2"/>
    <w:rsid w:val="001049F1"/>
    <w:rsid w:val="00104A0A"/>
    <w:rsid w:val="00104A20"/>
    <w:rsid w:val="00104A50"/>
    <w:rsid w:val="00104C2A"/>
    <w:rsid w:val="00104C83"/>
    <w:rsid w:val="00104D66"/>
    <w:rsid w:val="00104E4F"/>
    <w:rsid w:val="00104EED"/>
    <w:rsid w:val="00104EF5"/>
    <w:rsid w:val="00105021"/>
    <w:rsid w:val="0010503C"/>
    <w:rsid w:val="001050FB"/>
    <w:rsid w:val="00105182"/>
    <w:rsid w:val="001051E9"/>
    <w:rsid w:val="00105261"/>
    <w:rsid w:val="0010528A"/>
    <w:rsid w:val="001052F7"/>
    <w:rsid w:val="00105401"/>
    <w:rsid w:val="00105427"/>
    <w:rsid w:val="00105489"/>
    <w:rsid w:val="001054A8"/>
    <w:rsid w:val="001054DE"/>
    <w:rsid w:val="00105548"/>
    <w:rsid w:val="00105559"/>
    <w:rsid w:val="00105628"/>
    <w:rsid w:val="0010567C"/>
    <w:rsid w:val="001056B7"/>
    <w:rsid w:val="00105724"/>
    <w:rsid w:val="0010572B"/>
    <w:rsid w:val="0010577D"/>
    <w:rsid w:val="0010581D"/>
    <w:rsid w:val="001058E1"/>
    <w:rsid w:val="0010591F"/>
    <w:rsid w:val="00105931"/>
    <w:rsid w:val="00105A19"/>
    <w:rsid w:val="00105AB2"/>
    <w:rsid w:val="00105AF1"/>
    <w:rsid w:val="00105CB7"/>
    <w:rsid w:val="00105CB8"/>
    <w:rsid w:val="00105CED"/>
    <w:rsid w:val="00105D74"/>
    <w:rsid w:val="00105E6C"/>
    <w:rsid w:val="00105E8B"/>
    <w:rsid w:val="00105EBA"/>
    <w:rsid w:val="00105F61"/>
    <w:rsid w:val="00106051"/>
    <w:rsid w:val="00106114"/>
    <w:rsid w:val="0010613B"/>
    <w:rsid w:val="00106197"/>
    <w:rsid w:val="00106230"/>
    <w:rsid w:val="00106235"/>
    <w:rsid w:val="0010642A"/>
    <w:rsid w:val="0010646C"/>
    <w:rsid w:val="0010651C"/>
    <w:rsid w:val="00106551"/>
    <w:rsid w:val="001065F3"/>
    <w:rsid w:val="00106624"/>
    <w:rsid w:val="001066D2"/>
    <w:rsid w:val="001066FD"/>
    <w:rsid w:val="0010672A"/>
    <w:rsid w:val="001067B6"/>
    <w:rsid w:val="0010683B"/>
    <w:rsid w:val="0010690E"/>
    <w:rsid w:val="00106927"/>
    <w:rsid w:val="0010693C"/>
    <w:rsid w:val="001069A6"/>
    <w:rsid w:val="001069CE"/>
    <w:rsid w:val="00106A2A"/>
    <w:rsid w:val="00106A35"/>
    <w:rsid w:val="00106AB6"/>
    <w:rsid w:val="00106BDB"/>
    <w:rsid w:val="00106C23"/>
    <w:rsid w:val="00106CC2"/>
    <w:rsid w:val="00106D68"/>
    <w:rsid w:val="00107056"/>
    <w:rsid w:val="001070A7"/>
    <w:rsid w:val="001070AB"/>
    <w:rsid w:val="0010712E"/>
    <w:rsid w:val="001071A2"/>
    <w:rsid w:val="001072BB"/>
    <w:rsid w:val="001072FF"/>
    <w:rsid w:val="00107335"/>
    <w:rsid w:val="00107513"/>
    <w:rsid w:val="0010751D"/>
    <w:rsid w:val="0010762B"/>
    <w:rsid w:val="0010764B"/>
    <w:rsid w:val="0010767C"/>
    <w:rsid w:val="00107686"/>
    <w:rsid w:val="001077B6"/>
    <w:rsid w:val="001077DC"/>
    <w:rsid w:val="00107829"/>
    <w:rsid w:val="001079DC"/>
    <w:rsid w:val="001079E8"/>
    <w:rsid w:val="00107ADD"/>
    <w:rsid w:val="00107D0F"/>
    <w:rsid w:val="00107D1E"/>
    <w:rsid w:val="00107D82"/>
    <w:rsid w:val="00107DED"/>
    <w:rsid w:val="00107E50"/>
    <w:rsid w:val="00107EC0"/>
    <w:rsid w:val="00107ECD"/>
    <w:rsid w:val="00107ED9"/>
    <w:rsid w:val="00107EDB"/>
    <w:rsid w:val="00107F10"/>
    <w:rsid w:val="00107F2F"/>
    <w:rsid w:val="00107F34"/>
    <w:rsid w:val="00107FE0"/>
    <w:rsid w:val="0011000F"/>
    <w:rsid w:val="00110026"/>
    <w:rsid w:val="00110076"/>
    <w:rsid w:val="00110085"/>
    <w:rsid w:val="001100D5"/>
    <w:rsid w:val="00110119"/>
    <w:rsid w:val="001101A6"/>
    <w:rsid w:val="001101BE"/>
    <w:rsid w:val="0011024F"/>
    <w:rsid w:val="00110297"/>
    <w:rsid w:val="001102C1"/>
    <w:rsid w:val="001102C2"/>
    <w:rsid w:val="0011046A"/>
    <w:rsid w:val="001104FB"/>
    <w:rsid w:val="00110549"/>
    <w:rsid w:val="001105AA"/>
    <w:rsid w:val="00110702"/>
    <w:rsid w:val="00110778"/>
    <w:rsid w:val="001107AA"/>
    <w:rsid w:val="00110833"/>
    <w:rsid w:val="00110849"/>
    <w:rsid w:val="00110862"/>
    <w:rsid w:val="0011086A"/>
    <w:rsid w:val="00110891"/>
    <w:rsid w:val="00110A38"/>
    <w:rsid w:val="00110A39"/>
    <w:rsid w:val="00110ADD"/>
    <w:rsid w:val="00110AEB"/>
    <w:rsid w:val="00110B6B"/>
    <w:rsid w:val="00110C8F"/>
    <w:rsid w:val="00110CDB"/>
    <w:rsid w:val="00110F32"/>
    <w:rsid w:val="00110F82"/>
    <w:rsid w:val="0011104F"/>
    <w:rsid w:val="0011107F"/>
    <w:rsid w:val="001111A2"/>
    <w:rsid w:val="001111FC"/>
    <w:rsid w:val="00111219"/>
    <w:rsid w:val="0011127C"/>
    <w:rsid w:val="0011139C"/>
    <w:rsid w:val="0011139F"/>
    <w:rsid w:val="001113B8"/>
    <w:rsid w:val="00111554"/>
    <w:rsid w:val="00111565"/>
    <w:rsid w:val="00111652"/>
    <w:rsid w:val="00111653"/>
    <w:rsid w:val="00111762"/>
    <w:rsid w:val="001117FD"/>
    <w:rsid w:val="0011187A"/>
    <w:rsid w:val="0011189C"/>
    <w:rsid w:val="001119F9"/>
    <w:rsid w:val="00111A2D"/>
    <w:rsid w:val="00111B48"/>
    <w:rsid w:val="00111B5B"/>
    <w:rsid w:val="00111BF6"/>
    <w:rsid w:val="00111C99"/>
    <w:rsid w:val="00111D51"/>
    <w:rsid w:val="00111D91"/>
    <w:rsid w:val="00111DD7"/>
    <w:rsid w:val="00111DE5"/>
    <w:rsid w:val="00111E02"/>
    <w:rsid w:val="00111E60"/>
    <w:rsid w:val="00111EAF"/>
    <w:rsid w:val="00111F14"/>
    <w:rsid w:val="00111F97"/>
    <w:rsid w:val="00111FCD"/>
    <w:rsid w:val="0011206E"/>
    <w:rsid w:val="001120B2"/>
    <w:rsid w:val="001120D4"/>
    <w:rsid w:val="00112272"/>
    <w:rsid w:val="001122FB"/>
    <w:rsid w:val="0011233B"/>
    <w:rsid w:val="0011238E"/>
    <w:rsid w:val="0011242A"/>
    <w:rsid w:val="0011255E"/>
    <w:rsid w:val="001125AF"/>
    <w:rsid w:val="001125B2"/>
    <w:rsid w:val="00112610"/>
    <w:rsid w:val="0011264C"/>
    <w:rsid w:val="001126BD"/>
    <w:rsid w:val="001127B6"/>
    <w:rsid w:val="001127BF"/>
    <w:rsid w:val="001128AD"/>
    <w:rsid w:val="0011295E"/>
    <w:rsid w:val="001129B2"/>
    <w:rsid w:val="00112A27"/>
    <w:rsid w:val="00112A28"/>
    <w:rsid w:val="00112A46"/>
    <w:rsid w:val="00112AB2"/>
    <w:rsid w:val="00112B17"/>
    <w:rsid w:val="00112B21"/>
    <w:rsid w:val="00112B61"/>
    <w:rsid w:val="00112B86"/>
    <w:rsid w:val="00112D21"/>
    <w:rsid w:val="00112DCE"/>
    <w:rsid w:val="00112ED7"/>
    <w:rsid w:val="00112EE0"/>
    <w:rsid w:val="00112F0E"/>
    <w:rsid w:val="00112F36"/>
    <w:rsid w:val="00112F67"/>
    <w:rsid w:val="00113010"/>
    <w:rsid w:val="00113072"/>
    <w:rsid w:val="00113077"/>
    <w:rsid w:val="0011310C"/>
    <w:rsid w:val="00113154"/>
    <w:rsid w:val="00113167"/>
    <w:rsid w:val="001131A9"/>
    <w:rsid w:val="001131DD"/>
    <w:rsid w:val="00113278"/>
    <w:rsid w:val="001132CF"/>
    <w:rsid w:val="00113311"/>
    <w:rsid w:val="001133CA"/>
    <w:rsid w:val="00113444"/>
    <w:rsid w:val="00113460"/>
    <w:rsid w:val="001135C1"/>
    <w:rsid w:val="00113614"/>
    <w:rsid w:val="001136AF"/>
    <w:rsid w:val="001136BA"/>
    <w:rsid w:val="00113772"/>
    <w:rsid w:val="00113787"/>
    <w:rsid w:val="0011385B"/>
    <w:rsid w:val="0011387B"/>
    <w:rsid w:val="001139FB"/>
    <w:rsid w:val="00113A1C"/>
    <w:rsid w:val="00113A38"/>
    <w:rsid w:val="00113ADB"/>
    <w:rsid w:val="00113C34"/>
    <w:rsid w:val="00113DB6"/>
    <w:rsid w:val="00113DED"/>
    <w:rsid w:val="00113E71"/>
    <w:rsid w:val="00113FE8"/>
    <w:rsid w:val="0011403B"/>
    <w:rsid w:val="00114092"/>
    <w:rsid w:val="00114095"/>
    <w:rsid w:val="001140C0"/>
    <w:rsid w:val="001140EE"/>
    <w:rsid w:val="0011410A"/>
    <w:rsid w:val="00114163"/>
    <w:rsid w:val="00114170"/>
    <w:rsid w:val="0011426C"/>
    <w:rsid w:val="0011445F"/>
    <w:rsid w:val="00114494"/>
    <w:rsid w:val="00114532"/>
    <w:rsid w:val="00114592"/>
    <w:rsid w:val="001145DE"/>
    <w:rsid w:val="00114601"/>
    <w:rsid w:val="00114632"/>
    <w:rsid w:val="00114639"/>
    <w:rsid w:val="00114641"/>
    <w:rsid w:val="0011473E"/>
    <w:rsid w:val="001147D1"/>
    <w:rsid w:val="0011480B"/>
    <w:rsid w:val="0011499C"/>
    <w:rsid w:val="00114A84"/>
    <w:rsid w:val="00114AB2"/>
    <w:rsid w:val="00114B94"/>
    <w:rsid w:val="00114BED"/>
    <w:rsid w:val="00114D4B"/>
    <w:rsid w:val="00114DE1"/>
    <w:rsid w:val="00114F22"/>
    <w:rsid w:val="00114F68"/>
    <w:rsid w:val="00115091"/>
    <w:rsid w:val="001150E0"/>
    <w:rsid w:val="00115280"/>
    <w:rsid w:val="00115340"/>
    <w:rsid w:val="001153FD"/>
    <w:rsid w:val="0011542D"/>
    <w:rsid w:val="001154C7"/>
    <w:rsid w:val="001154E2"/>
    <w:rsid w:val="001155C6"/>
    <w:rsid w:val="001155F1"/>
    <w:rsid w:val="0011563E"/>
    <w:rsid w:val="0011565C"/>
    <w:rsid w:val="001156BE"/>
    <w:rsid w:val="001156EE"/>
    <w:rsid w:val="00115747"/>
    <w:rsid w:val="00115749"/>
    <w:rsid w:val="001157F0"/>
    <w:rsid w:val="00115814"/>
    <w:rsid w:val="00115885"/>
    <w:rsid w:val="001159DF"/>
    <w:rsid w:val="00115A4E"/>
    <w:rsid w:val="00115AC0"/>
    <w:rsid w:val="00115AD1"/>
    <w:rsid w:val="00115B66"/>
    <w:rsid w:val="00115C69"/>
    <w:rsid w:val="00115CD2"/>
    <w:rsid w:val="00115DAC"/>
    <w:rsid w:val="00115E79"/>
    <w:rsid w:val="00115EBC"/>
    <w:rsid w:val="00116022"/>
    <w:rsid w:val="001160F6"/>
    <w:rsid w:val="00116160"/>
    <w:rsid w:val="001161C3"/>
    <w:rsid w:val="0011621E"/>
    <w:rsid w:val="00116245"/>
    <w:rsid w:val="0011629C"/>
    <w:rsid w:val="00116304"/>
    <w:rsid w:val="00116317"/>
    <w:rsid w:val="00116450"/>
    <w:rsid w:val="001165AE"/>
    <w:rsid w:val="001165CD"/>
    <w:rsid w:val="00116638"/>
    <w:rsid w:val="0011668B"/>
    <w:rsid w:val="0011669A"/>
    <w:rsid w:val="001166B7"/>
    <w:rsid w:val="001166FD"/>
    <w:rsid w:val="0011677A"/>
    <w:rsid w:val="001167D3"/>
    <w:rsid w:val="001167E2"/>
    <w:rsid w:val="00116815"/>
    <w:rsid w:val="001168D4"/>
    <w:rsid w:val="001168FB"/>
    <w:rsid w:val="00116AA5"/>
    <w:rsid w:val="00116B8C"/>
    <w:rsid w:val="00116BDA"/>
    <w:rsid w:val="00116C60"/>
    <w:rsid w:val="00116E83"/>
    <w:rsid w:val="00116F0D"/>
    <w:rsid w:val="00116F7D"/>
    <w:rsid w:val="0011703E"/>
    <w:rsid w:val="001170E2"/>
    <w:rsid w:val="00117138"/>
    <w:rsid w:val="00117143"/>
    <w:rsid w:val="00117157"/>
    <w:rsid w:val="00117275"/>
    <w:rsid w:val="001172B3"/>
    <w:rsid w:val="0011732F"/>
    <w:rsid w:val="001173A9"/>
    <w:rsid w:val="00117436"/>
    <w:rsid w:val="0011743E"/>
    <w:rsid w:val="001174A7"/>
    <w:rsid w:val="0011759F"/>
    <w:rsid w:val="0011778E"/>
    <w:rsid w:val="001177CE"/>
    <w:rsid w:val="001178EA"/>
    <w:rsid w:val="0011792B"/>
    <w:rsid w:val="00117961"/>
    <w:rsid w:val="001179F4"/>
    <w:rsid w:val="00117A38"/>
    <w:rsid w:val="00117A6A"/>
    <w:rsid w:val="00117C3D"/>
    <w:rsid w:val="00117C57"/>
    <w:rsid w:val="00117C61"/>
    <w:rsid w:val="00117C6A"/>
    <w:rsid w:val="00117CBA"/>
    <w:rsid w:val="00117CD0"/>
    <w:rsid w:val="00117D3D"/>
    <w:rsid w:val="00117D5A"/>
    <w:rsid w:val="00117D7B"/>
    <w:rsid w:val="00117DAF"/>
    <w:rsid w:val="00117DBB"/>
    <w:rsid w:val="00117E0B"/>
    <w:rsid w:val="00117F7C"/>
    <w:rsid w:val="0012001D"/>
    <w:rsid w:val="00120093"/>
    <w:rsid w:val="00120136"/>
    <w:rsid w:val="0012017F"/>
    <w:rsid w:val="001201F5"/>
    <w:rsid w:val="00120260"/>
    <w:rsid w:val="00120289"/>
    <w:rsid w:val="001202A2"/>
    <w:rsid w:val="001202BC"/>
    <w:rsid w:val="001202DA"/>
    <w:rsid w:val="001202DD"/>
    <w:rsid w:val="0012035F"/>
    <w:rsid w:val="0012045A"/>
    <w:rsid w:val="0012046C"/>
    <w:rsid w:val="0012050F"/>
    <w:rsid w:val="0012058A"/>
    <w:rsid w:val="001205E2"/>
    <w:rsid w:val="00120627"/>
    <w:rsid w:val="00120692"/>
    <w:rsid w:val="00120697"/>
    <w:rsid w:val="001207C3"/>
    <w:rsid w:val="0012083D"/>
    <w:rsid w:val="00120935"/>
    <w:rsid w:val="001209E0"/>
    <w:rsid w:val="00120A79"/>
    <w:rsid w:val="00120B5A"/>
    <w:rsid w:val="00120B7C"/>
    <w:rsid w:val="00120BF5"/>
    <w:rsid w:val="00120C41"/>
    <w:rsid w:val="00120CB0"/>
    <w:rsid w:val="00120D1D"/>
    <w:rsid w:val="00120DA5"/>
    <w:rsid w:val="00120E9B"/>
    <w:rsid w:val="00120EA5"/>
    <w:rsid w:val="00120EF7"/>
    <w:rsid w:val="0012119F"/>
    <w:rsid w:val="001211E9"/>
    <w:rsid w:val="00121214"/>
    <w:rsid w:val="0012123B"/>
    <w:rsid w:val="00121259"/>
    <w:rsid w:val="00121330"/>
    <w:rsid w:val="0012134A"/>
    <w:rsid w:val="0012134C"/>
    <w:rsid w:val="00121441"/>
    <w:rsid w:val="001214C8"/>
    <w:rsid w:val="001214FE"/>
    <w:rsid w:val="00121504"/>
    <w:rsid w:val="00121553"/>
    <w:rsid w:val="001215EA"/>
    <w:rsid w:val="0012160A"/>
    <w:rsid w:val="00121613"/>
    <w:rsid w:val="001216BA"/>
    <w:rsid w:val="001216C9"/>
    <w:rsid w:val="0012176F"/>
    <w:rsid w:val="001217FD"/>
    <w:rsid w:val="0012180C"/>
    <w:rsid w:val="00121814"/>
    <w:rsid w:val="00121816"/>
    <w:rsid w:val="001218A2"/>
    <w:rsid w:val="001218B9"/>
    <w:rsid w:val="00121979"/>
    <w:rsid w:val="0012199C"/>
    <w:rsid w:val="001219B6"/>
    <w:rsid w:val="001219D3"/>
    <w:rsid w:val="00121A05"/>
    <w:rsid w:val="00121A57"/>
    <w:rsid w:val="00121A8B"/>
    <w:rsid w:val="00121B91"/>
    <w:rsid w:val="00121BC0"/>
    <w:rsid w:val="00121BDD"/>
    <w:rsid w:val="00121E21"/>
    <w:rsid w:val="00121E69"/>
    <w:rsid w:val="00121F36"/>
    <w:rsid w:val="00121F83"/>
    <w:rsid w:val="00121F91"/>
    <w:rsid w:val="00121FAA"/>
    <w:rsid w:val="0012203B"/>
    <w:rsid w:val="00122057"/>
    <w:rsid w:val="001220C4"/>
    <w:rsid w:val="001220E0"/>
    <w:rsid w:val="00122113"/>
    <w:rsid w:val="0012211F"/>
    <w:rsid w:val="00122198"/>
    <w:rsid w:val="00122247"/>
    <w:rsid w:val="0012227A"/>
    <w:rsid w:val="0012228B"/>
    <w:rsid w:val="0012229B"/>
    <w:rsid w:val="001222EF"/>
    <w:rsid w:val="00122319"/>
    <w:rsid w:val="0012235F"/>
    <w:rsid w:val="001223B3"/>
    <w:rsid w:val="001223D7"/>
    <w:rsid w:val="00122478"/>
    <w:rsid w:val="0012250A"/>
    <w:rsid w:val="001225A1"/>
    <w:rsid w:val="001225BB"/>
    <w:rsid w:val="001225BC"/>
    <w:rsid w:val="0012265C"/>
    <w:rsid w:val="001226D4"/>
    <w:rsid w:val="001226DC"/>
    <w:rsid w:val="00122740"/>
    <w:rsid w:val="001227BF"/>
    <w:rsid w:val="00122887"/>
    <w:rsid w:val="001228B5"/>
    <w:rsid w:val="001229B6"/>
    <w:rsid w:val="001229CB"/>
    <w:rsid w:val="001229F9"/>
    <w:rsid w:val="00122ADC"/>
    <w:rsid w:val="00122ADF"/>
    <w:rsid w:val="00122B36"/>
    <w:rsid w:val="00122BA3"/>
    <w:rsid w:val="00122BB7"/>
    <w:rsid w:val="00122BD1"/>
    <w:rsid w:val="00122BD9"/>
    <w:rsid w:val="00122CAB"/>
    <w:rsid w:val="00122DA1"/>
    <w:rsid w:val="00122DDD"/>
    <w:rsid w:val="00122E70"/>
    <w:rsid w:val="00122E72"/>
    <w:rsid w:val="00122EC1"/>
    <w:rsid w:val="00122FCF"/>
    <w:rsid w:val="00123084"/>
    <w:rsid w:val="00123093"/>
    <w:rsid w:val="00123292"/>
    <w:rsid w:val="001233E8"/>
    <w:rsid w:val="00123506"/>
    <w:rsid w:val="00123531"/>
    <w:rsid w:val="00123537"/>
    <w:rsid w:val="0012365B"/>
    <w:rsid w:val="0012368C"/>
    <w:rsid w:val="00123736"/>
    <w:rsid w:val="00123809"/>
    <w:rsid w:val="00123877"/>
    <w:rsid w:val="00123952"/>
    <w:rsid w:val="0012397A"/>
    <w:rsid w:val="001239CD"/>
    <w:rsid w:val="001239FB"/>
    <w:rsid w:val="00123A01"/>
    <w:rsid w:val="00123A05"/>
    <w:rsid w:val="00123A21"/>
    <w:rsid w:val="00123A86"/>
    <w:rsid w:val="00123B25"/>
    <w:rsid w:val="00123B71"/>
    <w:rsid w:val="00123CA6"/>
    <w:rsid w:val="00123D1A"/>
    <w:rsid w:val="00123D1B"/>
    <w:rsid w:val="00123D66"/>
    <w:rsid w:val="00123D7D"/>
    <w:rsid w:val="00123DCD"/>
    <w:rsid w:val="00123E23"/>
    <w:rsid w:val="00123E50"/>
    <w:rsid w:val="00123E7E"/>
    <w:rsid w:val="00123EF1"/>
    <w:rsid w:val="00123EFC"/>
    <w:rsid w:val="00123F87"/>
    <w:rsid w:val="00124029"/>
    <w:rsid w:val="00124062"/>
    <w:rsid w:val="00124074"/>
    <w:rsid w:val="00124100"/>
    <w:rsid w:val="00124148"/>
    <w:rsid w:val="0012414C"/>
    <w:rsid w:val="0012417D"/>
    <w:rsid w:val="001242EE"/>
    <w:rsid w:val="0012443D"/>
    <w:rsid w:val="00124469"/>
    <w:rsid w:val="00124517"/>
    <w:rsid w:val="00124576"/>
    <w:rsid w:val="001245A3"/>
    <w:rsid w:val="001246D7"/>
    <w:rsid w:val="0012473B"/>
    <w:rsid w:val="0012483A"/>
    <w:rsid w:val="0012486F"/>
    <w:rsid w:val="001248DD"/>
    <w:rsid w:val="0012494C"/>
    <w:rsid w:val="00124AD3"/>
    <w:rsid w:val="00124B6C"/>
    <w:rsid w:val="00124BC7"/>
    <w:rsid w:val="00124D11"/>
    <w:rsid w:val="00124D7F"/>
    <w:rsid w:val="00124E13"/>
    <w:rsid w:val="00124E34"/>
    <w:rsid w:val="00124E5F"/>
    <w:rsid w:val="00124FF5"/>
    <w:rsid w:val="00125071"/>
    <w:rsid w:val="001250D3"/>
    <w:rsid w:val="00125104"/>
    <w:rsid w:val="00125123"/>
    <w:rsid w:val="00125300"/>
    <w:rsid w:val="001253AA"/>
    <w:rsid w:val="001253FC"/>
    <w:rsid w:val="00125415"/>
    <w:rsid w:val="00125531"/>
    <w:rsid w:val="00125573"/>
    <w:rsid w:val="001255B8"/>
    <w:rsid w:val="0012567C"/>
    <w:rsid w:val="001256F9"/>
    <w:rsid w:val="0012573B"/>
    <w:rsid w:val="00125753"/>
    <w:rsid w:val="0012584A"/>
    <w:rsid w:val="0012588E"/>
    <w:rsid w:val="001258FE"/>
    <w:rsid w:val="00125925"/>
    <w:rsid w:val="00125A3F"/>
    <w:rsid w:val="00125AA0"/>
    <w:rsid w:val="00125B91"/>
    <w:rsid w:val="00125C8D"/>
    <w:rsid w:val="00125CA4"/>
    <w:rsid w:val="00125D24"/>
    <w:rsid w:val="00125F36"/>
    <w:rsid w:val="00125FDA"/>
    <w:rsid w:val="00126029"/>
    <w:rsid w:val="001261F9"/>
    <w:rsid w:val="0012620A"/>
    <w:rsid w:val="001262F9"/>
    <w:rsid w:val="00126368"/>
    <w:rsid w:val="0012636E"/>
    <w:rsid w:val="00126396"/>
    <w:rsid w:val="00126455"/>
    <w:rsid w:val="00126510"/>
    <w:rsid w:val="0012657E"/>
    <w:rsid w:val="001265DC"/>
    <w:rsid w:val="001265E1"/>
    <w:rsid w:val="001265F6"/>
    <w:rsid w:val="00126641"/>
    <w:rsid w:val="00126660"/>
    <w:rsid w:val="001266AE"/>
    <w:rsid w:val="001266CE"/>
    <w:rsid w:val="00126722"/>
    <w:rsid w:val="0012683B"/>
    <w:rsid w:val="001268C8"/>
    <w:rsid w:val="001269D7"/>
    <w:rsid w:val="00126AEC"/>
    <w:rsid w:val="00126CFE"/>
    <w:rsid w:val="00126D0B"/>
    <w:rsid w:val="00126D15"/>
    <w:rsid w:val="00126DCB"/>
    <w:rsid w:val="00126DE0"/>
    <w:rsid w:val="00126F01"/>
    <w:rsid w:val="00126F2B"/>
    <w:rsid w:val="00126FCD"/>
    <w:rsid w:val="0012708D"/>
    <w:rsid w:val="001270D3"/>
    <w:rsid w:val="00127173"/>
    <w:rsid w:val="0012717D"/>
    <w:rsid w:val="0012728F"/>
    <w:rsid w:val="0012729B"/>
    <w:rsid w:val="001272EC"/>
    <w:rsid w:val="00127300"/>
    <w:rsid w:val="0012743A"/>
    <w:rsid w:val="00127482"/>
    <w:rsid w:val="001274E4"/>
    <w:rsid w:val="00127581"/>
    <w:rsid w:val="0012759C"/>
    <w:rsid w:val="001275C2"/>
    <w:rsid w:val="0012767D"/>
    <w:rsid w:val="001276DB"/>
    <w:rsid w:val="001277B2"/>
    <w:rsid w:val="001277E3"/>
    <w:rsid w:val="00127915"/>
    <w:rsid w:val="00127988"/>
    <w:rsid w:val="00127A09"/>
    <w:rsid w:val="00127A94"/>
    <w:rsid w:val="00127B8D"/>
    <w:rsid w:val="00127B9A"/>
    <w:rsid w:val="00127BC7"/>
    <w:rsid w:val="00127C15"/>
    <w:rsid w:val="00127C42"/>
    <w:rsid w:val="00127C46"/>
    <w:rsid w:val="00127CD8"/>
    <w:rsid w:val="00127F29"/>
    <w:rsid w:val="00127F5C"/>
    <w:rsid w:val="00127FCB"/>
    <w:rsid w:val="0013009C"/>
    <w:rsid w:val="001300EF"/>
    <w:rsid w:val="0013014C"/>
    <w:rsid w:val="001303A1"/>
    <w:rsid w:val="001303F6"/>
    <w:rsid w:val="00130470"/>
    <w:rsid w:val="00130496"/>
    <w:rsid w:val="0013053E"/>
    <w:rsid w:val="00130559"/>
    <w:rsid w:val="0013056C"/>
    <w:rsid w:val="0013063A"/>
    <w:rsid w:val="001306AD"/>
    <w:rsid w:val="00130893"/>
    <w:rsid w:val="0013096A"/>
    <w:rsid w:val="0013097E"/>
    <w:rsid w:val="001309D4"/>
    <w:rsid w:val="00130A20"/>
    <w:rsid w:val="00130B35"/>
    <w:rsid w:val="00130BC7"/>
    <w:rsid w:val="00130BC8"/>
    <w:rsid w:val="00130C56"/>
    <w:rsid w:val="00130D8B"/>
    <w:rsid w:val="00130E04"/>
    <w:rsid w:val="00130E89"/>
    <w:rsid w:val="00130EA8"/>
    <w:rsid w:val="00130FD1"/>
    <w:rsid w:val="00131065"/>
    <w:rsid w:val="001310FF"/>
    <w:rsid w:val="0013110A"/>
    <w:rsid w:val="0013111B"/>
    <w:rsid w:val="00131137"/>
    <w:rsid w:val="0013116A"/>
    <w:rsid w:val="00131258"/>
    <w:rsid w:val="00131342"/>
    <w:rsid w:val="00131480"/>
    <w:rsid w:val="00131533"/>
    <w:rsid w:val="001315CD"/>
    <w:rsid w:val="001315DC"/>
    <w:rsid w:val="001317E6"/>
    <w:rsid w:val="00131810"/>
    <w:rsid w:val="0013195E"/>
    <w:rsid w:val="00131982"/>
    <w:rsid w:val="0013199E"/>
    <w:rsid w:val="001319A7"/>
    <w:rsid w:val="001319BC"/>
    <w:rsid w:val="00131AA6"/>
    <w:rsid w:val="00131AFF"/>
    <w:rsid w:val="00131B53"/>
    <w:rsid w:val="00131B68"/>
    <w:rsid w:val="00131B78"/>
    <w:rsid w:val="00131C2B"/>
    <w:rsid w:val="00131C65"/>
    <w:rsid w:val="00131C93"/>
    <w:rsid w:val="00131D09"/>
    <w:rsid w:val="00131D89"/>
    <w:rsid w:val="00131EB6"/>
    <w:rsid w:val="00131EEE"/>
    <w:rsid w:val="00131F25"/>
    <w:rsid w:val="00131F68"/>
    <w:rsid w:val="00131FA9"/>
    <w:rsid w:val="00132059"/>
    <w:rsid w:val="001320D6"/>
    <w:rsid w:val="00132171"/>
    <w:rsid w:val="001321CF"/>
    <w:rsid w:val="00132202"/>
    <w:rsid w:val="0013224F"/>
    <w:rsid w:val="00132312"/>
    <w:rsid w:val="0013236F"/>
    <w:rsid w:val="00132385"/>
    <w:rsid w:val="0013240D"/>
    <w:rsid w:val="00132419"/>
    <w:rsid w:val="00132423"/>
    <w:rsid w:val="0013256F"/>
    <w:rsid w:val="001325CC"/>
    <w:rsid w:val="0013263C"/>
    <w:rsid w:val="0013269C"/>
    <w:rsid w:val="001326A1"/>
    <w:rsid w:val="001326B7"/>
    <w:rsid w:val="0013281F"/>
    <w:rsid w:val="00132898"/>
    <w:rsid w:val="001328BB"/>
    <w:rsid w:val="00132977"/>
    <w:rsid w:val="001329DB"/>
    <w:rsid w:val="00132A79"/>
    <w:rsid w:val="00132AEB"/>
    <w:rsid w:val="00132BE8"/>
    <w:rsid w:val="00132CDC"/>
    <w:rsid w:val="00132D95"/>
    <w:rsid w:val="00132E24"/>
    <w:rsid w:val="00132E56"/>
    <w:rsid w:val="00133013"/>
    <w:rsid w:val="001330D2"/>
    <w:rsid w:val="001330E1"/>
    <w:rsid w:val="0013316F"/>
    <w:rsid w:val="001332C3"/>
    <w:rsid w:val="00133320"/>
    <w:rsid w:val="0013354F"/>
    <w:rsid w:val="00133583"/>
    <w:rsid w:val="001335CA"/>
    <w:rsid w:val="001335FA"/>
    <w:rsid w:val="0013361F"/>
    <w:rsid w:val="0013362D"/>
    <w:rsid w:val="0013385E"/>
    <w:rsid w:val="0013386D"/>
    <w:rsid w:val="001338AA"/>
    <w:rsid w:val="00133B24"/>
    <w:rsid w:val="00133B5B"/>
    <w:rsid w:val="00133C3E"/>
    <w:rsid w:val="00133C76"/>
    <w:rsid w:val="00133C7D"/>
    <w:rsid w:val="00133C95"/>
    <w:rsid w:val="00133D87"/>
    <w:rsid w:val="00133DD5"/>
    <w:rsid w:val="00133E08"/>
    <w:rsid w:val="00133EA1"/>
    <w:rsid w:val="00133EEC"/>
    <w:rsid w:val="00133F25"/>
    <w:rsid w:val="00133F7A"/>
    <w:rsid w:val="00133FD3"/>
    <w:rsid w:val="00134092"/>
    <w:rsid w:val="0013412A"/>
    <w:rsid w:val="00134168"/>
    <w:rsid w:val="001341D4"/>
    <w:rsid w:val="00134229"/>
    <w:rsid w:val="0013430F"/>
    <w:rsid w:val="001344DA"/>
    <w:rsid w:val="00134527"/>
    <w:rsid w:val="0013461B"/>
    <w:rsid w:val="0013466F"/>
    <w:rsid w:val="00134842"/>
    <w:rsid w:val="00134881"/>
    <w:rsid w:val="00134A20"/>
    <w:rsid w:val="00134A39"/>
    <w:rsid w:val="00134ACD"/>
    <w:rsid w:val="00134ADF"/>
    <w:rsid w:val="00134B5D"/>
    <w:rsid w:val="00134C31"/>
    <w:rsid w:val="00134D2D"/>
    <w:rsid w:val="00134DDE"/>
    <w:rsid w:val="00134E31"/>
    <w:rsid w:val="00134EAE"/>
    <w:rsid w:val="00134EEF"/>
    <w:rsid w:val="001351CF"/>
    <w:rsid w:val="001352AD"/>
    <w:rsid w:val="001352EE"/>
    <w:rsid w:val="00135322"/>
    <w:rsid w:val="001353C8"/>
    <w:rsid w:val="00135447"/>
    <w:rsid w:val="00135491"/>
    <w:rsid w:val="00135496"/>
    <w:rsid w:val="001354F1"/>
    <w:rsid w:val="00135514"/>
    <w:rsid w:val="0013554C"/>
    <w:rsid w:val="00135555"/>
    <w:rsid w:val="001355E2"/>
    <w:rsid w:val="001356B8"/>
    <w:rsid w:val="00135700"/>
    <w:rsid w:val="00135772"/>
    <w:rsid w:val="00135832"/>
    <w:rsid w:val="0013585B"/>
    <w:rsid w:val="00135871"/>
    <w:rsid w:val="00135A31"/>
    <w:rsid w:val="00135A50"/>
    <w:rsid w:val="00135A65"/>
    <w:rsid w:val="00135AAF"/>
    <w:rsid w:val="00135B2D"/>
    <w:rsid w:val="00135B9C"/>
    <w:rsid w:val="00135BB7"/>
    <w:rsid w:val="00135BE7"/>
    <w:rsid w:val="00135D37"/>
    <w:rsid w:val="00135D51"/>
    <w:rsid w:val="00135DE9"/>
    <w:rsid w:val="00135DFE"/>
    <w:rsid w:val="00135E16"/>
    <w:rsid w:val="00135EEB"/>
    <w:rsid w:val="00135FB5"/>
    <w:rsid w:val="0013619F"/>
    <w:rsid w:val="001361C3"/>
    <w:rsid w:val="001361DE"/>
    <w:rsid w:val="001361F0"/>
    <w:rsid w:val="00136233"/>
    <w:rsid w:val="00136261"/>
    <w:rsid w:val="00136279"/>
    <w:rsid w:val="001362FE"/>
    <w:rsid w:val="00136324"/>
    <w:rsid w:val="00136460"/>
    <w:rsid w:val="00136627"/>
    <w:rsid w:val="00136632"/>
    <w:rsid w:val="0013674C"/>
    <w:rsid w:val="001367C3"/>
    <w:rsid w:val="001368C0"/>
    <w:rsid w:val="00136919"/>
    <w:rsid w:val="001369AF"/>
    <w:rsid w:val="001369ED"/>
    <w:rsid w:val="00136A06"/>
    <w:rsid w:val="00136A1D"/>
    <w:rsid w:val="00136A50"/>
    <w:rsid w:val="00136AA8"/>
    <w:rsid w:val="00136AE6"/>
    <w:rsid w:val="00136B7D"/>
    <w:rsid w:val="00136C6B"/>
    <w:rsid w:val="00136C88"/>
    <w:rsid w:val="00136CE7"/>
    <w:rsid w:val="00136D5A"/>
    <w:rsid w:val="00136DBF"/>
    <w:rsid w:val="00136E73"/>
    <w:rsid w:val="00136F48"/>
    <w:rsid w:val="00136FB8"/>
    <w:rsid w:val="00137034"/>
    <w:rsid w:val="00137083"/>
    <w:rsid w:val="001370E2"/>
    <w:rsid w:val="00137139"/>
    <w:rsid w:val="00137150"/>
    <w:rsid w:val="001372DA"/>
    <w:rsid w:val="001372F2"/>
    <w:rsid w:val="0013737C"/>
    <w:rsid w:val="001373CE"/>
    <w:rsid w:val="0013748F"/>
    <w:rsid w:val="001374D8"/>
    <w:rsid w:val="0013750C"/>
    <w:rsid w:val="00137517"/>
    <w:rsid w:val="0013755E"/>
    <w:rsid w:val="0013757F"/>
    <w:rsid w:val="001375FC"/>
    <w:rsid w:val="00137700"/>
    <w:rsid w:val="00137725"/>
    <w:rsid w:val="0013789E"/>
    <w:rsid w:val="001378A6"/>
    <w:rsid w:val="00137954"/>
    <w:rsid w:val="00137AE5"/>
    <w:rsid w:val="00137B27"/>
    <w:rsid w:val="00137C71"/>
    <w:rsid w:val="00137D0D"/>
    <w:rsid w:val="00137D40"/>
    <w:rsid w:val="00137EA7"/>
    <w:rsid w:val="00140198"/>
    <w:rsid w:val="001401B0"/>
    <w:rsid w:val="00140211"/>
    <w:rsid w:val="001402EA"/>
    <w:rsid w:val="0014036D"/>
    <w:rsid w:val="001403C7"/>
    <w:rsid w:val="001403D5"/>
    <w:rsid w:val="0014046F"/>
    <w:rsid w:val="001404E8"/>
    <w:rsid w:val="001404F5"/>
    <w:rsid w:val="0014057B"/>
    <w:rsid w:val="0014061C"/>
    <w:rsid w:val="001406B6"/>
    <w:rsid w:val="00140866"/>
    <w:rsid w:val="001408AF"/>
    <w:rsid w:val="001408C6"/>
    <w:rsid w:val="001408E9"/>
    <w:rsid w:val="00140901"/>
    <w:rsid w:val="00140979"/>
    <w:rsid w:val="001409AB"/>
    <w:rsid w:val="00140A73"/>
    <w:rsid w:val="00140A8E"/>
    <w:rsid w:val="00140B06"/>
    <w:rsid w:val="00140B20"/>
    <w:rsid w:val="00140B26"/>
    <w:rsid w:val="00140B86"/>
    <w:rsid w:val="00140BB0"/>
    <w:rsid w:val="00140C52"/>
    <w:rsid w:val="00140C80"/>
    <w:rsid w:val="00140CF4"/>
    <w:rsid w:val="00140D31"/>
    <w:rsid w:val="00140D93"/>
    <w:rsid w:val="00140DC5"/>
    <w:rsid w:val="00140DC6"/>
    <w:rsid w:val="00140DE2"/>
    <w:rsid w:val="00140E1F"/>
    <w:rsid w:val="00140E3E"/>
    <w:rsid w:val="00140E77"/>
    <w:rsid w:val="00140F35"/>
    <w:rsid w:val="00140FBF"/>
    <w:rsid w:val="00141025"/>
    <w:rsid w:val="0014102E"/>
    <w:rsid w:val="0014103A"/>
    <w:rsid w:val="0014103F"/>
    <w:rsid w:val="0014105B"/>
    <w:rsid w:val="001410A9"/>
    <w:rsid w:val="00141195"/>
    <w:rsid w:val="0014119E"/>
    <w:rsid w:val="0014126B"/>
    <w:rsid w:val="001412B3"/>
    <w:rsid w:val="0014134A"/>
    <w:rsid w:val="001413CA"/>
    <w:rsid w:val="0014141C"/>
    <w:rsid w:val="0014143F"/>
    <w:rsid w:val="00141474"/>
    <w:rsid w:val="00141485"/>
    <w:rsid w:val="001414E7"/>
    <w:rsid w:val="00141501"/>
    <w:rsid w:val="0014159E"/>
    <w:rsid w:val="001415F1"/>
    <w:rsid w:val="00141766"/>
    <w:rsid w:val="001417C1"/>
    <w:rsid w:val="001417D9"/>
    <w:rsid w:val="0014184A"/>
    <w:rsid w:val="0014195C"/>
    <w:rsid w:val="001419B4"/>
    <w:rsid w:val="00141A01"/>
    <w:rsid w:val="00141A32"/>
    <w:rsid w:val="00141AC6"/>
    <w:rsid w:val="00141B1D"/>
    <w:rsid w:val="00141BD7"/>
    <w:rsid w:val="00141BE9"/>
    <w:rsid w:val="00141C6B"/>
    <w:rsid w:val="00141CC7"/>
    <w:rsid w:val="00141E0D"/>
    <w:rsid w:val="00141E56"/>
    <w:rsid w:val="00141EB2"/>
    <w:rsid w:val="00141ECF"/>
    <w:rsid w:val="00141F2A"/>
    <w:rsid w:val="00141F4A"/>
    <w:rsid w:val="00141F4C"/>
    <w:rsid w:val="001420DC"/>
    <w:rsid w:val="001421B8"/>
    <w:rsid w:val="001421F6"/>
    <w:rsid w:val="00142221"/>
    <w:rsid w:val="001423EF"/>
    <w:rsid w:val="0014241C"/>
    <w:rsid w:val="00142465"/>
    <w:rsid w:val="001424B1"/>
    <w:rsid w:val="00142663"/>
    <w:rsid w:val="001426AD"/>
    <w:rsid w:val="00142753"/>
    <w:rsid w:val="001427AE"/>
    <w:rsid w:val="00142850"/>
    <w:rsid w:val="001428C2"/>
    <w:rsid w:val="001429CC"/>
    <w:rsid w:val="00142A79"/>
    <w:rsid w:val="00142A97"/>
    <w:rsid w:val="00142B85"/>
    <w:rsid w:val="00142CD7"/>
    <w:rsid w:val="00142CE7"/>
    <w:rsid w:val="00142D70"/>
    <w:rsid w:val="00142DAB"/>
    <w:rsid w:val="00142DC1"/>
    <w:rsid w:val="00142ED0"/>
    <w:rsid w:val="00142FA6"/>
    <w:rsid w:val="00142FB6"/>
    <w:rsid w:val="00143027"/>
    <w:rsid w:val="0014304C"/>
    <w:rsid w:val="00143092"/>
    <w:rsid w:val="00143181"/>
    <w:rsid w:val="001431A2"/>
    <w:rsid w:val="00143322"/>
    <w:rsid w:val="001434F1"/>
    <w:rsid w:val="001434FA"/>
    <w:rsid w:val="00143505"/>
    <w:rsid w:val="001435C5"/>
    <w:rsid w:val="001436D3"/>
    <w:rsid w:val="001436FC"/>
    <w:rsid w:val="00143711"/>
    <w:rsid w:val="00143764"/>
    <w:rsid w:val="001437B1"/>
    <w:rsid w:val="00143884"/>
    <w:rsid w:val="001438F7"/>
    <w:rsid w:val="001439F9"/>
    <w:rsid w:val="00143A0C"/>
    <w:rsid w:val="00143ADB"/>
    <w:rsid w:val="00143B13"/>
    <w:rsid w:val="00143BF0"/>
    <w:rsid w:val="00143BFF"/>
    <w:rsid w:val="00143C99"/>
    <w:rsid w:val="00143CAF"/>
    <w:rsid w:val="00143D6A"/>
    <w:rsid w:val="00143DB1"/>
    <w:rsid w:val="00143DF6"/>
    <w:rsid w:val="00143FFA"/>
    <w:rsid w:val="00144012"/>
    <w:rsid w:val="001440A7"/>
    <w:rsid w:val="001440DF"/>
    <w:rsid w:val="001440E3"/>
    <w:rsid w:val="001441A8"/>
    <w:rsid w:val="001441AB"/>
    <w:rsid w:val="001441B4"/>
    <w:rsid w:val="00144218"/>
    <w:rsid w:val="00144249"/>
    <w:rsid w:val="00144281"/>
    <w:rsid w:val="001443E4"/>
    <w:rsid w:val="001444D7"/>
    <w:rsid w:val="00144507"/>
    <w:rsid w:val="001445AC"/>
    <w:rsid w:val="00144638"/>
    <w:rsid w:val="001446E7"/>
    <w:rsid w:val="001447C9"/>
    <w:rsid w:val="0014480D"/>
    <w:rsid w:val="00144875"/>
    <w:rsid w:val="00144910"/>
    <w:rsid w:val="0014494B"/>
    <w:rsid w:val="00144987"/>
    <w:rsid w:val="001449DD"/>
    <w:rsid w:val="00144A0D"/>
    <w:rsid w:val="00144A90"/>
    <w:rsid w:val="00144BB5"/>
    <w:rsid w:val="00144C07"/>
    <w:rsid w:val="00144C44"/>
    <w:rsid w:val="00144C92"/>
    <w:rsid w:val="00144C9F"/>
    <w:rsid w:val="00144CBA"/>
    <w:rsid w:val="00144CBB"/>
    <w:rsid w:val="00144D1B"/>
    <w:rsid w:val="00144D7B"/>
    <w:rsid w:val="00144E45"/>
    <w:rsid w:val="00144EBF"/>
    <w:rsid w:val="00144F50"/>
    <w:rsid w:val="00145027"/>
    <w:rsid w:val="0014510E"/>
    <w:rsid w:val="00145154"/>
    <w:rsid w:val="00145161"/>
    <w:rsid w:val="00145172"/>
    <w:rsid w:val="00145218"/>
    <w:rsid w:val="00145273"/>
    <w:rsid w:val="001452FC"/>
    <w:rsid w:val="001453CD"/>
    <w:rsid w:val="001453DA"/>
    <w:rsid w:val="00145464"/>
    <w:rsid w:val="00145571"/>
    <w:rsid w:val="0014579D"/>
    <w:rsid w:val="001457C7"/>
    <w:rsid w:val="001457DB"/>
    <w:rsid w:val="00145A28"/>
    <w:rsid w:val="00145A6F"/>
    <w:rsid w:val="00145ABD"/>
    <w:rsid w:val="00145C84"/>
    <w:rsid w:val="00145CF5"/>
    <w:rsid w:val="00145D35"/>
    <w:rsid w:val="00145E44"/>
    <w:rsid w:val="001460C3"/>
    <w:rsid w:val="001460C7"/>
    <w:rsid w:val="001460E3"/>
    <w:rsid w:val="0014614E"/>
    <w:rsid w:val="001461F8"/>
    <w:rsid w:val="00146231"/>
    <w:rsid w:val="0014623A"/>
    <w:rsid w:val="00146284"/>
    <w:rsid w:val="001462A0"/>
    <w:rsid w:val="001463A6"/>
    <w:rsid w:val="00146585"/>
    <w:rsid w:val="00146592"/>
    <w:rsid w:val="001465FB"/>
    <w:rsid w:val="00146627"/>
    <w:rsid w:val="00146787"/>
    <w:rsid w:val="001467AB"/>
    <w:rsid w:val="001467AC"/>
    <w:rsid w:val="001467E3"/>
    <w:rsid w:val="001467E7"/>
    <w:rsid w:val="001468C0"/>
    <w:rsid w:val="00146939"/>
    <w:rsid w:val="0014695E"/>
    <w:rsid w:val="001469F4"/>
    <w:rsid w:val="00146A5F"/>
    <w:rsid w:val="00146AF6"/>
    <w:rsid w:val="00146B2B"/>
    <w:rsid w:val="00146BE6"/>
    <w:rsid w:val="00146C1B"/>
    <w:rsid w:val="00146C1D"/>
    <w:rsid w:val="00146C7B"/>
    <w:rsid w:val="00146CD3"/>
    <w:rsid w:val="00146D47"/>
    <w:rsid w:val="00146E1A"/>
    <w:rsid w:val="00146EB0"/>
    <w:rsid w:val="00146F91"/>
    <w:rsid w:val="00146FED"/>
    <w:rsid w:val="00147040"/>
    <w:rsid w:val="001470D0"/>
    <w:rsid w:val="001470D2"/>
    <w:rsid w:val="001470F3"/>
    <w:rsid w:val="00147192"/>
    <w:rsid w:val="00147224"/>
    <w:rsid w:val="001472E6"/>
    <w:rsid w:val="00147320"/>
    <w:rsid w:val="00147327"/>
    <w:rsid w:val="001473E8"/>
    <w:rsid w:val="00147556"/>
    <w:rsid w:val="0014756B"/>
    <w:rsid w:val="00147594"/>
    <w:rsid w:val="0014759D"/>
    <w:rsid w:val="0014760F"/>
    <w:rsid w:val="00147693"/>
    <w:rsid w:val="001476AF"/>
    <w:rsid w:val="00147727"/>
    <w:rsid w:val="0014781C"/>
    <w:rsid w:val="001478C7"/>
    <w:rsid w:val="001479C4"/>
    <w:rsid w:val="001479FE"/>
    <w:rsid w:val="00147A4E"/>
    <w:rsid w:val="00147A53"/>
    <w:rsid w:val="00147A5C"/>
    <w:rsid w:val="00147A6C"/>
    <w:rsid w:val="00147A8A"/>
    <w:rsid w:val="00147B17"/>
    <w:rsid w:val="00147C55"/>
    <w:rsid w:val="00147CB8"/>
    <w:rsid w:val="00147CF5"/>
    <w:rsid w:val="00147D8A"/>
    <w:rsid w:val="00147EA1"/>
    <w:rsid w:val="00147F7E"/>
    <w:rsid w:val="00147F91"/>
    <w:rsid w:val="0015003F"/>
    <w:rsid w:val="0015009A"/>
    <w:rsid w:val="001500C1"/>
    <w:rsid w:val="0015017B"/>
    <w:rsid w:val="001501A4"/>
    <w:rsid w:val="001502AE"/>
    <w:rsid w:val="001502D6"/>
    <w:rsid w:val="0015036C"/>
    <w:rsid w:val="0015038C"/>
    <w:rsid w:val="001503A0"/>
    <w:rsid w:val="0015045A"/>
    <w:rsid w:val="001504AC"/>
    <w:rsid w:val="001505F5"/>
    <w:rsid w:val="00150704"/>
    <w:rsid w:val="001507FE"/>
    <w:rsid w:val="00150800"/>
    <w:rsid w:val="0015093D"/>
    <w:rsid w:val="00150945"/>
    <w:rsid w:val="00150967"/>
    <w:rsid w:val="0015096C"/>
    <w:rsid w:val="001509D6"/>
    <w:rsid w:val="00150A1F"/>
    <w:rsid w:val="00150A72"/>
    <w:rsid w:val="00150A91"/>
    <w:rsid w:val="00150C87"/>
    <w:rsid w:val="00150CA9"/>
    <w:rsid w:val="00150CE2"/>
    <w:rsid w:val="00150CFB"/>
    <w:rsid w:val="00150D1E"/>
    <w:rsid w:val="00150D97"/>
    <w:rsid w:val="00150E7C"/>
    <w:rsid w:val="00150ECE"/>
    <w:rsid w:val="00150EFB"/>
    <w:rsid w:val="00151014"/>
    <w:rsid w:val="00151051"/>
    <w:rsid w:val="00151111"/>
    <w:rsid w:val="00151116"/>
    <w:rsid w:val="00151139"/>
    <w:rsid w:val="00151284"/>
    <w:rsid w:val="001512D2"/>
    <w:rsid w:val="0015132F"/>
    <w:rsid w:val="0015146E"/>
    <w:rsid w:val="001515DA"/>
    <w:rsid w:val="00151607"/>
    <w:rsid w:val="001517FC"/>
    <w:rsid w:val="00151862"/>
    <w:rsid w:val="00151954"/>
    <w:rsid w:val="001519DF"/>
    <w:rsid w:val="00151B19"/>
    <w:rsid w:val="00151B21"/>
    <w:rsid w:val="00151B3A"/>
    <w:rsid w:val="00151B68"/>
    <w:rsid w:val="00151B81"/>
    <w:rsid w:val="00151BA1"/>
    <w:rsid w:val="00151BA8"/>
    <w:rsid w:val="00151C72"/>
    <w:rsid w:val="00151D2A"/>
    <w:rsid w:val="00151DAA"/>
    <w:rsid w:val="00151F03"/>
    <w:rsid w:val="00151FAF"/>
    <w:rsid w:val="00152000"/>
    <w:rsid w:val="001520CD"/>
    <w:rsid w:val="00152148"/>
    <w:rsid w:val="0015218A"/>
    <w:rsid w:val="00152234"/>
    <w:rsid w:val="001522E7"/>
    <w:rsid w:val="00152380"/>
    <w:rsid w:val="001523A7"/>
    <w:rsid w:val="001523D2"/>
    <w:rsid w:val="001524AD"/>
    <w:rsid w:val="0015258B"/>
    <w:rsid w:val="001525C1"/>
    <w:rsid w:val="001525C6"/>
    <w:rsid w:val="001526A3"/>
    <w:rsid w:val="001526A7"/>
    <w:rsid w:val="00152724"/>
    <w:rsid w:val="001528FD"/>
    <w:rsid w:val="0015290E"/>
    <w:rsid w:val="00152912"/>
    <w:rsid w:val="00152990"/>
    <w:rsid w:val="001529DD"/>
    <w:rsid w:val="00152A04"/>
    <w:rsid w:val="00152A4F"/>
    <w:rsid w:val="00152A79"/>
    <w:rsid w:val="00152AC0"/>
    <w:rsid w:val="00152BA4"/>
    <w:rsid w:val="00152C53"/>
    <w:rsid w:val="00152C5A"/>
    <w:rsid w:val="00152C82"/>
    <w:rsid w:val="00152CC8"/>
    <w:rsid w:val="00152CD7"/>
    <w:rsid w:val="00152DD3"/>
    <w:rsid w:val="00152E03"/>
    <w:rsid w:val="00152E40"/>
    <w:rsid w:val="00152E44"/>
    <w:rsid w:val="00152FDD"/>
    <w:rsid w:val="00153128"/>
    <w:rsid w:val="0015324D"/>
    <w:rsid w:val="00153287"/>
    <w:rsid w:val="00153331"/>
    <w:rsid w:val="0015334A"/>
    <w:rsid w:val="0015337D"/>
    <w:rsid w:val="001533B7"/>
    <w:rsid w:val="0015343A"/>
    <w:rsid w:val="00153442"/>
    <w:rsid w:val="00153475"/>
    <w:rsid w:val="00153539"/>
    <w:rsid w:val="00153557"/>
    <w:rsid w:val="00153566"/>
    <w:rsid w:val="0015359E"/>
    <w:rsid w:val="001535CD"/>
    <w:rsid w:val="001536D8"/>
    <w:rsid w:val="001537A1"/>
    <w:rsid w:val="001538C2"/>
    <w:rsid w:val="00153937"/>
    <w:rsid w:val="001539DF"/>
    <w:rsid w:val="00153A2E"/>
    <w:rsid w:val="00153AF8"/>
    <w:rsid w:val="00153B09"/>
    <w:rsid w:val="00153B51"/>
    <w:rsid w:val="00153B61"/>
    <w:rsid w:val="00153CB2"/>
    <w:rsid w:val="00153CF9"/>
    <w:rsid w:val="00153D66"/>
    <w:rsid w:val="00153DF7"/>
    <w:rsid w:val="00153E16"/>
    <w:rsid w:val="00153E5A"/>
    <w:rsid w:val="00153F79"/>
    <w:rsid w:val="0015404C"/>
    <w:rsid w:val="0015408B"/>
    <w:rsid w:val="0015414A"/>
    <w:rsid w:val="001541AB"/>
    <w:rsid w:val="0015429E"/>
    <w:rsid w:val="001542CA"/>
    <w:rsid w:val="00154303"/>
    <w:rsid w:val="00154360"/>
    <w:rsid w:val="0015436E"/>
    <w:rsid w:val="0015439B"/>
    <w:rsid w:val="0015442A"/>
    <w:rsid w:val="001544B0"/>
    <w:rsid w:val="0015464D"/>
    <w:rsid w:val="0015470A"/>
    <w:rsid w:val="0015479E"/>
    <w:rsid w:val="0015480F"/>
    <w:rsid w:val="0015481B"/>
    <w:rsid w:val="001548B6"/>
    <w:rsid w:val="001548EE"/>
    <w:rsid w:val="00154983"/>
    <w:rsid w:val="00154A36"/>
    <w:rsid w:val="00154AB0"/>
    <w:rsid w:val="00154B6D"/>
    <w:rsid w:val="00154CBE"/>
    <w:rsid w:val="00154D4D"/>
    <w:rsid w:val="00154E0F"/>
    <w:rsid w:val="00154E9B"/>
    <w:rsid w:val="00154F29"/>
    <w:rsid w:val="00154F8E"/>
    <w:rsid w:val="00154F99"/>
    <w:rsid w:val="00154FA3"/>
    <w:rsid w:val="001550A0"/>
    <w:rsid w:val="0015515F"/>
    <w:rsid w:val="00155212"/>
    <w:rsid w:val="0015521A"/>
    <w:rsid w:val="0015526C"/>
    <w:rsid w:val="00155319"/>
    <w:rsid w:val="00155321"/>
    <w:rsid w:val="0015533A"/>
    <w:rsid w:val="00155386"/>
    <w:rsid w:val="00155457"/>
    <w:rsid w:val="0015547F"/>
    <w:rsid w:val="001554BC"/>
    <w:rsid w:val="00155503"/>
    <w:rsid w:val="001555BA"/>
    <w:rsid w:val="00155672"/>
    <w:rsid w:val="001557F2"/>
    <w:rsid w:val="00155845"/>
    <w:rsid w:val="001558A0"/>
    <w:rsid w:val="0015590B"/>
    <w:rsid w:val="0015596F"/>
    <w:rsid w:val="00155986"/>
    <w:rsid w:val="00155A18"/>
    <w:rsid w:val="00155ADD"/>
    <w:rsid w:val="00155ADF"/>
    <w:rsid w:val="00155AEE"/>
    <w:rsid w:val="00155B4E"/>
    <w:rsid w:val="00155B73"/>
    <w:rsid w:val="00155B9D"/>
    <w:rsid w:val="00155CD6"/>
    <w:rsid w:val="00155D0A"/>
    <w:rsid w:val="00155E97"/>
    <w:rsid w:val="001560FA"/>
    <w:rsid w:val="00156117"/>
    <w:rsid w:val="00156145"/>
    <w:rsid w:val="00156178"/>
    <w:rsid w:val="00156293"/>
    <w:rsid w:val="001562FF"/>
    <w:rsid w:val="00156310"/>
    <w:rsid w:val="001563C7"/>
    <w:rsid w:val="001563C9"/>
    <w:rsid w:val="001563CE"/>
    <w:rsid w:val="00156430"/>
    <w:rsid w:val="0015651A"/>
    <w:rsid w:val="0015651E"/>
    <w:rsid w:val="0015654D"/>
    <w:rsid w:val="001565EF"/>
    <w:rsid w:val="00156685"/>
    <w:rsid w:val="001566AC"/>
    <w:rsid w:val="00156761"/>
    <w:rsid w:val="001567F6"/>
    <w:rsid w:val="00156856"/>
    <w:rsid w:val="00156897"/>
    <w:rsid w:val="00156960"/>
    <w:rsid w:val="001569B0"/>
    <w:rsid w:val="00156BC0"/>
    <w:rsid w:val="00156C23"/>
    <w:rsid w:val="00156C8C"/>
    <w:rsid w:val="00156CC6"/>
    <w:rsid w:val="00156CF5"/>
    <w:rsid w:val="00156D68"/>
    <w:rsid w:val="00156DE4"/>
    <w:rsid w:val="00156E23"/>
    <w:rsid w:val="00156F4D"/>
    <w:rsid w:val="00156FDC"/>
    <w:rsid w:val="00157117"/>
    <w:rsid w:val="001572E2"/>
    <w:rsid w:val="00157327"/>
    <w:rsid w:val="00157378"/>
    <w:rsid w:val="001573B0"/>
    <w:rsid w:val="001573F8"/>
    <w:rsid w:val="00157414"/>
    <w:rsid w:val="00157432"/>
    <w:rsid w:val="001574C3"/>
    <w:rsid w:val="001576EB"/>
    <w:rsid w:val="00157749"/>
    <w:rsid w:val="00157772"/>
    <w:rsid w:val="00157810"/>
    <w:rsid w:val="001578F2"/>
    <w:rsid w:val="00157A61"/>
    <w:rsid w:val="00157B41"/>
    <w:rsid w:val="00157BB2"/>
    <w:rsid w:val="00157C5D"/>
    <w:rsid w:val="00157C6D"/>
    <w:rsid w:val="00157CCE"/>
    <w:rsid w:val="00157DD3"/>
    <w:rsid w:val="00157F03"/>
    <w:rsid w:val="00157F1B"/>
    <w:rsid w:val="00157FDC"/>
    <w:rsid w:val="0016003B"/>
    <w:rsid w:val="0016010A"/>
    <w:rsid w:val="0016015F"/>
    <w:rsid w:val="001601F0"/>
    <w:rsid w:val="0016027C"/>
    <w:rsid w:val="00160313"/>
    <w:rsid w:val="00160405"/>
    <w:rsid w:val="0016041D"/>
    <w:rsid w:val="001604C4"/>
    <w:rsid w:val="00160537"/>
    <w:rsid w:val="001605D7"/>
    <w:rsid w:val="00160615"/>
    <w:rsid w:val="00160631"/>
    <w:rsid w:val="00160632"/>
    <w:rsid w:val="0016063E"/>
    <w:rsid w:val="00160697"/>
    <w:rsid w:val="0016071C"/>
    <w:rsid w:val="00160846"/>
    <w:rsid w:val="00160875"/>
    <w:rsid w:val="00160975"/>
    <w:rsid w:val="001609A2"/>
    <w:rsid w:val="00160ADB"/>
    <w:rsid w:val="00160B34"/>
    <w:rsid w:val="00160B63"/>
    <w:rsid w:val="00160B71"/>
    <w:rsid w:val="00160BB4"/>
    <w:rsid w:val="00160C9F"/>
    <w:rsid w:val="00160CBD"/>
    <w:rsid w:val="00160CBF"/>
    <w:rsid w:val="00160CC8"/>
    <w:rsid w:val="00160D64"/>
    <w:rsid w:val="00160E79"/>
    <w:rsid w:val="00160F5B"/>
    <w:rsid w:val="00160F74"/>
    <w:rsid w:val="00160FB0"/>
    <w:rsid w:val="001610F5"/>
    <w:rsid w:val="001610FB"/>
    <w:rsid w:val="001611B4"/>
    <w:rsid w:val="001611BE"/>
    <w:rsid w:val="0016123B"/>
    <w:rsid w:val="0016128D"/>
    <w:rsid w:val="0016135A"/>
    <w:rsid w:val="00161432"/>
    <w:rsid w:val="0016159C"/>
    <w:rsid w:val="00161751"/>
    <w:rsid w:val="001617DF"/>
    <w:rsid w:val="00161835"/>
    <w:rsid w:val="00161856"/>
    <w:rsid w:val="0016186E"/>
    <w:rsid w:val="00161969"/>
    <w:rsid w:val="00161A90"/>
    <w:rsid w:val="00161AA1"/>
    <w:rsid w:val="00161B33"/>
    <w:rsid w:val="00161B46"/>
    <w:rsid w:val="00161C9D"/>
    <w:rsid w:val="00161D6E"/>
    <w:rsid w:val="00161E1E"/>
    <w:rsid w:val="00161E53"/>
    <w:rsid w:val="00161EEC"/>
    <w:rsid w:val="00161F8E"/>
    <w:rsid w:val="00162011"/>
    <w:rsid w:val="0016201C"/>
    <w:rsid w:val="0016208A"/>
    <w:rsid w:val="00162174"/>
    <w:rsid w:val="00162176"/>
    <w:rsid w:val="00162229"/>
    <w:rsid w:val="00162286"/>
    <w:rsid w:val="00162319"/>
    <w:rsid w:val="0016234A"/>
    <w:rsid w:val="001623B2"/>
    <w:rsid w:val="001623D3"/>
    <w:rsid w:val="00162550"/>
    <w:rsid w:val="00162597"/>
    <w:rsid w:val="001625C9"/>
    <w:rsid w:val="001626B2"/>
    <w:rsid w:val="001626D0"/>
    <w:rsid w:val="0016270E"/>
    <w:rsid w:val="0016278F"/>
    <w:rsid w:val="001627C9"/>
    <w:rsid w:val="001627DB"/>
    <w:rsid w:val="00162810"/>
    <w:rsid w:val="0016281D"/>
    <w:rsid w:val="001628D0"/>
    <w:rsid w:val="00162B27"/>
    <w:rsid w:val="00162B57"/>
    <w:rsid w:val="00162B6F"/>
    <w:rsid w:val="00162C00"/>
    <w:rsid w:val="00162C29"/>
    <w:rsid w:val="00162D6F"/>
    <w:rsid w:val="00162E25"/>
    <w:rsid w:val="00162E2C"/>
    <w:rsid w:val="00162E3D"/>
    <w:rsid w:val="00162FA1"/>
    <w:rsid w:val="00162FB9"/>
    <w:rsid w:val="00163065"/>
    <w:rsid w:val="001630E4"/>
    <w:rsid w:val="001631E1"/>
    <w:rsid w:val="00163243"/>
    <w:rsid w:val="00163248"/>
    <w:rsid w:val="00163254"/>
    <w:rsid w:val="001632A0"/>
    <w:rsid w:val="001632ED"/>
    <w:rsid w:val="00163404"/>
    <w:rsid w:val="00163413"/>
    <w:rsid w:val="0016354E"/>
    <w:rsid w:val="00163728"/>
    <w:rsid w:val="00163751"/>
    <w:rsid w:val="00163787"/>
    <w:rsid w:val="001637C9"/>
    <w:rsid w:val="001637E4"/>
    <w:rsid w:val="001637E9"/>
    <w:rsid w:val="001637EB"/>
    <w:rsid w:val="0016386A"/>
    <w:rsid w:val="0016386E"/>
    <w:rsid w:val="00163881"/>
    <w:rsid w:val="001638A7"/>
    <w:rsid w:val="00163960"/>
    <w:rsid w:val="00163977"/>
    <w:rsid w:val="001639FF"/>
    <w:rsid w:val="00163A2E"/>
    <w:rsid w:val="00163A82"/>
    <w:rsid w:val="00163A98"/>
    <w:rsid w:val="00163A9C"/>
    <w:rsid w:val="00163C29"/>
    <w:rsid w:val="00163CA8"/>
    <w:rsid w:val="00163D09"/>
    <w:rsid w:val="00163D37"/>
    <w:rsid w:val="00163DFC"/>
    <w:rsid w:val="00163E47"/>
    <w:rsid w:val="00163F0A"/>
    <w:rsid w:val="00163F18"/>
    <w:rsid w:val="00163FC4"/>
    <w:rsid w:val="00163FD1"/>
    <w:rsid w:val="001640F4"/>
    <w:rsid w:val="00164197"/>
    <w:rsid w:val="001641A5"/>
    <w:rsid w:val="00164226"/>
    <w:rsid w:val="0016437B"/>
    <w:rsid w:val="00164390"/>
    <w:rsid w:val="00164430"/>
    <w:rsid w:val="00164507"/>
    <w:rsid w:val="00164545"/>
    <w:rsid w:val="001645A9"/>
    <w:rsid w:val="00164604"/>
    <w:rsid w:val="0016460A"/>
    <w:rsid w:val="001646C5"/>
    <w:rsid w:val="001646DE"/>
    <w:rsid w:val="00164891"/>
    <w:rsid w:val="001648F5"/>
    <w:rsid w:val="001649D9"/>
    <w:rsid w:val="001649DD"/>
    <w:rsid w:val="001649E0"/>
    <w:rsid w:val="00164C4E"/>
    <w:rsid w:val="00164CFE"/>
    <w:rsid w:val="00164D4D"/>
    <w:rsid w:val="00164DD1"/>
    <w:rsid w:val="00164DFC"/>
    <w:rsid w:val="00164E48"/>
    <w:rsid w:val="00164EFB"/>
    <w:rsid w:val="00164F16"/>
    <w:rsid w:val="00164F60"/>
    <w:rsid w:val="00164F8D"/>
    <w:rsid w:val="00165119"/>
    <w:rsid w:val="0016516D"/>
    <w:rsid w:val="001651CD"/>
    <w:rsid w:val="001651E3"/>
    <w:rsid w:val="001651EA"/>
    <w:rsid w:val="00165210"/>
    <w:rsid w:val="0016522B"/>
    <w:rsid w:val="00165317"/>
    <w:rsid w:val="00165385"/>
    <w:rsid w:val="0016542E"/>
    <w:rsid w:val="0016543F"/>
    <w:rsid w:val="00165545"/>
    <w:rsid w:val="00165727"/>
    <w:rsid w:val="001658D5"/>
    <w:rsid w:val="00165945"/>
    <w:rsid w:val="00165A64"/>
    <w:rsid w:val="00165A98"/>
    <w:rsid w:val="00165ACF"/>
    <w:rsid w:val="00165ADC"/>
    <w:rsid w:val="00165AEE"/>
    <w:rsid w:val="00165B35"/>
    <w:rsid w:val="00165BF5"/>
    <w:rsid w:val="00165C3E"/>
    <w:rsid w:val="00165CB5"/>
    <w:rsid w:val="00165D2F"/>
    <w:rsid w:val="00165D30"/>
    <w:rsid w:val="00165D34"/>
    <w:rsid w:val="00165E26"/>
    <w:rsid w:val="00165F10"/>
    <w:rsid w:val="00165F69"/>
    <w:rsid w:val="00165FB4"/>
    <w:rsid w:val="00166082"/>
    <w:rsid w:val="00166249"/>
    <w:rsid w:val="0016624F"/>
    <w:rsid w:val="00166255"/>
    <w:rsid w:val="0016640E"/>
    <w:rsid w:val="001664D8"/>
    <w:rsid w:val="001665B6"/>
    <w:rsid w:val="001666BB"/>
    <w:rsid w:val="001666FA"/>
    <w:rsid w:val="00166711"/>
    <w:rsid w:val="00166728"/>
    <w:rsid w:val="001667ED"/>
    <w:rsid w:val="00166812"/>
    <w:rsid w:val="001668C4"/>
    <w:rsid w:val="001668C8"/>
    <w:rsid w:val="00166A9F"/>
    <w:rsid w:val="00166ABA"/>
    <w:rsid w:val="00166AFB"/>
    <w:rsid w:val="00166B3C"/>
    <w:rsid w:val="00166BA3"/>
    <w:rsid w:val="00166BBB"/>
    <w:rsid w:val="00166C08"/>
    <w:rsid w:val="00166C21"/>
    <w:rsid w:val="00166DBE"/>
    <w:rsid w:val="00166E2D"/>
    <w:rsid w:val="00166E86"/>
    <w:rsid w:val="00166F07"/>
    <w:rsid w:val="00166F6B"/>
    <w:rsid w:val="00166F92"/>
    <w:rsid w:val="001670FE"/>
    <w:rsid w:val="001671A7"/>
    <w:rsid w:val="0016722A"/>
    <w:rsid w:val="0016732E"/>
    <w:rsid w:val="00167346"/>
    <w:rsid w:val="00167356"/>
    <w:rsid w:val="0016737F"/>
    <w:rsid w:val="001673D5"/>
    <w:rsid w:val="0016749D"/>
    <w:rsid w:val="00167593"/>
    <w:rsid w:val="00167617"/>
    <w:rsid w:val="00167679"/>
    <w:rsid w:val="00167737"/>
    <w:rsid w:val="0016777F"/>
    <w:rsid w:val="00167863"/>
    <w:rsid w:val="00167896"/>
    <w:rsid w:val="001679A7"/>
    <w:rsid w:val="00167B55"/>
    <w:rsid w:val="00167B96"/>
    <w:rsid w:val="00167BB8"/>
    <w:rsid w:val="00167C33"/>
    <w:rsid w:val="00167CD0"/>
    <w:rsid w:val="00167DA0"/>
    <w:rsid w:val="00167E0A"/>
    <w:rsid w:val="00167E4A"/>
    <w:rsid w:val="00167E65"/>
    <w:rsid w:val="00167ED4"/>
    <w:rsid w:val="00167F8B"/>
    <w:rsid w:val="00167F9E"/>
    <w:rsid w:val="0017000A"/>
    <w:rsid w:val="0017001F"/>
    <w:rsid w:val="001700EC"/>
    <w:rsid w:val="001700F5"/>
    <w:rsid w:val="00170101"/>
    <w:rsid w:val="00170111"/>
    <w:rsid w:val="0017014B"/>
    <w:rsid w:val="0017021A"/>
    <w:rsid w:val="00170280"/>
    <w:rsid w:val="001702E0"/>
    <w:rsid w:val="00170303"/>
    <w:rsid w:val="00170320"/>
    <w:rsid w:val="001705A3"/>
    <w:rsid w:val="0017060C"/>
    <w:rsid w:val="00170646"/>
    <w:rsid w:val="001706BF"/>
    <w:rsid w:val="001707AC"/>
    <w:rsid w:val="001707ED"/>
    <w:rsid w:val="0017086F"/>
    <w:rsid w:val="001708AC"/>
    <w:rsid w:val="001708E2"/>
    <w:rsid w:val="00170905"/>
    <w:rsid w:val="00170970"/>
    <w:rsid w:val="00170975"/>
    <w:rsid w:val="0017097E"/>
    <w:rsid w:val="001709E5"/>
    <w:rsid w:val="00170A85"/>
    <w:rsid w:val="00170A99"/>
    <w:rsid w:val="00170AB6"/>
    <w:rsid w:val="00170B47"/>
    <w:rsid w:val="00170C45"/>
    <w:rsid w:val="00170C61"/>
    <w:rsid w:val="00170C6A"/>
    <w:rsid w:val="00170D20"/>
    <w:rsid w:val="00170D5D"/>
    <w:rsid w:val="00170D8C"/>
    <w:rsid w:val="00170E15"/>
    <w:rsid w:val="001710E8"/>
    <w:rsid w:val="00171101"/>
    <w:rsid w:val="001711B1"/>
    <w:rsid w:val="00171219"/>
    <w:rsid w:val="0017126E"/>
    <w:rsid w:val="0017129F"/>
    <w:rsid w:val="001713D8"/>
    <w:rsid w:val="001714C8"/>
    <w:rsid w:val="0017156D"/>
    <w:rsid w:val="001715B8"/>
    <w:rsid w:val="001715F2"/>
    <w:rsid w:val="001717F2"/>
    <w:rsid w:val="0017180E"/>
    <w:rsid w:val="0017182E"/>
    <w:rsid w:val="001719A3"/>
    <w:rsid w:val="001719BA"/>
    <w:rsid w:val="001719CD"/>
    <w:rsid w:val="00171ACE"/>
    <w:rsid w:val="00171BB3"/>
    <w:rsid w:val="00171C43"/>
    <w:rsid w:val="00171C8E"/>
    <w:rsid w:val="00171C93"/>
    <w:rsid w:val="00171CC1"/>
    <w:rsid w:val="00171DB4"/>
    <w:rsid w:val="00171DF3"/>
    <w:rsid w:val="00171E0D"/>
    <w:rsid w:val="00171E13"/>
    <w:rsid w:val="00171E55"/>
    <w:rsid w:val="00171E58"/>
    <w:rsid w:val="00171F57"/>
    <w:rsid w:val="00171F8E"/>
    <w:rsid w:val="00172001"/>
    <w:rsid w:val="00172024"/>
    <w:rsid w:val="001720B7"/>
    <w:rsid w:val="001720ED"/>
    <w:rsid w:val="0017227B"/>
    <w:rsid w:val="001722BD"/>
    <w:rsid w:val="001722E5"/>
    <w:rsid w:val="001723EF"/>
    <w:rsid w:val="0017244F"/>
    <w:rsid w:val="001725C6"/>
    <w:rsid w:val="00172621"/>
    <w:rsid w:val="00172681"/>
    <w:rsid w:val="001726BF"/>
    <w:rsid w:val="0017280D"/>
    <w:rsid w:val="00172939"/>
    <w:rsid w:val="00172954"/>
    <w:rsid w:val="00172960"/>
    <w:rsid w:val="00172A61"/>
    <w:rsid w:val="00172ABD"/>
    <w:rsid w:val="00172AC1"/>
    <w:rsid w:val="00172C2B"/>
    <w:rsid w:val="00172C70"/>
    <w:rsid w:val="00172CF0"/>
    <w:rsid w:val="00172D2E"/>
    <w:rsid w:val="00172D66"/>
    <w:rsid w:val="00172D7C"/>
    <w:rsid w:val="00172DCB"/>
    <w:rsid w:val="00172DEF"/>
    <w:rsid w:val="00172E71"/>
    <w:rsid w:val="00172E82"/>
    <w:rsid w:val="00172EBC"/>
    <w:rsid w:val="00172ED3"/>
    <w:rsid w:val="00172F23"/>
    <w:rsid w:val="00172FA9"/>
    <w:rsid w:val="00172FB1"/>
    <w:rsid w:val="00173059"/>
    <w:rsid w:val="00173109"/>
    <w:rsid w:val="0017311F"/>
    <w:rsid w:val="0017315F"/>
    <w:rsid w:val="0017317E"/>
    <w:rsid w:val="001731E7"/>
    <w:rsid w:val="001731F0"/>
    <w:rsid w:val="00173221"/>
    <w:rsid w:val="00173254"/>
    <w:rsid w:val="001732F6"/>
    <w:rsid w:val="0017335E"/>
    <w:rsid w:val="00173397"/>
    <w:rsid w:val="001733C2"/>
    <w:rsid w:val="00173404"/>
    <w:rsid w:val="0017343A"/>
    <w:rsid w:val="0017344E"/>
    <w:rsid w:val="00173494"/>
    <w:rsid w:val="0017352C"/>
    <w:rsid w:val="001735C6"/>
    <w:rsid w:val="001735E7"/>
    <w:rsid w:val="001735F0"/>
    <w:rsid w:val="00173644"/>
    <w:rsid w:val="0017372E"/>
    <w:rsid w:val="00173746"/>
    <w:rsid w:val="0017385D"/>
    <w:rsid w:val="00173877"/>
    <w:rsid w:val="00173900"/>
    <w:rsid w:val="00173920"/>
    <w:rsid w:val="00173929"/>
    <w:rsid w:val="00173AD1"/>
    <w:rsid w:val="00173AD5"/>
    <w:rsid w:val="00173BA4"/>
    <w:rsid w:val="00173BB5"/>
    <w:rsid w:val="00173C16"/>
    <w:rsid w:val="00173D3F"/>
    <w:rsid w:val="00173D97"/>
    <w:rsid w:val="00173DA0"/>
    <w:rsid w:val="0017408E"/>
    <w:rsid w:val="001743B9"/>
    <w:rsid w:val="001743CB"/>
    <w:rsid w:val="00174419"/>
    <w:rsid w:val="00174456"/>
    <w:rsid w:val="00174483"/>
    <w:rsid w:val="00174531"/>
    <w:rsid w:val="0017455F"/>
    <w:rsid w:val="0017470A"/>
    <w:rsid w:val="001747B6"/>
    <w:rsid w:val="001747F6"/>
    <w:rsid w:val="001747F9"/>
    <w:rsid w:val="00174872"/>
    <w:rsid w:val="001748F5"/>
    <w:rsid w:val="00174936"/>
    <w:rsid w:val="00174A61"/>
    <w:rsid w:val="00174B41"/>
    <w:rsid w:val="00174B92"/>
    <w:rsid w:val="00174CA5"/>
    <w:rsid w:val="00174D9E"/>
    <w:rsid w:val="00174DA6"/>
    <w:rsid w:val="00174F02"/>
    <w:rsid w:val="00174F6F"/>
    <w:rsid w:val="00174F7C"/>
    <w:rsid w:val="00175231"/>
    <w:rsid w:val="0017526C"/>
    <w:rsid w:val="001752BE"/>
    <w:rsid w:val="00175319"/>
    <w:rsid w:val="00175451"/>
    <w:rsid w:val="00175581"/>
    <w:rsid w:val="00175605"/>
    <w:rsid w:val="0017570F"/>
    <w:rsid w:val="001757D2"/>
    <w:rsid w:val="00175815"/>
    <w:rsid w:val="001758C1"/>
    <w:rsid w:val="001758D8"/>
    <w:rsid w:val="00175A5C"/>
    <w:rsid w:val="00175A6E"/>
    <w:rsid w:val="00175AD3"/>
    <w:rsid w:val="00175B56"/>
    <w:rsid w:val="00175B82"/>
    <w:rsid w:val="00175BCC"/>
    <w:rsid w:val="00175BE1"/>
    <w:rsid w:val="00175C6B"/>
    <w:rsid w:val="00175C89"/>
    <w:rsid w:val="00175C90"/>
    <w:rsid w:val="00175E38"/>
    <w:rsid w:val="00175EC8"/>
    <w:rsid w:val="00175ED2"/>
    <w:rsid w:val="00175F93"/>
    <w:rsid w:val="00175F99"/>
    <w:rsid w:val="00175FBC"/>
    <w:rsid w:val="00175FF2"/>
    <w:rsid w:val="00176012"/>
    <w:rsid w:val="0017601F"/>
    <w:rsid w:val="001760A8"/>
    <w:rsid w:val="00176127"/>
    <w:rsid w:val="00176198"/>
    <w:rsid w:val="00176213"/>
    <w:rsid w:val="0017627C"/>
    <w:rsid w:val="001762D5"/>
    <w:rsid w:val="001762EC"/>
    <w:rsid w:val="0017636D"/>
    <w:rsid w:val="00176418"/>
    <w:rsid w:val="00176437"/>
    <w:rsid w:val="0017646D"/>
    <w:rsid w:val="00176484"/>
    <w:rsid w:val="0017649B"/>
    <w:rsid w:val="00176556"/>
    <w:rsid w:val="0017660D"/>
    <w:rsid w:val="00176629"/>
    <w:rsid w:val="00176640"/>
    <w:rsid w:val="00176655"/>
    <w:rsid w:val="00176706"/>
    <w:rsid w:val="0017672C"/>
    <w:rsid w:val="00176797"/>
    <w:rsid w:val="001767B1"/>
    <w:rsid w:val="001767CC"/>
    <w:rsid w:val="0017691C"/>
    <w:rsid w:val="00176927"/>
    <w:rsid w:val="00176937"/>
    <w:rsid w:val="001769FD"/>
    <w:rsid w:val="00176A31"/>
    <w:rsid w:val="00176B09"/>
    <w:rsid w:val="00176B86"/>
    <w:rsid w:val="00176C6F"/>
    <w:rsid w:val="00176CE9"/>
    <w:rsid w:val="00176D35"/>
    <w:rsid w:val="00176D57"/>
    <w:rsid w:val="00176DD0"/>
    <w:rsid w:val="00176E37"/>
    <w:rsid w:val="00176EE8"/>
    <w:rsid w:val="00176F34"/>
    <w:rsid w:val="00176F3E"/>
    <w:rsid w:val="00176FC7"/>
    <w:rsid w:val="00176FD5"/>
    <w:rsid w:val="001770A2"/>
    <w:rsid w:val="00177193"/>
    <w:rsid w:val="00177219"/>
    <w:rsid w:val="00177238"/>
    <w:rsid w:val="0017723B"/>
    <w:rsid w:val="0017727F"/>
    <w:rsid w:val="0017743A"/>
    <w:rsid w:val="0017745D"/>
    <w:rsid w:val="0017746C"/>
    <w:rsid w:val="00177503"/>
    <w:rsid w:val="00177555"/>
    <w:rsid w:val="001775D4"/>
    <w:rsid w:val="00177623"/>
    <w:rsid w:val="00177665"/>
    <w:rsid w:val="00177692"/>
    <w:rsid w:val="001776C6"/>
    <w:rsid w:val="001776D6"/>
    <w:rsid w:val="00177713"/>
    <w:rsid w:val="00177736"/>
    <w:rsid w:val="001778EE"/>
    <w:rsid w:val="00177A6C"/>
    <w:rsid w:val="00177A75"/>
    <w:rsid w:val="00177A79"/>
    <w:rsid w:val="00177AFC"/>
    <w:rsid w:val="00177B3C"/>
    <w:rsid w:val="00177D04"/>
    <w:rsid w:val="00177F07"/>
    <w:rsid w:val="00177F24"/>
    <w:rsid w:val="00177FA1"/>
    <w:rsid w:val="00180037"/>
    <w:rsid w:val="00180082"/>
    <w:rsid w:val="00180112"/>
    <w:rsid w:val="00180134"/>
    <w:rsid w:val="0018019E"/>
    <w:rsid w:val="001801B2"/>
    <w:rsid w:val="0018024F"/>
    <w:rsid w:val="001802EA"/>
    <w:rsid w:val="001802F4"/>
    <w:rsid w:val="001802FD"/>
    <w:rsid w:val="00180313"/>
    <w:rsid w:val="00180376"/>
    <w:rsid w:val="001803B7"/>
    <w:rsid w:val="001803D2"/>
    <w:rsid w:val="001803FA"/>
    <w:rsid w:val="001804B6"/>
    <w:rsid w:val="00180532"/>
    <w:rsid w:val="00180623"/>
    <w:rsid w:val="00180662"/>
    <w:rsid w:val="0018069E"/>
    <w:rsid w:val="00180743"/>
    <w:rsid w:val="0018079E"/>
    <w:rsid w:val="001809CB"/>
    <w:rsid w:val="00180B21"/>
    <w:rsid w:val="00180BAF"/>
    <w:rsid w:val="00180D56"/>
    <w:rsid w:val="00180D85"/>
    <w:rsid w:val="00180DF0"/>
    <w:rsid w:val="00180EFC"/>
    <w:rsid w:val="00180F34"/>
    <w:rsid w:val="00180FDC"/>
    <w:rsid w:val="00180FDE"/>
    <w:rsid w:val="0018105B"/>
    <w:rsid w:val="0018132A"/>
    <w:rsid w:val="001813AB"/>
    <w:rsid w:val="001813C0"/>
    <w:rsid w:val="001813CB"/>
    <w:rsid w:val="001813F7"/>
    <w:rsid w:val="00181436"/>
    <w:rsid w:val="001814AD"/>
    <w:rsid w:val="001814AF"/>
    <w:rsid w:val="00181548"/>
    <w:rsid w:val="001815A9"/>
    <w:rsid w:val="0018163B"/>
    <w:rsid w:val="001816BF"/>
    <w:rsid w:val="001816C2"/>
    <w:rsid w:val="0018170B"/>
    <w:rsid w:val="0018176D"/>
    <w:rsid w:val="00181882"/>
    <w:rsid w:val="001818E7"/>
    <w:rsid w:val="00181945"/>
    <w:rsid w:val="00181990"/>
    <w:rsid w:val="001819C5"/>
    <w:rsid w:val="001819D2"/>
    <w:rsid w:val="00181A4C"/>
    <w:rsid w:val="00181A4D"/>
    <w:rsid w:val="00181AAA"/>
    <w:rsid w:val="00181AC9"/>
    <w:rsid w:val="00181B04"/>
    <w:rsid w:val="00181B84"/>
    <w:rsid w:val="00181BA3"/>
    <w:rsid w:val="00181C41"/>
    <w:rsid w:val="00181CE3"/>
    <w:rsid w:val="00181CEC"/>
    <w:rsid w:val="00181D5E"/>
    <w:rsid w:val="00181D78"/>
    <w:rsid w:val="00181DEA"/>
    <w:rsid w:val="00181E21"/>
    <w:rsid w:val="00181E47"/>
    <w:rsid w:val="00181ED8"/>
    <w:rsid w:val="00182078"/>
    <w:rsid w:val="0018217A"/>
    <w:rsid w:val="00182436"/>
    <w:rsid w:val="00182492"/>
    <w:rsid w:val="00182535"/>
    <w:rsid w:val="00182594"/>
    <w:rsid w:val="00182642"/>
    <w:rsid w:val="001826D2"/>
    <w:rsid w:val="001826DE"/>
    <w:rsid w:val="0018272A"/>
    <w:rsid w:val="0018277D"/>
    <w:rsid w:val="0018283D"/>
    <w:rsid w:val="0018288B"/>
    <w:rsid w:val="001828BE"/>
    <w:rsid w:val="00182904"/>
    <w:rsid w:val="00182970"/>
    <w:rsid w:val="00182A9A"/>
    <w:rsid w:val="00182AB7"/>
    <w:rsid w:val="00182ACD"/>
    <w:rsid w:val="00182B23"/>
    <w:rsid w:val="00182C38"/>
    <w:rsid w:val="00182CD2"/>
    <w:rsid w:val="00182DB6"/>
    <w:rsid w:val="00182EA0"/>
    <w:rsid w:val="00182EF9"/>
    <w:rsid w:val="00182F44"/>
    <w:rsid w:val="00182F71"/>
    <w:rsid w:val="00182FD7"/>
    <w:rsid w:val="00183096"/>
    <w:rsid w:val="001830AC"/>
    <w:rsid w:val="001830B7"/>
    <w:rsid w:val="00183153"/>
    <w:rsid w:val="0018338C"/>
    <w:rsid w:val="001833DB"/>
    <w:rsid w:val="00183412"/>
    <w:rsid w:val="0018347A"/>
    <w:rsid w:val="0018348F"/>
    <w:rsid w:val="001834F9"/>
    <w:rsid w:val="0018352A"/>
    <w:rsid w:val="0018359A"/>
    <w:rsid w:val="0018359D"/>
    <w:rsid w:val="001835F7"/>
    <w:rsid w:val="00183612"/>
    <w:rsid w:val="00183642"/>
    <w:rsid w:val="00183794"/>
    <w:rsid w:val="0018380F"/>
    <w:rsid w:val="00183861"/>
    <w:rsid w:val="00183862"/>
    <w:rsid w:val="001838C2"/>
    <w:rsid w:val="0018392E"/>
    <w:rsid w:val="001839C7"/>
    <w:rsid w:val="001839D8"/>
    <w:rsid w:val="00183A16"/>
    <w:rsid w:val="00183A48"/>
    <w:rsid w:val="00183A7D"/>
    <w:rsid w:val="00183AD9"/>
    <w:rsid w:val="00183AEC"/>
    <w:rsid w:val="00183B0D"/>
    <w:rsid w:val="00183B54"/>
    <w:rsid w:val="00183C44"/>
    <w:rsid w:val="00183D40"/>
    <w:rsid w:val="00183ED0"/>
    <w:rsid w:val="00183ED3"/>
    <w:rsid w:val="00183EF2"/>
    <w:rsid w:val="00183FB4"/>
    <w:rsid w:val="0018400A"/>
    <w:rsid w:val="00184081"/>
    <w:rsid w:val="001840A8"/>
    <w:rsid w:val="00184174"/>
    <w:rsid w:val="001841AB"/>
    <w:rsid w:val="0018425A"/>
    <w:rsid w:val="00184293"/>
    <w:rsid w:val="001842FB"/>
    <w:rsid w:val="001843C6"/>
    <w:rsid w:val="001843E9"/>
    <w:rsid w:val="0018443B"/>
    <w:rsid w:val="00184516"/>
    <w:rsid w:val="00184558"/>
    <w:rsid w:val="00184576"/>
    <w:rsid w:val="001845BB"/>
    <w:rsid w:val="0018472C"/>
    <w:rsid w:val="0018477D"/>
    <w:rsid w:val="00184797"/>
    <w:rsid w:val="001847CF"/>
    <w:rsid w:val="00184A6B"/>
    <w:rsid w:val="00184BBD"/>
    <w:rsid w:val="00184BBF"/>
    <w:rsid w:val="00184C34"/>
    <w:rsid w:val="00184D21"/>
    <w:rsid w:val="00184D7A"/>
    <w:rsid w:val="00184E4F"/>
    <w:rsid w:val="00184E70"/>
    <w:rsid w:val="00184ED4"/>
    <w:rsid w:val="00184F0F"/>
    <w:rsid w:val="00184F4B"/>
    <w:rsid w:val="00184F4C"/>
    <w:rsid w:val="00184FD1"/>
    <w:rsid w:val="00184FE7"/>
    <w:rsid w:val="00185168"/>
    <w:rsid w:val="0018516D"/>
    <w:rsid w:val="001851C4"/>
    <w:rsid w:val="00185284"/>
    <w:rsid w:val="00185296"/>
    <w:rsid w:val="0018530A"/>
    <w:rsid w:val="00185387"/>
    <w:rsid w:val="0018540B"/>
    <w:rsid w:val="00185439"/>
    <w:rsid w:val="00185472"/>
    <w:rsid w:val="001854C4"/>
    <w:rsid w:val="001854CD"/>
    <w:rsid w:val="001854F2"/>
    <w:rsid w:val="001855C3"/>
    <w:rsid w:val="0018564B"/>
    <w:rsid w:val="00185659"/>
    <w:rsid w:val="00185699"/>
    <w:rsid w:val="001856CC"/>
    <w:rsid w:val="00185745"/>
    <w:rsid w:val="00185825"/>
    <w:rsid w:val="001858D0"/>
    <w:rsid w:val="001858D3"/>
    <w:rsid w:val="0018596C"/>
    <w:rsid w:val="0018598D"/>
    <w:rsid w:val="001859A3"/>
    <w:rsid w:val="001859D9"/>
    <w:rsid w:val="00185ADB"/>
    <w:rsid w:val="00185ADE"/>
    <w:rsid w:val="00185BD2"/>
    <w:rsid w:val="00185C3A"/>
    <w:rsid w:val="00185D59"/>
    <w:rsid w:val="00185D9F"/>
    <w:rsid w:val="00185F56"/>
    <w:rsid w:val="00185FA4"/>
    <w:rsid w:val="00185FAA"/>
    <w:rsid w:val="00186073"/>
    <w:rsid w:val="001860DB"/>
    <w:rsid w:val="00186121"/>
    <w:rsid w:val="0018624C"/>
    <w:rsid w:val="001862D3"/>
    <w:rsid w:val="001863D4"/>
    <w:rsid w:val="00186455"/>
    <w:rsid w:val="00186511"/>
    <w:rsid w:val="00186514"/>
    <w:rsid w:val="00186520"/>
    <w:rsid w:val="00186527"/>
    <w:rsid w:val="00186676"/>
    <w:rsid w:val="00186681"/>
    <w:rsid w:val="001866AD"/>
    <w:rsid w:val="001866FE"/>
    <w:rsid w:val="0018672D"/>
    <w:rsid w:val="001867B3"/>
    <w:rsid w:val="001868B8"/>
    <w:rsid w:val="00186903"/>
    <w:rsid w:val="001869AD"/>
    <w:rsid w:val="001869D1"/>
    <w:rsid w:val="00186A58"/>
    <w:rsid w:val="00186A6A"/>
    <w:rsid w:val="00186AB9"/>
    <w:rsid w:val="00186BD9"/>
    <w:rsid w:val="00186D49"/>
    <w:rsid w:val="00186DDC"/>
    <w:rsid w:val="00186E12"/>
    <w:rsid w:val="00186EF3"/>
    <w:rsid w:val="00186F18"/>
    <w:rsid w:val="00187082"/>
    <w:rsid w:val="001870B6"/>
    <w:rsid w:val="0018713F"/>
    <w:rsid w:val="0018715A"/>
    <w:rsid w:val="001871A4"/>
    <w:rsid w:val="00187230"/>
    <w:rsid w:val="0018723B"/>
    <w:rsid w:val="00187351"/>
    <w:rsid w:val="00187364"/>
    <w:rsid w:val="00187387"/>
    <w:rsid w:val="001874A6"/>
    <w:rsid w:val="00187551"/>
    <w:rsid w:val="00187570"/>
    <w:rsid w:val="001875B0"/>
    <w:rsid w:val="001875CA"/>
    <w:rsid w:val="00187785"/>
    <w:rsid w:val="001877B5"/>
    <w:rsid w:val="001877FF"/>
    <w:rsid w:val="001878E5"/>
    <w:rsid w:val="00187912"/>
    <w:rsid w:val="00187961"/>
    <w:rsid w:val="00187969"/>
    <w:rsid w:val="001879A1"/>
    <w:rsid w:val="001879E6"/>
    <w:rsid w:val="00187A41"/>
    <w:rsid w:val="00187AEA"/>
    <w:rsid w:val="00187B87"/>
    <w:rsid w:val="00187BD4"/>
    <w:rsid w:val="00187C4C"/>
    <w:rsid w:val="00187C6B"/>
    <w:rsid w:val="00187CF4"/>
    <w:rsid w:val="00187D2D"/>
    <w:rsid w:val="00187D37"/>
    <w:rsid w:val="00187E3B"/>
    <w:rsid w:val="00187EA0"/>
    <w:rsid w:val="00187EEE"/>
    <w:rsid w:val="00187F0F"/>
    <w:rsid w:val="00187FA0"/>
    <w:rsid w:val="001900D1"/>
    <w:rsid w:val="0019013D"/>
    <w:rsid w:val="00190153"/>
    <w:rsid w:val="001901CC"/>
    <w:rsid w:val="00190276"/>
    <w:rsid w:val="00190363"/>
    <w:rsid w:val="001903C7"/>
    <w:rsid w:val="00190410"/>
    <w:rsid w:val="001904A5"/>
    <w:rsid w:val="00190572"/>
    <w:rsid w:val="001905E0"/>
    <w:rsid w:val="0019085E"/>
    <w:rsid w:val="0019089E"/>
    <w:rsid w:val="001908CE"/>
    <w:rsid w:val="00190961"/>
    <w:rsid w:val="0019096E"/>
    <w:rsid w:val="00190979"/>
    <w:rsid w:val="00190A04"/>
    <w:rsid w:val="00190ACF"/>
    <w:rsid w:val="00190B4C"/>
    <w:rsid w:val="00190C51"/>
    <w:rsid w:val="00190C77"/>
    <w:rsid w:val="00190D7F"/>
    <w:rsid w:val="00190DEB"/>
    <w:rsid w:val="00190E24"/>
    <w:rsid w:val="00190EA6"/>
    <w:rsid w:val="00190EC7"/>
    <w:rsid w:val="00190FE6"/>
    <w:rsid w:val="00190FEB"/>
    <w:rsid w:val="00191019"/>
    <w:rsid w:val="0019104C"/>
    <w:rsid w:val="001910B9"/>
    <w:rsid w:val="0019110E"/>
    <w:rsid w:val="00191331"/>
    <w:rsid w:val="001913CB"/>
    <w:rsid w:val="001913FA"/>
    <w:rsid w:val="001913FC"/>
    <w:rsid w:val="00191472"/>
    <w:rsid w:val="001914AA"/>
    <w:rsid w:val="001914AD"/>
    <w:rsid w:val="001914F2"/>
    <w:rsid w:val="001914F8"/>
    <w:rsid w:val="00191542"/>
    <w:rsid w:val="00191561"/>
    <w:rsid w:val="001915B8"/>
    <w:rsid w:val="00191624"/>
    <w:rsid w:val="001916B8"/>
    <w:rsid w:val="001916F5"/>
    <w:rsid w:val="00191789"/>
    <w:rsid w:val="001917D8"/>
    <w:rsid w:val="001918A0"/>
    <w:rsid w:val="00191A81"/>
    <w:rsid w:val="00191A86"/>
    <w:rsid w:val="00191AD4"/>
    <w:rsid w:val="00191B79"/>
    <w:rsid w:val="00191C4A"/>
    <w:rsid w:val="00191CD9"/>
    <w:rsid w:val="00191D07"/>
    <w:rsid w:val="00191D3F"/>
    <w:rsid w:val="00191E0D"/>
    <w:rsid w:val="00191EDB"/>
    <w:rsid w:val="00191EFF"/>
    <w:rsid w:val="00191F78"/>
    <w:rsid w:val="00191FDD"/>
    <w:rsid w:val="00191FE3"/>
    <w:rsid w:val="00192027"/>
    <w:rsid w:val="00192093"/>
    <w:rsid w:val="001920FE"/>
    <w:rsid w:val="0019213E"/>
    <w:rsid w:val="00192228"/>
    <w:rsid w:val="001922E9"/>
    <w:rsid w:val="00192451"/>
    <w:rsid w:val="001924A8"/>
    <w:rsid w:val="00192656"/>
    <w:rsid w:val="00192706"/>
    <w:rsid w:val="00192766"/>
    <w:rsid w:val="001927F8"/>
    <w:rsid w:val="00192838"/>
    <w:rsid w:val="001928FA"/>
    <w:rsid w:val="00192935"/>
    <w:rsid w:val="00192936"/>
    <w:rsid w:val="00192948"/>
    <w:rsid w:val="00192A5A"/>
    <w:rsid w:val="00192A95"/>
    <w:rsid w:val="00192AC0"/>
    <w:rsid w:val="00192ACB"/>
    <w:rsid w:val="00192AF8"/>
    <w:rsid w:val="00192B84"/>
    <w:rsid w:val="00192BE0"/>
    <w:rsid w:val="00192C22"/>
    <w:rsid w:val="00192C5A"/>
    <w:rsid w:val="00192CC7"/>
    <w:rsid w:val="00192CF5"/>
    <w:rsid w:val="00192E00"/>
    <w:rsid w:val="00192ED2"/>
    <w:rsid w:val="00192F28"/>
    <w:rsid w:val="00192F8C"/>
    <w:rsid w:val="00192FA8"/>
    <w:rsid w:val="00192FB7"/>
    <w:rsid w:val="001931AB"/>
    <w:rsid w:val="001931D7"/>
    <w:rsid w:val="001931E7"/>
    <w:rsid w:val="001931FA"/>
    <w:rsid w:val="00193244"/>
    <w:rsid w:val="001932A6"/>
    <w:rsid w:val="00193305"/>
    <w:rsid w:val="00193333"/>
    <w:rsid w:val="00193376"/>
    <w:rsid w:val="00193421"/>
    <w:rsid w:val="001934A3"/>
    <w:rsid w:val="001934DC"/>
    <w:rsid w:val="0019350F"/>
    <w:rsid w:val="00193627"/>
    <w:rsid w:val="0019365B"/>
    <w:rsid w:val="001936A0"/>
    <w:rsid w:val="001936E3"/>
    <w:rsid w:val="00193789"/>
    <w:rsid w:val="001937DE"/>
    <w:rsid w:val="001937FC"/>
    <w:rsid w:val="0019387A"/>
    <w:rsid w:val="001938C8"/>
    <w:rsid w:val="001939ED"/>
    <w:rsid w:val="001939FD"/>
    <w:rsid w:val="00193A46"/>
    <w:rsid w:val="00193AE5"/>
    <w:rsid w:val="00193B22"/>
    <w:rsid w:val="00193B95"/>
    <w:rsid w:val="00193C1B"/>
    <w:rsid w:val="00193CB4"/>
    <w:rsid w:val="00193CB7"/>
    <w:rsid w:val="00193CFD"/>
    <w:rsid w:val="00193DA5"/>
    <w:rsid w:val="00193DF1"/>
    <w:rsid w:val="00193E3D"/>
    <w:rsid w:val="00193E40"/>
    <w:rsid w:val="00193E76"/>
    <w:rsid w:val="00193F39"/>
    <w:rsid w:val="00193F7F"/>
    <w:rsid w:val="00194071"/>
    <w:rsid w:val="00194095"/>
    <w:rsid w:val="00194117"/>
    <w:rsid w:val="0019415E"/>
    <w:rsid w:val="00194172"/>
    <w:rsid w:val="00194297"/>
    <w:rsid w:val="00194375"/>
    <w:rsid w:val="0019442D"/>
    <w:rsid w:val="001944DC"/>
    <w:rsid w:val="00194524"/>
    <w:rsid w:val="001945C0"/>
    <w:rsid w:val="001945D5"/>
    <w:rsid w:val="00194758"/>
    <w:rsid w:val="00194794"/>
    <w:rsid w:val="001947D8"/>
    <w:rsid w:val="001947D9"/>
    <w:rsid w:val="00194852"/>
    <w:rsid w:val="001948AF"/>
    <w:rsid w:val="00194A08"/>
    <w:rsid w:val="00194A5C"/>
    <w:rsid w:val="00194AB8"/>
    <w:rsid w:val="00194BD7"/>
    <w:rsid w:val="00194C92"/>
    <w:rsid w:val="00194F6B"/>
    <w:rsid w:val="0019529A"/>
    <w:rsid w:val="001953AA"/>
    <w:rsid w:val="001953BF"/>
    <w:rsid w:val="001954D6"/>
    <w:rsid w:val="0019550F"/>
    <w:rsid w:val="00195597"/>
    <w:rsid w:val="001955E5"/>
    <w:rsid w:val="001955EA"/>
    <w:rsid w:val="001955F2"/>
    <w:rsid w:val="001955FF"/>
    <w:rsid w:val="001956C4"/>
    <w:rsid w:val="001956DD"/>
    <w:rsid w:val="00195772"/>
    <w:rsid w:val="001957E9"/>
    <w:rsid w:val="0019583D"/>
    <w:rsid w:val="00195875"/>
    <w:rsid w:val="0019597F"/>
    <w:rsid w:val="00195A0B"/>
    <w:rsid w:val="00195B18"/>
    <w:rsid w:val="00195B36"/>
    <w:rsid w:val="00195B64"/>
    <w:rsid w:val="00195B74"/>
    <w:rsid w:val="00195CA5"/>
    <w:rsid w:val="00195CA8"/>
    <w:rsid w:val="00195D19"/>
    <w:rsid w:val="00195D61"/>
    <w:rsid w:val="00195DC5"/>
    <w:rsid w:val="00195E4B"/>
    <w:rsid w:val="00195EEC"/>
    <w:rsid w:val="00195F23"/>
    <w:rsid w:val="00196010"/>
    <w:rsid w:val="0019603A"/>
    <w:rsid w:val="00196082"/>
    <w:rsid w:val="001961DD"/>
    <w:rsid w:val="00196207"/>
    <w:rsid w:val="001962BB"/>
    <w:rsid w:val="001962CD"/>
    <w:rsid w:val="001963BA"/>
    <w:rsid w:val="001963C2"/>
    <w:rsid w:val="001963FF"/>
    <w:rsid w:val="0019647D"/>
    <w:rsid w:val="0019650A"/>
    <w:rsid w:val="00196587"/>
    <w:rsid w:val="00196658"/>
    <w:rsid w:val="0019666D"/>
    <w:rsid w:val="0019671B"/>
    <w:rsid w:val="00196759"/>
    <w:rsid w:val="0019677D"/>
    <w:rsid w:val="001967C0"/>
    <w:rsid w:val="0019686C"/>
    <w:rsid w:val="001968CC"/>
    <w:rsid w:val="001969C9"/>
    <w:rsid w:val="001969D2"/>
    <w:rsid w:val="00196A03"/>
    <w:rsid w:val="00196A12"/>
    <w:rsid w:val="00196A67"/>
    <w:rsid w:val="00196D3A"/>
    <w:rsid w:val="00196E04"/>
    <w:rsid w:val="00196F8C"/>
    <w:rsid w:val="001971A8"/>
    <w:rsid w:val="00197225"/>
    <w:rsid w:val="00197252"/>
    <w:rsid w:val="001972DD"/>
    <w:rsid w:val="00197347"/>
    <w:rsid w:val="0019736E"/>
    <w:rsid w:val="0019743F"/>
    <w:rsid w:val="00197473"/>
    <w:rsid w:val="001974A6"/>
    <w:rsid w:val="00197533"/>
    <w:rsid w:val="00197539"/>
    <w:rsid w:val="00197552"/>
    <w:rsid w:val="001975D3"/>
    <w:rsid w:val="00197608"/>
    <w:rsid w:val="001976D6"/>
    <w:rsid w:val="0019771A"/>
    <w:rsid w:val="001977BC"/>
    <w:rsid w:val="00197993"/>
    <w:rsid w:val="00197B6E"/>
    <w:rsid w:val="00197C0F"/>
    <w:rsid w:val="00197C55"/>
    <w:rsid w:val="00197C9F"/>
    <w:rsid w:val="00197D87"/>
    <w:rsid w:val="00197DDA"/>
    <w:rsid w:val="00197DF3"/>
    <w:rsid w:val="00197E20"/>
    <w:rsid w:val="00197F09"/>
    <w:rsid w:val="001A009B"/>
    <w:rsid w:val="001A00A7"/>
    <w:rsid w:val="001A00E3"/>
    <w:rsid w:val="001A00E9"/>
    <w:rsid w:val="001A0200"/>
    <w:rsid w:val="001A03AD"/>
    <w:rsid w:val="001A0446"/>
    <w:rsid w:val="001A0451"/>
    <w:rsid w:val="001A049F"/>
    <w:rsid w:val="001A04AB"/>
    <w:rsid w:val="001A04F3"/>
    <w:rsid w:val="001A05F6"/>
    <w:rsid w:val="001A0620"/>
    <w:rsid w:val="001A0658"/>
    <w:rsid w:val="001A079C"/>
    <w:rsid w:val="001A07C5"/>
    <w:rsid w:val="001A07CC"/>
    <w:rsid w:val="001A0856"/>
    <w:rsid w:val="001A086D"/>
    <w:rsid w:val="001A089E"/>
    <w:rsid w:val="001A08BD"/>
    <w:rsid w:val="001A0941"/>
    <w:rsid w:val="001A09B1"/>
    <w:rsid w:val="001A09C1"/>
    <w:rsid w:val="001A0A51"/>
    <w:rsid w:val="001A0ABB"/>
    <w:rsid w:val="001A0AD9"/>
    <w:rsid w:val="001A0B24"/>
    <w:rsid w:val="001A0C72"/>
    <w:rsid w:val="001A0C96"/>
    <w:rsid w:val="001A0D34"/>
    <w:rsid w:val="001A0D55"/>
    <w:rsid w:val="001A0D67"/>
    <w:rsid w:val="001A0D73"/>
    <w:rsid w:val="001A0DC5"/>
    <w:rsid w:val="001A0E66"/>
    <w:rsid w:val="001A0E88"/>
    <w:rsid w:val="001A0EC5"/>
    <w:rsid w:val="001A0F1E"/>
    <w:rsid w:val="001A0F26"/>
    <w:rsid w:val="001A0F82"/>
    <w:rsid w:val="001A107A"/>
    <w:rsid w:val="001A11CC"/>
    <w:rsid w:val="001A1235"/>
    <w:rsid w:val="001A1240"/>
    <w:rsid w:val="001A129B"/>
    <w:rsid w:val="001A13C4"/>
    <w:rsid w:val="001A1479"/>
    <w:rsid w:val="001A14A6"/>
    <w:rsid w:val="001A14CF"/>
    <w:rsid w:val="001A1592"/>
    <w:rsid w:val="001A15BB"/>
    <w:rsid w:val="001A15F4"/>
    <w:rsid w:val="001A15F9"/>
    <w:rsid w:val="001A165A"/>
    <w:rsid w:val="001A1713"/>
    <w:rsid w:val="001A17CD"/>
    <w:rsid w:val="001A1803"/>
    <w:rsid w:val="001A18AD"/>
    <w:rsid w:val="001A19D4"/>
    <w:rsid w:val="001A1B57"/>
    <w:rsid w:val="001A1BE2"/>
    <w:rsid w:val="001A1CB7"/>
    <w:rsid w:val="001A1CC9"/>
    <w:rsid w:val="001A1D57"/>
    <w:rsid w:val="001A1D75"/>
    <w:rsid w:val="001A1D88"/>
    <w:rsid w:val="001A1D8D"/>
    <w:rsid w:val="001A1E1C"/>
    <w:rsid w:val="001A1E91"/>
    <w:rsid w:val="001A1F43"/>
    <w:rsid w:val="001A1F68"/>
    <w:rsid w:val="001A1FC0"/>
    <w:rsid w:val="001A204A"/>
    <w:rsid w:val="001A20A2"/>
    <w:rsid w:val="001A2114"/>
    <w:rsid w:val="001A21BA"/>
    <w:rsid w:val="001A22AC"/>
    <w:rsid w:val="001A2301"/>
    <w:rsid w:val="001A2379"/>
    <w:rsid w:val="001A23AB"/>
    <w:rsid w:val="001A23D3"/>
    <w:rsid w:val="001A2443"/>
    <w:rsid w:val="001A2516"/>
    <w:rsid w:val="001A2663"/>
    <w:rsid w:val="001A266F"/>
    <w:rsid w:val="001A273E"/>
    <w:rsid w:val="001A2752"/>
    <w:rsid w:val="001A2773"/>
    <w:rsid w:val="001A27E3"/>
    <w:rsid w:val="001A27FD"/>
    <w:rsid w:val="001A2806"/>
    <w:rsid w:val="001A2840"/>
    <w:rsid w:val="001A28AD"/>
    <w:rsid w:val="001A28CF"/>
    <w:rsid w:val="001A28D5"/>
    <w:rsid w:val="001A28FE"/>
    <w:rsid w:val="001A290A"/>
    <w:rsid w:val="001A2933"/>
    <w:rsid w:val="001A2971"/>
    <w:rsid w:val="001A29A6"/>
    <w:rsid w:val="001A2A64"/>
    <w:rsid w:val="001A2B0B"/>
    <w:rsid w:val="001A2BB0"/>
    <w:rsid w:val="001A2C00"/>
    <w:rsid w:val="001A2C14"/>
    <w:rsid w:val="001A2C6A"/>
    <w:rsid w:val="001A2CBD"/>
    <w:rsid w:val="001A2D59"/>
    <w:rsid w:val="001A2DCF"/>
    <w:rsid w:val="001A2DD2"/>
    <w:rsid w:val="001A2EE9"/>
    <w:rsid w:val="001A2F0E"/>
    <w:rsid w:val="001A2FDD"/>
    <w:rsid w:val="001A2FFD"/>
    <w:rsid w:val="001A306C"/>
    <w:rsid w:val="001A306E"/>
    <w:rsid w:val="001A30BD"/>
    <w:rsid w:val="001A3163"/>
    <w:rsid w:val="001A324E"/>
    <w:rsid w:val="001A3272"/>
    <w:rsid w:val="001A344F"/>
    <w:rsid w:val="001A346F"/>
    <w:rsid w:val="001A34BB"/>
    <w:rsid w:val="001A34E5"/>
    <w:rsid w:val="001A34E7"/>
    <w:rsid w:val="001A3541"/>
    <w:rsid w:val="001A35D0"/>
    <w:rsid w:val="001A3609"/>
    <w:rsid w:val="001A3640"/>
    <w:rsid w:val="001A3689"/>
    <w:rsid w:val="001A36BF"/>
    <w:rsid w:val="001A36D8"/>
    <w:rsid w:val="001A37A9"/>
    <w:rsid w:val="001A37BA"/>
    <w:rsid w:val="001A3808"/>
    <w:rsid w:val="001A3828"/>
    <w:rsid w:val="001A3997"/>
    <w:rsid w:val="001A3ACF"/>
    <w:rsid w:val="001A3B57"/>
    <w:rsid w:val="001A3BA9"/>
    <w:rsid w:val="001A3C39"/>
    <w:rsid w:val="001A3C47"/>
    <w:rsid w:val="001A3CB0"/>
    <w:rsid w:val="001A3D8A"/>
    <w:rsid w:val="001A3E2B"/>
    <w:rsid w:val="001A3E65"/>
    <w:rsid w:val="001A3EDA"/>
    <w:rsid w:val="001A4063"/>
    <w:rsid w:val="001A4064"/>
    <w:rsid w:val="001A4100"/>
    <w:rsid w:val="001A41C9"/>
    <w:rsid w:val="001A4243"/>
    <w:rsid w:val="001A42DB"/>
    <w:rsid w:val="001A4545"/>
    <w:rsid w:val="001A4614"/>
    <w:rsid w:val="001A48A4"/>
    <w:rsid w:val="001A491A"/>
    <w:rsid w:val="001A49FF"/>
    <w:rsid w:val="001A4AA8"/>
    <w:rsid w:val="001A4B00"/>
    <w:rsid w:val="001A4B4B"/>
    <w:rsid w:val="001A4B95"/>
    <w:rsid w:val="001A4BB1"/>
    <w:rsid w:val="001A4C6B"/>
    <w:rsid w:val="001A4CF6"/>
    <w:rsid w:val="001A4CFC"/>
    <w:rsid w:val="001A4D4D"/>
    <w:rsid w:val="001A4D87"/>
    <w:rsid w:val="001A4D88"/>
    <w:rsid w:val="001A4D8F"/>
    <w:rsid w:val="001A4DA1"/>
    <w:rsid w:val="001A4E46"/>
    <w:rsid w:val="001A4F37"/>
    <w:rsid w:val="001A4F43"/>
    <w:rsid w:val="001A512E"/>
    <w:rsid w:val="001A5137"/>
    <w:rsid w:val="001A5138"/>
    <w:rsid w:val="001A5190"/>
    <w:rsid w:val="001A5195"/>
    <w:rsid w:val="001A534F"/>
    <w:rsid w:val="001A5356"/>
    <w:rsid w:val="001A53B1"/>
    <w:rsid w:val="001A5425"/>
    <w:rsid w:val="001A547A"/>
    <w:rsid w:val="001A5611"/>
    <w:rsid w:val="001A5690"/>
    <w:rsid w:val="001A5819"/>
    <w:rsid w:val="001A59B5"/>
    <w:rsid w:val="001A59E9"/>
    <w:rsid w:val="001A5A1E"/>
    <w:rsid w:val="001A5A6B"/>
    <w:rsid w:val="001A5A6C"/>
    <w:rsid w:val="001A5B72"/>
    <w:rsid w:val="001A5BCC"/>
    <w:rsid w:val="001A5C9F"/>
    <w:rsid w:val="001A5D2D"/>
    <w:rsid w:val="001A5D3B"/>
    <w:rsid w:val="001A5E41"/>
    <w:rsid w:val="001A5E90"/>
    <w:rsid w:val="001A5F0B"/>
    <w:rsid w:val="001A5F70"/>
    <w:rsid w:val="001A5FF3"/>
    <w:rsid w:val="001A6042"/>
    <w:rsid w:val="001A61E8"/>
    <w:rsid w:val="001A61EB"/>
    <w:rsid w:val="001A620D"/>
    <w:rsid w:val="001A6235"/>
    <w:rsid w:val="001A626D"/>
    <w:rsid w:val="001A62F7"/>
    <w:rsid w:val="001A63AB"/>
    <w:rsid w:val="001A642B"/>
    <w:rsid w:val="001A64A2"/>
    <w:rsid w:val="001A6504"/>
    <w:rsid w:val="001A6519"/>
    <w:rsid w:val="001A6730"/>
    <w:rsid w:val="001A6744"/>
    <w:rsid w:val="001A6788"/>
    <w:rsid w:val="001A6924"/>
    <w:rsid w:val="001A69B4"/>
    <w:rsid w:val="001A6A65"/>
    <w:rsid w:val="001A6AFA"/>
    <w:rsid w:val="001A6B36"/>
    <w:rsid w:val="001A6BF1"/>
    <w:rsid w:val="001A6C87"/>
    <w:rsid w:val="001A6D04"/>
    <w:rsid w:val="001A6D61"/>
    <w:rsid w:val="001A6DFB"/>
    <w:rsid w:val="001A6E4E"/>
    <w:rsid w:val="001A6E5B"/>
    <w:rsid w:val="001A6E5D"/>
    <w:rsid w:val="001A6EA0"/>
    <w:rsid w:val="001A6EFB"/>
    <w:rsid w:val="001A6F70"/>
    <w:rsid w:val="001A6F93"/>
    <w:rsid w:val="001A7066"/>
    <w:rsid w:val="001A74CC"/>
    <w:rsid w:val="001A7578"/>
    <w:rsid w:val="001A75A7"/>
    <w:rsid w:val="001A7603"/>
    <w:rsid w:val="001A7722"/>
    <w:rsid w:val="001A774D"/>
    <w:rsid w:val="001A7766"/>
    <w:rsid w:val="001A77D3"/>
    <w:rsid w:val="001A7828"/>
    <w:rsid w:val="001A7831"/>
    <w:rsid w:val="001A788F"/>
    <w:rsid w:val="001A7908"/>
    <w:rsid w:val="001A7A1A"/>
    <w:rsid w:val="001A7A2A"/>
    <w:rsid w:val="001A7A75"/>
    <w:rsid w:val="001A7A85"/>
    <w:rsid w:val="001A7AE2"/>
    <w:rsid w:val="001A7BA8"/>
    <w:rsid w:val="001A7BB0"/>
    <w:rsid w:val="001A7C66"/>
    <w:rsid w:val="001A7CCB"/>
    <w:rsid w:val="001A7DC9"/>
    <w:rsid w:val="001A7DED"/>
    <w:rsid w:val="001A7EE8"/>
    <w:rsid w:val="001A7EF3"/>
    <w:rsid w:val="001A7F93"/>
    <w:rsid w:val="001A7FF9"/>
    <w:rsid w:val="001B0129"/>
    <w:rsid w:val="001B01D7"/>
    <w:rsid w:val="001B01F9"/>
    <w:rsid w:val="001B0245"/>
    <w:rsid w:val="001B02B1"/>
    <w:rsid w:val="001B02ED"/>
    <w:rsid w:val="001B039C"/>
    <w:rsid w:val="001B0478"/>
    <w:rsid w:val="001B048F"/>
    <w:rsid w:val="001B04F9"/>
    <w:rsid w:val="001B0510"/>
    <w:rsid w:val="001B05F8"/>
    <w:rsid w:val="001B062F"/>
    <w:rsid w:val="001B0653"/>
    <w:rsid w:val="001B06BE"/>
    <w:rsid w:val="001B073D"/>
    <w:rsid w:val="001B0797"/>
    <w:rsid w:val="001B0894"/>
    <w:rsid w:val="001B089C"/>
    <w:rsid w:val="001B09BB"/>
    <w:rsid w:val="001B09DC"/>
    <w:rsid w:val="001B09E4"/>
    <w:rsid w:val="001B0AFC"/>
    <w:rsid w:val="001B0B23"/>
    <w:rsid w:val="001B0B2C"/>
    <w:rsid w:val="001B0B6C"/>
    <w:rsid w:val="001B0C0A"/>
    <w:rsid w:val="001B0CBB"/>
    <w:rsid w:val="001B0CCE"/>
    <w:rsid w:val="001B0E06"/>
    <w:rsid w:val="001B0E3F"/>
    <w:rsid w:val="001B0E8D"/>
    <w:rsid w:val="001B0EFF"/>
    <w:rsid w:val="001B0F0F"/>
    <w:rsid w:val="001B0F69"/>
    <w:rsid w:val="001B0F8B"/>
    <w:rsid w:val="001B0F8F"/>
    <w:rsid w:val="001B0F9B"/>
    <w:rsid w:val="001B0FA2"/>
    <w:rsid w:val="001B0FF5"/>
    <w:rsid w:val="001B1018"/>
    <w:rsid w:val="001B104E"/>
    <w:rsid w:val="001B10EE"/>
    <w:rsid w:val="001B1137"/>
    <w:rsid w:val="001B114D"/>
    <w:rsid w:val="001B1170"/>
    <w:rsid w:val="001B1253"/>
    <w:rsid w:val="001B1261"/>
    <w:rsid w:val="001B128A"/>
    <w:rsid w:val="001B12C2"/>
    <w:rsid w:val="001B12D2"/>
    <w:rsid w:val="001B1349"/>
    <w:rsid w:val="001B13F3"/>
    <w:rsid w:val="001B1475"/>
    <w:rsid w:val="001B14D9"/>
    <w:rsid w:val="001B1511"/>
    <w:rsid w:val="001B15AE"/>
    <w:rsid w:val="001B15DC"/>
    <w:rsid w:val="001B15E5"/>
    <w:rsid w:val="001B1781"/>
    <w:rsid w:val="001B17C2"/>
    <w:rsid w:val="001B17E4"/>
    <w:rsid w:val="001B17EF"/>
    <w:rsid w:val="001B1925"/>
    <w:rsid w:val="001B1B4D"/>
    <w:rsid w:val="001B1C53"/>
    <w:rsid w:val="001B1CE2"/>
    <w:rsid w:val="001B1D9C"/>
    <w:rsid w:val="001B1DAE"/>
    <w:rsid w:val="001B1E24"/>
    <w:rsid w:val="001B1E5D"/>
    <w:rsid w:val="001B1F1A"/>
    <w:rsid w:val="001B1F9F"/>
    <w:rsid w:val="001B206A"/>
    <w:rsid w:val="001B2126"/>
    <w:rsid w:val="001B2131"/>
    <w:rsid w:val="001B2188"/>
    <w:rsid w:val="001B2192"/>
    <w:rsid w:val="001B21CB"/>
    <w:rsid w:val="001B2259"/>
    <w:rsid w:val="001B2315"/>
    <w:rsid w:val="001B2498"/>
    <w:rsid w:val="001B25CF"/>
    <w:rsid w:val="001B26B2"/>
    <w:rsid w:val="001B2771"/>
    <w:rsid w:val="001B298C"/>
    <w:rsid w:val="001B29EF"/>
    <w:rsid w:val="001B2B77"/>
    <w:rsid w:val="001B2C3A"/>
    <w:rsid w:val="001B2C62"/>
    <w:rsid w:val="001B2D62"/>
    <w:rsid w:val="001B2DD6"/>
    <w:rsid w:val="001B2DE5"/>
    <w:rsid w:val="001B2E18"/>
    <w:rsid w:val="001B2F0A"/>
    <w:rsid w:val="001B2F30"/>
    <w:rsid w:val="001B304F"/>
    <w:rsid w:val="001B3127"/>
    <w:rsid w:val="001B3189"/>
    <w:rsid w:val="001B3228"/>
    <w:rsid w:val="001B32D8"/>
    <w:rsid w:val="001B32EF"/>
    <w:rsid w:val="001B3353"/>
    <w:rsid w:val="001B33A6"/>
    <w:rsid w:val="001B33CB"/>
    <w:rsid w:val="001B34EF"/>
    <w:rsid w:val="001B374D"/>
    <w:rsid w:val="001B37A5"/>
    <w:rsid w:val="001B3995"/>
    <w:rsid w:val="001B39FC"/>
    <w:rsid w:val="001B3A06"/>
    <w:rsid w:val="001B3A4D"/>
    <w:rsid w:val="001B3AC5"/>
    <w:rsid w:val="001B3B0C"/>
    <w:rsid w:val="001B3B2E"/>
    <w:rsid w:val="001B3B82"/>
    <w:rsid w:val="001B3C97"/>
    <w:rsid w:val="001B3CA1"/>
    <w:rsid w:val="001B3D3F"/>
    <w:rsid w:val="001B3EC1"/>
    <w:rsid w:val="001B3FD4"/>
    <w:rsid w:val="001B4043"/>
    <w:rsid w:val="001B40AC"/>
    <w:rsid w:val="001B40E9"/>
    <w:rsid w:val="001B414F"/>
    <w:rsid w:val="001B41E5"/>
    <w:rsid w:val="001B43B1"/>
    <w:rsid w:val="001B4437"/>
    <w:rsid w:val="001B4552"/>
    <w:rsid w:val="001B45EB"/>
    <w:rsid w:val="001B4691"/>
    <w:rsid w:val="001B474D"/>
    <w:rsid w:val="001B483B"/>
    <w:rsid w:val="001B483C"/>
    <w:rsid w:val="001B4847"/>
    <w:rsid w:val="001B48C8"/>
    <w:rsid w:val="001B4957"/>
    <w:rsid w:val="001B49BA"/>
    <w:rsid w:val="001B4A0E"/>
    <w:rsid w:val="001B4A18"/>
    <w:rsid w:val="001B4A96"/>
    <w:rsid w:val="001B4ACC"/>
    <w:rsid w:val="001B4B19"/>
    <w:rsid w:val="001B4B7D"/>
    <w:rsid w:val="001B4BDE"/>
    <w:rsid w:val="001B4BF8"/>
    <w:rsid w:val="001B4CD4"/>
    <w:rsid w:val="001B4CDA"/>
    <w:rsid w:val="001B4D11"/>
    <w:rsid w:val="001B4D29"/>
    <w:rsid w:val="001B4D66"/>
    <w:rsid w:val="001B4DDE"/>
    <w:rsid w:val="001B4E21"/>
    <w:rsid w:val="001B4EB2"/>
    <w:rsid w:val="001B4F85"/>
    <w:rsid w:val="001B4F98"/>
    <w:rsid w:val="001B4F9F"/>
    <w:rsid w:val="001B504A"/>
    <w:rsid w:val="001B505D"/>
    <w:rsid w:val="001B50AC"/>
    <w:rsid w:val="001B510F"/>
    <w:rsid w:val="001B512B"/>
    <w:rsid w:val="001B5196"/>
    <w:rsid w:val="001B52DE"/>
    <w:rsid w:val="001B5373"/>
    <w:rsid w:val="001B548A"/>
    <w:rsid w:val="001B559B"/>
    <w:rsid w:val="001B5637"/>
    <w:rsid w:val="001B5674"/>
    <w:rsid w:val="001B586F"/>
    <w:rsid w:val="001B591D"/>
    <w:rsid w:val="001B59D2"/>
    <w:rsid w:val="001B59F7"/>
    <w:rsid w:val="001B5A26"/>
    <w:rsid w:val="001B5A3C"/>
    <w:rsid w:val="001B5A63"/>
    <w:rsid w:val="001B5B3F"/>
    <w:rsid w:val="001B5BCC"/>
    <w:rsid w:val="001B5C0A"/>
    <w:rsid w:val="001B5C1D"/>
    <w:rsid w:val="001B5C96"/>
    <w:rsid w:val="001B5CBE"/>
    <w:rsid w:val="001B5D80"/>
    <w:rsid w:val="001B5D86"/>
    <w:rsid w:val="001B5DC5"/>
    <w:rsid w:val="001B5DFE"/>
    <w:rsid w:val="001B5EFE"/>
    <w:rsid w:val="001B5F0F"/>
    <w:rsid w:val="001B5F2C"/>
    <w:rsid w:val="001B5F99"/>
    <w:rsid w:val="001B5F9C"/>
    <w:rsid w:val="001B606D"/>
    <w:rsid w:val="001B60BF"/>
    <w:rsid w:val="001B60DB"/>
    <w:rsid w:val="001B614A"/>
    <w:rsid w:val="001B61C9"/>
    <w:rsid w:val="001B61E7"/>
    <w:rsid w:val="001B626F"/>
    <w:rsid w:val="001B62AE"/>
    <w:rsid w:val="001B62D6"/>
    <w:rsid w:val="001B6395"/>
    <w:rsid w:val="001B6488"/>
    <w:rsid w:val="001B6513"/>
    <w:rsid w:val="001B652A"/>
    <w:rsid w:val="001B65A6"/>
    <w:rsid w:val="001B65ED"/>
    <w:rsid w:val="001B65EE"/>
    <w:rsid w:val="001B66EF"/>
    <w:rsid w:val="001B6728"/>
    <w:rsid w:val="001B6759"/>
    <w:rsid w:val="001B677F"/>
    <w:rsid w:val="001B679B"/>
    <w:rsid w:val="001B68FC"/>
    <w:rsid w:val="001B6950"/>
    <w:rsid w:val="001B6966"/>
    <w:rsid w:val="001B6AAF"/>
    <w:rsid w:val="001B6BB5"/>
    <w:rsid w:val="001B6BD8"/>
    <w:rsid w:val="001B6BEA"/>
    <w:rsid w:val="001B6C61"/>
    <w:rsid w:val="001B6C66"/>
    <w:rsid w:val="001B6D11"/>
    <w:rsid w:val="001B6DDE"/>
    <w:rsid w:val="001B6E5F"/>
    <w:rsid w:val="001B6EC7"/>
    <w:rsid w:val="001B701D"/>
    <w:rsid w:val="001B7149"/>
    <w:rsid w:val="001B71BA"/>
    <w:rsid w:val="001B71E8"/>
    <w:rsid w:val="001B7249"/>
    <w:rsid w:val="001B7326"/>
    <w:rsid w:val="001B74C0"/>
    <w:rsid w:val="001B74C6"/>
    <w:rsid w:val="001B74F1"/>
    <w:rsid w:val="001B7562"/>
    <w:rsid w:val="001B75A1"/>
    <w:rsid w:val="001B76C8"/>
    <w:rsid w:val="001B7702"/>
    <w:rsid w:val="001B78CE"/>
    <w:rsid w:val="001B7903"/>
    <w:rsid w:val="001B7906"/>
    <w:rsid w:val="001B790E"/>
    <w:rsid w:val="001B7910"/>
    <w:rsid w:val="001B7950"/>
    <w:rsid w:val="001B79A1"/>
    <w:rsid w:val="001B7B67"/>
    <w:rsid w:val="001B7B72"/>
    <w:rsid w:val="001B7B7C"/>
    <w:rsid w:val="001B7B9D"/>
    <w:rsid w:val="001B7BAE"/>
    <w:rsid w:val="001B7CBE"/>
    <w:rsid w:val="001B7DB3"/>
    <w:rsid w:val="001B7E10"/>
    <w:rsid w:val="001B7E65"/>
    <w:rsid w:val="001B7EB3"/>
    <w:rsid w:val="001B7F29"/>
    <w:rsid w:val="001B7F3A"/>
    <w:rsid w:val="001B7F57"/>
    <w:rsid w:val="001C0073"/>
    <w:rsid w:val="001C009F"/>
    <w:rsid w:val="001C00CA"/>
    <w:rsid w:val="001C00D4"/>
    <w:rsid w:val="001C01D7"/>
    <w:rsid w:val="001C01F4"/>
    <w:rsid w:val="001C0215"/>
    <w:rsid w:val="001C0221"/>
    <w:rsid w:val="001C02A7"/>
    <w:rsid w:val="001C02C2"/>
    <w:rsid w:val="001C02DB"/>
    <w:rsid w:val="001C031A"/>
    <w:rsid w:val="001C039B"/>
    <w:rsid w:val="001C03A3"/>
    <w:rsid w:val="001C0439"/>
    <w:rsid w:val="001C044E"/>
    <w:rsid w:val="001C049E"/>
    <w:rsid w:val="001C04E7"/>
    <w:rsid w:val="001C04FD"/>
    <w:rsid w:val="001C0616"/>
    <w:rsid w:val="001C0635"/>
    <w:rsid w:val="001C066F"/>
    <w:rsid w:val="001C067D"/>
    <w:rsid w:val="001C0687"/>
    <w:rsid w:val="001C06B8"/>
    <w:rsid w:val="001C06ED"/>
    <w:rsid w:val="001C07B5"/>
    <w:rsid w:val="001C08FE"/>
    <w:rsid w:val="001C0947"/>
    <w:rsid w:val="001C0A06"/>
    <w:rsid w:val="001C0A37"/>
    <w:rsid w:val="001C0B29"/>
    <w:rsid w:val="001C0B45"/>
    <w:rsid w:val="001C0B7C"/>
    <w:rsid w:val="001C0C0F"/>
    <w:rsid w:val="001C0D73"/>
    <w:rsid w:val="001C0D9F"/>
    <w:rsid w:val="001C0E2A"/>
    <w:rsid w:val="001C0E2C"/>
    <w:rsid w:val="001C0E3F"/>
    <w:rsid w:val="001C0EC2"/>
    <w:rsid w:val="001C0F04"/>
    <w:rsid w:val="001C0F3B"/>
    <w:rsid w:val="001C1009"/>
    <w:rsid w:val="001C10E7"/>
    <w:rsid w:val="001C1130"/>
    <w:rsid w:val="001C117B"/>
    <w:rsid w:val="001C11FF"/>
    <w:rsid w:val="001C126E"/>
    <w:rsid w:val="001C13B1"/>
    <w:rsid w:val="001C13D6"/>
    <w:rsid w:val="001C1421"/>
    <w:rsid w:val="001C1438"/>
    <w:rsid w:val="001C1495"/>
    <w:rsid w:val="001C150D"/>
    <w:rsid w:val="001C1514"/>
    <w:rsid w:val="001C1533"/>
    <w:rsid w:val="001C1546"/>
    <w:rsid w:val="001C15A7"/>
    <w:rsid w:val="001C1783"/>
    <w:rsid w:val="001C17C0"/>
    <w:rsid w:val="001C1823"/>
    <w:rsid w:val="001C1843"/>
    <w:rsid w:val="001C188C"/>
    <w:rsid w:val="001C18A6"/>
    <w:rsid w:val="001C18AF"/>
    <w:rsid w:val="001C18C8"/>
    <w:rsid w:val="001C190F"/>
    <w:rsid w:val="001C1989"/>
    <w:rsid w:val="001C1A31"/>
    <w:rsid w:val="001C1A60"/>
    <w:rsid w:val="001C1A6B"/>
    <w:rsid w:val="001C1AA6"/>
    <w:rsid w:val="001C1AC8"/>
    <w:rsid w:val="001C1B30"/>
    <w:rsid w:val="001C1B33"/>
    <w:rsid w:val="001C1B46"/>
    <w:rsid w:val="001C1D4B"/>
    <w:rsid w:val="001C1DAA"/>
    <w:rsid w:val="001C1EAA"/>
    <w:rsid w:val="001C1EB3"/>
    <w:rsid w:val="001C1ECE"/>
    <w:rsid w:val="001C20B4"/>
    <w:rsid w:val="001C220D"/>
    <w:rsid w:val="001C23BA"/>
    <w:rsid w:val="001C23C3"/>
    <w:rsid w:val="001C250C"/>
    <w:rsid w:val="001C2525"/>
    <w:rsid w:val="001C2606"/>
    <w:rsid w:val="001C2621"/>
    <w:rsid w:val="001C274F"/>
    <w:rsid w:val="001C27F1"/>
    <w:rsid w:val="001C2874"/>
    <w:rsid w:val="001C29BD"/>
    <w:rsid w:val="001C2A96"/>
    <w:rsid w:val="001C2B6D"/>
    <w:rsid w:val="001C2BA0"/>
    <w:rsid w:val="001C2BCC"/>
    <w:rsid w:val="001C2C0F"/>
    <w:rsid w:val="001C2D31"/>
    <w:rsid w:val="001C2D62"/>
    <w:rsid w:val="001C2E33"/>
    <w:rsid w:val="001C2E3C"/>
    <w:rsid w:val="001C2E3E"/>
    <w:rsid w:val="001C2E48"/>
    <w:rsid w:val="001C2ED0"/>
    <w:rsid w:val="001C2F64"/>
    <w:rsid w:val="001C3061"/>
    <w:rsid w:val="001C3204"/>
    <w:rsid w:val="001C3235"/>
    <w:rsid w:val="001C32AA"/>
    <w:rsid w:val="001C331A"/>
    <w:rsid w:val="001C33C8"/>
    <w:rsid w:val="001C34E4"/>
    <w:rsid w:val="001C352C"/>
    <w:rsid w:val="001C354A"/>
    <w:rsid w:val="001C3596"/>
    <w:rsid w:val="001C3615"/>
    <w:rsid w:val="001C367A"/>
    <w:rsid w:val="001C36AF"/>
    <w:rsid w:val="001C36B3"/>
    <w:rsid w:val="001C3754"/>
    <w:rsid w:val="001C37F3"/>
    <w:rsid w:val="001C3871"/>
    <w:rsid w:val="001C38E5"/>
    <w:rsid w:val="001C3921"/>
    <w:rsid w:val="001C39E1"/>
    <w:rsid w:val="001C3A46"/>
    <w:rsid w:val="001C3A7B"/>
    <w:rsid w:val="001C3C59"/>
    <w:rsid w:val="001C3C98"/>
    <w:rsid w:val="001C3C99"/>
    <w:rsid w:val="001C3CB8"/>
    <w:rsid w:val="001C3CBC"/>
    <w:rsid w:val="001C3D55"/>
    <w:rsid w:val="001C3DA6"/>
    <w:rsid w:val="001C3DAD"/>
    <w:rsid w:val="001C3E43"/>
    <w:rsid w:val="001C3F27"/>
    <w:rsid w:val="001C3FA3"/>
    <w:rsid w:val="001C403D"/>
    <w:rsid w:val="001C4071"/>
    <w:rsid w:val="001C40C0"/>
    <w:rsid w:val="001C4124"/>
    <w:rsid w:val="001C412E"/>
    <w:rsid w:val="001C4134"/>
    <w:rsid w:val="001C4159"/>
    <w:rsid w:val="001C4234"/>
    <w:rsid w:val="001C426F"/>
    <w:rsid w:val="001C435D"/>
    <w:rsid w:val="001C437B"/>
    <w:rsid w:val="001C44EE"/>
    <w:rsid w:val="001C468E"/>
    <w:rsid w:val="001C47FA"/>
    <w:rsid w:val="001C49E6"/>
    <w:rsid w:val="001C4AB4"/>
    <w:rsid w:val="001C4ABC"/>
    <w:rsid w:val="001C4AD7"/>
    <w:rsid w:val="001C4BD9"/>
    <w:rsid w:val="001C4C32"/>
    <w:rsid w:val="001C4C72"/>
    <w:rsid w:val="001C4D85"/>
    <w:rsid w:val="001C4F55"/>
    <w:rsid w:val="001C4FB2"/>
    <w:rsid w:val="001C5038"/>
    <w:rsid w:val="001C5136"/>
    <w:rsid w:val="001C51C6"/>
    <w:rsid w:val="001C5322"/>
    <w:rsid w:val="001C5362"/>
    <w:rsid w:val="001C53D0"/>
    <w:rsid w:val="001C53E2"/>
    <w:rsid w:val="001C548B"/>
    <w:rsid w:val="001C54A5"/>
    <w:rsid w:val="001C5513"/>
    <w:rsid w:val="001C5571"/>
    <w:rsid w:val="001C5595"/>
    <w:rsid w:val="001C5723"/>
    <w:rsid w:val="001C57CD"/>
    <w:rsid w:val="001C5841"/>
    <w:rsid w:val="001C58CF"/>
    <w:rsid w:val="001C5902"/>
    <w:rsid w:val="001C59FC"/>
    <w:rsid w:val="001C5A18"/>
    <w:rsid w:val="001C5B4E"/>
    <w:rsid w:val="001C5BEE"/>
    <w:rsid w:val="001C5BFF"/>
    <w:rsid w:val="001C5C8C"/>
    <w:rsid w:val="001C5D2D"/>
    <w:rsid w:val="001C5E70"/>
    <w:rsid w:val="001C5EAF"/>
    <w:rsid w:val="001C5F21"/>
    <w:rsid w:val="001C5F63"/>
    <w:rsid w:val="001C5F9B"/>
    <w:rsid w:val="001C6031"/>
    <w:rsid w:val="001C6036"/>
    <w:rsid w:val="001C60D7"/>
    <w:rsid w:val="001C6127"/>
    <w:rsid w:val="001C6170"/>
    <w:rsid w:val="001C617E"/>
    <w:rsid w:val="001C649D"/>
    <w:rsid w:val="001C64F4"/>
    <w:rsid w:val="001C6539"/>
    <w:rsid w:val="001C65A5"/>
    <w:rsid w:val="001C660F"/>
    <w:rsid w:val="001C6667"/>
    <w:rsid w:val="001C6668"/>
    <w:rsid w:val="001C66AF"/>
    <w:rsid w:val="001C66B8"/>
    <w:rsid w:val="001C673D"/>
    <w:rsid w:val="001C673F"/>
    <w:rsid w:val="001C6783"/>
    <w:rsid w:val="001C6807"/>
    <w:rsid w:val="001C6826"/>
    <w:rsid w:val="001C685E"/>
    <w:rsid w:val="001C690E"/>
    <w:rsid w:val="001C69F5"/>
    <w:rsid w:val="001C6A06"/>
    <w:rsid w:val="001C6A6E"/>
    <w:rsid w:val="001C6ACB"/>
    <w:rsid w:val="001C6AE2"/>
    <w:rsid w:val="001C6B0E"/>
    <w:rsid w:val="001C6BD9"/>
    <w:rsid w:val="001C6C14"/>
    <w:rsid w:val="001C6C6A"/>
    <w:rsid w:val="001C6CA9"/>
    <w:rsid w:val="001C6CC6"/>
    <w:rsid w:val="001C6E80"/>
    <w:rsid w:val="001C6F83"/>
    <w:rsid w:val="001C6FEE"/>
    <w:rsid w:val="001C7208"/>
    <w:rsid w:val="001C727B"/>
    <w:rsid w:val="001C7317"/>
    <w:rsid w:val="001C7494"/>
    <w:rsid w:val="001C74CE"/>
    <w:rsid w:val="001C74EF"/>
    <w:rsid w:val="001C752A"/>
    <w:rsid w:val="001C7592"/>
    <w:rsid w:val="001C7670"/>
    <w:rsid w:val="001C76E3"/>
    <w:rsid w:val="001C776B"/>
    <w:rsid w:val="001C7772"/>
    <w:rsid w:val="001C77A3"/>
    <w:rsid w:val="001C77AF"/>
    <w:rsid w:val="001C77CA"/>
    <w:rsid w:val="001C78AC"/>
    <w:rsid w:val="001C78F9"/>
    <w:rsid w:val="001C791B"/>
    <w:rsid w:val="001C7A09"/>
    <w:rsid w:val="001C7A0D"/>
    <w:rsid w:val="001C7A6D"/>
    <w:rsid w:val="001C7AF0"/>
    <w:rsid w:val="001C7B0F"/>
    <w:rsid w:val="001C7B2D"/>
    <w:rsid w:val="001C7C6E"/>
    <w:rsid w:val="001C7CF5"/>
    <w:rsid w:val="001C7D10"/>
    <w:rsid w:val="001C7D44"/>
    <w:rsid w:val="001C7D4B"/>
    <w:rsid w:val="001C7D80"/>
    <w:rsid w:val="001C7E1F"/>
    <w:rsid w:val="001C7E56"/>
    <w:rsid w:val="001C7EB0"/>
    <w:rsid w:val="001C7ED1"/>
    <w:rsid w:val="001C7F05"/>
    <w:rsid w:val="001C7F2F"/>
    <w:rsid w:val="001C7FED"/>
    <w:rsid w:val="001D0015"/>
    <w:rsid w:val="001D007D"/>
    <w:rsid w:val="001D0086"/>
    <w:rsid w:val="001D00D2"/>
    <w:rsid w:val="001D0176"/>
    <w:rsid w:val="001D01DB"/>
    <w:rsid w:val="001D0297"/>
    <w:rsid w:val="001D036D"/>
    <w:rsid w:val="001D03B3"/>
    <w:rsid w:val="001D0410"/>
    <w:rsid w:val="001D04D5"/>
    <w:rsid w:val="001D04D9"/>
    <w:rsid w:val="001D04DB"/>
    <w:rsid w:val="001D056C"/>
    <w:rsid w:val="001D0724"/>
    <w:rsid w:val="001D0736"/>
    <w:rsid w:val="001D07ED"/>
    <w:rsid w:val="001D088A"/>
    <w:rsid w:val="001D0910"/>
    <w:rsid w:val="001D091A"/>
    <w:rsid w:val="001D0A91"/>
    <w:rsid w:val="001D0ACB"/>
    <w:rsid w:val="001D0ADA"/>
    <w:rsid w:val="001D0B1F"/>
    <w:rsid w:val="001D0B84"/>
    <w:rsid w:val="001D0C34"/>
    <w:rsid w:val="001D0C82"/>
    <w:rsid w:val="001D0CA4"/>
    <w:rsid w:val="001D0D23"/>
    <w:rsid w:val="001D0D29"/>
    <w:rsid w:val="001D0D4D"/>
    <w:rsid w:val="001D0D96"/>
    <w:rsid w:val="001D0DCB"/>
    <w:rsid w:val="001D0DE8"/>
    <w:rsid w:val="001D0E7A"/>
    <w:rsid w:val="001D0ED5"/>
    <w:rsid w:val="001D0F2D"/>
    <w:rsid w:val="001D0FD1"/>
    <w:rsid w:val="001D1019"/>
    <w:rsid w:val="001D104E"/>
    <w:rsid w:val="001D1140"/>
    <w:rsid w:val="001D117C"/>
    <w:rsid w:val="001D11CD"/>
    <w:rsid w:val="001D11EA"/>
    <w:rsid w:val="001D1265"/>
    <w:rsid w:val="001D126A"/>
    <w:rsid w:val="001D1299"/>
    <w:rsid w:val="001D12B9"/>
    <w:rsid w:val="001D139D"/>
    <w:rsid w:val="001D14B6"/>
    <w:rsid w:val="001D14ED"/>
    <w:rsid w:val="001D1512"/>
    <w:rsid w:val="001D1513"/>
    <w:rsid w:val="001D1529"/>
    <w:rsid w:val="001D1577"/>
    <w:rsid w:val="001D15E5"/>
    <w:rsid w:val="001D15EC"/>
    <w:rsid w:val="001D161F"/>
    <w:rsid w:val="001D172F"/>
    <w:rsid w:val="001D1823"/>
    <w:rsid w:val="001D182F"/>
    <w:rsid w:val="001D188D"/>
    <w:rsid w:val="001D18C8"/>
    <w:rsid w:val="001D19B5"/>
    <w:rsid w:val="001D1A06"/>
    <w:rsid w:val="001D1A85"/>
    <w:rsid w:val="001D1B07"/>
    <w:rsid w:val="001D1C9A"/>
    <w:rsid w:val="001D1CD7"/>
    <w:rsid w:val="001D1D37"/>
    <w:rsid w:val="001D1D8A"/>
    <w:rsid w:val="001D1E19"/>
    <w:rsid w:val="001D1F56"/>
    <w:rsid w:val="001D2075"/>
    <w:rsid w:val="001D2084"/>
    <w:rsid w:val="001D20D9"/>
    <w:rsid w:val="001D22D2"/>
    <w:rsid w:val="001D2371"/>
    <w:rsid w:val="001D23C1"/>
    <w:rsid w:val="001D23CA"/>
    <w:rsid w:val="001D246A"/>
    <w:rsid w:val="001D24E3"/>
    <w:rsid w:val="001D2515"/>
    <w:rsid w:val="001D257D"/>
    <w:rsid w:val="001D273C"/>
    <w:rsid w:val="001D2849"/>
    <w:rsid w:val="001D2862"/>
    <w:rsid w:val="001D2A4A"/>
    <w:rsid w:val="001D2A71"/>
    <w:rsid w:val="001D2B6E"/>
    <w:rsid w:val="001D2C81"/>
    <w:rsid w:val="001D2CA6"/>
    <w:rsid w:val="001D2D2B"/>
    <w:rsid w:val="001D2DFA"/>
    <w:rsid w:val="001D2FF4"/>
    <w:rsid w:val="001D30D0"/>
    <w:rsid w:val="001D3165"/>
    <w:rsid w:val="001D31A6"/>
    <w:rsid w:val="001D323A"/>
    <w:rsid w:val="001D3282"/>
    <w:rsid w:val="001D3409"/>
    <w:rsid w:val="001D344D"/>
    <w:rsid w:val="001D348C"/>
    <w:rsid w:val="001D3494"/>
    <w:rsid w:val="001D3516"/>
    <w:rsid w:val="001D35A3"/>
    <w:rsid w:val="001D35FC"/>
    <w:rsid w:val="001D360C"/>
    <w:rsid w:val="001D3615"/>
    <w:rsid w:val="001D3636"/>
    <w:rsid w:val="001D373E"/>
    <w:rsid w:val="001D3844"/>
    <w:rsid w:val="001D38C8"/>
    <w:rsid w:val="001D3917"/>
    <w:rsid w:val="001D391C"/>
    <w:rsid w:val="001D3975"/>
    <w:rsid w:val="001D39E6"/>
    <w:rsid w:val="001D3B43"/>
    <w:rsid w:val="001D3BA9"/>
    <w:rsid w:val="001D3BB9"/>
    <w:rsid w:val="001D3C79"/>
    <w:rsid w:val="001D3C8F"/>
    <w:rsid w:val="001D3CBC"/>
    <w:rsid w:val="001D3CBE"/>
    <w:rsid w:val="001D3D4F"/>
    <w:rsid w:val="001D3DD5"/>
    <w:rsid w:val="001D3F20"/>
    <w:rsid w:val="001D4134"/>
    <w:rsid w:val="001D415F"/>
    <w:rsid w:val="001D4173"/>
    <w:rsid w:val="001D417E"/>
    <w:rsid w:val="001D41C3"/>
    <w:rsid w:val="001D41FA"/>
    <w:rsid w:val="001D432A"/>
    <w:rsid w:val="001D43BD"/>
    <w:rsid w:val="001D43F9"/>
    <w:rsid w:val="001D445D"/>
    <w:rsid w:val="001D4469"/>
    <w:rsid w:val="001D44D6"/>
    <w:rsid w:val="001D4560"/>
    <w:rsid w:val="001D45A6"/>
    <w:rsid w:val="001D478B"/>
    <w:rsid w:val="001D4794"/>
    <w:rsid w:val="001D483D"/>
    <w:rsid w:val="001D4A51"/>
    <w:rsid w:val="001D4A59"/>
    <w:rsid w:val="001D4A6D"/>
    <w:rsid w:val="001D4A97"/>
    <w:rsid w:val="001D4B57"/>
    <w:rsid w:val="001D4B5F"/>
    <w:rsid w:val="001D4C08"/>
    <w:rsid w:val="001D4CB4"/>
    <w:rsid w:val="001D4D1C"/>
    <w:rsid w:val="001D4E03"/>
    <w:rsid w:val="001D4E5D"/>
    <w:rsid w:val="001D4EA0"/>
    <w:rsid w:val="001D525F"/>
    <w:rsid w:val="001D5293"/>
    <w:rsid w:val="001D532F"/>
    <w:rsid w:val="001D5332"/>
    <w:rsid w:val="001D540A"/>
    <w:rsid w:val="001D5480"/>
    <w:rsid w:val="001D54F5"/>
    <w:rsid w:val="001D5530"/>
    <w:rsid w:val="001D55C9"/>
    <w:rsid w:val="001D5657"/>
    <w:rsid w:val="001D5769"/>
    <w:rsid w:val="001D5830"/>
    <w:rsid w:val="001D5849"/>
    <w:rsid w:val="001D59C5"/>
    <w:rsid w:val="001D5A89"/>
    <w:rsid w:val="001D5B1E"/>
    <w:rsid w:val="001D5B42"/>
    <w:rsid w:val="001D5C13"/>
    <w:rsid w:val="001D5DA2"/>
    <w:rsid w:val="001D5E70"/>
    <w:rsid w:val="001D5EA3"/>
    <w:rsid w:val="001D5F66"/>
    <w:rsid w:val="001D60FF"/>
    <w:rsid w:val="001D6158"/>
    <w:rsid w:val="001D6176"/>
    <w:rsid w:val="001D61C9"/>
    <w:rsid w:val="001D6245"/>
    <w:rsid w:val="001D6258"/>
    <w:rsid w:val="001D626B"/>
    <w:rsid w:val="001D626F"/>
    <w:rsid w:val="001D627A"/>
    <w:rsid w:val="001D6297"/>
    <w:rsid w:val="001D62A1"/>
    <w:rsid w:val="001D62CD"/>
    <w:rsid w:val="001D62D8"/>
    <w:rsid w:val="001D6302"/>
    <w:rsid w:val="001D6331"/>
    <w:rsid w:val="001D633E"/>
    <w:rsid w:val="001D6454"/>
    <w:rsid w:val="001D6560"/>
    <w:rsid w:val="001D65E6"/>
    <w:rsid w:val="001D6631"/>
    <w:rsid w:val="001D66BE"/>
    <w:rsid w:val="001D66D0"/>
    <w:rsid w:val="001D672D"/>
    <w:rsid w:val="001D6797"/>
    <w:rsid w:val="001D67F6"/>
    <w:rsid w:val="001D6858"/>
    <w:rsid w:val="001D68A4"/>
    <w:rsid w:val="001D68CF"/>
    <w:rsid w:val="001D6A56"/>
    <w:rsid w:val="001D6A90"/>
    <w:rsid w:val="001D6AA9"/>
    <w:rsid w:val="001D6B33"/>
    <w:rsid w:val="001D6DE0"/>
    <w:rsid w:val="001D6DEB"/>
    <w:rsid w:val="001D6E8F"/>
    <w:rsid w:val="001D6F81"/>
    <w:rsid w:val="001D706F"/>
    <w:rsid w:val="001D7076"/>
    <w:rsid w:val="001D7087"/>
    <w:rsid w:val="001D710E"/>
    <w:rsid w:val="001D7143"/>
    <w:rsid w:val="001D71EA"/>
    <w:rsid w:val="001D720D"/>
    <w:rsid w:val="001D721A"/>
    <w:rsid w:val="001D7368"/>
    <w:rsid w:val="001D73C2"/>
    <w:rsid w:val="001D744C"/>
    <w:rsid w:val="001D74D8"/>
    <w:rsid w:val="001D7533"/>
    <w:rsid w:val="001D7558"/>
    <w:rsid w:val="001D75F2"/>
    <w:rsid w:val="001D76F0"/>
    <w:rsid w:val="001D770D"/>
    <w:rsid w:val="001D7718"/>
    <w:rsid w:val="001D773F"/>
    <w:rsid w:val="001D77AE"/>
    <w:rsid w:val="001D77E1"/>
    <w:rsid w:val="001D780D"/>
    <w:rsid w:val="001D7A43"/>
    <w:rsid w:val="001D7A75"/>
    <w:rsid w:val="001D7A82"/>
    <w:rsid w:val="001D7B44"/>
    <w:rsid w:val="001D7BC6"/>
    <w:rsid w:val="001D7D9F"/>
    <w:rsid w:val="001D7DBC"/>
    <w:rsid w:val="001D7E2F"/>
    <w:rsid w:val="001D7E3E"/>
    <w:rsid w:val="001D7ECD"/>
    <w:rsid w:val="001D7ED6"/>
    <w:rsid w:val="001D7F0A"/>
    <w:rsid w:val="001E0007"/>
    <w:rsid w:val="001E0011"/>
    <w:rsid w:val="001E0013"/>
    <w:rsid w:val="001E007B"/>
    <w:rsid w:val="001E00AD"/>
    <w:rsid w:val="001E00C7"/>
    <w:rsid w:val="001E01AB"/>
    <w:rsid w:val="001E0241"/>
    <w:rsid w:val="001E0283"/>
    <w:rsid w:val="001E028D"/>
    <w:rsid w:val="001E02C5"/>
    <w:rsid w:val="001E0311"/>
    <w:rsid w:val="001E03A7"/>
    <w:rsid w:val="001E03F9"/>
    <w:rsid w:val="001E04AB"/>
    <w:rsid w:val="001E04F4"/>
    <w:rsid w:val="001E0585"/>
    <w:rsid w:val="001E05C8"/>
    <w:rsid w:val="001E0640"/>
    <w:rsid w:val="001E06B4"/>
    <w:rsid w:val="001E074E"/>
    <w:rsid w:val="001E07AA"/>
    <w:rsid w:val="001E0828"/>
    <w:rsid w:val="001E0A9B"/>
    <w:rsid w:val="001E0B0E"/>
    <w:rsid w:val="001E0B11"/>
    <w:rsid w:val="001E0BA0"/>
    <w:rsid w:val="001E0BC4"/>
    <w:rsid w:val="001E0C3F"/>
    <w:rsid w:val="001E0C76"/>
    <w:rsid w:val="001E0D34"/>
    <w:rsid w:val="001E0D48"/>
    <w:rsid w:val="001E0F34"/>
    <w:rsid w:val="001E0F67"/>
    <w:rsid w:val="001E0FD8"/>
    <w:rsid w:val="001E0FE9"/>
    <w:rsid w:val="001E1044"/>
    <w:rsid w:val="001E1249"/>
    <w:rsid w:val="001E133B"/>
    <w:rsid w:val="001E13CF"/>
    <w:rsid w:val="001E1453"/>
    <w:rsid w:val="001E147C"/>
    <w:rsid w:val="001E1503"/>
    <w:rsid w:val="001E153D"/>
    <w:rsid w:val="001E155B"/>
    <w:rsid w:val="001E15C4"/>
    <w:rsid w:val="001E15E3"/>
    <w:rsid w:val="001E16E6"/>
    <w:rsid w:val="001E16EF"/>
    <w:rsid w:val="001E16FC"/>
    <w:rsid w:val="001E1700"/>
    <w:rsid w:val="001E171D"/>
    <w:rsid w:val="001E17E8"/>
    <w:rsid w:val="001E18C6"/>
    <w:rsid w:val="001E1A04"/>
    <w:rsid w:val="001E1A05"/>
    <w:rsid w:val="001E1A16"/>
    <w:rsid w:val="001E1A1A"/>
    <w:rsid w:val="001E1A37"/>
    <w:rsid w:val="001E1A56"/>
    <w:rsid w:val="001E1B27"/>
    <w:rsid w:val="001E1BF5"/>
    <w:rsid w:val="001E1C27"/>
    <w:rsid w:val="001E1C75"/>
    <w:rsid w:val="001E1D5E"/>
    <w:rsid w:val="001E1E42"/>
    <w:rsid w:val="001E1ED0"/>
    <w:rsid w:val="001E2186"/>
    <w:rsid w:val="001E2289"/>
    <w:rsid w:val="001E23A9"/>
    <w:rsid w:val="001E242A"/>
    <w:rsid w:val="001E249A"/>
    <w:rsid w:val="001E249E"/>
    <w:rsid w:val="001E2546"/>
    <w:rsid w:val="001E2687"/>
    <w:rsid w:val="001E26D1"/>
    <w:rsid w:val="001E2925"/>
    <w:rsid w:val="001E2935"/>
    <w:rsid w:val="001E2974"/>
    <w:rsid w:val="001E2977"/>
    <w:rsid w:val="001E2A52"/>
    <w:rsid w:val="001E2B34"/>
    <w:rsid w:val="001E2B4E"/>
    <w:rsid w:val="001E2B61"/>
    <w:rsid w:val="001E2BEA"/>
    <w:rsid w:val="001E2C6D"/>
    <w:rsid w:val="001E2D57"/>
    <w:rsid w:val="001E2D92"/>
    <w:rsid w:val="001E2DAC"/>
    <w:rsid w:val="001E2DBB"/>
    <w:rsid w:val="001E2DE5"/>
    <w:rsid w:val="001E2E63"/>
    <w:rsid w:val="001E2E72"/>
    <w:rsid w:val="001E2E76"/>
    <w:rsid w:val="001E2EA9"/>
    <w:rsid w:val="001E2ED2"/>
    <w:rsid w:val="001E2F37"/>
    <w:rsid w:val="001E2F58"/>
    <w:rsid w:val="001E2F92"/>
    <w:rsid w:val="001E301F"/>
    <w:rsid w:val="001E30B1"/>
    <w:rsid w:val="001E3184"/>
    <w:rsid w:val="001E3195"/>
    <w:rsid w:val="001E31E9"/>
    <w:rsid w:val="001E32EA"/>
    <w:rsid w:val="001E3447"/>
    <w:rsid w:val="001E3457"/>
    <w:rsid w:val="001E34B9"/>
    <w:rsid w:val="001E3559"/>
    <w:rsid w:val="001E35D3"/>
    <w:rsid w:val="001E3632"/>
    <w:rsid w:val="001E3648"/>
    <w:rsid w:val="001E3715"/>
    <w:rsid w:val="001E3782"/>
    <w:rsid w:val="001E37E2"/>
    <w:rsid w:val="001E380B"/>
    <w:rsid w:val="001E3868"/>
    <w:rsid w:val="001E38B2"/>
    <w:rsid w:val="001E3A86"/>
    <w:rsid w:val="001E3A91"/>
    <w:rsid w:val="001E3BC6"/>
    <w:rsid w:val="001E3BE2"/>
    <w:rsid w:val="001E3C24"/>
    <w:rsid w:val="001E3C26"/>
    <w:rsid w:val="001E3DF4"/>
    <w:rsid w:val="001E3E6E"/>
    <w:rsid w:val="001E3E8B"/>
    <w:rsid w:val="001E3ECA"/>
    <w:rsid w:val="001E3F44"/>
    <w:rsid w:val="001E3FF0"/>
    <w:rsid w:val="001E4036"/>
    <w:rsid w:val="001E4138"/>
    <w:rsid w:val="001E41C4"/>
    <w:rsid w:val="001E42EC"/>
    <w:rsid w:val="001E4370"/>
    <w:rsid w:val="001E439A"/>
    <w:rsid w:val="001E4442"/>
    <w:rsid w:val="001E452B"/>
    <w:rsid w:val="001E460B"/>
    <w:rsid w:val="001E476D"/>
    <w:rsid w:val="001E479A"/>
    <w:rsid w:val="001E47E3"/>
    <w:rsid w:val="001E4809"/>
    <w:rsid w:val="001E48DF"/>
    <w:rsid w:val="001E49AD"/>
    <w:rsid w:val="001E49D4"/>
    <w:rsid w:val="001E4B00"/>
    <w:rsid w:val="001E4C2E"/>
    <w:rsid w:val="001E4D18"/>
    <w:rsid w:val="001E4D64"/>
    <w:rsid w:val="001E4EFA"/>
    <w:rsid w:val="001E4FFA"/>
    <w:rsid w:val="001E503C"/>
    <w:rsid w:val="001E51B8"/>
    <w:rsid w:val="001E51C4"/>
    <w:rsid w:val="001E51EE"/>
    <w:rsid w:val="001E52BF"/>
    <w:rsid w:val="001E54A1"/>
    <w:rsid w:val="001E55DF"/>
    <w:rsid w:val="001E56C7"/>
    <w:rsid w:val="001E5753"/>
    <w:rsid w:val="001E5C15"/>
    <w:rsid w:val="001E5CD6"/>
    <w:rsid w:val="001E5F00"/>
    <w:rsid w:val="001E5FA7"/>
    <w:rsid w:val="001E5FB4"/>
    <w:rsid w:val="001E61F5"/>
    <w:rsid w:val="001E62AF"/>
    <w:rsid w:val="001E6396"/>
    <w:rsid w:val="001E63E4"/>
    <w:rsid w:val="001E6506"/>
    <w:rsid w:val="001E6515"/>
    <w:rsid w:val="001E654E"/>
    <w:rsid w:val="001E660A"/>
    <w:rsid w:val="001E660D"/>
    <w:rsid w:val="001E6803"/>
    <w:rsid w:val="001E6881"/>
    <w:rsid w:val="001E68EB"/>
    <w:rsid w:val="001E6921"/>
    <w:rsid w:val="001E694D"/>
    <w:rsid w:val="001E697E"/>
    <w:rsid w:val="001E6986"/>
    <w:rsid w:val="001E6A74"/>
    <w:rsid w:val="001E6A9D"/>
    <w:rsid w:val="001E6D07"/>
    <w:rsid w:val="001E6D37"/>
    <w:rsid w:val="001E6ED1"/>
    <w:rsid w:val="001E6F57"/>
    <w:rsid w:val="001E6F95"/>
    <w:rsid w:val="001E7020"/>
    <w:rsid w:val="001E70B3"/>
    <w:rsid w:val="001E70B4"/>
    <w:rsid w:val="001E7138"/>
    <w:rsid w:val="001E716C"/>
    <w:rsid w:val="001E7197"/>
    <w:rsid w:val="001E71D6"/>
    <w:rsid w:val="001E7330"/>
    <w:rsid w:val="001E735C"/>
    <w:rsid w:val="001E737C"/>
    <w:rsid w:val="001E7430"/>
    <w:rsid w:val="001E7449"/>
    <w:rsid w:val="001E74A2"/>
    <w:rsid w:val="001E7783"/>
    <w:rsid w:val="001E7831"/>
    <w:rsid w:val="001E78E0"/>
    <w:rsid w:val="001E78F2"/>
    <w:rsid w:val="001E7A7C"/>
    <w:rsid w:val="001E7A88"/>
    <w:rsid w:val="001E7BC1"/>
    <w:rsid w:val="001E7C12"/>
    <w:rsid w:val="001E7C1A"/>
    <w:rsid w:val="001E7C87"/>
    <w:rsid w:val="001E7C89"/>
    <w:rsid w:val="001E7D10"/>
    <w:rsid w:val="001E7D25"/>
    <w:rsid w:val="001E7D8C"/>
    <w:rsid w:val="001E7EFD"/>
    <w:rsid w:val="001E7FFE"/>
    <w:rsid w:val="001F002E"/>
    <w:rsid w:val="001F00FE"/>
    <w:rsid w:val="001F011A"/>
    <w:rsid w:val="001F01B6"/>
    <w:rsid w:val="001F01DC"/>
    <w:rsid w:val="001F0205"/>
    <w:rsid w:val="001F0211"/>
    <w:rsid w:val="001F02C5"/>
    <w:rsid w:val="001F044C"/>
    <w:rsid w:val="001F0501"/>
    <w:rsid w:val="001F050B"/>
    <w:rsid w:val="001F0526"/>
    <w:rsid w:val="001F0738"/>
    <w:rsid w:val="001F0798"/>
    <w:rsid w:val="001F0876"/>
    <w:rsid w:val="001F08AE"/>
    <w:rsid w:val="001F08CA"/>
    <w:rsid w:val="001F08E9"/>
    <w:rsid w:val="001F09A6"/>
    <w:rsid w:val="001F0A20"/>
    <w:rsid w:val="001F0AA0"/>
    <w:rsid w:val="001F0AC3"/>
    <w:rsid w:val="001F0B0F"/>
    <w:rsid w:val="001F0B45"/>
    <w:rsid w:val="001F0BA7"/>
    <w:rsid w:val="001F0BC5"/>
    <w:rsid w:val="001F0C5C"/>
    <w:rsid w:val="001F0C79"/>
    <w:rsid w:val="001F0CB4"/>
    <w:rsid w:val="001F0D40"/>
    <w:rsid w:val="001F0F46"/>
    <w:rsid w:val="001F0F75"/>
    <w:rsid w:val="001F0F76"/>
    <w:rsid w:val="001F0FE3"/>
    <w:rsid w:val="001F0FFB"/>
    <w:rsid w:val="001F10D2"/>
    <w:rsid w:val="001F120F"/>
    <w:rsid w:val="001F1249"/>
    <w:rsid w:val="001F12AF"/>
    <w:rsid w:val="001F12CA"/>
    <w:rsid w:val="001F1422"/>
    <w:rsid w:val="001F1467"/>
    <w:rsid w:val="001F15B6"/>
    <w:rsid w:val="001F1614"/>
    <w:rsid w:val="001F161B"/>
    <w:rsid w:val="001F167A"/>
    <w:rsid w:val="001F16BF"/>
    <w:rsid w:val="001F1702"/>
    <w:rsid w:val="001F170D"/>
    <w:rsid w:val="001F176B"/>
    <w:rsid w:val="001F1781"/>
    <w:rsid w:val="001F1868"/>
    <w:rsid w:val="001F18A5"/>
    <w:rsid w:val="001F18FB"/>
    <w:rsid w:val="001F18FD"/>
    <w:rsid w:val="001F1A0C"/>
    <w:rsid w:val="001F1A6B"/>
    <w:rsid w:val="001F1B16"/>
    <w:rsid w:val="001F1B5C"/>
    <w:rsid w:val="001F1B9B"/>
    <w:rsid w:val="001F1D7F"/>
    <w:rsid w:val="001F1D8E"/>
    <w:rsid w:val="001F1F3A"/>
    <w:rsid w:val="001F1F5C"/>
    <w:rsid w:val="001F208C"/>
    <w:rsid w:val="001F2150"/>
    <w:rsid w:val="001F21AA"/>
    <w:rsid w:val="001F21FA"/>
    <w:rsid w:val="001F2291"/>
    <w:rsid w:val="001F22BB"/>
    <w:rsid w:val="001F22FF"/>
    <w:rsid w:val="001F2362"/>
    <w:rsid w:val="001F23E6"/>
    <w:rsid w:val="001F243C"/>
    <w:rsid w:val="001F2447"/>
    <w:rsid w:val="001F244F"/>
    <w:rsid w:val="001F2496"/>
    <w:rsid w:val="001F2497"/>
    <w:rsid w:val="001F250C"/>
    <w:rsid w:val="001F255D"/>
    <w:rsid w:val="001F2563"/>
    <w:rsid w:val="001F25AF"/>
    <w:rsid w:val="001F26CF"/>
    <w:rsid w:val="001F273B"/>
    <w:rsid w:val="001F274E"/>
    <w:rsid w:val="001F27B4"/>
    <w:rsid w:val="001F27F7"/>
    <w:rsid w:val="001F288D"/>
    <w:rsid w:val="001F28FD"/>
    <w:rsid w:val="001F29AA"/>
    <w:rsid w:val="001F2A9F"/>
    <w:rsid w:val="001F2AA2"/>
    <w:rsid w:val="001F2AA9"/>
    <w:rsid w:val="001F2B6F"/>
    <w:rsid w:val="001F2BE9"/>
    <w:rsid w:val="001F2C01"/>
    <w:rsid w:val="001F2D3E"/>
    <w:rsid w:val="001F2D76"/>
    <w:rsid w:val="001F2EC0"/>
    <w:rsid w:val="001F2F11"/>
    <w:rsid w:val="001F32B0"/>
    <w:rsid w:val="001F32B9"/>
    <w:rsid w:val="001F32C7"/>
    <w:rsid w:val="001F330E"/>
    <w:rsid w:val="001F3535"/>
    <w:rsid w:val="001F354F"/>
    <w:rsid w:val="001F3592"/>
    <w:rsid w:val="001F35FF"/>
    <w:rsid w:val="001F367A"/>
    <w:rsid w:val="001F36D3"/>
    <w:rsid w:val="001F370F"/>
    <w:rsid w:val="001F37B3"/>
    <w:rsid w:val="001F3842"/>
    <w:rsid w:val="001F3998"/>
    <w:rsid w:val="001F3A02"/>
    <w:rsid w:val="001F3A28"/>
    <w:rsid w:val="001F3AC3"/>
    <w:rsid w:val="001F3B0A"/>
    <w:rsid w:val="001F3B34"/>
    <w:rsid w:val="001F3B64"/>
    <w:rsid w:val="001F3DB2"/>
    <w:rsid w:val="001F3DDE"/>
    <w:rsid w:val="001F3EBA"/>
    <w:rsid w:val="001F3F46"/>
    <w:rsid w:val="001F412B"/>
    <w:rsid w:val="001F4180"/>
    <w:rsid w:val="001F42C3"/>
    <w:rsid w:val="001F43C1"/>
    <w:rsid w:val="001F4404"/>
    <w:rsid w:val="001F4436"/>
    <w:rsid w:val="001F444E"/>
    <w:rsid w:val="001F4506"/>
    <w:rsid w:val="001F4565"/>
    <w:rsid w:val="001F4575"/>
    <w:rsid w:val="001F476E"/>
    <w:rsid w:val="001F47BB"/>
    <w:rsid w:val="001F4808"/>
    <w:rsid w:val="001F48B3"/>
    <w:rsid w:val="001F494F"/>
    <w:rsid w:val="001F49AE"/>
    <w:rsid w:val="001F4A52"/>
    <w:rsid w:val="001F4A87"/>
    <w:rsid w:val="001F4B15"/>
    <w:rsid w:val="001F4B40"/>
    <w:rsid w:val="001F4B67"/>
    <w:rsid w:val="001F4C1E"/>
    <w:rsid w:val="001F4C2B"/>
    <w:rsid w:val="001F4CD9"/>
    <w:rsid w:val="001F4D02"/>
    <w:rsid w:val="001F4D80"/>
    <w:rsid w:val="001F4DB4"/>
    <w:rsid w:val="001F4DE8"/>
    <w:rsid w:val="001F4EAC"/>
    <w:rsid w:val="001F4F09"/>
    <w:rsid w:val="001F4F7F"/>
    <w:rsid w:val="001F5083"/>
    <w:rsid w:val="001F5189"/>
    <w:rsid w:val="001F5252"/>
    <w:rsid w:val="001F525A"/>
    <w:rsid w:val="001F52B4"/>
    <w:rsid w:val="001F532F"/>
    <w:rsid w:val="001F5346"/>
    <w:rsid w:val="001F539E"/>
    <w:rsid w:val="001F552F"/>
    <w:rsid w:val="001F5564"/>
    <w:rsid w:val="001F55B3"/>
    <w:rsid w:val="001F55E4"/>
    <w:rsid w:val="001F569E"/>
    <w:rsid w:val="001F5705"/>
    <w:rsid w:val="001F59A4"/>
    <w:rsid w:val="001F59D1"/>
    <w:rsid w:val="001F5A36"/>
    <w:rsid w:val="001F5B6B"/>
    <w:rsid w:val="001F5B83"/>
    <w:rsid w:val="001F5C10"/>
    <w:rsid w:val="001F5C9F"/>
    <w:rsid w:val="001F5CA2"/>
    <w:rsid w:val="001F5D16"/>
    <w:rsid w:val="001F5D4C"/>
    <w:rsid w:val="001F5DA6"/>
    <w:rsid w:val="001F5DAF"/>
    <w:rsid w:val="001F5EC1"/>
    <w:rsid w:val="001F5F4E"/>
    <w:rsid w:val="001F5F82"/>
    <w:rsid w:val="001F5FA6"/>
    <w:rsid w:val="001F5FCE"/>
    <w:rsid w:val="001F600F"/>
    <w:rsid w:val="001F6042"/>
    <w:rsid w:val="001F607D"/>
    <w:rsid w:val="001F608E"/>
    <w:rsid w:val="001F60A1"/>
    <w:rsid w:val="001F6161"/>
    <w:rsid w:val="001F61CD"/>
    <w:rsid w:val="001F6383"/>
    <w:rsid w:val="001F63AB"/>
    <w:rsid w:val="001F6472"/>
    <w:rsid w:val="001F6673"/>
    <w:rsid w:val="001F6763"/>
    <w:rsid w:val="001F67C5"/>
    <w:rsid w:val="001F688C"/>
    <w:rsid w:val="001F6B2B"/>
    <w:rsid w:val="001F6BA2"/>
    <w:rsid w:val="001F6C24"/>
    <w:rsid w:val="001F6DA5"/>
    <w:rsid w:val="001F6DC5"/>
    <w:rsid w:val="001F6E74"/>
    <w:rsid w:val="001F6FDA"/>
    <w:rsid w:val="001F7099"/>
    <w:rsid w:val="001F7117"/>
    <w:rsid w:val="001F713A"/>
    <w:rsid w:val="001F7151"/>
    <w:rsid w:val="001F7215"/>
    <w:rsid w:val="001F721F"/>
    <w:rsid w:val="001F7259"/>
    <w:rsid w:val="001F7269"/>
    <w:rsid w:val="001F7367"/>
    <w:rsid w:val="001F7387"/>
    <w:rsid w:val="001F7430"/>
    <w:rsid w:val="001F74FE"/>
    <w:rsid w:val="001F764A"/>
    <w:rsid w:val="001F76D5"/>
    <w:rsid w:val="001F7765"/>
    <w:rsid w:val="001F7770"/>
    <w:rsid w:val="001F77C8"/>
    <w:rsid w:val="001F7844"/>
    <w:rsid w:val="001F7956"/>
    <w:rsid w:val="001F79C9"/>
    <w:rsid w:val="001F79EF"/>
    <w:rsid w:val="001F7A24"/>
    <w:rsid w:val="001F7A47"/>
    <w:rsid w:val="001F7A7E"/>
    <w:rsid w:val="001F7A8A"/>
    <w:rsid w:val="001F7BEA"/>
    <w:rsid w:val="001F7C08"/>
    <w:rsid w:val="001F7CC4"/>
    <w:rsid w:val="001F7D55"/>
    <w:rsid w:val="001F7D7E"/>
    <w:rsid w:val="001F7DA1"/>
    <w:rsid w:val="001F7E65"/>
    <w:rsid w:val="001F7F01"/>
    <w:rsid w:val="001F7F3A"/>
    <w:rsid w:val="0020003C"/>
    <w:rsid w:val="00200300"/>
    <w:rsid w:val="002003F3"/>
    <w:rsid w:val="00200511"/>
    <w:rsid w:val="002005FF"/>
    <w:rsid w:val="002006BC"/>
    <w:rsid w:val="002006F2"/>
    <w:rsid w:val="00200706"/>
    <w:rsid w:val="00200825"/>
    <w:rsid w:val="002008C5"/>
    <w:rsid w:val="002009E7"/>
    <w:rsid w:val="00200A08"/>
    <w:rsid w:val="00200A4A"/>
    <w:rsid w:val="00200B82"/>
    <w:rsid w:val="00200BE5"/>
    <w:rsid w:val="00200C3D"/>
    <w:rsid w:val="00200D72"/>
    <w:rsid w:val="00200E68"/>
    <w:rsid w:val="00200F4C"/>
    <w:rsid w:val="00200FD9"/>
    <w:rsid w:val="00201204"/>
    <w:rsid w:val="0020130A"/>
    <w:rsid w:val="0020138F"/>
    <w:rsid w:val="002014B3"/>
    <w:rsid w:val="00201626"/>
    <w:rsid w:val="002016FF"/>
    <w:rsid w:val="002017BE"/>
    <w:rsid w:val="002017E7"/>
    <w:rsid w:val="0020186D"/>
    <w:rsid w:val="0020193E"/>
    <w:rsid w:val="00201997"/>
    <w:rsid w:val="00201A36"/>
    <w:rsid w:val="00201A90"/>
    <w:rsid w:val="00201AD3"/>
    <w:rsid w:val="00201BB3"/>
    <w:rsid w:val="00201BB9"/>
    <w:rsid w:val="00201BDA"/>
    <w:rsid w:val="00201BF2"/>
    <w:rsid w:val="00201C46"/>
    <w:rsid w:val="00201C77"/>
    <w:rsid w:val="00201CAF"/>
    <w:rsid w:val="00201D13"/>
    <w:rsid w:val="00201D3A"/>
    <w:rsid w:val="00201D8F"/>
    <w:rsid w:val="00201DEA"/>
    <w:rsid w:val="00201E65"/>
    <w:rsid w:val="00201E7C"/>
    <w:rsid w:val="00201EFB"/>
    <w:rsid w:val="00201F20"/>
    <w:rsid w:val="00201FA0"/>
    <w:rsid w:val="00201FCA"/>
    <w:rsid w:val="002020D7"/>
    <w:rsid w:val="00202239"/>
    <w:rsid w:val="00202323"/>
    <w:rsid w:val="002023AF"/>
    <w:rsid w:val="002023C7"/>
    <w:rsid w:val="002023D3"/>
    <w:rsid w:val="002023E2"/>
    <w:rsid w:val="002024C9"/>
    <w:rsid w:val="002024F1"/>
    <w:rsid w:val="0020260C"/>
    <w:rsid w:val="00202615"/>
    <w:rsid w:val="002026B5"/>
    <w:rsid w:val="002026CB"/>
    <w:rsid w:val="00202753"/>
    <w:rsid w:val="00202788"/>
    <w:rsid w:val="002027A3"/>
    <w:rsid w:val="002027FA"/>
    <w:rsid w:val="0020284D"/>
    <w:rsid w:val="002028E3"/>
    <w:rsid w:val="00202931"/>
    <w:rsid w:val="0020297D"/>
    <w:rsid w:val="00202A7B"/>
    <w:rsid w:val="00202A99"/>
    <w:rsid w:val="00202A9A"/>
    <w:rsid w:val="00202AA9"/>
    <w:rsid w:val="00202ACD"/>
    <w:rsid w:val="00202ADE"/>
    <w:rsid w:val="00202CC6"/>
    <w:rsid w:val="00202E6B"/>
    <w:rsid w:val="00202F86"/>
    <w:rsid w:val="00203028"/>
    <w:rsid w:val="002030E2"/>
    <w:rsid w:val="00203173"/>
    <w:rsid w:val="002031E9"/>
    <w:rsid w:val="0020328C"/>
    <w:rsid w:val="00203298"/>
    <w:rsid w:val="002033A6"/>
    <w:rsid w:val="00203489"/>
    <w:rsid w:val="00203582"/>
    <w:rsid w:val="0020380E"/>
    <w:rsid w:val="00203826"/>
    <w:rsid w:val="0020386C"/>
    <w:rsid w:val="00203897"/>
    <w:rsid w:val="002038E2"/>
    <w:rsid w:val="002038FB"/>
    <w:rsid w:val="002039D7"/>
    <w:rsid w:val="00203A17"/>
    <w:rsid w:val="00203A52"/>
    <w:rsid w:val="00203B42"/>
    <w:rsid w:val="00203B57"/>
    <w:rsid w:val="00203B9D"/>
    <w:rsid w:val="00203BDA"/>
    <w:rsid w:val="00203C39"/>
    <w:rsid w:val="00203CF2"/>
    <w:rsid w:val="00203D02"/>
    <w:rsid w:val="00203E45"/>
    <w:rsid w:val="00203E84"/>
    <w:rsid w:val="002040E7"/>
    <w:rsid w:val="00204162"/>
    <w:rsid w:val="00204222"/>
    <w:rsid w:val="00204256"/>
    <w:rsid w:val="00204264"/>
    <w:rsid w:val="00204281"/>
    <w:rsid w:val="002042EA"/>
    <w:rsid w:val="00204314"/>
    <w:rsid w:val="00204352"/>
    <w:rsid w:val="00204403"/>
    <w:rsid w:val="00204442"/>
    <w:rsid w:val="0020444C"/>
    <w:rsid w:val="0020457A"/>
    <w:rsid w:val="002045A0"/>
    <w:rsid w:val="00204736"/>
    <w:rsid w:val="00204737"/>
    <w:rsid w:val="00204837"/>
    <w:rsid w:val="00204956"/>
    <w:rsid w:val="00204962"/>
    <w:rsid w:val="00204AA1"/>
    <w:rsid w:val="00204ACC"/>
    <w:rsid w:val="00204B1D"/>
    <w:rsid w:val="00204B24"/>
    <w:rsid w:val="00204B37"/>
    <w:rsid w:val="00204B76"/>
    <w:rsid w:val="00204CE1"/>
    <w:rsid w:val="00204CEA"/>
    <w:rsid w:val="00204E1E"/>
    <w:rsid w:val="00204E9D"/>
    <w:rsid w:val="00204EC5"/>
    <w:rsid w:val="00204F75"/>
    <w:rsid w:val="00204F77"/>
    <w:rsid w:val="00205009"/>
    <w:rsid w:val="002050E1"/>
    <w:rsid w:val="00205138"/>
    <w:rsid w:val="00205187"/>
    <w:rsid w:val="00205290"/>
    <w:rsid w:val="002052B6"/>
    <w:rsid w:val="002053A5"/>
    <w:rsid w:val="002053AC"/>
    <w:rsid w:val="0020542F"/>
    <w:rsid w:val="0020555C"/>
    <w:rsid w:val="0020559D"/>
    <w:rsid w:val="002055A3"/>
    <w:rsid w:val="0020562D"/>
    <w:rsid w:val="00205637"/>
    <w:rsid w:val="002056EF"/>
    <w:rsid w:val="0020582C"/>
    <w:rsid w:val="002058B1"/>
    <w:rsid w:val="002059DF"/>
    <w:rsid w:val="00205AAE"/>
    <w:rsid w:val="00205AE8"/>
    <w:rsid w:val="00205BA5"/>
    <w:rsid w:val="00205BEC"/>
    <w:rsid w:val="00205DD5"/>
    <w:rsid w:val="00205E13"/>
    <w:rsid w:val="00205F37"/>
    <w:rsid w:val="00205F91"/>
    <w:rsid w:val="00206010"/>
    <w:rsid w:val="002060FE"/>
    <w:rsid w:val="00206110"/>
    <w:rsid w:val="00206159"/>
    <w:rsid w:val="0020616C"/>
    <w:rsid w:val="00206194"/>
    <w:rsid w:val="00206201"/>
    <w:rsid w:val="0020632A"/>
    <w:rsid w:val="002063B1"/>
    <w:rsid w:val="002063F1"/>
    <w:rsid w:val="002063F2"/>
    <w:rsid w:val="002064E6"/>
    <w:rsid w:val="00206521"/>
    <w:rsid w:val="00206569"/>
    <w:rsid w:val="002066FB"/>
    <w:rsid w:val="002068D5"/>
    <w:rsid w:val="0020696E"/>
    <w:rsid w:val="002069AA"/>
    <w:rsid w:val="002069D5"/>
    <w:rsid w:val="00206B0F"/>
    <w:rsid w:val="00206B1D"/>
    <w:rsid w:val="00206B41"/>
    <w:rsid w:val="00206B85"/>
    <w:rsid w:val="00206B9F"/>
    <w:rsid w:val="00206C2B"/>
    <w:rsid w:val="00206CE2"/>
    <w:rsid w:val="00206ECA"/>
    <w:rsid w:val="00206FDB"/>
    <w:rsid w:val="00206FE4"/>
    <w:rsid w:val="002070CA"/>
    <w:rsid w:val="00207353"/>
    <w:rsid w:val="00207386"/>
    <w:rsid w:val="00207499"/>
    <w:rsid w:val="0020757E"/>
    <w:rsid w:val="002076E1"/>
    <w:rsid w:val="00207857"/>
    <w:rsid w:val="00207860"/>
    <w:rsid w:val="002078F1"/>
    <w:rsid w:val="002079DF"/>
    <w:rsid w:val="002079F4"/>
    <w:rsid w:val="00207A2E"/>
    <w:rsid w:val="00207A92"/>
    <w:rsid w:val="00207AA7"/>
    <w:rsid w:val="00207AD0"/>
    <w:rsid w:val="00207B2E"/>
    <w:rsid w:val="00207BB6"/>
    <w:rsid w:val="00207C09"/>
    <w:rsid w:val="00207C52"/>
    <w:rsid w:val="00207D25"/>
    <w:rsid w:val="00207F24"/>
    <w:rsid w:val="00207F4A"/>
    <w:rsid w:val="00210070"/>
    <w:rsid w:val="00210075"/>
    <w:rsid w:val="0021028A"/>
    <w:rsid w:val="00210334"/>
    <w:rsid w:val="00210447"/>
    <w:rsid w:val="00210535"/>
    <w:rsid w:val="0021060C"/>
    <w:rsid w:val="0021066F"/>
    <w:rsid w:val="00210696"/>
    <w:rsid w:val="0021069E"/>
    <w:rsid w:val="002106CC"/>
    <w:rsid w:val="002106DA"/>
    <w:rsid w:val="00210722"/>
    <w:rsid w:val="00210869"/>
    <w:rsid w:val="0021087D"/>
    <w:rsid w:val="00210964"/>
    <w:rsid w:val="00210BD5"/>
    <w:rsid w:val="00210C9F"/>
    <w:rsid w:val="00210CC5"/>
    <w:rsid w:val="00210CE8"/>
    <w:rsid w:val="00210D41"/>
    <w:rsid w:val="00210D42"/>
    <w:rsid w:val="00210DC1"/>
    <w:rsid w:val="00210E2F"/>
    <w:rsid w:val="00210EAD"/>
    <w:rsid w:val="00210F1F"/>
    <w:rsid w:val="00211089"/>
    <w:rsid w:val="002110EC"/>
    <w:rsid w:val="002111D8"/>
    <w:rsid w:val="002111EB"/>
    <w:rsid w:val="00211240"/>
    <w:rsid w:val="00211277"/>
    <w:rsid w:val="00211386"/>
    <w:rsid w:val="002113BD"/>
    <w:rsid w:val="0021152C"/>
    <w:rsid w:val="0021152F"/>
    <w:rsid w:val="002115AA"/>
    <w:rsid w:val="002115F4"/>
    <w:rsid w:val="0021161D"/>
    <w:rsid w:val="0021162B"/>
    <w:rsid w:val="00211636"/>
    <w:rsid w:val="0021164E"/>
    <w:rsid w:val="002116F3"/>
    <w:rsid w:val="002117F3"/>
    <w:rsid w:val="00211873"/>
    <w:rsid w:val="0021189B"/>
    <w:rsid w:val="002118EB"/>
    <w:rsid w:val="0021196F"/>
    <w:rsid w:val="00211B46"/>
    <w:rsid w:val="00211B9E"/>
    <w:rsid w:val="00211C44"/>
    <w:rsid w:val="00211C85"/>
    <w:rsid w:val="00211CA7"/>
    <w:rsid w:val="00211D05"/>
    <w:rsid w:val="00211DF3"/>
    <w:rsid w:val="00211E25"/>
    <w:rsid w:val="00211E54"/>
    <w:rsid w:val="00211E67"/>
    <w:rsid w:val="00211F25"/>
    <w:rsid w:val="00212014"/>
    <w:rsid w:val="002120A5"/>
    <w:rsid w:val="00212177"/>
    <w:rsid w:val="0021227D"/>
    <w:rsid w:val="002123B2"/>
    <w:rsid w:val="002123C4"/>
    <w:rsid w:val="0021244E"/>
    <w:rsid w:val="0021246F"/>
    <w:rsid w:val="002124B2"/>
    <w:rsid w:val="002124D6"/>
    <w:rsid w:val="002125AC"/>
    <w:rsid w:val="00212623"/>
    <w:rsid w:val="0021265A"/>
    <w:rsid w:val="00212684"/>
    <w:rsid w:val="0021268D"/>
    <w:rsid w:val="002127A6"/>
    <w:rsid w:val="002127BB"/>
    <w:rsid w:val="002129CD"/>
    <w:rsid w:val="00212A30"/>
    <w:rsid w:val="00212B10"/>
    <w:rsid w:val="00212B49"/>
    <w:rsid w:val="00212BA3"/>
    <w:rsid w:val="00212BA9"/>
    <w:rsid w:val="00212C0E"/>
    <w:rsid w:val="00212D93"/>
    <w:rsid w:val="00212DFA"/>
    <w:rsid w:val="00212E34"/>
    <w:rsid w:val="00212FB8"/>
    <w:rsid w:val="00213037"/>
    <w:rsid w:val="0021306A"/>
    <w:rsid w:val="0021318A"/>
    <w:rsid w:val="00213201"/>
    <w:rsid w:val="00213225"/>
    <w:rsid w:val="0021327A"/>
    <w:rsid w:val="002133AE"/>
    <w:rsid w:val="0021353B"/>
    <w:rsid w:val="0021354F"/>
    <w:rsid w:val="00213562"/>
    <w:rsid w:val="002135DB"/>
    <w:rsid w:val="00213626"/>
    <w:rsid w:val="0021369B"/>
    <w:rsid w:val="002136A6"/>
    <w:rsid w:val="002136AB"/>
    <w:rsid w:val="00213777"/>
    <w:rsid w:val="002137C6"/>
    <w:rsid w:val="00213889"/>
    <w:rsid w:val="0021389B"/>
    <w:rsid w:val="002138EB"/>
    <w:rsid w:val="002139C6"/>
    <w:rsid w:val="002139CA"/>
    <w:rsid w:val="00213C44"/>
    <w:rsid w:val="00213C53"/>
    <w:rsid w:val="00213CB5"/>
    <w:rsid w:val="00213D6C"/>
    <w:rsid w:val="00213D97"/>
    <w:rsid w:val="00213E13"/>
    <w:rsid w:val="00213E19"/>
    <w:rsid w:val="00213E23"/>
    <w:rsid w:val="00213F00"/>
    <w:rsid w:val="00213F36"/>
    <w:rsid w:val="00213F70"/>
    <w:rsid w:val="00214117"/>
    <w:rsid w:val="00214125"/>
    <w:rsid w:val="00214131"/>
    <w:rsid w:val="00214333"/>
    <w:rsid w:val="00214367"/>
    <w:rsid w:val="0021436F"/>
    <w:rsid w:val="002143AF"/>
    <w:rsid w:val="00214469"/>
    <w:rsid w:val="00214488"/>
    <w:rsid w:val="0021448D"/>
    <w:rsid w:val="002144B2"/>
    <w:rsid w:val="00214582"/>
    <w:rsid w:val="00214599"/>
    <w:rsid w:val="002145A5"/>
    <w:rsid w:val="00214666"/>
    <w:rsid w:val="0021469F"/>
    <w:rsid w:val="002146F8"/>
    <w:rsid w:val="002146FA"/>
    <w:rsid w:val="0021482C"/>
    <w:rsid w:val="002148D7"/>
    <w:rsid w:val="0021494D"/>
    <w:rsid w:val="00214983"/>
    <w:rsid w:val="00214A22"/>
    <w:rsid w:val="00214A4C"/>
    <w:rsid w:val="00214A60"/>
    <w:rsid w:val="00214CAD"/>
    <w:rsid w:val="00214CF3"/>
    <w:rsid w:val="00214D5E"/>
    <w:rsid w:val="00214D61"/>
    <w:rsid w:val="00214D79"/>
    <w:rsid w:val="00214EAF"/>
    <w:rsid w:val="00214EB3"/>
    <w:rsid w:val="00214F28"/>
    <w:rsid w:val="00214F5B"/>
    <w:rsid w:val="00214F68"/>
    <w:rsid w:val="002150A6"/>
    <w:rsid w:val="002150F0"/>
    <w:rsid w:val="002150FB"/>
    <w:rsid w:val="00215130"/>
    <w:rsid w:val="00215137"/>
    <w:rsid w:val="0021519B"/>
    <w:rsid w:val="0021519E"/>
    <w:rsid w:val="00215261"/>
    <w:rsid w:val="002152F6"/>
    <w:rsid w:val="002153FC"/>
    <w:rsid w:val="0021545A"/>
    <w:rsid w:val="00215514"/>
    <w:rsid w:val="0021555B"/>
    <w:rsid w:val="00215627"/>
    <w:rsid w:val="002156BE"/>
    <w:rsid w:val="00215750"/>
    <w:rsid w:val="0021579D"/>
    <w:rsid w:val="00215A3B"/>
    <w:rsid w:val="00215AA7"/>
    <w:rsid w:val="00215AC9"/>
    <w:rsid w:val="00215AE2"/>
    <w:rsid w:val="00215B39"/>
    <w:rsid w:val="00215BE3"/>
    <w:rsid w:val="00215D23"/>
    <w:rsid w:val="00215D7F"/>
    <w:rsid w:val="00215DEB"/>
    <w:rsid w:val="00215F78"/>
    <w:rsid w:val="00215FEE"/>
    <w:rsid w:val="0021610C"/>
    <w:rsid w:val="002161CC"/>
    <w:rsid w:val="00216256"/>
    <w:rsid w:val="00216455"/>
    <w:rsid w:val="0021649A"/>
    <w:rsid w:val="0021649C"/>
    <w:rsid w:val="0021655B"/>
    <w:rsid w:val="002165A8"/>
    <w:rsid w:val="002166E2"/>
    <w:rsid w:val="00216857"/>
    <w:rsid w:val="002169A7"/>
    <w:rsid w:val="00216A56"/>
    <w:rsid w:val="00216A5F"/>
    <w:rsid w:val="00216ACE"/>
    <w:rsid w:val="00216AFF"/>
    <w:rsid w:val="00216BE8"/>
    <w:rsid w:val="00216BFB"/>
    <w:rsid w:val="00216CC0"/>
    <w:rsid w:val="00216D51"/>
    <w:rsid w:val="00216DA6"/>
    <w:rsid w:val="00216DD4"/>
    <w:rsid w:val="00216E13"/>
    <w:rsid w:val="00216F4A"/>
    <w:rsid w:val="00217207"/>
    <w:rsid w:val="0021732C"/>
    <w:rsid w:val="00217357"/>
    <w:rsid w:val="00217389"/>
    <w:rsid w:val="0021752A"/>
    <w:rsid w:val="00217579"/>
    <w:rsid w:val="00217622"/>
    <w:rsid w:val="0021776F"/>
    <w:rsid w:val="0021777A"/>
    <w:rsid w:val="002177D6"/>
    <w:rsid w:val="0021786A"/>
    <w:rsid w:val="0021787C"/>
    <w:rsid w:val="00217952"/>
    <w:rsid w:val="002179C1"/>
    <w:rsid w:val="00217A5B"/>
    <w:rsid w:val="00217AE9"/>
    <w:rsid w:val="00217BFA"/>
    <w:rsid w:val="00217C63"/>
    <w:rsid w:val="00217DC5"/>
    <w:rsid w:val="00217F62"/>
    <w:rsid w:val="00217FDB"/>
    <w:rsid w:val="00220126"/>
    <w:rsid w:val="002201EA"/>
    <w:rsid w:val="00220272"/>
    <w:rsid w:val="0022033C"/>
    <w:rsid w:val="002203E7"/>
    <w:rsid w:val="0022040D"/>
    <w:rsid w:val="00220496"/>
    <w:rsid w:val="00220639"/>
    <w:rsid w:val="00220662"/>
    <w:rsid w:val="002206AE"/>
    <w:rsid w:val="002206C3"/>
    <w:rsid w:val="002206CE"/>
    <w:rsid w:val="002206E2"/>
    <w:rsid w:val="00220754"/>
    <w:rsid w:val="00220798"/>
    <w:rsid w:val="002207E4"/>
    <w:rsid w:val="002207F7"/>
    <w:rsid w:val="0022090A"/>
    <w:rsid w:val="00220953"/>
    <w:rsid w:val="0022096D"/>
    <w:rsid w:val="00220975"/>
    <w:rsid w:val="00220A42"/>
    <w:rsid w:val="00220A8C"/>
    <w:rsid w:val="00220B53"/>
    <w:rsid w:val="00220C64"/>
    <w:rsid w:val="00220CD3"/>
    <w:rsid w:val="00220CDB"/>
    <w:rsid w:val="00220D2E"/>
    <w:rsid w:val="00220DB0"/>
    <w:rsid w:val="00220DB6"/>
    <w:rsid w:val="00220DDA"/>
    <w:rsid w:val="00220E25"/>
    <w:rsid w:val="00220F0A"/>
    <w:rsid w:val="00220FDF"/>
    <w:rsid w:val="00221029"/>
    <w:rsid w:val="0022103E"/>
    <w:rsid w:val="00221132"/>
    <w:rsid w:val="002211A6"/>
    <w:rsid w:val="002211C0"/>
    <w:rsid w:val="002211D1"/>
    <w:rsid w:val="002211E6"/>
    <w:rsid w:val="00221210"/>
    <w:rsid w:val="002212DA"/>
    <w:rsid w:val="002212ED"/>
    <w:rsid w:val="002214D1"/>
    <w:rsid w:val="002214EE"/>
    <w:rsid w:val="0022154C"/>
    <w:rsid w:val="002215B7"/>
    <w:rsid w:val="0022160B"/>
    <w:rsid w:val="0022167B"/>
    <w:rsid w:val="002216B8"/>
    <w:rsid w:val="00221725"/>
    <w:rsid w:val="00221743"/>
    <w:rsid w:val="0022174A"/>
    <w:rsid w:val="00221791"/>
    <w:rsid w:val="002217A0"/>
    <w:rsid w:val="002217EA"/>
    <w:rsid w:val="002218F2"/>
    <w:rsid w:val="00221956"/>
    <w:rsid w:val="00221975"/>
    <w:rsid w:val="002219D2"/>
    <w:rsid w:val="002219F5"/>
    <w:rsid w:val="00221B08"/>
    <w:rsid w:val="00221B95"/>
    <w:rsid w:val="00221BB6"/>
    <w:rsid w:val="00221C95"/>
    <w:rsid w:val="00221CA1"/>
    <w:rsid w:val="00221F97"/>
    <w:rsid w:val="00221FEC"/>
    <w:rsid w:val="00221FF5"/>
    <w:rsid w:val="00222098"/>
    <w:rsid w:val="0022217C"/>
    <w:rsid w:val="00222182"/>
    <w:rsid w:val="002221DD"/>
    <w:rsid w:val="00222257"/>
    <w:rsid w:val="00222376"/>
    <w:rsid w:val="002223FE"/>
    <w:rsid w:val="002223FF"/>
    <w:rsid w:val="00222400"/>
    <w:rsid w:val="002224D5"/>
    <w:rsid w:val="0022251B"/>
    <w:rsid w:val="00222593"/>
    <w:rsid w:val="002226D7"/>
    <w:rsid w:val="0022271C"/>
    <w:rsid w:val="0022273F"/>
    <w:rsid w:val="00222767"/>
    <w:rsid w:val="00222857"/>
    <w:rsid w:val="0022296C"/>
    <w:rsid w:val="00222A2A"/>
    <w:rsid w:val="00222ABB"/>
    <w:rsid w:val="00222AC7"/>
    <w:rsid w:val="00222AD3"/>
    <w:rsid w:val="00222BD5"/>
    <w:rsid w:val="00222CA7"/>
    <w:rsid w:val="00222CC7"/>
    <w:rsid w:val="00222D11"/>
    <w:rsid w:val="00222DF3"/>
    <w:rsid w:val="00222E77"/>
    <w:rsid w:val="00222ECF"/>
    <w:rsid w:val="00222EDC"/>
    <w:rsid w:val="00222F8B"/>
    <w:rsid w:val="00222FCC"/>
    <w:rsid w:val="0022301B"/>
    <w:rsid w:val="0022304E"/>
    <w:rsid w:val="00223126"/>
    <w:rsid w:val="002231E3"/>
    <w:rsid w:val="00223247"/>
    <w:rsid w:val="002232F4"/>
    <w:rsid w:val="00223309"/>
    <w:rsid w:val="00223355"/>
    <w:rsid w:val="0022338E"/>
    <w:rsid w:val="00223397"/>
    <w:rsid w:val="00223496"/>
    <w:rsid w:val="002234CC"/>
    <w:rsid w:val="00223518"/>
    <w:rsid w:val="002235EA"/>
    <w:rsid w:val="0022360A"/>
    <w:rsid w:val="00223636"/>
    <w:rsid w:val="0022368A"/>
    <w:rsid w:val="00223691"/>
    <w:rsid w:val="00223729"/>
    <w:rsid w:val="0022377A"/>
    <w:rsid w:val="00223796"/>
    <w:rsid w:val="002237C7"/>
    <w:rsid w:val="002237FA"/>
    <w:rsid w:val="0022390C"/>
    <w:rsid w:val="002239C9"/>
    <w:rsid w:val="002239E5"/>
    <w:rsid w:val="00223A2B"/>
    <w:rsid w:val="00223A50"/>
    <w:rsid w:val="00223AF5"/>
    <w:rsid w:val="00223BA2"/>
    <w:rsid w:val="00223C33"/>
    <w:rsid w:val="00223CEE"/>
    <w:rsid w:val="00223E02"/>
    <w:rsid w:val="00223EAA"/>
    <w:rsid w:val="00223F2B"/>
    <w:rsid w:val="00223F8F"/>
    <w:rsid w:val="00223FBF"/>
    <w:rsid w:val="00223FE6"/>
    <w:rsid w:val="00224008"/>
    <w:rsid w:val="0022407D"/>
    <w:rsid w:val="002240A0"/>
    <w:rsid w:val="002240E2"/>
    <w:rsid w:val="00224235"/>
    <w:rsid w:val="0022424F"/>
    <w:rsid w:val="00224254"/>
    <w:rsid w:val="002242D7"/>
    <w:rsid w:val="00224455"/>
    <w:rsid w:val="00224540"/>
    <w:rsid w:val="0022469F"/>
    <w:rsid w:val="002246F2"/>
    <w:rsid w:val="002247CB"/>
    <w:rsid w:val="002247E6"/>
    <w:rsid w:val="00224869"/>
    <w:rsid w:val="0022486F"/>
    <w:rsid w:val="0022488B"/>
    <w:rsid w:val="002248BA"/>
    <w:rsid w:val="00224948"/>
    <w:rsid w:val="0022495C"/>
    <w:rsid w:val="00224960"/>
    <w:rsid w:val="00224965"/>
    <w:rsid w:val="00224A13"/>
    <w:rsid w:val="00224AA5"/>
    <w:rsid w:val="00224AB4"/>
    <w:rsid w:val="00224AF0"/>
    <w:rsid w:val="00224B8B"/>
    <w:rsid w:val="00224BBB"/>
    <w:rsid w:val="00224BCD"/>
    <w:rsid w:val="00224BFB"/>
    <w:rsid w:val="00224C0B"/>
    <w:rsid w:val="00224C1D"/>
    <w:rsid w:val="00224C4B"/>
    <w:rsid w:val="00224C73"/>
    <w:rsid w:val="00224D44"/>
    <w:rsid w:val="00224D60"/>
    <w:rsid w:val="00224D7E"/>
    <w:rsid w:val="00224E10"/>
    <w:rsid w:val="00224E7C"/>
    <w:rsid w:val="00224EFF"/>
    <w:rsid w:val="00224F99"/>
    <w:rsid w:val="00224F9C"/>
    <w:rsid w:val="00225098"/>
    <w:rsid w:val="002250D5"/>
    <w:rsid w:val="002251F7"/>
    <w:rsid w:val="00225261"/>
    <w:rsid w:val="002252E5"/>
    <w:rsid w:val="00225424"/>
    <w:rsid w:val="0022547D"/>
    <w:rsid w:val="002254B2"/>
    <w:rsid w:val="0022557E"/>
    <w:rsid w:val="00225746"/>
    <w:rsid w:val="00225777"/>
    <w:rsid w:val="002257A8"/>
    <w:rsid w:val="002257EB"/>
    <w:rsid w:val="00225804"/>
    <w:rsid w:val="0022584F"/>
    <w:rsid w:val="002258F0"/>
    <w:rsid w:val="00225934"/>
    <w:rsid w:val="002259EC"/>
    <w:rsid w:val="00225BFD"/>
    <w:rsid w:val="00225D1C"/>
    <w:rsid w:val="00225D88"/>
    <w:rsid w:val="00225E1F"/>
    <w:rsid w:val="00225E53"/>
    <w:rsid w:val="00225E5B"/>
    <w:rsid w:val="00225ED9"/>
    <w:rsid w:val="00225FBE"/>
    <w:rsid w:val="00226027"/>
    <w:rsid w:val="0022607B"/>
    <w:rsid w:val="0022616C"/>
    <w:rsid w:val="002261B9"/>
    <w:rsid w:val="002262EF"/>
    <w:rsid w:val="002263DF"/>
    <w:rsid w:val="00226409"/>
    <w:rsid w:val="002264B6"/>
    <w:rsid w:val="00226572"/>
    <w:rsid w:val="002265B8"/>
    <w:rsid w:val="00226632"/>
    <w:rsid w:val="002267A2"/>
    <w:rsid w:val="002267FB"/>
    <w:rsid w:val="0022682F"/>
    <w:rsid w:val="00226892"/>
    <w:rsid w:val="002268AB"/>
    <w:rsid w:val="002268E2"/>
    <w:rsid w:val="00226990"/>
    <w:rsid w:val="00226995"/>
    <w:rsid w:val="002269CC"/>
    <w:rsid w:val="002269D2"/>
    <w:rsid w:val="00226A87"/>
    <w:rsid w:val="00226B2C"/>
    <w:rsid w:val="00226B70"/>
    <w:rsid w:val="00226B7A"/>
    <w:rsid w:val="00226BDF"/>
    <w:rsid w:val="00226C4E"/>
    <w:rsid w:val="00226D3E"/>
    <w:rsid w:val="00226D4C"/>
    <w:rsid w:val="00226E48"/>
    <w:rsid w:val="00226E83"/>
    <w:rsid w:val="00226FA4"/>
    <w:rsid w:val="00226FDB"/>
    <w:rsid w:val="0022705C"/>
    <w:rsid w:val="002270AB"/>
    <w:rsid w:val="002270BB"/>
    <w:rsid w:val="002270E8"/>
    <w:rsid w:val="0022715E"/>
    <w:rsid w:val="00227388"/>
    <w:rsid w:val="0022750F"/>
    <w:rsid w:val="0022752A"/>
    <w:rsid w:val="00227598"/>
    <w:rsid w:val="00227619"/>
    <w:rsid w:val="00227895"/>
    <w:rsid w:val="00227999"/>
    <w:rsid w:val="002279CF"/>
    <w:rsid w:val="002279F2"/>
    <w:rsid w:val="00227A11"/>
    <w:rsid w:val="00227A92"/>
    <w:rsid w:val="00227AB4"/>
    <w:rsid w:val="00227B5C"/>
    <w:rsid w:val="00227D03"/>
    <w:rsid w:val="00227D47"/>
    <w:rsid w:val="00227E16"/>
    <w:rsid w:val="00227F47"/>
    <w:rsid w:val="00227F98"/>
    <w:rsid w:val="00227FF7"/>
    <w:rsid w:val="00230009"/>
    <w:rsid w:val="0023006F"/>
    <w:rsid w:val="00230080"/>
    <w:rsid w:val="002300C5"/>
    <w:rsid w:val="002300D9"/>
    <w:rsid w:val="0023020A"/>
    <w:rsid w:val="00230221"/>
    <w:rsid w:val="0023022E"/>
    <w:rsid w:val="002302AC"/>
    <w:rsid w:val="002303B8"/>
    <w:rsid w:val="0023047A"/>
    <w:rsid w:val="0023066C"/>
    <w:rsid w:val="00230695"/>
    <w:rsid w:val="00230697"/>
    <w:rsid w:val="002306B0"/>
    <w:rsid w:val="002306E0"/>
    <w:rsid w:val="0023077F"/>
    <w:rsid w:val="0023081F"/>
    <w:rsid w:val="00230876"/>
    <w:rsid w:val="002308C0"/>
    <w:rsid w:val="00230936"/>
    <w:rsid w:val="00230A32"/>
    <w:rsid w:val="00230A62"/>
    <w:rsid w:val="00230AE8"/>
    <w:rsid w:val="00230BCE"/>
    <w:rsid w:val="00230BF7"/>
    <w:rsid w:val="00230C12"/>
    <w:rsid w:val="00230D8C"/>
    <w:rsid w:val="00230E39"/>
    <w:rsid w:val="00230E53"/>
    <w:rsid w:val="00230E5C"/>
    <w:rsid w:val="00230F07"/>
    <w:rsid w:val="00230FE9"/>
    <w:rsid w:val="00231059"/>
    <w:rsid w:val="00231103"/>
    <w:rsid w:val="002311A1"/>
    <w:rsid w:val="00231299"/>
    <w:rsid w:val="002312FA"/>
    <w:rsid w:val="0023135E"/>
    <w:rsid w:val="0023147A"/>
    <w:rsid w:val="0023149D"/>
    <w:rsid w:val="0023154F"/>
    <w:rsid w:val="0023155D"/>
    <w:rsid w:val="002316E0"/>
    <w:rsid w:val="0023184C"/>
    <w:rsid w:val="00231934"/>
    <w:rsid w:val="002319DD"/>
    <w:rsid w:val="00231A8E"/>
    <w:rsid w:val="00231ABA"/>
    <w:rsid w:val="00231BA8"/>
    <w:rsid w:val="00231BE6"/>
    <w:rsid w:val="00231C07"/>
    <w:rsid w:val="00231D17"/>
    <w:rsid w:val="00231F5D"/>
    <w:rsid w:val="00231F6B"/>
    <w:rsid w:val="00231FE2"/>
    <w:rsid w:val="0023200B"/>
    <w:rsid w:val="0023200D"/>
    <w:rsid w:val="00232087"/>
    <w:rsid w:val="00232094"/>
    <w:rsid w:val="002320F9"/>
    <w:rsid w:val="00232138"/>
    <w:rsid w:val="00232256"/>
    <w:rsid w:val="00232338"/>
    <w:rsid w:val="002323C0"/>
    <w:rsid w:val="0023241D"/>
    <w:rsid w:val="0023243F"/>
    <w:rsid w:val="00232440"/>
    <w:rsid w:val="0023244A"/>
    <w:rsid w:val="00232519"/>
    <w:rsid w:val="00232529"/>
    <w:rsid w:val="0023254A"/>
    <w:rsid w:val="00232576"/>
    <w:rsid w:val="002326C5"/>
    <w:rsid w:val="002326EC"/>
    <w:rsid w:val="00232735"/>
    <w:rsid w:val="0023273B"/>
    <w:rsid w:val="00232750"/>
    <w:rsid w:val="002327E7"/>
    <w:rsid w:val="0023286E"/>
    <w:rsid w:val="00232902"/>
    <w:rsid w:val="00232946"/>
    <w:rsid w:val="0023296D"/>
    <w:rsid w:val="002329D3"/>
    <w:rsid w:val="00232A24"/>
    <w:rsid w:val="00232AFA"/>
    <w:rsid w:val="00232B0F"/>
    <w:rsid w:val="00232B4E"/>
    <w:rsid w:val="00232B70"/>
    <w:rsid w:val="00232C2E"/>
    <w:rsid w:val="00232C55"/>
    <w:rsid w:val="00232D11"/>
    <w:rsid w:val="00232D81"/>
    <w:rsid w:val="00232DD5"/>
    <w:rsid w:val="00232E60"/>
    <w:rsid w:val="00232E78"/>
    <w:rsid w:val="00232EC2"/>
    <w:rsid w:val="00232ECF"/>
    <w:rsid w:val="00232EE3"/>
    <w:rsid w:val="00232F46"/>
    <w:rsid w:val="00232FC9"/>
    <w:rsid w:val="0023318B"/>
    <w:rsid w:val="00233254"/>
    <w:rsid w:val="002332F1"/>
    <w:rsid w:val="00233315"/>
    <w:rsid w:val="002334CD"/>
    <w:rsid w:val="00233577"/>
    <w:rsid w:val="002335B8"/>
    <w:rsid w:val="002336C3"/>
    <w:rsid w:val="002336DF"/>
    <w:rsid w:val="002336FC"/>
    <w:rsid w:val="0023373D"/>
    <w:rsid w:val="002337B8"/>
    <w:rsid w:val="00233809"/>
    <w:rsid w:val="00233847"/>
    <w:rsid w:val="00233854"/>
    <w:rsid w:val="0023396B"/>
    <w:rsid w:val="00233974"/>
    <w:rsid w:val="002339EF"/>
    <w:rsid w:val="002339F1"/>
    <w:rsid w:val="00233A11"/>
    <w:rsid w:val="00233A34"/>
    <w:rsid w:val="00233AF3"/>
    <w:rsid w:val="00233AF5"/>
    <w:rsid w:val="00233B0A"/>
    <w:rsid w:val="00233BDF"/>
    <w:rsid w:val="00233BFC"/>
    <w:rsid w:val="00233C98"/>
    <w:rsid w:val="00233CE1"/>
    <w:rsid w:val="00233D0C"/>
    <w:rsid w:val="00233DD8"/>
    <w:rsid w:val="00233E89"/>
    <w:rsid w:val="00233E98"/>
    <w:rsid w:val="00233F22"/>
    <w:rsid w:val="00233FD7"/>
    <w:rsid w:val="00234080"/>
    <w:rsid w:val="002340FF"/>
    <w:rsid w:val="002341B3"/>
    <w:rsid w:val="00234209"/>
    <w:rsid w:val="0023424C"/>
    <w:rsid w:val="002344A3"/>
    <w:rsid w:val="00234556"/>
    <w:rsid w:val="0023460C"/>
    <w:rsid w:val="00234B8B"/>
    <w:rsid w:val="00234BD9"/>
    <w:rsid w:val="00234C18"/>
    <w:rsid w:val="00234C82"/>
    <w:rsid w:val="00234CEF"/>
    <w:rsid w:val="00234D21"/>
    <w:rsid w:val="00234DB7"/>
    <w:rsid w:val="00234E46"/>
    <w:rsid w:val="00234E7F"/>
    <w:rsid w:val="00234EF0"/>
    <w:rsid w:val="00234F7F"/>
    <w:rsid w:val="00235009"/>
    <w:rsid w:val="0023503E"/>
    <w:rsid w:val="002350EE"/>
    <w:rsid w:val="00235111"/>
    <w:rsid w:val="0023516B"/>
    <w:rsid w:val="00235214"/>
    <w:rsid w:val="00235356"/>
    <w:rsid w:val="002353A2"/>
    <w:rsid w:val="002353AD"/>
    <w:rsid w:val="002354E8"/>
    <w:rsid w:val="00235543"/>
    <w:rsid w:val="00235575"/>
    <w:rsid w:val="002355BE"/>
    <w:rsid w:val="002356C7"/>
    <w:rsid w:val="0023570B"/>
    <w:rsid w:val="00235733"/>
    <w:rsid w:val="00235740"/>
    <w:rsid w:val="00235842"/>
    <w:rsid w:val="0023597D"/>
    <w:rsid w:val="00235A2A"/>
    <w:rsid w:val="00235A3D"/>
    <w:rsid w:val="00235AD8"/>
    <w:rsid w:val="00235AF9"/>
    <w:rsid w:val="00235C4A"/>
    <w:rsid w:val="00235CBA"/>
    <w:rsid w:val="00235D2C"/>
    <w:rsid w:val="00235DBC"/>
    <w:rsid w:val="00235DBF"/>
    <w:rsid w:val="00235DF2"/>
    <w:rsid w:val="00235E08"/>
    <w:rsid w:val="00235F00"/>
    <w:rsid w:val="00235F02"/>
    <w:rsid w:val="00235F4E"/>
    <w:rsid w:val="002360C9"/>
    <w:rsid w:val="002360D4"/>
    <w:rsid w:val="0023616B"/>
    <w:rsid w:val="002362CD"/>
    <w:rsid w:val="0023639C"/>
    <w:rsid w:val="002363C6"/>
    <w:rsid w:val="002363C9"/>
    <w:rsid w:val="00236454"/>
    <w:rsid w:val="002364D5"/>
    <w:rsid w:val="0023653E"/>
    <w:rsid w:val="0023655E"/>
    <w:rsid w:val="00236578"/>
    <w:rsid w:val="002365C7"/>
    <w:rsid w:val="0023663E"/>
    <w:rsid w:val="00236713"/>
    <w:rsid w:val="0023673D"/>
    <w:rsid w:val="00236842"/>
    <w:rsid w:val="002368D5"/>
    <w:rsid w:val="002368F6"/>
    <w:rsid w:val="00236A2B"/>
    <w:rsid w:val="00236A46"/>
    <w:rsid w:val="00236A54"/>
    <w:rsid w:val="00236ABA"/>
    <w:rsid w:val="00236B31"/>
    <w:rsid w:val="00236B4E"/>
    <w:rsid w:val="00236B77"/>
    <w:rsid w:val="00236C06"/>
    <w:rsid w:val="00236D00"/>
    <w:rsid w:val="00236D80"/>
    <w:rsid w:val="00236E0D"/>
    <w:rsid w:val="00236F2F"/>
    <w:rsid w:val="00237163"/>
    <w:rsid w:val="0023719E"/>
    <w:rsid w:val="002371D1"/>
    <w:rsid w:val="00237206"/>
    <w:rsid w:val="0023724D"/>
    <w:rsid w:val="00237431"/>
    <w:rsid w:val="0023744C"/>
    <w:rsid w:val="002375B9"/>
    <w:rsid w:val="002375DC"/>
    <w:rsid w:val="002376CD"/>
    <w:rsid w:val="0023783F"/>
    <w:rsid w:val="002378CC"/>
    <w:rsid w:val="002378E0"/>
    <w:rsid w:val="002378E8"/>
    <w:rsid w:val="002378F7"/>
    <w:rsid w:val="0023792F"/>
    <w:rsid w:val="00237A07"/>
    <w:rsid w:val="00237A6A"/>
    <w:rsid w:val="00237B0B"/>
    <w:rsid w:val="00237BDC"/>
    <w:rsid w:val="00237C2B"/>
    <w:rsid w:val="00237C3F"/>
    <w:rsid w:val="00237CD2"/>
    <w:rsid w:val="00237CD7"/>
    <w:rsid w:val="00237CD8"/>
    <w:rsid w:val="00237DA1"/>
    <w:rsid w:val="00237DFA"/>
    <w:rsid w:val="00237DFE"/>
    <w:rsid w:val="00237E5C"/>
    <w:rsid w:val="00237E74"/>
    <w:rsid w:val="00237F94"/>
    <w:rsid w:val="00237FB8"/>
    <w:rsid w:val="002401E8"/>
    <w:rsid w:val="0024025A"/>
    <w:rsid w:val="0024028F"/>
    <w:rsid w:val="002402F3"/>
    <w:rsid w:val="00240313"/>
    <w:rsid w:val="002403EF"/>
    <w:rsid w:val="0024043B"/>
    <w:rsid w:val="002404D5"/>
    <w:rsid w:val="00240531"/>
    <w:rsid w:val="0024053D"/>
    <w:rsid w:val="0024059C"/>
    <w:rsid w:val="002405B7"/>
    <w:rsid w:val="002406F1"/>
    <w:rsid w:val="00240790"/>
    <w:rsid w:val="002407D6"/>
    <w:rsid w:val="00240807"/>
    <w:rsid w:val="0024087D"/>
    <w:rsid w:val="002408E3"/>
    <w:rsid w:val="002408EF"/>
    <w:rsid w:val="0024096B"/>
    <w:rsid w:val="00240A1B"/>
    <w:rsid w:val="00240AA3"/>
    <w:rsid w:val="00240AFF"/>
    <w:rsid w:val="00240C04"/>
    <w:rsid w:val="00240CDF"/>
    <w:rsid w:val="00240DFC"/>
    <w:rsid w:val="00240F04"/>
    <w:rsid w:val="00240F1B"/>
    <w:rsid w:val="00240F22"/>
    <w:rsid w:val="00240F2B"/>
    <w:rsid w:val="00240F65"/>
    <w:rsid w:val="00240FC0"/>
    <w:rsid w:val="00241060"/>
    <w:rsid w:val="00241089"/>
    <w:rsid w:val="00241130"/>
    <w:rsid w:val="00241149"/>
    <w:rsid w:val="002411EA"/>
    <w:rsid w:val="00241329"/>
    <w:rsid w:val="0024137B"/>
    <w:rsid w:val="0024139D"/>
    <w:rsid w:val="002413B8"/>
    <w:rsid w:val="002413BA"/>
    <w:rsid w:val="0024140D"/>
    <w:rsid w:val="0024147C"/>
    <w:rsid w:val="002414AB"/>
    <w:rsid w:val="00241565"/>
    <w:rsid w:val="00241614"/>
    <w:rsid w:val="00241690"/>
    <w:rsid w:val="002417FA"/>
    <w:rsid w:val="0024181E"/>
    <w:rsid w:val="00241823"/>
    <w:rsid w:val="0024185E"/>
    <w:rsid w:val="002418F7"/>
    <w:rsid w:val="00241976"/>
    <w:rsid w:val="002419BA"/>
    <w:rsid w:val="00241A68"/>
    <w:rsid w:val="00241B38"/>
    <w:rsid w:val="00241B6B"/>
    <w:rsid w:val="00241BB7"/>
    <w:rsid w:val="00241BCA"/>
    <w:rsid w:val="00241C12"/>
    <w:rsid w:val="00241CEF"/>
    <w:rsid w:val="00241D69"/>
    <w:rsid w:val="00241DCB"/>
    <w:rsid w:val="00241DE4"/>
    <w:rsid w:val="00241E90"/>
    <w:rsid w:val="002421E3"/>
    <w:rsid w:val="0024224D"/>
    <w:rsid w:val="00242269"/>
    <w:rsid w:val="00242305"/>
    <w:rsid w:val="00242309"/>
    <w:rsid w:val="0024231B"/>
    <w:rsid w:val="00242466"/>
    <w:rsid w:val="0024248E"/>
    <w:rsid w:val="00242722"/>
    <w:rsid w:val="00242724"/>
    <w:rsid w:val="0024285B"/>
    <w:rsid w:val="00242868"/>
    <w:rsid w:val="002428F9"/>
    <w:rsid w:val="00242979"/>
    <w:rsid w:val="0024298C"/>
    <w:rsid w:val="002429A2"/>
    <w:rsid w:val="002429E0"/>
    <w:rsid w:val="00242A3B"/>
    <w:rsid w:val="00242B67"/>
    <w:rsid w:val="00242C7C"/>
    <w:rsid w:val="00242D02"/>
    <w:rsid w:val="00242D06"/>
    <w:rsid w:val="00242E4B"/>
    <w:rsid w:val="00242E91"/>
    <w:rsid w:val="00242FBD"/>
    <w:rsid w:val="0024303E"/>
    <w:rsid w:val="002431A3"/>
    <w:rsid w:val="002431B5"/>
    <w:rsid w:val="002431BB"/>
    <w:rsid w:val="00243205"/>
    <w:rsid w:val="002432A4"/>
    <w:rsid w:val="002432AC"/>
    <w:rsid w:val="002432BC"/>
    <w:rsid w:val="002433CB"/>
    <w:rsid w:val="0024340A"/>
    <w:rsid w:val="002434AD"/>
    <w:rsid w:val="00243546"/>
    <w:rsid w:val="00243585"/>
    <w:rsid w:val="0024377D"/>
    <w:rsid w:val="0024377E"/>
    <w:rsid w:val="002437A0"/>
    <w:rsid w:val="00243841"/>
    <w:rsid w:val="00243889"/>
    <w:rsid w:val="002438C0"/>
    <w:rsid w:val="00243960"/>
    <w:rsid w:val="00243968"/>
    <w:rsid w:val="00243990"/>
    <w:rsid w:val="00243997"/>
    <w:rsid w:val="00243A07"/>
    <w:rsid w:val="00243B27"/>
    <w:rsid w:val="00243B49"/>
    <w:rsid w:val="00243B87"/>
    <w:rsid w:val="00243C2C"/>
    <w:rsid w:val="00243C61"/>
    <w:rsid w:val="00243C7D"/>
    <w:rsid w:val="00243C8F"/>
    <w:rsid w:val="00243CA5"/>
    <w:rsid w:val="00243CD4"/>
    <w:rsid w:val="00243E1E"/>
    <w:rsid w:val="00243E23"/>
    <w:rsid w:val="00243EB5"/>
    <w:rsid w:val="00243EEB"/>
    <w:rsid w:val="00243F53"/>
    <w:rsid w:val="00243F8E"/>
    <w:rsid w:val="0024404F"/>
    <w:rsid w:val="00244052"/>
    <w:rsid w:val="00244084"/>
    <w:rsid w:val="00244091"/>
    <w:rsid w:val="00244138"/>
    <w:rsid w:val="002442D0"/>
    <w:rsid w:val="002443B6"/>
    <w:rsid w:val="002443D2"/>
    <w:rsid w:val="002443DD"/>
    <w:rsid w:val="002444DA"/>
    <w:rsid w:val="002444F8"/>
    <w:rsid w:val="0024456A"/>
    <w:rsid w:val="002445AA"/>
    <w:rsid w:val="00244621"/>
    <w:rsid w:val="00244752"/>
    <w:rsid w:val="002447B4"/>
    <w:rsid w:val="002447C3"/>
    <w:rsid w:val="0024480E"/>
    <w:rsid w:val="002448BF"/>
    <w:rsid w:val="00244A39"/>
    <w:rsid w:val="00244A56"/>
    <w:rsid w:val="00244B92"/>
    <w:rsid w:val="00244BC0"/>
    <w:rsid w:val="00244C0D"/>
    <w:rsid w:val="00244C7A"/>
    <w:rsid w:val="00244D21"/>
    <w:rsid w:val="00244DF7"/>
    <w:rsid w:val="00244EB6"/>
    <w:rsid w:val="00244EBE"/>
    <w:rsid w:val="00244F81"/>
    <w:rsid w:val="00244F8E"/>
    <w:rsid w:val="00244F94"/>
    <w:rsid w:val="00244FA5"/>
    <w:rsid w:val="0024510E"/>
    <w:rsid w:val="00245173"/>
    <w:rsid w:val="00245297"/>
    <w:rsid w:val="0024529B"/>
    <w:rsid w:val="002452A7"/>
    <w:rsid w:val="002452AA"/>
    <w:rsid w:val="0024533B"/>
    <w:rsid w:val="0024537B"/>
    <w:rsid w:val="002453B9"/>
    <w:rsid w:val="002453EA"/>
    <w:rsid w:val="002454D3"/>
    <w:rsid w:val="00245542"/>
    <w:rsid w:val="0024557B"/>
    <w:rsid w:val="00245613"/>
    <w:rsid w:val="00245626"/>
    <w:rsid w:val="002457C5"/>
    <w:rsid w:val="0024583E"/>
    <w:rsid w:val="002458BA"/>
    <w:rsid w:val="002458FA"/>
    <w:rsid w:val="00245975"/>
    <w:rsid w:val="002459BA"/>
    <w:rsid w:val="00245ABB"/>
    <w:rsid w:val="00245BED"/>
    <w:rsid w:val="00245C8D"/>
    <w:rsid w:val="00245CDC"/>
    <w:rsid w:val="00245D3B"/>
    <w:rsid w:val="00245D95"/>
    <w:rsid w:val="00245DBF"/>
    <w:rsid w:val="00245DC6"/>
    <w:rsid w:val="00245DC9"/>
    <w:rsid w:val="00245F08"/>
    <w:rsid w:val="00245F1D"/>
    <w:rsid w:val="00245F4E"/>
    <w:rsid w:val="00245F96"/>
    <w:rsid w:val="00245F9F"/>
    <w:rsid w:val="00246060"/>
    <w:rsid w:val="002460DB"/>
    <w:rsid w:val="0024615D"/>
    <w:rsid w:val="002461C5"/>
    <w:rsid w:val="002461F6"/>
    <w:rsid w:val="00246336"/>
    <w:rsid w:val="0024640F"/>
    <w:rsid w:val="00246431"/>
    <w:rsid w:val="0024644A"/>
    <w:rsid w:val="002466AE"/>
    <w:rsid w:val="002466E7"/>
    <w:rsid w:val="00246768"/>
    <w:rsid w:val="002467D0"/>
    <w:rsid w:val="00246882"/>
    <w:rsid w:val="002469D8"/>
    <w:rsid w:val="00246A14"/>
    <w:rsid w:val="00246A7E"/>
    <w:rsid w:val="00246ACB"/>
    <w:rsid w:val="00246CAC"/>
    <w:rsid w:val="00246CFC"/>
    <w:rsid w:val="00246D77"/>
    <w:rsid w:val="00246EAD"/>
    <w:rsid w:val="00246EDC"/>
    <w:rsid w:val="00246F76"/>
    <w:rsid w:val="00247027"/>
    <w:rsid w:val="00247062"/>
    <w:rsid w:val="002470BD"/>
    <w:rsid w:val="00247209"/>
    <w:rsid w:val="0024727C"/>
    <w:rsid w:val="00247309"/>
    <w:rsid w:val="00247377"/>
    <w:rsid w:val="0024740D"/>
    <w:rsid w:val="002474BC"/>
    <w:rsid w:val="0024756A"/>
    <w:rsid w:val="00247608"/>
    <w:rsid w:val="00247618"/>
    <w:rsid w:val="00247760"/>
    <w:rsid w:val="00247792"/>
    <w:rsid w:val="002477BA"/>
    <w:rsid w:val="002477DF"/>
    <w:rsid w:val="002477F4"/>
    <w:rsid w:val="002478A1"/>
    <w:rsid w:val="002478B9"/>
    <w:rsid w:val="002479D6"/>
    <w:rsid w:val="002479EA"/>
    <w:rsid w:val="00247AFC"/>
    <w:rsid w:val="00247B2D"/>
    <w:rsid w:val="00247D5E"/>
    <w:rsid w:val="00247D6E"/>
    <w:rsid w:val="00247DE7"/>
    <w:rsid w:val="00247E7B"/>
    <w:rsid w:val="00247E94"/>
    <w:rsid w:val="00247F53"/>
    <w:rsid w:val="00247F7E"/>
    <w:rsid w:val="00247F80"/>
    <w:rsid w:val="00250025"/>
    <w:rsid w:val="00250073"/>
    <w:rsid w:val="0025011D"/>
    <w:rsid w:val="00250138"/>
    <w:rsid w:val="0025019C"/>
    <w:rsid w:val="002501A3"/>
    <w:rsid w:val="00250257"/>
    <w:rsid w:val="002502D5"/>
    <w:rsid w:val="00250364"/>
    <w:rsid w:val="0025040B"/>
    <w:rsid w:val="00250448"/>
    <w:rsid w:val="0025044D"/>
    <w:rsid w:val="0025045F"/>
    <w:rsid w:val="002504E6"/>
    <w:rsid w:val="0025058F"/>
    <w:rsid w:val="00250717"/>
    <w:rsid w:val="0025072E"/>
    <w:rsid w:val="00250776"/>
    <w:rsid w:val="0025079A"/>
    <w:rsid w:val="002507B5"/>
    <w:rsid w:val="0025094F"/>
    <w:rsid w:val="00250A68"/>
    <w:rsid w:val="00250E6F"/>
    <w:rsid w:val="00250EF8"/>
    <w:rsid w:val="00250EFA"/>
    <w:rsid w:val="00250F29"/>
    <w:rsid w:val="00250F68"/>
    <w:rsid w:val="00250FE9"/>
    <w:rsid w:val="00251026"/>
    <w:rsid w:val="0025105D"/>
    <w:rsid w:val="00251071"/>
    <w:rsid w:val="002510D8"/>
    <w:rsid w:val="002510E3"/>
    <w:rsid w:val="0025126A"/>
    <w:rsid w:val="002512A0"/>
    <w:rsid w:val="0025134A"/>
    <w:rsid w:val="002513EC"/>
    <w:rsid w:val="0025145C"/>
    <w:rsid w:val="002514A0"/>
    <w:rsid w:val="002514FE"/>
    <w:rsid w:val="0025152D"/>
    <w:rsid w:val="002515F5"/>
    <w:rsid w:val="0025166C"/>
    <w:rsid w:val="00251764"/>
    <w:rsid w:val="0025178D"/>
    <w:rsid w:val="0025179A"/>
    <w:rsid w:val="002517EB"/>
    <w:rsid w:val="00251802"/>
    <w:rsid w:val="0025182D"/>
    <w:rsid w:val="00251889"/>
    <w:rsid w:val="00251926"/>
    <w:rsid w:val="0025198B"/>
    <w:rsid w:val="002519BD"/>
    <w:rsid w:val="002519FB"/>
    <w:rsid w:val="00251A7E"/>
    <w:rsid w:val="00251A9F"/>
    <w:rsid w:val="00251AAB"/>
    <w:rsid w:val="00251B7B"/>
    <w:rsid w:val="00251C2C"/>
    <w:rsid w:val="00251C4A"/>
    <w:rsid w:val="00251CDC"/>
    <w:rsid w:val="00251D7E"/>
    <w:rsid w:val="00251E04"/>
    <w:rsid w:val="00251E8D"/>
    <w:rsid w:val="00251F17"/>
    <w:rsid w:val="00251F93"/>
    <w:rsid w:val="00251FB2"/>
    <w:rsid w:val="0025205D"/>
    <w:rsid w:val="00252133"/>
    <w:rsid w:val="00252169"/>
    <w:rsid w:val="002521F2"/>
    <w:rsid w:val="00252327"/>
    <w:rsid w:val="0025237D"/>
    <w:rsid w:val="0025239B"/>
    <w:rsid w:val="002523C8"/>
    <w:rsid w:val="00252414"/>
    <w:rsid w:val="00252416"/>
    <w:rsid w:val="00252429"/>
    <w:rsid w:val="0025243E"/>
    <w:rsid w:val="002524E1"/>
    <w:rsid w:val="0025251D"/>
    <w:rsid w:val="002525B6"/>
    <w:rsid w:val="002525BE"/>
    <w:rsid w:val="002525EE"/>
    <w:rsid w:val="0025260F"/>
    <w:rsid w:val="00252683"/>
    <w:rsid w:val="00252740"/>
    <w:rsid w:val="0025277F"/>
    <w:rsid w:val="00252790"/>
    <w:rsid w:val="002527D0"/>
    <w:rsid w:val="002527FD"/>
    <w:rsid w:val="00252858"/>
    <w:rsid w:val="0025289B"/>
    <w:rsid w:val="0025291F"/>
    <w:rsid w:val="0025294B"/>
    <w:rsid w:val="0025294D"/>
    <w:rsid w:val="00252A2D"/>
    <w:rsid w:val="00252A99"/>
    <w:rsid w:val="00252B62"/>
    <w:rsid w:val="00252BD3"/>
    <w:rsid w:val="00252C1A"/>
    <w:rsid w:val="00252C27"/>
    <w:rsid w:val="00252C84"/>
    <w:rsid w:val="00252D70"/>
    <w:rsid w:val="00252EB7"/>
    <w:rsid w:val="0025315D"/>
    <w:rsid w:val="00253164"/>
    <w:rsid w:val="0025317E"/>
    <w:rsid w:val="00253280"/>
    <w:rsid w:val="002532AB"/>
    <w:rsid w:val="00253317"/>
    <w:rsid w:val="0025353D"/>
    <w:rsid w:val="00253542"/>
    <w:rsid w:val="00253596"/>
    <w:rsid w:val="0025365B"/>
    <w:rsid w:val="0025369A"/>
    <w:rsid w:val="0025369C"/>
    <w:rsid w:val="00253701"/>
    <w:rsid w:val="00253717"/>
    <w:rsid w:val="002537EC"/>
    <w:rsid w:val="00253916"/>
    <w:rsid w:val="00253922"/>
    <w:rsid w:val="0025395F"/>
    <w:rsid w:val="00253A7E"/>
    <w:rsid w:val="00253C42"/>
    <w:rsid w:val="00253C78"/>
    <w:rsid w:val="00253CE6"/>
    <w:rsid w:val="00253F51"/>
    <w:rsid w:val="00253F75"/>
    <w:rsid w:val="00254040"/>
    <w:rsid w:val="00254055"/>
    <w:rsid w:val="0025417E"/>
    <w:rsid w:val="002541C9"/>
    <w:rsid w:val="00254272"/>
    <w:rsid w:val="00254275"/>
    <w:rsid w:val="002542BC"/>
    <w:rsid w:val="00254376"/>
    <w:rsid w:val="00254491"/>
    <w:rsid w:val="002544A2"/>
    <w:rsid w:val="0025453F"/>
    <w:rsid w:val="00254565"/>
    <w:rsid w:val="002545E9"/>
    <w:rsid w:val="0025466F"/>
    <w:rsid w:val="002546B3"/>
    <w:rsid w:val="002547F7"/>
    <w:rsid w:val="00254857"/>
    <w:rsid w:val="002548C3"/>
    <w:rsid w:val="002548C7"/>
    <w:rsid w:val="002548D3"/>
    <w:rsid w:val="0025492D"/>
    <w:rsid w:val="00254958"/>
    <w:rsid w:val="00254986"/>
    <w:rsid w:val="00254A27"/>
    <w:rsid w:val="00254AC8"/>
    <w:rsid w:val="00254BAF"/>
    <w:rsid w:val="00254BF5"/>
    <w:rsid w:val="00254C2A"/>
    <w:rsid w:val="00254D99"/>
    <w:rsid w:val="00254DB9"/>
    <w:rsid w:val="00254DC2"/>
    <w:rsid w:val="00254DFA"/>
    <w:rsid w:val="00254E07"/>
    <w:rsid w:val="00254E9F"/>
    <w:rsid w:val="00254EAD"/>
    <w:rsid w:val="00254F7F"/>
    <w:rsid w:val="00255116"/>
    <w:rsid w:val="00255184"/>
    <w:rsid w:val="00255234"/>
    <w:rsid w:val="0025526A"/>
    <w:rsid w:val="0025549C"/>
    <w:rsid w:val="002554A2"/>
    <w:rsid w:val="002554E8"/>
    <w:rsid w:val="00255544"/>
    <w:rsid w:val="00255554"/>
    <w:rsid w:val="002555A7"/>
    <w:rsid w:val="002556E9"/>
    <w:rsid w:val="002556F2"/>
    <w:rsid w:val="0025583F"/>
    <w:rsid w:val="00255943"/>
    <w:rsid w:val="0025597C"/>
    <w:rsid w:val="00255994"/>
    <w:rsid w:val="00255AFF"/>
    <w:rsid w:val="00255B0B"/>
    <w:rsid w:val="00255C30"/>
    <w:rsid w:val="00255C3D"/>
    <w:rsid w:val="00255D97"/>
    <w:rsid w:val="00255EB6"/>
    <w:rsid w:val="00255F63"/>
    <w:rsid w:val="00255FB6"/>
    <w:rsid w:val="00255FD9"/>
    <w:rsid w:val="0025602C"/>
    <w:rsid w:val="002561C6"/>
    <w:rsid w:val="002561F9"/>
    <w:rsid w:val="00256203"/>
    <w:rsid w:val="002562C0"/>
    <w:rsid w:val="00256380"/>
    <w:rsid w:val="002563B4"/>
    <w:rsid w:val="00256400"/>
    <w:rsid w:val="00256455"/>
    <w:rsid w:val="002565E4"/>
    <w:rsid w:val="002565E6"/>
    <w:rsid w:val="00256723"/>
    <w:rsid w:val="00256762"/>
    <w:rsid w:val="002567B4"/>
    <w:rsid w:val="002567D6"/>
    <w:rsid w:val="002567E5"/>
    <w:rsid w:val="002567FD"/>
    <w:rsid w:val="00256921"/>
    <w:rsid w:val="0025696C"/>
    <w:rsid w:val="00256A31"/>
    <w:rsid w:val="00256B14"/>
    <w:rsid w:val="00256B4E"/>
    <w:rsid w:val="00256B51"/>
    <w:rsid w:val="00256B59"/>
    <w:rsid w:val="00256C0B"/>
    <w:rsid w:val="00256CBC"/>
    <w:rsid w:val="00256D56"/>
    <w:rsid w:val="00256DB9"/>
    <w:rsid w:val="00256DDA"/>
    <w:rsid w:val="00256F64"/>
    <w:rsid w:val="00256F7E"/>
    <w:rsid w:val="0025709B"/>
    <w:rsid w:val="002570E0"/>
    <w:rsid w:val="00257197"/>
    <w:rsid w:val="002572BA"/>
    <w:rsid w:val="002573B7"/>
    <w:rsid w:val="002573EC"/>
    <w:rsid w:val="0025740F"/>
    <w:rsid w:val="00257470"/>
    <w:rsid w:val="002574A0"/>
    <w:rsid w:val="002575AD"/>
    <w:rsid w:val="002575F9"/>
    <w:rsid w:val="002576AC"/>
    <w:rsid w:val="002576BC"/>
    <w:rsid w:val="002576CB"/>
    <w:rsid w:val="0025772F"/>
    <w:rsid w:val="0025777A"/>
    <w:rsid w:val="002578EB"/>
    <w:rsid w:val="00257905"/>
    <w:rsid w:val="00257942"/>
    <w:rsid w:val="00257A09"/>
    <w:rsid w:val="00257A3E"/>
    <w:rsid w:val="00257AD2"/>
    <w:rsid w:val="00257B5B"/>
    <w:rsid w:val="00257B5C"/>
    <w:rsid w:val="00257B63"/>
    <w:rsid w:val="00257BEB"/>
    <w:rsid w:val="00257C05"/>
    <w:rsid w:val="00257C0E"/>
    <w:rsid w:val="00257D2F"/>
    <w:rsid w:val="00257D92"/>
    <w:rsid w:val="00257E03"/>
    <w:rsid w:val="00257E2C"/>
    <w:rsid w:val="00257E82"/>
    <w:rsid w:val="0026001C"/>
    <w:rsid w:val="00260068"/>
    <w:rsid w:val="00260108"/>
    <w:rsid w:val="002601E6"/>
    <w:rsid w:val="00260219"/>
    <w:rsid w:val="0026025E"/>
    <w:rsid w:val="00260263"/>
    <w:rsid w:val="00260294"/>
    <w:rsid w:val="00260329"/>
    <w:rsid w:val="00260399"/>
    <w:rsid w:val="0026047A"/>
    <w:rsid w:val="00260507"/>
    <w:rsid w:val="00260511"/>
    <w:rsid w:val="00260538"/>
    <w:rsid w:val="00260658"/>
    <w:rsid w:val="002606D4"/>
    <w:rsid w:val="0026073D"/>
    <w:rsid w:val="0026078B"/>
    <w:rsid w:val="00260841"/>
    <w:rsid w:val="0026084C"/>
    <w:rsid w:val="0026086F"/>
    <w:rsid w:val="00260890"/>
    <w:rsid w:val="002608E7"/>
    <w:rsid w:val="002608FF"/>
    <w:rsid w:val="00260945"/>
    <w:rsid w:val="002609BB"/>
    <w:rsid w:val="002609E9"/>
    <w:rsid w:val="00260A2E"/>
    <w:rsid w:val="00260A63"/>
    <w:rsid w:val="00260AA7"/>
    <w:rsid w:val="00260C66"/>
    <w:rsid w:val="00260D83"/>
    <w:rsid w:val="00260D85"/>
    <w:rsid w:val="00260D9A"/>
    <w:rsid w:val="00260DBA"/>
    <w:rsid w:val="00260EDF"/>
    <w:rsid w:val="00260F0A"/>
    <w:rsid w:val="00260F3C"/>
    <w:rsid w:val="00260F3D"/>
    <w:rsid w:val="00260FAA"/>
    <w:rsid w:val="00260FC2"/>
    <w:rsid w:val="00261094"/>
    <w:rsid w:val="002610B1"/>
    <w:rsid w:val="002610BA"/>
    <w:rsid w:val="0026116D"/>
    <w:rsid w:val="00261231"/>
    <w:rsid w:val="00261248"/>
    <w:rsid w:val="00261258"/>
    <w:rsid w:val="00261304"/>
    <w:rsid w:val="0026131B"/>
    <w:rsid w:val="002613A1"/>
    <w:rsid w:val="002613F4"/>
    <w:rsid w:val="0026148A"/>
    <w:rsid w:val="002614CF"/>
    <w:rsid w:val="0026151D"/>
    <w:rsid w:val="00261557"/>
    <w:rsid w:val="002615B3"/>
    <w:rsid w:val="002615EB"/>
    <w:rsid w:val="002616E3"/>
    <w:rsid w:val="00261770"/>
    <w:rsid w:val="0026177C"/>
    <w:rsid w:val="002618B8"/>
    <w:rsid w:val="00261A2F"/>
    <w:rsid w:val="00261AD9"/>
    <w:rsid w:val="00261B0C"/>
    <w:rsid w:val="00261B83"/>
    <w:rsid w:val="00261BD1"/>
    <w:rsid w:val="00261BE0"/>
    <w:rsid w:val="00261BE1"/>
    <w:rsid w:val="00261BFF"/>
    <w:rsid w:val="00261C61"/>
    <w:rsid w:val="00261CA7"/>
    <w:rsid w:val="00261CD6"/>
    <w:rsid w:val="00261D2E"/>
    <w:rsid w:val="00261DA1"/>
    <w:rsid w:val="00261DF0"/>
    <w:rsid w:val="00261EC4"/>
    <w:rsid w:val="00261F5B"/>
    <w:rsid w:val="00261FFB"/>
    <w:rsid w:val="00262034"/>
    <w:rsid w:val="00262065"/>
    <w:rsid w:val="002620B7"/>
    <w:rsid w:val="002620CB"/>
    <w:rsid w:val="002620EA"/>
    <w:rsid w:val="002621E5"/>
    <w:rsid w:val="00262222"/>
    <w:rsid w:val="00262255"/>
    <w:rsid w:val="002622E2"/>
    <w:rsid w:val="0026230F"/>
    <w:rsid w:val="00262315"/>
    <w:rsid w:val="00262348"/>
    <w:rsid w:val="00262357"/>
    <w:rsid w:val="00262390"/>
    <w:rsid w:val="002623C5"/>
    <w:rsid w:val="0026243F"/>
    <w:rsid w:val="00262450"/>
    <w:rsid w:val="002624F9"/>
    <w:rsid w:val="00262543"/>
    <w:rsid w:val="00262633"/>
    <w:rsid w:val="00262647"/>
    <w:rsid w:val="00262662"/>
    <w:rsid w:val="0026274D"/>
    <w:rsid w:val="00262761"/>
    <w:rsid w:val="00262776"/>
    <w:rsid w:val="002627AD"/>
    <w:rsid w:val="002627CE"/>
    <w:rsid w:val="002627D3"/>
    <w:rsid w:val="00262897"/>
    <w:rsid w:val="002628B8"/>
    <w:rsid w:val="0026298E"/>
    <w:rsid w:val="002629B7"/>
    <w:rsid w:val="00262A81"/>
    <w:rsid w:val="00262B04"/>
    <w:rsid w:val="00262B4B"/>
    <w:rsid w:val="00262BDE"/>
    <w:rsid w:val="00262D44"/>
    <w:rsid w:val="00262E08"/>
    <w:rsid w:val="00262FA3"/>
    <w:rsid w:val="002630E4"/>
    <w:rsid w:val="00263131"/>
    <w:rsid w:val="00263244"/>
    <w:rsid w:val="0026325E"/>
    <w:rsid w:val="00263374"/>
    <w:rsid w:val="00263379"/>
    <w:rsid w:val="00263402"/>
    <w:rsid w:val="0026340B"/>
    <w:rsid w:val="00263466"/>
    <w:rsid w:val="0026351D"/>
    <w:rsid w:val="0026352A"/>
    <w:rsid w:val="0026355E"/>
    <w:rsid w:val="00263793"/>
    <w:rsid w:val="002637A3"/>
    <w:rsid w:val="002637A6"/>
    <w:rsid w:val="00263816"/>
    <w:rsid w:val="00263819"/>
    <w:rsid w:val="002638DA"/>
    <w:rsid w:val="00263AB2"/>
    <w:rsid w:val="00263ABA"/>
    <w:rsid w:val="00263AD1"/>
    <w:rsid w:val="00263ADD"/>
    <w:rsid w:val="00263B17"/>
    <w:rsid w:val="00263B2F"/>
    <w:rsid w:val="00263B67"/>
    <w:rsid w:val="00263BE1"/>
    <w:rsid w:val="00263C90"/>
    <w:rsid w:val="00263CE3"/>
    <w:rsid w:val="00263D04"/>
    <w:rsid w:val="00263EB3"/>
    <w:rsid w:val="00263EFB"/>
    <w:rsid w:val="00263F56"/>
    <w:rsid w:val="00263F62"/>
    <w:rsid w:val="00263F6A"/>
    <w:rsid w:val="00263F80"/>
    <w:rsid w:val="00263FB2"/>
    <w:rsid w:val="00263FED"/>
    <w:rsid w:val="002640A8"/>
    <w:rsid w:val="00264214"/>
    <w:rsid w:val="00264259"/>
    <w:rsid w:val="00264271"/>
    <w:rsid w:val="00264274"/>
    <w:rsid w:val="002642E0"/>
    <w:rsid w:val="00264481"/>
    <w:rsid w:val="0026450B"/>
    <w:rsid w:val="002645F2"/>
    <w:rsid w:val="0026475C"/>
    <w:rsid w:val="002647D4"/>
    <w:rsid w:val="0026484A"/>
    <w:rsid w:val="0026485B"/>
    <w:rsid w:val="00264869"/>
    <w:rsid w:val="0026497C"/>
    <w:rsid w:val="002649BD"/>
    <w:rsid w:val="00264A66"/>
    <w:rsid w:val="00264A78"/>
    <w:rsid w:val="00264AC0"/>
    <w:rsid w:val="00264AFF"/>
    <w:rsid w:val="00264B5E"/>
    <w:rsid w:val="00264CED"/>
    <w:rsid w:val="00264D5E"/>
    <w:rsid w:val="00264EC8"/>
    <w:rsid w:val="00264FBE"/>
    <w:rsid w:val="00264FD4"/>
    <w:rsid w:val="00265037"/>
    <w:rsid w:val="00265059"/>
    <w:rsid w:val="00265100"/>
    <w:rsid w:val="002652B5"/>
    <w:rsid w:val="002652EE"/>
    <w:rsid w:val="0026545B"/>
    <w:rsid w:val="00265562"/>
    <w:rsid w:val="00265599"/>
    <w:rsid w:val="002655F6"/>
    <w:rsid w:val="0026560B"/>
    <w:rsid w:val="00265640"/>
    <w:rsid w:val="00265684"/>
    <w:rsid w:val="002656E8"/>
    <w:rsid w:val="002657E6"/>
    <w:rsid w:val="00265891"/>
    <w:rsid w:val="00265A77"/>
    <w:rsid w:val="00265ABA"/>
    <w:rsid w:val="00265B21"/>
    <w:rsid w:val="00265B85"/>
    <w:rsid w:val="00265BD3"/>
    <w:rsid w:val="00265C26"/>
    <w:rsid w:val="00265C2F"/>
    <w:rsid w:val="00265CBE"/>
    <w:rsid w:val="00265D4D"/>
    <w:rsid w:val="00265D7D"/>
    <w:rsid w:val="00265D98"/>
    <w:rsid w:val="00265E26"/>
    <w:rsid w:val="00265E64"/>
    <w:rsid w:val="00265F82"/>
    <w:rsid w:val="00265FE9"/>
    <w:rsid w:val="00266054"/>
    <w:rsid w:val="002660E8"/>
    <w:rsid w:val="0026615A"/>
    <w:rsid w:val="002661E7"/>
    <w:rsid w:val="0026623A"/>
    <w:rsid w:val="00266255"/>
    <w:rsid w:val="00266284"/>
    <w:rsid w:val="0026636C"/>
    <w:rsid w:val="00266463"/>
    <w:rsid w:val="0026650B"/>
    <w:rsid w:val="00266533"/>
    <w:rsid w:val="0026654D"/>
    <w:rsid w:val="00266567"/>
    <w:rsid w:val="002665CC"/>
    <w:rsid w:val="00266650"/>
    <w:rsid w:val="002666EC"/>
    <w:rsid w:val="002666FC"/>
    <w:rsid w:val="0026672A"/>
    <w:rsid w:val="002668AA"/>
    <w:rsid w:val="002669AF"/>
    <w:rsid w:val="002669E9"/>
    <w:rsid w:val="002669FC"/>
    <w:rsid w:val="00266A42"/>
    <w:rsid w:val="00266A6F"/>
    <w:rsid w:val="00266AED"/>
    <w:rsid w:val="00266B2D"/>
    <w:rsid w:val="00266BDC"/>
    <w:rsid w:val="00266C3C"/>
    <w:rsid w:val="00266C7F"/>
    <w:rsid w:val="00266CCA"/>
    <w:rsid w:val="00266CE1"/>
    <w:rsid w:val="00266D5C"/>
    <w:rsid w:val="00266DFD"/>
    <w:rsid w:val="00266F21"/>
    <w:rsid w:val="0026700A"/>
    <w:rsid w:val="00267027"/>
    <w:rsid w:val="002670B2"/>
    <w:rsid w:val="002670DA"/>
    <w:rsid w:val="00267223"/>
    <w:rsid w:val="00267254"/>
    <w:rsid w:val="00267329"/>
    <w:rsid w:val="0026736E"/>
    <w:rsid w:val="002673BC"/>
    <w:rsid w:val="0026741A"/>
    <w:rsid w:val="002674BB"/>
    <w:rsid w:val="002674F7"/>
    <w:rsid w:val="002675F0"/>
    <w:rsid w:val="002675F2"/>
    <w:rsid w:val="002675F8"/>
    <w:rsid w:val="002677AC"/>
    <w:rsid w:val="0026788B"/>
    <w:rsid w:val="0026791F"/>
    <w:rsid w:val="002679A7"/>
    <w:rsid w:val="00267A54"/>
    <w:rsid w:val="00267A8F"/>
    <w:rsid w:val="00267B3B"/>
    <w:rsid w:val="00267B3C"/>
    <w:rsid w:val="00267B97"/>
    <w:rsid w:val="00267BBC"/>
    <w:rsid w:val="00267BCD"/>
    <w:rsid w:val="00267C09"/>
    <w:rsid w:val="00267CFF"/>
    <w:rsid w:val="00267D10"/>
    <w:rsid w:val="00267D12"/>
    <w:rsid w:val="00267D55"/>
    <w:rsid w:val="00267D6B"/>
    <w:rsid w:val="00267E3A"/>
    <w:rsid w:val="00267E60"/>
    <w:rsid w:val="00267E86"/>
    <w:rsid w:val="00267EF5"/>
    <w:rsid w:val="0027016A"/>
    <w:rsid w:val="00270229"/>
    <w:rsid w:val="002703DF"/>
    <w:rsid w:val="0027054A"/>
    <w:rsid w:val="0027054C"/>
    <w:rsid w:val="00270550"/>
    <w:rsid w:val="002705AA"/>
    <w:rsid w:val="00270626"/>
    <w:rsid w:val="002706A7"/>
    <w:rsid w:val="00270875"/>
    <w:rsid w:val="002708BC"/>
    <w:rsid w:val="0027094A"/>
    <w:rsid w:val="00270957"/>
    <w:rsid w:val="002709ED"/>
    <w:rsid w:val="00270A63"/>
    <w:rsid w:val="00270A82"/>
    <w:rsid w:val="00270AA3"/>
    <w:rsid w:val="00270B82"/>
    <w:rsid w:val="00270C68"/>
    <w:rsid w:val="00270C88"/>
    <w:rsid w:val="00270CC6"/>
    <w:rsid w:val="00270D1A"/>
    <w:rsid w:val="00270D21"/>
    <w:rsid w:val="00270D4B"/>
    <w:rsid w:val="00270D8D"/>
    <w:rsid w:val="00270EDD"/>
    <w:rsid w:val="00270F32"/>
    <w:rsid w:val="00270F7A"/>
    <w:rsid w:val="00270F82"/>
    <w:rsid w:val="00271032"/>
    <w:rsid w:val="002711BD"/>
    <w:rsid w:val="002712C9"/>
    <w:rsid w:val="002712D5"/>
    <w:rsid w:val="0027138A"/>
    <w:rsid w:val="002713AF"/>
    <w:rsid w:val="002713EA"/>
    <w:rsid w:val="00271421"/>
    <w:rsid w:val="00271436"/>
    <w:rsid w:val="002714DF"/>
    <w:rsid w:val="00271516"/>
    <w:rsid w:val="00271517"/>
    <w:rsid w:val="00271530"/>
    <w:rsid w:val="00271549"/>
    <w:rsid w:val="002716DB"/>
    <w:rsid w:val="0027172F"/>
    <w:rsid w:val="0027183A"/>
    <w:rsid w:val="002718CA"/>
    <w:rsid w:val="002718D8"/>
    <w:rsid w:val="00271A2A"/>
    <w:rsid w:val="00271AFB"/>
    <w:rsid w:val="00271B69"/>
    <w:rsid w:val="00271C95"/>
    <w:rsid w:val="00271CB8"/>
    <w:rsid w:val="00271CC2"/>
    <w:rsid w:val="00271E4C"/>
    <w:rsid w:val="00271E6F"/>
    <w:rsid w:val="00271F5D"/>
    <w:rsid w:val="00271FBE"/>
    <w:rsid w:val="00271FEC"/>
    <w:rsid w:val="00272036"/>
    <w:rsid w:val="00272054"/>
    <w:rsid w:val="0027205F"/>
    <w:rsid w:val="00272209"/>
    <w:rsid w:val="00272387"/>
    <w:rsid w:val="00272420"/>
    <w:rsid w:val="0027244E"/>
    <w:rsid w:val="0027245A"/>
    <w:rsid w:val="00272535"/>
    <w:rsid w:val="00272556"/>
    <w:rsid w:val="00272559"/>
    <w:rsid w:val="002725C4"/>
    <w:rsid w:val="0027264A"/>
    <w:rsid w:val="002726AF"/>
    <w:rsid w:val="002726D6"/>
    <w:rsid w:val="00272716"/>
    <w:rsid w:val="002727E3"/>
    <w:rsid w:val="00272829"/>
    <w:rsid w:val="00272839"/>
    <w:rsid w:val="00272915"/>
    <w:rsid w:val="00272924"/>
    <w:rsid w:val="0027295D"/>
    <w:rsid w:val="00272963"/>
    <w:rsid w:val="00272991"/>
    <w:rsid w:val="002729F2"/>
    <w:rsid w:val="00272A67"/>
    <w:rsid w:val="00272ACA"/>
    <w:rsid w:val="00272B18"/>
    <w:rsid w:val="00272BDD"/>
    <w:rsid w:val="00272C50"/>
    <w:rsid w:val="00272D21"/>
    <w:rsid w:val="00272D8B"/>
    <w:rsid w:val="00272DB5"/>
    <w:rsid w:val="00272E4C"/>
    <w:rsid w:val="00272F1A"/>
    <w:rsid w:val="00273040"/>
    <w:rsid w:val="002730CC"/>
    <w:rsid w:val="00273144"/>
    <w:rsid w:val="00273166"/>
    <w:rsid w:val="002731BB"/>
    <w:rsid w:val="002731EC"/>
    <w:rsid w:val="0027326B"/>
    <w:rsid w:val="0027326F"/>
    <w:rsid w:val="002732A9"/>
    <w:rsid w:val="002733AA"/>
    <w:rsid w:val="0027350B"/>
    <w:rsid w:val="00273585"/>
    <w:rsid w:val="0027359F"/>
    <w:rsid w:val="0027369C"/>
    <w:rsid w:val="00273736"/>
    <w:rsid w:val="00273756"/>
    <w:rsid w:val="00273843"/>
    <w:rsid w:val="00273898"/>
    <w:rsid w:val="00273A79"/>
    <w:rsid w:val="00273A95"/>
    <w:rsid w:val="00273AB3"/>
    <w:rsid w:val="00273B03"/>
    <w:rsid w:val="00273B5C"/>
    <w:rsid w:val="00273B9E"/>
    <w:rsid w:val="00273CFF"/>
    <w:rsid w:val="00273E64"/>
    <w:rsid w:val="00273E67"/>
    <w:rsid w:val="00273E92"/>
    <w:rsid w:val="00273F07"/>
    <w:rsid w:val="00273F27"/>
    <w:rsid w:val="00273F48"/>
    <w:rsid w:val="00273F72"/>
    <w:rsid w:val="00273F8F"/>
    <w:rsid w:val="00274144"/>
    <w:rsid w:val="00274382"/>
    <w:rsid w:val="002743F9"/>
    <w:rsid w:val="00274490"/>
    <w:rsid w:val="0027454C"/>
    <w:rsid w:val="002745A3"/>
    <w:rsid w:val="0027465D"/>
    <w:rsid w:val="0027466E"/>
    <w:rsid w:val="002746DE"/>
    <w:rsid w:val="0027470E"/>
    <w:rsid w:val="0027470F"/>
    <w:rsid w:val="00274763"/>
    <w:rsid w:val="0027481A"/>
    <w:rsid w:val="002748A5"/>
    <w:rsid w:val="00274AA6"/>
    <w:rsid w:val="00274B19"/>
    <w:rsid w:val="00274B32"/>
    <w:rsid w:val="00274C65"/>
    <w:rsid w:val="00274CB1"/>
    <w:rsid w:val="00274CF3"/>
    <w:rsid w:val="00274D1E"/>
    <w:rsid w:val="00274D64"/>
    <w:rsid w:val="00274D9B"/>
    <w:rsid w:val="00274E1A"/>
    <w:rsid w:val="00274E6A"/>
    <w:rsid w:val="00274ECA"/>
    <w:rsid w:val="00274F65"/>
    <w:rsid w:val="00274FAB"/>
    <w:rsid w:val="0027516F"/>
    <w:rsid w:val="0027517C"/>
    <w:rsid w:val="0027527E"/>
    <w:rsid w:val="0027529C"/>
    <w:rsid w:val="002752DB"/>
    <w:rsid w:val="00275370"/>
    <w:rsid w:val="002753AE"/>
    <w:rsid w:val="00275421"/>
    <w:rsid w:val="00275474"/>
    <w:rsid w:val="00275573"/>
    <w:rsid w:val="002755F7"/>
    <w:rsid w:val="0027570A"/>
    <w:rsid w:val="00275713"/>
    <w:rsid w:val="002757BD"/>
    <w:rsid w:val="00275975"/>
    <w:rsid w:val="00275A61"/>
    <w:rsid w:val="00275AFA"/>
    <w:rsid w:val="00275B21"/>
    <w:rsid w:val="00275B4E"/>
    <w:rsid w:val="00275BF8"/>
    <w:rsid w:val="00275C1A"/>
    <w:rsid w:val="00275CA3"/>
    <w:rsid w:val="00275D77"/>
    <w:rsid w:val="00275D94"/>
    <w:rsid w:val="00275EBB"/>
    <w:rsid w:val="00275FD0"/>
    <w:rsid w:val="00275FEA"/>
    <w:rsid w:val="00276063"/>
    <w:rsid w:val="00276102"/>
    <w:rsid w:val="00276105"/>
    <w:rsid w:val="0027612D"/>
    <w:rsid w:val="00276250"/>
    <w:rsid w:val="002763DE"/>
    <w:rsid w:val="002764A6"/>
    <w:rsid w:val="00276504"/>
    <w:rsid w:val="00276507"/>
    <w:rsid w:val="00276535"/>
    <w:rsid w:val="0027653B"/>
    <w:rsid w:val="002765AA"/>
    <w:rsid w:val="002765AB"/>
    <w:rsid w:val="002765CB"/>
    <w:rsid w:val="002765E5"/>
    <w:rsid w:val="00276602"/>
    <w:rsid w:val="00276675"/>
    <w:rsid w:val="00276746"/>
    <w:rsid w:val="002767C5"/>
    <w:rsid w:val="0027681D"/>
    <w:rsid w:val="00276852"/>
    <w:rsid w:val="002768D5"/>
    <w:rsid w:val="002768FC"/>
    <w:rsid w:val="002769BA"/>
    <w:rsid w:val="00276A06"/>
    <w:rsid w:val="00276AB9"/>
    <w:rsid w:val="00276B07"/>
    <w:rsid w:val="00276B69"/>
    <w:rsid w:val="00276BDC"/>
    <w:rsid w:val="00276E4D"/>
    <w:rsid w:val="00276E7D"/>
    <w:rsid w:val="00276EBF"/>
    <w:rsid w:val="00276EC2"/>
    <w:rsid w:val="00277059"/>
    <w:rsid w:val="002771A2"/>
    <w:rsid w:val="002771F6"/>
    <w:rsid w:val="00277232"/>
    <w:rsid w:val="0027723D"/>
    <w:rsid w:val="00277253"/>
    <w:rsid w:val="002772E0"/>
    <w:rsid w:val="00277319"/>
    <w:rsid w:val="00277327"/>
    <w:rsid w:val="002773F4"/>
    <w:rsid w:val="00277540"/>
    <w:rsid w:val="002776F5"/>
    <w:rsid w:val="00277730"/>
    <w:rsid w:val="002777A3"/>
    <w:rsid w:val="002777FD"/>
    <w:rsid w:val="0027780A"/>
    <w:rsid w:val="0027782B"/>
    <w:rsid w:val="002779E8"/>
    <w:rsid w:val="00277B7B"/>
    <w:rsid w:val="00277D18"/>
    <w:rsid w:val="00277D5B"/>
    <w:rsid w:val="00277E10"/>
    <w:rsid w:val="00277EDC"/>
    <w:rsid w:val="00277F3E"/>
    <w:rsid w:val="00277F75"/>
    <w:rsid w:val="002800CE"/>
    <w:rsid w:val="002800DD"/>
    <w:rsid w:val="002800E0"/>
    <w:rsid w:val="00280177"/>
    <w:rsid w:val="002802F6"/>
    <w:rsid w:val="0028038D"/>
    <w:rsid w:val="00280425"/>
    <w:rsid w:val="00280472"/>
    <w:rsid w:val="00280482"/>
    <w:rsid w:val="00280571"/>
    <w:rsid w:val="0028062C"/>
    <w:rsid w:val="002806B6"/>
    <w:rsid w:val="002806F1"/>
    <w:rsid w:val="002806F7"/>
    <w:rsid w:val="00280716"/>
    <w:rsid w:val="002807FE"/>
    <w:rsid w:val="00280808"/>
    <w:rsid w:val="002808D4"/>
    <w:rsid w:val="0028095A"/>
    <w:rsid w:val="002809C6"/>
    <w:rsid w:val="002809DF"/>
    <w:rsid w:val="002809F3"/>
    <w:rsid w:val="00280A41"/>
    <w:rsid w:val="00280B12"/>
    <w:rsid w:val="00280B5A"/>
    <w:rsid w:val="00280DE6"/>
    <w:rsid w:val="00280E41"/>
    <w:rsid w:val="00280E9D"/>
    <w:rsid w:val="00280EF3"/>
    <w:rsid w:val="00280EFD"/>
    <w:rsid w:val="00280FD8"/>
    <w:rsid w:val="0028109A"/>
    <w:rsid w:val="002810AC"/>
    <w:rsid w:val="0028114D"/>
    <w:rsid w:val="00281170"/>
    <w:rsid w:val="002811D2"/>
    <w:rsid w:val="00281238"/>
    <w:rsid w:val="002812E0"/>
    <w:rsid w:val="002812E4"/>
    <w:rsid w:val="002813A0"/>
    <w:rsid w:val="00281428"/>
    <w:rsid w:val="002814D4"/>
    <w:rsid w:val="002815C8"/>
    <w:rsid w:val="002815E2"/>
    <w:rsid w:val="00281612"/>
    <w:rsid w:val="00281624"/>
    <w:rsid w:val="0028163D"/>
    <w:rsid w:val="00281669"/>
    <w:rsid w:val="0028166A"/>
    <w:rsid w:val="002816A9"/>
    <w:rsid w:val="00281739"/>
    <w:rsid w:val="00281792"/>
    <w:rsid w:val="002817A6"/>
    <w:rsid w:val="002817AD"/>
    <w:rsid w:val="002817C9"/>
    <w:rsid w:val="0028186F"/>
    <w:rsid w:val="002818BE"/>
    <w:rsid w:val="00281939"/>
    <w:rsid w:val="00281A6E"/>
    <w:rsid w:val="00281AE4"/>
    <w:rsid w:val="00281B42"/>
    <w:rsid w:val="00281BD1"/>
    <w:rsid w:val="00281C22"/>
    <w:rsid w:val="00281C36"/>
    <w:rsid w:val="00281D03"/>
    <w:rsid w:val="00281D2D"/>
    <w:rsid w:val="00281F73"/>
    <w:rsid w:val="00282080"/>
    <w:rsid w:val="002820AE"/>
    <w:rsid w:val="002820BD"/>
    <w:rsid w:val="002820DB"/>
    <w:rsid w:val="00282136"/>
    <w:rsid w:val="00282173"/>
    <w:rsid w:val="00282176"/>
    <w:rsid w:val="0028217E"/>
    <w:rsid w:val="00282197"/>
    <w:rsid w:val="002821DE"/>
    <w:rsid w:val="002822AA"/>
    <w:rsid w:val="002822C8"/>
    <w:rsid w:val="0028231E"/>
    <w:rsid w:val="00282325"/>
    <w:rsid w:val="002824C9"/>
    <w:rsid w:val="002824EE"/>
    <w:rsid w:val="00282542"/>
    <w:rsid w:val="00282545"/>
    <w:rsid w:val="0028258B"/>
    <w:rsid w:val="002825D5"/>
    <w:rsid w:val="002826A0"/>
    <w:rsid w:val="002826BC"/>
    <w:rsid w:val="0028278E"/>
    <w:rsid w:val="002827A6"/>
    <w:rsid w:val="00282857"/>
    <w:rsid w:val="002828B6"/>
    <w:rsid w:val="002828B7"/>
    <w:rsid w:val="0028295F"/>
    <w:rsid w:val="002829C9"/>
    <w:rsid w:val="00282A17"/>
    <w:rsid w:val="00282A29"/>
    <w:rsid w:val="00282A36"/>
    <w:rsid w:val="00282A4B"/>
    <w:rsid w:val="00282AD7"/>
    <w:rsid w:val="00282AEF"/>
    <w:rsid w:val="00282B62"/>
    <w:rsid w:val="00282C9D"/>
    <w:rsid w:val="00282D6C"/>
    <w:rsid w:val="00282DBE"/>
    <w:rsid w:val="00282E75"/>
    <w:rsid w:val="00282EB6"/>
    <w:rsid w:val="00283042"/>
    <w:rsid w:val="002830A8"/>
    <w:rsid w:val="002830C7"/>
    <w:rsid w:val="002831EB"/>
    <w:rsid w:val="002831F1"/>
    <w:rsid w:val="002831F2"/>
    <w:rsid w:val="002831FA"/>
    <w:rsid w:val="0028320C"/>
    <w:rsid w:val="0028328F"/>
    <w:rsid w:val="002833AD"/>
    <w:rsid w:val="002833C8"/>
    <w:rsid w:val="00283470"/>
    <w:rsid w:val="00283471"/>
    <w:rsid w:val="00283482"/>
    <w:rsid w:val="00283494"/>
    <w:rsid w:val="002834B7"/>
    <w:rsid w:val="002834DF"/>
    <w:rsid w:val="00283603"/>
    <w:rsid w:val="00283635"/>
    <w:rsid w:val="0028371F"/>
    <w:rsid w:val="00283725"/>
    <w:rsid w:val="002837A9"/>
    <w:rsid w:val="002837CE"/>
    <w:rsid w:val="002838D5"/>
    <w:rsid w:val="002839BA"/>
    <w:rsid w:val="002839E5"/>
    <w:rsid w:val="00283A41"/>
    <w:rsid w:val="00283A42"/>
    <w:rsid w:val="00283A65"/>
    <w:rsid w:val="00283AB4"/>
    <w:rsid w:val="00283AC2"/>
    <w:rsid w:val="00283BC5"/>
    <w:rsid w:val="00283C5F"/>
    <w:rsid w:val="00283D28"/>
    <w:rsid w:val="00283D6F"/>
    <w:rsid w:val="00283DFC"/>
    <w:rsid w:val="00283FD7"/>
    <w:rsid w:val="00283FF6"/>
    <w:rsid w:val="002840FF"/>
    <w:rsid w:val="0028420E"/>
    <w:rsid w:val="002842E9"/>
    <w:rsid w:val="002842EE"/>
    <w:rsid w:val="002844CA"/>
    <w:rsid w:val="00284561"/>
    <w:rsid w:val="002845B5"/>
    <w:rsid w:val="002845DB"/>
    <w:rsid w:val="00284606"/>
    <w:rsid w:val="0028462C"/>
    <w:rsid w:val="0028467C"/>
    <w:rsid w:val="00284695"/>
    <w:rsid w:val="0028469F"/>
    <w:rsid w:val="002846C8"/>
    <w:rsid w:val="00284748"/>
    <w:rsid w:val="0028478A"/>
    <w:rsid w:val="002847A8"/>
    <w:rsid w:val="00284829"/>
    <w:rsid w:val="00284900"/>
    <w:rsid w:val="00284972"/>
    <w:rsid w:val="002849AF"/>
    <w:rsid w:val="002849B6"/>
    <w:rsid w:val="00284B8B"/>
    <w:rsid w:val="00284C34"/>
    <w:rsid w:val="00284DE5"/>
    <w:rsid w:val="00284DF3"/>
    <w:rsid w:val="00284EC0"/>
    <w:rsid w:val="00284ECA"/>
    <w:rsid w:val="00284EFB"/>
    <w:rsid w:val="00284FC6"/>
    <w:rsid w:val="00285049"/>
    <w:rsid w:val="00285060"/>
    <w:rsid w:val="00285067"/>
    <w:rsid w:val="00285123"/>
    <w:rsid w:val="0028514D"/>
    <w:rsid w:val="002851DF"/>
    <w:rsid w:val="00285206"/>
    <w:rsid w:val="00285363"/>
    <w:rsid w:val="0028539B"/>
    <w:rsid w:val="00285444"/>
    <w:rsid w:val="002854AF"/>
    <w:rsid w:val="002854FD"/>
    <w:rsid w:val="00285521"/>
    <w:rsid w:val="00285533"/>
    <w:rsid w:val="0028568C"/>
    <w:rsid w:val="00285731"/>
    <w:rsid w:val="002858D8"/>
    <w:rsid w:val="002859CC"/>
    <w:rsid w:val="00285A81"/>
    <w:rsid w:val="00285B1A"/>
    <w:rsid w:val="00285B7F"/>
    <w:rsid w:val="00285BB5"/>
    <w:rsid w:val="00285C14"/>
    <w:rsid w:val="00285C28"/>
    <w:rsid w:val="00285C77"/>
    <w:rsid w:val="00285C8F"/>
    <w:rsid w:val="00285C92"/>
    <w:rsid w:val="00285D96"/>
    <w:rsid w:val="00285DAE"/>
    <w:rsid w:val="00285E32"/>
    <w:rsid w:val="00285F0E"/>
    <w:rsid w:val="00285F3A"/>
    <w:rsid w:val="00285F8D"/>
    <w:rsid w:val="00285FD2"/>
    <w:rsid w:val="002860EA"/>
    <w:rsid w:val="00286167"/>
    <w:rsid w:val="0028616D"/>
    <w:rsid w:val="00286172"/>
    <w:rsid w:val="002861DF"/>
    <w:rsid w:val="002861FE"/>
    <w:rsid w:val="0028622A"/>
    <w:rsid w:val="0028625A"/>
    <w:rsid w:val="00286345"/>
    <w:rsid w:val="0028637C"/>
    <w:rsid w:val="002863A1"/>
    <w:rsid w:val="002863A8"/>
    <w:rsid w:val="002863D0"/>
    <w:rsid w:val="0028641B"/>
    <w:rsid w:val="0028647F"/>
    <w:rsid w:val="002864FB"/>
    <w:rsid w:val="0028665D"/>
    <w:rsid w:val="002866A0"/>
    <w:rsid w:val="0028673E"/>
    <w:rsid w:val="0028686C"/>
    <w:rsid w:val="00286892"/>
    <w:rsid w:val="00286A1C"/>
    <w:rsid w:val="00286A7E"/>
    <w:rsid w:val="00286ADA"/>
    <w:rsid w:val="00286B34"/>
    <w:rsid w:val="00286B6C"/>
    <w:rsid w:val="00286B8F"/>
    <w:rsid w:val="00286C68"/>
    <w:rsid w:val="00286CBB"/>
    <w:rsid w:val="00286CD9"/>
    <w:rsid w:val="00286D16"/>
    <w:rsid w:val="00286DCE"/>
    <w:rsid w:val="00286EE4"/>
    <w:rsid w:val="00286F27"/>
    <w:rsid w:val="00286F9C"/>
    <w:rsid w:val="00286FD3"/>
    <w:rsid w:val="002870BC"/>
    <w:rsid w:val="002871C1"/>
    <w:rsid w:val="0028725D"/>
    <w:rsid w:val="002872CA"/>
    <w:rsid w:val="00287306"/>
    <w:rsid w:val="002874C6"/>
    <w:rsid w:val="002874FC"/>
    <w:rsid w:val="00287568"/>
    <w:rsid w:val="002875AA"/>
    <w:rsid w:val="00287823"/>
    <w:rsid w:val="00287835"/>
    <w:rsid w:val="00287925"/>
    <w:rsid w:val="002879C7"/>
    <w:rsid w:val="002879C9"/>
    <w:rsid w:val="00287A00"/>
    <w:rsid w:val="00287BA4"/>
    <w:rsid w:val="00287C62"/>
    <w:rsid w:val="00287C66"/>
    <w:rsid w:val="00287C85"/>
    <w:rsid w:val="00287CAA"/>
    <w:rsid w:val="00287CC0"/>
    <w:rsid w:val="00287F2B"/>
    <w:rsid w:val="00287F32"/>
    <w:rsid w:val="00287F90"/>
    <w:rsid w:val="00287FC8"/>
    <w:rsid w:val="00290039"/>
    <w:rsid w:val="00290061"/>
    <w:rsid w:val="002900A8"/>
    <w:rsid w:val="00290121"/>
    <w:rsid w:val="0029021B"/>
    <w:rsid w:val="00290221"/>
    <w:rsid w:val="00290231"/>
    <w:rsid w:val="002903F5"/>
    <w:rsid w:val="002905C9"/>
    <w:rsid w:val="00290642"/>
    <w:rsid w:val="0029066E"/>
    <w:rsid w:val="00290725"/>
    <w:rsid w:val="00290840"/>
    <w:rsid w:val="00290888"/>
    <w:rsid w:val="0029088E"/>
    <w:rsid w:val="002909EC"/>
    <w:rsid w:val="00290A63"/>
    <w:rsid w:val="00290B93"/>
    <w:rsid w:val="00290BCF"/>
    <w:rsid w:val="00290BD2"/>
    <w:rsid w:val="00290C63"/>
    <w:rsid w:val="00290DD9"/>
    <w:rsid w:val="00290E52"/>
    <w:rsid w:val="00290EB1"/>
    <w:rsid w:val="00291030"/>
    <w:rsid w:val="0029112A"/>
    <w:rsid w:val="002911D0"/>
    <w:rsid w:val="0029120E"/>
    <w:rsid w:val="002912E0"/>
    <w:rsid w:val="002912F0"/>
    <w:rsid w:val="00291320"/>
    <w:rsid w:val="00291363"/>
    <w:rsid w:val="002913A7"/>
    <w:rsid w:val="002913E1"/>
    <w:rsid w:val="00291519"/>
    <w:rsid w:val="002915B2"/>
    <w:rsid w:val="002915DC"/>
    <w:rsid w:val="00291601"/>
    <w:rsid w:val="0029162B"/>
    <w:rsid w:val="00291703"/>
    <w:rsid w:val="00291759"/>
    <w:rsid w:val="00291968"/>
    <w:rsid w:val="002919B0"/>
    <w:rsid w:val="00291A4D"/>
    <w:rsid w:val="00291A6A"/>
    <w:rsid w:val="00291AD3"/>
    <w:rsid w:val="00291B18"/>
    <w:rsid w:val="00291B59"/>
    <w:rsid w:val="00291BF4"/>
    <w:rsid w:val="00291C47"/>
    <w:rsid w:val="00291C48"/>
    <w:rsid w:val="00291C83"/>
    <w:rsid w:val="00291DA0"/>
    <w:rsid w:val="00291DC9"/>
    <w:rsid w:val="00291E2C"/>
    <w:rsid w:val="00291EF3"/>
    <w:rsid w:val="00291EFD"/>
    <w:rsid w:val="00291F0D"/>
    <w:rsid w:val="00291F2B"/>
    <w:rsid w:val="00291FC3"/>
    <w:rsid w:val="00291FD9"/>
    <w:rsid w:val="002920CB"/>
    <w:rsid w:val="002921AC"/>
    <w:rsid w:val="002921D9"/>
    <w:rsid w:val="0029223A"/>
    <w:rsid w:val="00292326"/>
    <w:rsid w:val="002923C6"/>
    <w:rsid w:val="002923D3"/>
    <w:rsid w:val="002923FD"/>
    <w:rsid w:val="00292426"/>
    <w:rsid w:val="0029242A"/>
    <w:rsid w:val="002924AC"/>
    <w:rsid w:val="00292638"/>
    <w:rsid w:val="00292724"/>
    <w:rsid w:val="002928AA"/>
    <w:rsid w:val="002928F7"/>
    <w:rsid w:val="0029294C"/>
    <w:rsid w:val="002929E2"/>
    <w:rsid w:val="00292A17"/>
    <w:rsid w:val="00292A5D"/>
    <w:rsid w:val="00292B69"/>
    <w:rsid w:val="00292B9A"/>
    <w:rsid w:val="00292BA6"/>
    <w:rsid w:val="00292BB9"/>
    <w:rsid w:val="00292C94"/>
    <w:rsid w:val="00292CF2"/>
    <w:rsid w:val="00292D03"/>
    <w:rsid w:val="00292DA8"/>
    <w:rsid w:val="00292E49"/>
    <w:rsid w:val="00292EA5"/>
    <w:rsid w:val="00292EBE"/>
    <w:rsid w:val="00292F39"/>
    <w:rsid w:val="00292F5A"/>
    <w:rsid w:val="00292FA1"/>
    <w:rsid w:val="002931E2"/>
    <w:rsid w:val="00293260"/>
    <w:rsid w:val="002932DB"/>
    <w:rsid w:val="0029347B"/>
    <w:rsid w:val="00293553"/>
    <w:rsid w:val="0029364C"/>
    <w:rsid w:val="002936BF"/>
    <w:rsid w:val="00293713"/>
    <w:rsid w:val="002937F4"/>
    <w:rsid w:val="00293826"/>
    <w:rsid w:val="00293924"/>
    <w:rsid w:val="00293986"/>
    <w:rsid w:val="00293AA2"/>
    <w:rsid w:val="00293B40"/>
    <w:rsid w:val="00293B44"/>
    <w:rsid w:val="00293B73"/>
    <w:rsid w:val="00293BB3"/>
    <w:rsid w:val="00293CAB"/>
    <w:rsid w:val="00293D54"/>
    <w:rsid w:val="00293F4F"/>
    <w:rsid w:val="002940C8"/>
    <w:rsid w:val="0029415F"/>
    <w:rsid w:val="002942DC"/>
    <w:rsid w:val="0029435F"/>
    <w:rsid w:val="0029438C"/>
    <w:rsid w:val="002943EB"/>
    <w:rsid w:val="00294540"/>
    <w:rsid w:val="0029456E"/>
    <w:rsid w:val="002945A1"/>
    <w:rsid w:val="002946DE"/>
    <w:rsid w:val="00294755"/>
    <w:rsid w:val="0029475A"/>
    <w:rsid w:val="0029490C"/>
    <w:rsid w:val="00294AE7"/>
    <w:rsid w:val="00294B15"/>
    <w:rsid w:val="00294B7B"/>
    <w:rsid w:val="00294B80"/>
    <w:rsid w:val="00294CBE"/>
    <w:rsid w:val="00294D82"/>
    <w:rsid w:val="00294EA7"/>
    <w:rsid w:val="00294FBF"/>
    <w:rsid w:val="00295022"/>
    <w:rsid w:val="002950B6"/>
    <w:rsid w:val="00295100"/>
    <w:rsid w:val="00295142"/>
    <w:rsid w:val="00295231"/>
    <w:rsid w:val="002952B8"/>
    <w:rsid w:val="00295350"/>
    <w:rsid w:val="002953B7"/>
    <w:rsid w:val="00295448"/>
    <w:rsid w:val="002954E8"/>
    <w:rsid w:val="00295574"/>
    <w:rsid w:val="002955C5"/>
    <w:rsid w:val="002956B8"/>
    <w:rsid w:val="00295877"/>
    <w:rsid w:val="00295890"/>
    <w:rsid w:val="00295930"/>
    <w:rsid w:val="00295932"/>
    <w:rsid w:val="002959FE"/>
    <w:rsid w:val="00295AEF"/>
    <w:rsid w:val="00295AF5"/>
    <w:rsid w:val="00295B4B"/>
    <w:rsid w:val="00295BB8"/>
    <w:rsid w:val="00295BD2"/>
    <w:rsid w:val="00295BE1"/>
    <w:rsid w:val="00295C17"/>
    <w:rsid w:val="00295D6D"/>
    <w:rsid w:val="00295DF8"/>
    <w:rsid w:val="00295E89"/>
    <w:rsid w:val="00295E8E"/>
    <w:rsid w:val="00295E95"/>
    <w:rsid w:val="00295FF3"/>
    <w:rsid w:val="002960C7"/>
    <w:rsid w:val="002960E1"/>
    <w:rsid w:val="002960E6"/>
    <w:rsid w:val="00296155"/>
    <w:rsid w:val="0029618A"/>
    <w:rsid w:val="002961AF"/>
    <w:rsid w:val="002962BE"/>
    <w:rsid w:val="002963D0"/>
    <w:rsid w:val="0029640E"/>
    <w:rsid w:val="00296481"/>
    <w:rsid w:val="0029652D"/>
    <w:rsid w:val="002965F2"/>
    <w:rsid w:val="00296664"/>
    <w:rsid w:val="00296696"/>
    <w:rsid w:val="002966AB"/>
    <w:rsid w:val="002966B7"/>
    <w:rsid w:val="00296716"/>
    <w:rsid w:val="002968BE"/>
    <w:rsid w:val="0029692A"/>
    <w:rsid w:val="0029695D"/>
    <w:rsid w:val="0029699B"/>
    <w:rsid w:val="00296A6E"/>
    <w:rsid w:val="00296ACD"/>
    <w:rsid w:val="00296B4F"/>
    <w:rsid w:val="00296B65"/>
    <w:rsid w:val="00296B7A"/>
    <w:rsid w:val="00296BE3"/>
    <w:rsid w:val="00296C7E"/>
    <w:rsid w:val="00296E81"/>
    <w:rsid w:val="00296EB7"/>
    <w:rsid w:val="00296EE2"/>
    <w:rsid w:val="00296F5E"/>
    <w:rsid w:val="00296F9D"/>
    <w:rsid w:val="00296FB4"/>
    <w:rsid w:val="00297009"/>
    <w:rsid w:val="0029703B"/>
    <w:rsid w:val="00297059"/>
    <w:rsid w:val="0029705C"/>
    <w:rsid w:val="00297083"/>
    <w:rsid w:val="002970CC"/>
    <w:rsid w:val="00297109"/>
    <w:rsid w:val="00297153"/>
    <w:rsid w:val="0029724D"/>
    <w:rsid w:val="0029727E"/>
    <w:rsid w:val="002972A9"/>
    <w:rsid w:val="002972FD"/>
    <w:rsid w:val="002973AC"/>
    <w:rsid w:val="002974BA"/>
    <w:rsid w:val="002975CF"/>
    <w:rsid w:val="00297730"/>
    <w:rsid w:val="0029780D"/>
    <w:rsid w:val="00297A0D"/>
    <w:rsid w:val="00297A9E"/>
    <w:rsid w:val="00297B19"/>
    <w:rsid w:val="00297B78"/>
    <w:rsid w:val="00297C5F"/>
    <w:rsid w:val="00297CAF"/>
    <w:rsid w:val="00297D50"/>
    <w:rsid w:val="00297D78"/>
    <w:rsid w:val="00297D93"/>
    <w:rsid w:val="00297DB9"/>
    <w:rsid w:val="00297E1E"/>
    <w:rsid w:val="00297FBD"/>
    <w:rsid w:val="002A00BD"/>
    <w:rsid w:val="002A00FE"/>
    <w:rsid w:val="002A01A8"/>
    <w:rsid w:val="002A0280"/>
    <w:rsid w:val="002A02B1"/>
    <w:rsid w:val="002A0315"/>
    <w:rsid w:val="002A034A"/>
    <w:rsid w:val="002A0362"/>
    <w:rsid w:val="002A03A6"/>
    <w:rsid w:val="002A040E"/>
    <w:rsid w:val="002A0455"/>
    <w:rsid w:val="002A0529"/>
    <w:rsid w:val="002A0588"/>
    <w:rsid w:val="002A05F1"/>
    <w:rsid w:val="002A0652"/>
    <w:rsid w:val="002A06BF"/>
    <w:rsid w:val="002A0763"/>
    <w:rsid w:val="002A0785"/>
    <w:rsid w:val="002A0802"/>
    <w:rsid w:val="002A08B5"/>
    <w:rsid w:val="002A08EB"/>
    <w:rsid w:val="002A0930"/>
    <w:rsid w:val="002A093F"/>
    <w:rsid w:val="002A0AB3"/>
    <w:rsid w:val="002A0B17"/>
    <w:rsid w:val="002A0B3A"/>
    <w:rsid w:val="002A0C64"/>
    <w:rsid w:val="002A0C97"/>
    <w:rsid w:val="002A0D13"/>
    <w:rsid w:val="002A0DC4"/>
    <w:rsid w:val="002A0E81"/>
    <w:rsid w:val="002A0F68"/>
    <w:rsid w:val="002A0FC1"/>
    <w:rsid w:val="002A10B3"/>
    <w:rsid w:val="002A10F1"/>
    <w:rsid w:val="002A1128"/>
    <w:rsid w:val="002A115B"/>
    <w:rsid w:val="002A126D"/>
    <w:rsid w:val="002A128B"/>
    <w:rsid w:val="002A12C2"/>
    <w:rsid w:val="002A137B"/>
    <w:rsid w:val="002A139D"/>
    <w:rsid w:val="002A13D9"/>
    <w:rsid w:val="002A13F8"/>
    <w:rsid w:val="002A1461"/>
    <w:rsid w:val="002A1663"/>
    <w:rsid w:val="002A17A1"/>
    <w:rsid w:val="002A18E8"/>
    <w:rsid w:val="002A19C1"/>
    <w:rsid w:val="002A19D2"/>
    <w:rsid w:val="002A19DE"/>
    <w:rsid w:val="002A1A2E"/>
    <w:rsid w:val="002A1AE3"/>
    <w:rsid w:val="002A1BD4"/>
    <w:rsid w:val="002A1C43"/>
    <w:rsid w:val="002A1C8C"/>
    <w:rsid w:val="002A1D00"/>
    <w:rsid w:val="002A1D1C"/>
    <w:rsid w:val="002A1DD7"/>
    <w:rsid w:val="002A1E0E"/>
    <w:rsid w:val="002A1E3D"/>
    <w:rsid w:val="002A1E6A"/>
    <w:rsid w:val="002A1E8D"/>
    <w:rsid w:val="002A1EBF"/>
    <w:rsid w:val="002A1F14"/>
    <w:rsid w:val="002A1F59"/>
    <w:rsid w:val="002A1FCF"/>
    <w:rsid w:val="002A203C"/>
    <w:rsid w:val="002A206F"/>
    <w:rsid w:val="002A2079"/>
    <w:rsid w:val="002A20D2"/>
    <w:rsid w:val="002A2100"/>
    <w:rsid w:val="002A2180"/>
    <w:rsid w:val="002A2182"/>
    <w:rsid w:val="002A2251"/>
    <w:rsid w:val="002A2270"/>
    <w:rsid w:val="002A2312"/>
    <w:rsid w:val="002A2313"/>
    <w:rsid w:val="002A231C"/>
    <w:rsid w:val="002A23CD"/>
    <w:rsid w:val="002A23D3"/>
    <w:rsid w:val="002A23D7"/>
    <w:rsid w:val="002A24AB"/>
    <w:rsid w:val="002A259A"/>
    <w:rsid w:val="002A263D"/>
    <w:rsid w:val="002A2657"/>
    <w:rsid w:val="002A28E7"/>
    <w:rsid w:val="002A2A2B"/>
    <w:rsid w:val="002A2A44"/>
    <w:rsid w:val="002A2AB7"/>
    <w:rsid w:val="002A2BD2"/>
    <w:rsid w:val="002A2C15"/>
    <w:rsid w:val="002A2C51"/>
    <w:rsid w:val="002A2CD9"/>
    <w:rsid w:val="002A2D17"/>
    <w:rsid w:val="002A2D65"/>
    <w:rsid w:val="002A2D8D"/>
    <w:rsid w:val="002A2DC8"/>
    <w:rsid w:val="002A2E26"/>
    <w:rsid w:val="002A2EB0"/>
    <w:rsid w:val="002A2F40"/>
    <w:rsid w:val="002A2F83"/>
    <w:rsid w:val="002A2FBF"/>
    <w:rsid w:val="002A2FEB"/>
    <w:rsid w:val="002A2FF6"/>
    <w:rsid w:val="002A303E"/>
    <w:rsid w:val="002A3051"/>
    <w:rsid w:val="002A3063"/>
    <w:rsid w:val="002A30C2"/>
    <w:rsid w:val="002A30D4"/>
    <w:rsid w:val="002A319A"/>
    <w:rsid w:val="002A31B0"/>
    <w:rsid w:val="002A320D"/>
    <w:rsid w:val="002A3214"/>
    <w:rsid w:val="002A339B"/>
    <w:rsid w:val="002A3466"/>
    <w:rsid w:val="002A34C3"/>
    <w:rsid w:val="002A35BA"/>
    <w:rsid w:val="002A3645"/>
    <w:rsid w:val="002A366F"/>
    <w:rsid w:val="002A36AA"/>
    <w:rsid w:val="002A375B"/>
    <w:rsid w:val="002A3760"/>
    <w:rsid w:val="002A37AA"/>
    <w:rsid w:val="002A37B4"/>
    <w:rsid w:val="002A3872"/>
    <w:rsid w:val="002A389D"/>
    <w:rsid w:val="002A393B"/>
    <w:rsid w:val="002A3966"/>
    <w:rsid w:val="002A3A91"/>
    <w:rsid w:val="002A3ABC"/>
    <w:rsid w:val="002A3AE9"/>
    <w:rsid w:val="002A3BD7"/>
    <w:rsid w:val="002A3BDC"/>
    <w:rsid w:val="002A3C2E"/>
    <w:rsid w:val="002A3C46"/>
    <w:rsid w:val="002A3C8F"/>
    <w:rsid w:val="002A3D8B"/>
    <w:rsid w:val="002A3D95"/>
    <w:rsid w:val="002A3DAB"/>
    <w:rsid w:val="002A3DE8"/>
    <w:rsid w:val="002A3E29"/>
    <w:rsid w:val="002A3F81"/>
    <w:rsid w:val="002A4000"/>
    <w:rsid w:val="002A4085"/>
    <w:rsid w:val="002A4181"/>
    <w:rsid w:val="002A4192"/>
    <w:rsid w:val="002A4292"/>
    <w:rsid w:val="002A43A9"/>
    <w:rsid w:val="002A43C9"/>
    <w:rsid w:val="002A44B0"/>
    <w:rsid w:val="002A45FD"/>
    <w:rsid w:val="002A4636"/>
    <w:rsid w:val="002A4695"/>
    <w:rsid w:val="002A46F2"/>
    <w:rsid w:val="002A4780"/>
    <w:rsid w:val="002A4783"/>
    <w:rsid w:val="002A47E7"/>
    <w:rsid w:val="002A4844"/>
    <w:rsid w:val="002A485D"/>
    <w:rsid w:val="002A4A20"/>
    <w:rsid w:val="002A4A7A"/>
    <w:rsid w:val="002A4A97"/>
    <w:rsid w:val="002A4BD0"/>
    <w:rsid w:val="002A4BF5"/>
    <w:rsid w:val="002A4DAE"/>
    <w:rsid w:val="002A4E6C"/>
    <w:rsid w:val="002A4EE8"/>
    <w:rsid w:val="002A4F1A"/>
    <w:rsid w:val="002A4F88"/>
    <w:rsid w:val="002A4F8D"/>
    <w:rsid w:val="002A50A9"/>
    <w:rsid w:val="002A50FF"/>
    <w:rsid w:val="002A519B"/>
    <w:rsid w:val="002A51D2"/>
    <w:rsid w:val="002A5259"/>
    <w:rsid w:val="002A52F4"/>
    <w:rsid w:val="002A5304"/>
    <w:rsid w:val="002A531A"/>
    <w:rsid w:val="002A5414"/>
    <w:rsid w:val="002A5543"/>
    <w:rsid w:val="002A554B"/>
    <w:rsid w:val="002A5597"/>
    <w:rsid w:val="002A559D"/>
    <w:rsid w:val="002A567D"/>
    <w:rsid w:val="002A5727"/>
    <w:rsid w:val="002A5768"/>
    <w:rsid w:val="002A57E1"/>
    <w:rsid w:val="002A586D"/>
    <w:rsid w:val="002A58B8"/>
    <w:rsid w:val="002A592D"/>
    <w:rsid w:val="002A5932"/>
    <w:rsid w:val="002A5985"/>
    <w:rsid w:val="002A5A60"/>
    <w:rsid w:val="002A5AB2"/>
    <w:rsid w:val="002A5BAE"/>
    <w:rsid w:val="002A5BD9"/>
    <w:rsid w:val="002A5BEF"/>
    <w:rsid w:val="002A5C7A"/>
    <w:rsid w:val="002A5D0C"/>
    <w:rsid w:val="002A5DED"/>
    <w:rsid w:val="002A5E37"/>
    <w:rsid w:val="002A5F77"/>
    <w:rsid w:val="002A5FEE"/>
    <w:rsid w:val="002A6123"/>
    <w:rsid w:val="002A6146"/>
    <w:rsid w:val="002A61A9"/>
    <w:rsid w:val="002A61B2"/>
    <w:rsid w:val="002A62EE"/>
    <w:rsid w:val="002A6366"/>
    <w:rsid w:val="002A637C"/>
    <w:rsid w:val="002A63ED"/>
    <w:rsid w:val="002A64C1"/>
    <w:rsid w:val="002A6574"/>
    <w:rsid w:val="002A65A8"/>
    <w:rsid w:val="002A65B2"/>
    <w:rsid w:val="002A6745"/>
    <w:rsid w:val="002A67CA"/>
    <w:rsid w:val="002A6845"/>
    <w:rsid w:val="002A68A7"/>
    <w:rsid w:val="002A68C6"/>
    <w:rsid w:val="002A6904"/>
    <w:rsid w:val="002A6938"/>
    <w:rsid w:val="002A699D"/>
    <w:rsid w:val="002A69F4"/>
    <w:rsid w:val="002A6A7C"/>
    <w:rsid w:val="002A6B5D"/>
    <w:rsid w:val="002A6B89"/>
    <w:rsid w:val="002A6B99"/>
    <w:rsid w:val="002A6D56"/>
    <w:rsid w:val="002A6E43"/>
    <w:rsid w:val="002A6F23"/>
    <w:rsid w:val="002A7003"/>
    <w:rsid w:val="002A70AE"/>
    <w:rsid w:val="002A71BD"/>
    <w:rsid w:val="002A723C"/>
    <w:rsid w:val="002A72C9"/>
    <w:rsid w:val="002A72E1"/>
    <w:rsid w:val="002A72F2"/>
    <w:rsid w:val="002A7333"/>
    <w:rsid w:val="002A733B"/>
    <w:rsid w:val="002A73AC"/>
    <w:rsid w:val="002A7457"/>
    <w:rsid w:val="002A7489"/>
    <w:rsid w:val="002A7520"/>
    <w:rsid w:val="002A7588"/>
    <w:rsid w:val="002A758C"/>
    <w:rsid w:val="002A75DB"/>
    <w:rsid w:val="002A7610"/>
    <w:rsid w:val="002A7618"/>
    <w:rsid w:val="002A77DC"/>
    <w:rsid w:val="002A796A"/>
    <w:rsid w:val="002A7BAE"/>
    <w:rsid w:val="002A7BDF"/>
    <w:rsid w:val="002A7C0C"/>
    <w:rsid w:val="002A7C76"/>
    <w:rsid w:val="002A7C9F"/>
    <w:rsid w:val="002A7CCD"/>
    <w:rsid w:val="002A7CE6"/>
    <w:rsid w:val="002A7D00"/>
    <w:rsid w:val="002A7D0F"/>
    <w:rsid w:val="002A7DF5"/>
    <w:rsid w:val="002A7E1E"/>
    <w:rsid w:val="002A7E8C"/>
    <w:rsid w:val="002A7F8F"/>
    <w:rsid w:val="002A7FA5"/>
    <w:rsid w:val="002B00DA"/>
    <w:rsid w:val="002B0213"/>
    <w:rsid w:val="002B0243"/>
    <w:rsid w:val="002B02A5"/>
    <w:rsid w:val="002B040B"/>
    <w:rsid w:val="002B047A"/>
    <w:rsid w:val="002B053F"/>
    <w:rsid w:val="002B0569"/>
    <w:rsid w:val="002B05AC"/>
    <w:rsid w:val="002B05CF"/>
    <w:rsid w:val="002B0762"/>
    <w:rsid w:val="002B0789"/>
    <w:rsid w:val="002B07BE"/>
    <w:rsid w:val="002B0833"/>
    <w:rsid w:val="002B08EB"/>
    <w:rsid w:val="002B0902"/>
    <w:rsid w:val="002B0918"/>
    <w:rsid w:val="002B0951"/>
    <w:rsid w:val="002B0962"/>
    <w:rsid w:val="002B0B13"/>
    <w:rsid w:val="002B0B56"/>
    <w:rsid w:val="002B0BAD"/>
    <w:rsid w:val="002B0BCA"/>
    <w:rsid w:val="002B0BE8"/>
    <w:rsid w:val="002B0C05"/>
    <w:rsid w:val="002B0C1C"/>
    <w:rsid w:val="002B0CB7"/>
    <w:rsid w:val="002B0CE3"/>
    <w:rsid w:val="002B0EB8"/>
    <w:rsid w:val="002B0F32"/>
    <w:rsid w:val="002B0F50"/>
    <w:rsid w:val="002B0FA2"/>
    <w:rsid w:val="002B0FFC"/>
    <w:rsid w:val="002B1000"/>
    <w:rsid w:val="002B10B1"/>
    <w:rsid w:val="002B10B3"/>
    <w:rsid w:val="002B10D3"/>
    <w:rsid w:val="002B1171"/>
    <w:rsid w:val="002B11FD"/>
    <w:rsid w:val="002B1303"/>
    <w:rsid w:val="002B1355"/>
    <w:rsid w:val="002B1619"/>
    <w:rsid w:val="002B162E"/>
    <w:rsid w:val="002B1656"/>
    <w:rsid w:val="002B16EF"/>
    <w:rsid w:val="002B178A"/>
    <w:rsid w:val="002B1799"/>
    <w:rsid w:val="002B17AD"/>
    <w:rsid w:val="002B17CC"/>
    <w:rsid w:val="002B17E3"/>
    <w:rsid w:val="002B182B"/>
    <w:rsid w:val="002B18FC"/>
    <w:rsid w:val="002B1962"/>
    <w:rsid w:val="002B197B"/>
    <w:rsid w:val="002B1A2C"/>
    <w:rsid w:val="002B1A3D"/>
    <w:rsid w:val="002B1A7D"/>
    <w:rsid w:val="002B1B02"/>
    <w:rsid w:val="002B1B58"/>
    <w:rsid w:val="002B1BAB"/>
    <w:rsid w:val="002B1CC8"/>
    <w:rsid w:val="002B1CED"/>
    <w:rsid w:val="002B1D94"/>
    <w:rsid w:val="002B1FAC"/>
    <w:rsid w:val="002B204B"/>
    <w:rsid w:val="002B2070"/>
    <w:rsid w:val="002B2163"/>
    <w:rsid w:val="002B217B"/>
    <w:rsid w:val="002B21A1"/>
    <w:rsid w:val="002B21F3"/>
    <w:rsid w:val="002B21FB"/>
    <w:rsid w:val="002B2213"/>
    <w:rsid w:val="002B22A0"/>
    <w:rsid w:val="002B22D3"/>
    <w:rsid w:val="002B2303"/>
    <w:rsid w:val="002B231A"/>
    <w:rsid w:val="002B23CA"/>
    <w:rsid w:val="002B23D8"/>
    <w:rsid w:val="002B244D"/>
    <w:rsid w:val="002B2461"/>
    <w:rsid w:val="002B251A"/>
    <w:rsid w:val="002B252A"/>
    <w:rsid w:val="002B25EF"/>
    <w:rsid w:val="002B2615"/>
    <w:rsid w:val="002B2634"/>
    <w:rsid w:val="002B2652"/>
    <w:rsid w:val="002B27D6"/>
    <w:rsid w:val="002B27F3"/>
    <w:rsid w:val="002B282E"/>
    <w:rsid w:val="002B2882"/>
    <w:rsid w:val="002B28DC"/>
    <w:rsid w:val="002B296A"/>
    <w:rsid w:val="002B2984"/>
    <w:rsid w:val="002B2A0D"/>
    <w:rsid w:val="002B2A90"/>
    <w:rsid w:val="002B2B2D"/>
    <w:rsid w:val="002B2B95"/>
    <w:rsid w:val="002B2C0A"/>
    <w:rsid w:val="002B2D3F"/>
    <w:rsid w:val="002B2D49"/>
    <w:rsid w:val="002B2DFC"/>
    <w:rsid w:val="002B2E06"/>
    <w:rsid w:val="002B2E36"/>
    <w:rsid w:val="002B2FD5"/>
    <w:rsid w:val="002B30A8"/>
    <w:rsid w:val="002B31A5"/>
    <w:rsid w:val="002B348C"/>
    <w:rsid w:val="002B35B5"/>
    <w:rsid w:val="002B365F"/>
    <w:rsid w:val="002B3670"/>
    <w:rsid w:val="002B3710"/>
    <w:rsid w:val="002B37A8"/>
    <w:rsid w:val="002B391E"/>
    <w:rsid w:val="002B39CF"/>
    <w:rsid w:val="002B39D0"/>
    <w:rsid w:val="002B3ABA"/>
    <w:rsid w:val="002B3AFB"/>
    <w:rsid w:val="002B3AFF"/>
    <w:rsid w:val="002B3B57"/>
    <w:rsid w:val="002B3B81"/>
    <w:rsid w:val="002B3BB7"/>
    <w:rsid w:val="002B3C09"/>
    <w:rsid w:val="002B3C59"/>
    <w:rsid w:val="002B3CC7"/>
    <w:rsid w:val="002B3F9E"/>
    <w:rsid w:val="002B4060"/>
    <w:rsid w:val="002B4063"/>
    <w:rsid w:val="002B4180"/>
    <w:rsid w:val="002B41C0"/>
    <w:rsid w:val="002B4261"/>
    <w:rsid w:val="002B42CC"/>
    <w:rsid w:val="002B42F5"/>
    <w:rsid w:val="002B4319"/>
    <w:rsid w:val="002B4327"/>
    <w:rsid w:val="002B43F0"/>
    <w:rsid w:val="002B441F"/>
    <w:rsid w:val="002B4420"/>
    <w:rsid w:val="002B44F5"/>
    <w:rsid w:val="002B452E"/>
    <w:rsid w:val="002B454E"/>
    <w:rsid w:val="002B456A"/>
    <w:rsid w:val="002B45A9"/>
    <w:rsid w:val="002B45C7"/>
    <w:rsid w:val="002B45CC"/>
    <w:rsid w:val="002B45CF"/>
    <w:rsid w:val="002B4648"/>
    <w:rsid w:val="002B4667"/>
    <w:rsid w:val="002B47EB"/>
    <w:rsid w:val="002B481E"/>
    <w:rsid w:val="002B4BEA"/>
    <w:rsid w:val="002B4BF5"/>
    <w:rsid w:val="002B4C24"/>
    <w:rsid w:val="002B4CD6"/>
    <w:rsid w:val="002B4D2D"/>
    <w:rsid w:val="002B4D47"/>
    <w:rsid w:val="002B4EDD"/>
    <w:rsid w:val="002B4F0F"/>
    <w:rsid w:val="002B4F6D"/>
    <w:rsid w:val="002B4FEF"/>
    <w:rsid w:val="002B4FF5"/>
    <w:rsid w:val="002B5092"/>
    <w:rsid w:val="002B519C"/>
    <w:rsid w:val="002B530E"/>
    <w:rsid w:val="002B5391"/>
    <w:rsid w:val="002B53BE"/>
    <w:rsid w:val="002B53C5"/>
    <w:rsid w:val="002B53C8"/>
    <w:rsid w:val="002B54D4"/>
    <w:rsid w:val="002B553C"/>
    <w:rsid w:val="002B553D"/>
    <w:rsid w:val="002B55B5"/>
    <w:rsid w:val="002B57F3"/>
    <w:rsid w:val="002B582A"/>
    <w:rsid w:val="002B59E2"/>
    <w:rsid w:val="002B5B40"/>
    <w:rsid w:val="002B5B63"/>
    <w:rsid w:val="002B5B7D"/>
    <w:rsid w:val="002B5BD2"/>
    <w:rsid w:val="002B5D38"/>
    <w:rsid w:val="002B5D4A"/>
    <w:rsid w:val="002B5DC3"/>
    <w:rsid w:val="002B5E34"/>
    <w:rsid w:val="002B5EC5"/>
    <w:rsid w:val="002B5F23"/>
    <w:rsid w:val="002B5F34"/>
    <w:rsid w:val="002B5F48"/>
    <w:rsid w:val="002B5F5C"/>
    <w:rsid w:val="002B5F6C"/>
    <w:rsid w:val="002B6003"/>
    <w:rsid w:val="002B60CB"/>
    <w:rsid w:val="002B60F9"/>
    <w:rsid w:val="002B614A"/>
    <w:rsid w:val="002B618D"/>
    <w:rsid w:val="002B61C8"/>
    <w:rsid w:val="002B62F1"/>
    <w:rsid w:val="002B62FA"/>
    <w:rsid w:val="002B639C"/>
    <w:rsid w:val="002B6436"/>
    <w:rsid w:val="002B64B8"/>
    <w:rsid w:val="002B6513"/>
    <w:rsid w:val="002B65A2"/>
    <w:rsid w:val="002B6609"/>
    <w:rsid w:val="002B66B2"/>
    <w:rsid w:val="002B66C0"/>
    <w:rsid w:val="002B66D9"/>
    <w:rsid w:val="002B66F0"/>
    <w:rsid w:val="002B67B0"/>
    <w:rsid w:val="002B688C"/>
    <w:rsid w:val="002B68BA"/>
    <w:rsid w:val="002B691D"/>
    <w:rsid w:val="002B6974"/>
    <w:rsid w:val="002B698C"/>
    <w:rsid w:val="002B698D"/>
    <w:rsid w:val="002B6A59"/>
    <w:rsid w:val="002B6BE3"/>
    <w:rsid w:val="002B6D27"/>
    <w:rsid w:val="002B6E52"/>
    <w:rsid w:val="002B6E8D"/>
    <w:rsid w:val="002B6E98"/>
    <w:rsid w:val="002B6EDC"/>
    <w:rsid w:val="002B6F14"/>
    <w:rsid w:val="002B6F59"/>
    <w:rsid w:val="002B6F5A"/>
    <w:rsid w:val="002B6F5E"/>
    <w:rsid w:val="002B6F87"/>
    <w:rsid w:val="002B6F88"/>
    <w:rsid w:val="002B6F97"/>
    <w:rsid w:val="002B70A1"/>
    <w:rsid w:val="002B70D5"/>
    <w:rsid w:val="002B70EB"/>
    <w:rsid w:val="002B7141"/>
    <w:rsid w:val="002B71BE"/>
    <w:rsid w:val="002B71EC"/>
    <w:rsid w:val="002B71FD"/>
    <w:rsid w:val="002B7242"/>
    <w:rsid w:val="002B7367"/>
    <w:rsid w:val="002B73DD"/>
    <w:rsid w:val="002B7483"/>
    <w:rsid w:val="002B75E9"/>
    <w:rsid w:val="002B76AA"/>
    <w:rsid w:val="002B76E8"/>
    <w:rsid w:val="002B786B"/>
    <w:rsid w:val="002B78DC"/>
    <w:rsid w:val="002B78E7"/>
    <w:rsid w:val="002B7AE5"/>
    <w:rsid w:val="002B7B57"/>
    <w:rsid w:val="002B7C35"/>
    <w:rsid w:val="002B7C46"/>
    <w:rsid w:val="002B7C6F"/>
    <w:rsid w:val="002B7CDF"/>
    <w:rsid w:val="002B7DCC"/>
    <w:rsid w:val="002B7EC5"/>
    <w:rsid w:val="002B7EE0"/>
    <w:rsid w:val="002B7F26"/>
    <w:rsid w:val="002B7F61"/>
    <w:rsid w:val="002B7F86"/>
    <w:rsid w:val="002C00B3"/>
    <w:rsid w:val="002C00EE"/>
    <w:rsid w:val="002C00FF"/>
    <w:rsid w:val="002C0128"/>
    <w:rsid w:val="002C0252"/>
    <w:rsid w:val="002C0269"/>
    <w:rsid w:val="002C02B9"/>
    <w:rsid w:val="002C036C"/>
    <w:rsid w:val="002C03AC"/>
    <w:rsid w:val="002C03F2"/>
    <w:rsid w:val="002C04DC"/>
    <w:rsid w:val="002C05BA"/>
    <w:rsid w:val="002C05BD"/>
    <w:rsid w:val="002C0607"/>
    <w:rsid w:val="002C0615"/>
    <w:rsid w:val="002C06DF"/>
    <w:rsid w:val="002C072B"/>
    <w:rsid w:val="002C0742"/>
    <w:rsid w:val="002C074B"/>
    <w:rsid w:val="002C0855"/>
    <w:rsid w:val="002C08E3"/>
    <w:rsid w:val="002C0913"/>
    <w:rsid w:val="002C09D9"/>
    <w:rsid w:val="002C0A39"/>
    <w:rsid w:val="002C0A81"/>
    <w:rsid w:val="002C0AEC"/>
    <w:rsid w:val="002C0B07"/>
    <w:rsid w:val="002C0B4E"/>
    <w:rsid w:val="002C0BF8"/>
    <w:rsid w:val="002C0C34"/>
    <w:rsid w:val="002C0C77"/>
    <w:rsid w:val="002C0C7E"/>
    <w:rsid w:val="002C0CEF"/>
    <w:rsid w:val="002C0CF0"/>
    <w:rsid w:val="002C0DD8"/>
    <w:rsid w:val="002C0DF8"/>
    <w:rsid w:val="002C0EE1"/>
    <w:rsid w:val="002C0F39"/>
    <w:rsid w:val="002C0F74"/>
    <w:rsid w:val="002C105D"/>
    <w:rsid w:val="002C10A7"/>
    <w:rsid w:val="002C10AD"/>
    <w:rsid w:val="002C1165"/>
    <w:rsid w:val="002C1265"/>
    <w:rsid w:val="002C1314"/>
    <w:rsid w:val="002C13AA"/>
    <w:rsid w:val="002C13E5"/>
    <w:rsid w:val="002C1429"/>
    <w:rsid w:val="002C1466"/>
    <w:rsid w:val="002C146B"/>
    <w:rsid w:val="002C14CA"/>
    <w:rsid w:val="002C1528"/>
    <w:rsid w:val="002C1594"/>
    <w:rsid w:val="002C15F5"/>
    <w:rsid w:val="002C166D"/>
    <w:rsid w:val="002C1720"/>
    <w:rsid w:val="002C1787"/>
    <w:rsid w:val="002C18AB"/>
    <w:rsid w:val="002C19D4"/>
    <w:rsid w:val="002C1A8F"/>
    <w:rsid w:val="002C1AAA"/>
    <w:rsid w:val="002C1C6E"/>
    <w:rsid w:val="002C1C74"/>
    <w:rsid w:val="002C1CEC"/>
    <w:rsid w:val="002C1D89"/>
    <w:rsid w:val="002C1DA4"/>
    <w:rsid w:val="002C202E"/>
    <w:rsid w:val="002C20C7"/>
    <w:rsid w:val="002C2163"/>
    <w:rsid w:val="002C21BE"/>
    <w:rsid w:val="002C2223"/>
    <w:rsid w:val="002C2277"/>
    <w:rsid w:val="002C22BF"/>
    <w:rsid w:val="002C2545"/>
    <w:rsid w:val="002C25EB"/>
    <w:rsid w:val="002C25F7"/>
    <w:rsid w:val="002C2619"/>
    <w:rsid w:val="002C267F"/>
    <w:rsid w:val="002C26E4"/>
    <w:rsid w:val="002C2751"/>
    <w:rsid w:val="002C277A"/>
    <w:rsid w:val="002C27D2"/>
    <w:rsid w:val="002C293B"/>
    <w:rsid w:val="002C2979"/>
    <w:rsid w:val="002C2993"/>
    <w:rsid w:val="002C2A00"/>
    <w:rsid w:val="002C2AFC"/>
    <w:rsid w:val="002C2AFF"/>
    <w:rsid w:val="002C2B37"/>
    <w:rsid w:val="002C2C48"/>
    <w:rsid w:val="002C2C4E"/>
    <w:rsid w:val="002C2C63"/>
    <w:rsid w:val="002C2C88"/>
    <w:rsid w:val="002C2D80"/>
    <w:rsid w:val="002C2D84"/>
    <w:rsid w:val="002C2E04"/>
    <w:rsid w:val="002C2F4E"/>
    <w:rsid w:val="002C2FA3"/>
    <w:rsid w:val="002C2FCF"/>
    <w:rsid w:val="002C2FF4"/>
    <w:rsid w:val="002C2FFD"/>
    <w:rsid w:val="002C307F"/>
    <w:rsid w:val="002C3155"/>
    <w:rsid w:val="002C315F"/>
    <w:rsid w:val="002C3215"/>
    <w:rsid w:val="002C329E"/>
    <w:rsid w:val="002C32A2"/>
    <w:rsid w:val="002C3335"/>
    <w:rsid w:val="002C3354"/>
    <w:rsid w:val="002C3374"/>
    <w:rsid w:val="002C3392"/>
    <w:rsid w:val="002C342E"/>
    <w:rsid w:val="002C34BE"/>
    <w:rsid w:val="002C35D6"/>
    <w:rsid w:val="002C3615"/>
    <w:rsid w:val="002C364B"/>
    <w:rsid w:val="002C36B6"/>
    <w:rsid w:val="002C373C"/>
    <w:rsid w:val="002C379F"/>
    <w:rsid w:val="002C3813"/>
    <w:rsid w:val="002C38FD"/>
    <w:rsid w:val="002C399A"/>
    <w:rsid w:val="002C3A85"/>
    <w:rsid w:val="002C3B3A"/>
    <w:rsid w:val="002C3B7B"/>
    <w:rsid w:val="002C3C2F"/>
    <w:rsid w:val="002C3CB9"/>
    <w:rsid w:val="002C3D38"/>
    <w:rsid w:val="002C3D98"/>
    <w:rsid w:val="002C3DF4"/>
    <w:rsid w:val="002C3F5B"/>
    <w:rsid w:val="002C3FA8"/>
    <w:rsid w:val="002C4006"/>
    <w:rsid w:val="002C400A"/>
    <w:rsid w:val="002C403E"/>
    <w:rsid w:val="002C40AD"/>
    <w:rsid w:val="002C4195"/>
    <w:rsid w:val="002C41A3"/>
    <w:rsid w:val="002C4215"/>
    <w:rsid w:val="002C4256"/>
    <w:rsid w:val="002C42B4"/>
    <w:rsid w:val="002C42CE"/>
    <w:rsid w:val="002C4452"/>
    <w:rsid w:val="002C44D1"/>
    <w:rsid w:val="002C459D"/>
    <w:rsid w:val="002C45BD"/>
    <w:rsid w:val="002C45C0"/>
    <w:rsid w:val="002C45CA"/>
    <w:rsid w:val="002C4658"/>
    <w:rsid w:val="002C4660"/>
    <w:rsid w:val="002C4691"/>
    <w:rsid w:val="002C47B8"/>
    <w:rsid w:val="002C487D"/>
    <w:rsid w:val="002C4985"/>
    <w:rsid w:val="002C49A2"/>
    <w:rsid w:val="002C4A49"/>
    <w:rsid w:val="002C4A93"/>
    <w:rsid w:val="002C4AE1"/>
    <w:rsid w:val="002C4B34"/>
    <w:rsid w:val="002C4B85"/>
    <w:rsid w:val="002C4BE8"/>
    <w:rsid w:val="002C4BF2"/>
    <w:rsid w:val="002C4C2F"/>
    <w:rsid w:val="002C4D39"/>
    <w:rsid w:val="002C4E0A"/>
    <w:rsid w:val="002C4E9A"/>
    <w:rsid w:val="002C4ED7"/>
    <w:rsid w:val="002C4F47"/>
    <w:rsid w:val="002C4F55"/>
    <w:rsid w:val="002C4F94"/>
    <w:rsid w:val="002C4FDA"/>
    <w:rsid w:val="002C500E"/>
    <w:rsid w:val="002C5073"/>
    <w:rsid w:val="002C51EE"/>
    <w:rsid w:val="002C51F5"/>
    <w:rsid w:val="002C5227"/>
    <w:rsid w:val="002C5316"/>
    <w:rsid w:val="002C53B5"/>
    <w:rsid w:val="002C53D9"/>
    <w:rsid w:val="002C54FB"/>
    <w:rsid w:val="002C5510"/>
    <w:rsid w:val="002C5663"/>
    <w:rsid w:val="002C567B"/>
    <w:rsid w:val="002C571C"/>
    <w:rsid w:val="002C579C"/>
    <w:rsid w:val="002C5818"/>
    <w:rsid w:val="002C588F"/>
    <w:rsid w:val="002C5A39"/>
    <w:rsid w:val="002C5A40"/>
    <w:rsid w:val="002C5A7B"/>
    <w:rsid w:val="002C5AA5"/>
    <w:rsid w:val="002C5AB0"/>
    <w:rsid w:val="002C5C58"/>
    <w:rsid w:val="002C5CA4"/>
    <w:rsid w:val="002C5CEF"/>
    <w:rsid w:val="002C5D45"/>
    <w:rsid w:val="002C5D80"/>
    <w:rsid w:val="002C5DC5"/>
    <w:rsid w:val="002C5E13"/>
    <w:rsid w:val="002C5F67"/>
    <w:rsid w:val="002C6007"/>
    <w:rsid w:val="002C600A"/>
    <w:rsid w:val="002C603C"/>
    <w:rsid w:val="002C62CC"/>
    <w:rsid w:val="002C6305"/>
    <w:rsid w:val="002C6384"/>
    <w:rsid w:val="002C644D"/>
    <w:rsid w:val="002C64B3"/>
    <w:rsid w:val="002C64BF"/>
    <w:rsid w:val="002C64DF"/>
    <w:rsid w:val="002C656F"/>
    <w:rsid w:val="002C6574"/>
    <w:rsid w:val="002C657F"/>
    <w:rsid w:val="002C660B"/>
    <w:rsid w:val="002C6621"/>
    <w:rsid w:val="002C6628"/>
    <w:rsid w:val="002C66B4"/>
    <w:rsid w:val="002C6768"/>
    <w:rsid w:val="002C67A1"/>
    <w:rsid w:val="002C686E"/>
    <w:rsid w:val="002C68E8"/>
    <w:rsid w:val="002C6952"/>
    <w:rsid w:val="002C6ACF"/>
    <w:rsid w:val="002C6AD4"/>
    <w:rsid w:val="002C6B40"/>
    <w:rsid w:val="002C6C2D"/>
    <w:rsid w:val="002C6C66"/>
    <w:rsid w:val="002C6C86"/>
    <w:rsid w:val="002C6E85"/>
    <w:rsid w:val="002C6EAC"/>
    <w:rsid w:val="002C6EE1"/>
    <w:rsid w:val="002C6EFD"/>
    <w:rsid w:val="002C6F10"/>
    <w:rsid w:val="002C6F42"/>
    <w:rsid w:val="002C6F5D"/>
    <w:rsid w:val="002C6FA4"/>
    <w:rsid w:val="002C6FC0"/>
    <w:rsid w:val="002C7016"/>
    <w:rsid w:val="002C7114"/>
    <w:rsid w:val="002C7118"/>
    <w:rsid w:val="002C71D9"/>
    <w:rsid w:val="002C71DD"/>
    <w:rsid w:val="002C7258"/>
    <w:rsid w:val="002C7260"/>
    <w:rsid w:val="002C72A5"/>
    <w:rsid w:val="002C7345"/>
    <w:rsid w:val="002C73EC"/>
    <w:rsid w:val="002C7427"/>
    <w:rsid w:val="002C742D"/>
    <w:rsid w:val="002C7434"/>
    <w:rsid w:val="002C7455"/>
    <w:rsid w:val="002C74E5"/>
    <w:rsid w:val="002C759E"/>
    <w:rsid w:val="002C763F"/>
    <w:rsid w:val="002C76F7"/>
    <w:rsid w:val="002C7773"/>
    <w:rsid w:val="002C77A1"/>
    <w:rsid w:val="002C77C5"/>
    <w:rsid w:val="002C78C7"/>
    <w:rsid w:val="002C78F9"/>
    <w:rsid w:val="002C7923"/>
    <w:rsid w:val="002C79F6"/>
    <w:rsid w:val="002C7B0C"/>
    <w:rsid w:val="002C7BBD"/>
    <w:rsid w:val="002C7C08"/>
    <w:rsid w:val="002C7C34"/>
    <w:rsid w:val="002C7C51"/>
    <w:rsid w:val="002C7C71"/>
    <w:rsid w:val="002C7C95"/>
    <w:rsid w:val="002C7D07"/>
    <w:rsid w:val="002C7E8E"/>
    <w:rsid w:val="002C7EAC"/>
    <w:rsid w:val="002C7EE0"/>
    <w:rsid w:val="002C7F0B"/>
    <w:rsid w:val="002C7F99"/>
    <w:rsid w:val="002D00FF"/>
    <w:rsid w:val="002D0107"/>
    <w:rsid w:val="002D0159"/>
    <w:rsid w:val="002D0245"/>
    <w:rsid w:val="002D0322"/>
    <w:rsid w:val="002D0381"/>
    <w:rsid w:val="002D03BD"/>
    <w:rsid w:val="002D041B"/>
    <w:rsid w:val="002D0432"/>
    <w:rsid w:val="002D04BD"/>
    <w:rsid w:val="002D05B4"/>
    <w:rsid w:val="002D05BF"/>
    <w:rsid w:val="002D068F"/>
    <w:rsid w:val="002D06D5"/>
    <w:rsid w:val="002D0784"/>
    <w:rsid w:val="002D07A2"/>
    <w:rsid w:val="002D07B7"/>
    <w:rsid w:val="002D080B"/>
    <w:rsid w:val="002D084D"/>
    <w:rsid w:val="002D091B"/>
    <w:rsid w:val="002D0A32"/>
    <w:rsid w:val="002D0A59"/>
    <w:rsid w:val="002D0A8F"/>
    <w:rsid w:val="002D0A92"/>
    <w:rsid w:val="002D0AA2"/>
    <w:rsid w:val="002D0ABC"/>
    <w:rsid w:val="002D0B06"/>
    <w:rsid w:val="002D0BBA"/>
    <w:rsid w:val="002D0CBD"/>
    <w:rsid w:val="002D0DA1"/>
    <w:rsid w:val="002D0E7C"/>
    <w:rsid w:val="002D0EC8"/>
    <w:rsid w:val="002D0EE2"/>
    <w:rsid w:val="002D0EE4"/>
    <w:rsid w:val="002D0F1F"/>
    <w:rsid w:val="002D0F47"/>
    <w:rsid w:val="002D0F7B"/>
    <w:rsid w:val="002D0FF4"/>
    <w:rsid w:val="002D1092"/>
    <w:rsid w:val="002D1114"/>
    <w:rsid w:val="002D11DE"/>
    <w:rsid w:val="002D124F"/>
    <w:rsid w:val="002D144B"/>
    <w:rsid w:val="002D164B"/>
    <w:rsid w:val="002D1685"/>
    <w:rsid w:val="002D1687"/>
    <w:rsid w:val="002D168E"/>
    <w:rsid w:val="002D172D"/>
    <w:rsid w:val="002D179E"/>
    <w:rsid w:val="002D183D"/>
    <w:rsid w:val="002D187D"/>
    <w:rsid w:val="002D18E4"/>
    <w:rsid w:val="002D193E"/>
    <w:rsid w:val="002D196B"/>
    <w:rsid w:val="002D19CE"/>
    <w:rsid w:val="002D1A73"/>
    <w:rsid w:val="002D1A9C"/>
    <w:rsid w:val="002D1CFC"/>
    <w:rsid w:val="002D1DD7"/>
    <w:rsid w:val="002D1F4F"/>
    <w:rsid w:val="002D20D5"/>
    <w:rsid w:val="002D214A"/>
    <w:rsid w:val="002D2250"/>
    <w:rsid w:val="002D22AB"/>
    <w:rsid w:val="002D22CE"/>
    <w:rsid w:val="002D2378"/>
    <w:rsid w:val="002D2441"/>
    <w:rsid w:val="002D2669"/>
    <w:rsid w:val="002D26A9"/>
    <w:rsid w:val="002D27E2"/>
    <w:rsid w:val="002D2811"/>
    <w:rsid w:val="002D287F"/>
    <w:rsid w:val="002D288C"/>
    <w:rsid w:val="002D292E"/>
    <w:rsid w:val="002D2955"/>
    <w:rsid w:val="002D2958"/>
    <w:rsid w:val="002D2997"/>
    <w:rsid w:val="002D29E1"/>
    <w:rsid w:val="002D2A5E"/>
    <w:rsid w:val="002D2D58"/>
    <w:rsid w:val="002D2D72"/>
    <w:rsid w:val="002D2D8D"/>
    <w:rsid w:val="002D2D9C"/>
    <w:rsid w:val="002D2DD8"/>
    <w:rsid w:val="002D2EA5"/>
    <w:rsid w:val="002D2EEB"/>
    <w:rsid w:val="002D2F05"/>
    <w:rsid w:val="002D314E"/>
    <w:rsid w:val="002D31B6"/>
    <w:rsid w:val="002D32FC"/>
    <w:rsid w:val="002D3353"/>
    <w:rsid w:val="002D3410"/>
    <w:rsid w:val="002D341A"/>
    <w:rsid w:val="002D345A"/>
    <w:rsid w:val="002D3509"/>
    <w:rsid w:val="002D3520"/>
    <w:rsid w:val="002D357F"/>
    <w:rsid w:val="002D35CF"/>
    <w:rsid w:val="002D364D"/>
    <w:rsid w:val="002D3735"/>
    <w:rsid w:val="002D373D"/>
    <w:rsid w:val="002D37E6"/>
    <w:rsid w:val="002D380F"/>
    <w:rsid w:val="002D3890"/>
    <w:rsid w:val="002D3970"/>
    <w:rsid w:val="002D397C"/>
    <w:rsid w:val="002D39AE"/>
    <w:rsid w:val="002D3A31"/>
    <w:rsid w:val="002D3A7B"/>
    <w:rsid w:val="002D3B39"/>
    <w:rsid w:val="002D3C30"/>
    <w:rsid w:val="002D3C40"/>
    <w:rsid w:val="002D3C90"/>
    <w:rsid w:val="002D3CA3"/>
    <w:rsid w:val="002D3D66"/>
    <w:rsid w:val="002D3DBC"/>
    <w:rsid w:val="002D3E2F"/>
    <w:rsid w:val="002D3E5A"/>
    <w:rsid w:val="002D3F6B"/>
    <w:rsid w:val="002D404D"/>
    <w:rsid w:val="002D4069"/>
    <w:rsid w:val="002D412D"/>
    <w:rsid w:val="002D416B"/>
    <w:rsid w:val="002D416E"/>
    <w:rsid w:val="002D4243"/>
    <w:rsid w:val="002D4248"/>
    <w:rsid w:val="002D4276"/>
    <w:rsid w:val="002D4323"/>
    <w:rsid w:val="002D432F"/>
    <w:rsid w:val="002D43AD"/>
    <w:rsid w:val="002D43F6"/>
    <w:rsid w:val="002D4416"/>
    <w:rsid w:val="002D4436"/>
    <w:rsid w:val="002D44FE"/>
    <w:rsid w:val="002D45BF"/>
    <w:rsid w:val="002D45DE"/>
    <w:rsid w:val="002D473C"/>
    <w:rsid w:val="002D4753"/>
    <w:rsid w:val="002D488D"/>
    <w:rsid w:val="002D493B"/>
    <w:rsid w:val="002D495F"/>
    <w:rsid w:val="002D49B4"/>
    <w:rsid w:val="002D49CC"/>
    <w:rsid w:val="002D4AC5"/>
    <w:rsid w:val="002D4B90"/>
    <w:rsid w:val="002D4BC6"/>
    <w:rsid w:val="002D4C15"/>
    <w:rsid w:val="002D4C9B"/>
    <w:rsid w:val="002D4CB2"/>
    <w:rsid w:val="002D4D61"/>
    <w:rsid w:val="002D4DBA"/>
    <w:rsid w:val="002D4E91"/>
    <w:rsid w:val="002D4EEA"/>
    <w:rsid w:val="002D5012"/>
    <w:rsid w:val="002D5052"/>
    <w:rsid w:val="002D506C"/>
    <w:rsid w:val="002D5072"/>
    <w:rsid w:val="002D50DA"/>
    <w:rsid w:val="002D50FF"/>
    <w:rsid w:val="002D5160"/>
    <w:rsid w:val="002D5210"/>
    <w:rsid w:val="002D5300"/>
    <w:rsid w:val="002D5320"/>
    <w:rsid w:val="002D5381"/>
    <w:rsid w:val="002D53CF"/>
    <w:rsid w:val="002D545D"/>
    <w:rsid w:val="002D548D"/>
    <w:rsid w:val="002D55F5"/>
    <w:rsid w:val="002D5630"/>
    <w:rsid w:val="002D56B7"/>
    <w:rsid w:val="002D58A2"/>
    <w:rsid w:val="002D58BE"/>
    <w:rsid w:val="002D5E42"/>
    <w:rsid w:val="002D5E7B"/>
    <w:rsid w:val="002D5EAB"/>
    <w:rsid w:val="002D5F90"/>
    <w:rsid w:val="002D6036"/>
    <w:rsid w:val="002D6060"/>
    <w:rsid w:val="002D607D"/>
    <w:rsid w:val="002D60DD"/>
    <w:rsid w:val="002D60E6"/>
    <w:rsid w:val="002D620B"/>
    <w:rsid w:val="002D6246"/>
    <w:rsid w:val="002D6247"/>
    <w:rsid w:val="002D6290"/>
    <w:rsid w:val="002D62D3"/>
    <w:rsid w:val="002D6349"/>
    <w:rsid w:val="002D6377"/>
    <w:rsid w:val="002D639C"/>
    <w:rsid w:val="002D63B8"/>
    <w:rsid w:val="002D63B9"/>
    <w:rsid w:val="002D63F9"/>
    <w:rsid w:val="002D6403"/>
    <w:rsid w:val="002D6512"/>
    <w:rsid w:val="002D6519"/>
    <w:rsid w:val="002D66CE"/>
    <w:rsid w:val="002D66FF"/>
    <w:rsid w:val="002D6759"/>
    <w:rsid w:val="002D6760"/>
    <w:rsid w:val="002D67CB"/>
    <w:rsid w:val="002D680C"/>
    <w:rsid w:val="002D6917"/>
    <w:rsid w:val="002D698B"/>
    <w:rsid w:val="002D6A0E"/>
    <w:rsid w:val="002D6C6B"/>
    <w:rsid w:val="002D6CA6"/>
    <w:rsid w:val="002D6CFF"/>
    <w:rsid w:val="002D6D10"/>
    <w:rsid w:val="002D6EA4"/>
    <w:rsid w:val="002D6ED0"/>
    <w:rsid w:val="002D6F60"/>
    <w:rsid w:val="002D6F7E"/>
    <w:rsid w:val="002D7108"/>
    <w:rsid w:val="002D7188"/>
    <w:rsid w:val="002D727A"/>
    <w:rsid w:val="002D73A2"/>
    <w:rsid w:val="002D743A"/>
    <w:rsid w:val="002D7452"/>
    <w:rsid w:val="002D745A"/>
    <w:rsid w:val="002D74DB"/>
    <w:rsid w:val="002D74FE"/>
    <w:rsid w:val="002D75D6"/>
    <w:rsid w:val="002D7606"/>
    <w:rsid w:val="002D7694"/>
    <w:rsid w:val="002D76A4"/>
    <w:rsid w:val="002D76A8"/>
    <w:rsid w:val="002D77E4"/>
    <w:rsid w:val="002D785F"/>
    <w:rsid w:val="002D798E"/>
    <w:rsid w:val="002D7A1F"/>
    <w:rsid w:val="002D7A49"/>
    <w:rsid w:val="002D7C2C"/>
    <w:rsid w:val="002D7C84"/>
    <w:rsid w:val="002D7EC4"/>
    <w:rsid w:val="002D7F4B"/>
    <w:rsid w:val="002E004D"/>
    <w:rsid w:val="002E0052"/>
    <w:rsid w:val="002E0120"/>
    <w:rsid w:val="002E013E"/>
    <w:rsid w:val="002E0150"/>
    <w:rsid w:val="002E0156"/>
    <w:rsid w:val="002E019A"/>
    <w:rsid w:val="002E01AE"/>
    <w:rsid w:val="002E02BC"/>
    <w:rsid w:val="002E0314"/>
    <w:rsid w:val="002E047A"/>
    <w:rsid w:val="002E04EC"/>
    <w:rsid w:val="002E0660"/>
    <w:rsid w:val="002E072C"/>
    <w:rsid w:val="002E0734"/>
    <w:rsid w:val="002E0787"/>
    <w:rsid w:val="002E085C"/>
    <w:rsid w:val="002E0A87"/>
    <w:rsid w:val="002E0AC2"/>
    <w:rsid w:val="002E0B00"/>
    <w:rsid w:val="002E0BD6"/>
    <w:rsid w:val="002E0C0A"/>
    <w:rsid w:val="002E0C77"/>
    <w:rsid w:val="002E0C95"/>
    <w:rsid w:val="002E0D58"/>
    <w:rsid w:val="002E0D8C"/>
    <w:rsid w:val="002E0DF7"/>
    <w:rsid w:val="002E0E33"/>
    <w:rsid w:val="002E0ED6"/>
    <w:rsid w:val="002E0EF8"/>
    <w:rsid w:val="002E0F86"/>
    <w:rsid w:val="002E0F98"/>
    <w:rsid w:val="002E0FBD"/>
    <w:rsid w:val="002E0FDE"/>
    <w:rsid w:val="002E10CB"/>
    <w:rsid w:val="002E115A"/>
    <w:rsid w:val="002E1180"/>
    <w:rsid w:val="002E1200"/>
    <w:rsid w:val="002E1238"/>
    <w:rsid w:val="002E126A"/>
    <w:rsid w:val="002E12CD"/>
    <w:rsid w:val="002E1325"/>
    <w:rsid w:val="002E1529"/>
    <w:rsid w:val="002E156E"/>
    <w:rsid w:val="002E1578"/>
    <w:rsid w:val="002E15E3"/>
    <w:rsid w:val="002E1672"/>
    <w:rsid w:val="002E175E"/>
    <w:rsid w:val="002E1799"/>
    <w:rsid w:val="002E18ED"/>
    <w:rsid w:val="002E191D"/>
    <w:rsid w:val="002E19AF"/>
    <w:rsid w:val="002E1A62"/>
    <w:rsid w:val="002E1A72"/>
    <w:rsid w:val="002E1AA3"/>
    <w:rsid w:val="002E1AA8"/>
    <w:rsid w:val="002E1ABF"/>
    <w:rsid w:val="002E1B94"/>
    <w:rsid w:val="002E1C74"/>
    <w:rsid w:val="002E1CA8"/>
    <w:rsid w:val="002E1CDB"/>
    <w:rsid w:val="002E1CE0"/>
    <w:rsid w:val="002E1E20"/>
    <w:rsid w:val="002E1E54"/>
    <w:rsid w:val="002E1EAE"/>
    <w:rsid w:val="002E1F30"/>
    <w:rsid w:val="002E1F8A"/>
    <w:rsid w:val="002E1FB5"/>
    <w:rsid w:val="002E1FCB"/>
    <w:rsid w:val="002E213D"/>
    <w:rsid w:val="002E217D"/>
    <w:rsid w:val="002E2225"/>
    <w:rsid w:val="002E2229"/>
    <w:rsid w:val="002E243B"/>
    <w:rsid w:val="002E245A"/>
    <w:rsid w:val="002E2461"/>
    <w:rsid w:val="002E2599"/>
    <w:rsid w:val="002E264E"/>
    <w:rsid w:val="002E2695"/>
    <w:rsid w:val="002E27F9"/>
    <w:rsid w:val="002E29A6"/>
    <w:rsid w:val="002E29D8"/>
    <w:rsid w:val="002E2A3D"/>
    <w:rsid w:val="002E2A5B"/>
    <w:rsid w:val="002E2ADA"/>
    <w:rsid w:val="002E2AFD"/>
    <w:rsid w:val="002E2B9B"/>
    <w:rsid w:val="002E2BBA"/>
    <w:rsid w:val="002E2EE8"/>
    <w:rsid w:val="002E2FBB"/>
    <w:rsid w:val="002E3071"/>
    <w:rsid w:val="002E308B"/>
    <w:rsid w:val="002E30DA"/>
    <w:rsid w:val="002E30E6"/>
    <w:rsid w:val="002E3180"/>
    <w:rsid w:val="002E31B0"/>
    <w:rsid w:val="002E32C8"/>
    <w:rsid w:val="002E3365"/>
    <w:rsid w:val="002E3388"/>
    <w:rsid w:val="002E34C1"/>
    <w:rsid w:val="002E350D"/>
    <w:rsid w:val="002E35D3"/>
    <w:rsid w:val="002E35E3"/>
    <w:rsid w:val="002E36AE"/>
    <w:rsid w:val="002E3763"/>
    <w:rsid w:val="002E3771"/>
    <w:rsid w:val="002E3781"/>
    <w:rsid w:val="002E378A"/>
    <w:rsid w:val="002E37F3"/>
    <w:rsid w:val="002E3805"/>
    <w:rsid w:val="002E3810"/>
    <w:rsid w:val="002E38E1"/>
    <w:rsid w:val="002E3927"/>
    <w:rsid w:val="002E392A"/>
    <w:rsid w:val="002E3937"/>
    <w:rsid w:val="002E397F"/>
    <w:rsid w:val="002E39FB"/>
    <w:rsid w:val="002E3AA8"/>
    <w:rsid w:val="002E3C49"/>
    <w:rsid w:val="002E3D3C"/>
    <w:rsid w:val="002E3D7C"/>
    <w:rsid w:val="002E3ED7"/>
    <w:rsid w:val="002E3F2F"/>
    <w:rsid w:val="002E3F8C"/>
    <w:rsid w:val="002E3FA1"/>
    <w:rsid w:val="002E4026"/>
    <w:rsid w:val="002E40B8"/>
    <w:rsid w:val="002E4197"/>
    <w:rsid w:val="002E4198"/>
    <w:rsid w:val="002E429B"/>
    <w:rsid w:val="002E4486"/>
    <w:rsid w:val="002E44A9"/>
    <w:rsid w:val="002E44D3"/>
    <w:rsid w:val="002E4522"/>
    <w:rsid w:val="002E462B"/>
    <w:rsid w:val="002E46A2"/>
    <w:rsid w:val="002E4802"/>
    <w:rsid w:val="002E4850"/>
    <w:rsid w:val="002E4920"/>
    <w:rsid w:val="002E4921"/>
    <w:rsid w:val="002E4977"/>
    <w:rsid w:val="002E49BD"/>
    <w:rsid w:val="002E49FA"/>
    <w:rsid w:val="002E4ADF"/>
    <w:rsid w:val="002E4AE4"/>
    <w:rsid w:val="002E4C92"/>
    <w:rsid w:val="002E4CA3"/>
    <w:rsid w:val="002E4D3A"/>
    <w:rsid w:val="002E4DC5"/>
    <w:rsid w:val="002E4EA8"/>
    <w:rsid w:val="002E4EB8"/>
    <w:rsid w:val="002E4EEE"/>
    <w:rsid w:val="002E4F12"/>
    <w:rsid w:val="002E4F15"/>
    <w:rsid w:val="002E4FF9"/>
    <w:rsid w:val="002E50F9"/>
    <w:rsid w:val="002E518E"/>
    <w:rsid w:val="002E5277"/>
    <w:rsid w:val="002E52D3"/>
    <w:rsid w:val="002E537B"/>
    <w:rsid w:val="002E5390"/>
    <w:rsid w:val="002E53A6"/>
    <w:rsid w:val="002E53B5"/>
    <w:rsid w:val="002E53DF"/>
    <w:rsid w:val="002E5538"/>
    <w:rsid w:val="002E5578"/>
    <w:rsid w:val="002E5583"/>
    <w:rsid w:val="002E55D4"/>
    <w:rsid w:val="002E5749"/>
    <w:rsid w:val="002E5804"/>
    <w:rsid w:val="002E58D3"/>
    <w:rsid w:val="002E5A78"/>
    <w:rsid w:val="002E5AA0"/>
    <w:rsid w:val="002E5AE4"/>
    <w:rsid w:val="002E5B2B"/>
    <w:rsid w:val="002E5B5E"/>
    <w:rsid w:val="002E5C16"/>
    <w:rsid w:val="002E5C94"/>
    <w:rsid w:val="002E5C99"/>
    <w:rsid w:val="002E5CF2"/>
    <w:rsid w:val="002E5D65"/>
    <w:rsid w:val="002E5D78"/>
    <w:rsid w:val="002E5E38"/>
    <w:rsid w:val="002E5ED3"/>
    <w:rsid w:val="002E628A"/>
    <w:rsid w:val="002E62AC"/>
    <w:rsid w:val="002E62BB"/>
    <w:rsid w:val="002E62CF"/>
    <w:rsid w:val="002E62FF"/>
    <w:rsid w:val="002E6407"/>
    <w:rsid w:val="002E643A"/>
    <w:rsid w:val="002E6466"/>
    <w:rsid w:val="002E6511"/>
    <w:rsid w:val="002E6547"/>
    <w:rsid w:val="002E6568"/>
    <w:rsid w:val="002E65EA"/>
    <w:rsid w:val="002E65F5"/>
    <w:rsid w:val="002E6716"/>
    <w:rsid w:val="002E671F"/>
    <w:rsid w:val="002E6785"/>
    <w:rsid w:val="002E678F"/>
    <w:rsid w:val="002E67C7"/>
    <w:rsid w:val="002E6844"/>
    <w:rsid w:val="002E6930"/>
    <w:rsid w:val="002E6B62"/>
    <w:rsid w:val="002E6C9E"/>
    <w:rsid w:val="002E6D63"/>
    <w:rsid w:val="002E6D7A"/>
    <w:rsid w:val="002E6DCD"/>
    <w:rsid w:val="002E6E21"/>
    <w:rsid w:val="002E6E6A"/>
    <w:rsid w:val="002E6EED"/>
    <w:rsid w:val="002E6F1F"/>
    <w:rsid w:val="002E6F8F"/>
    <w:rsid w:val="002E71D4"/>
    <w:rsid w:val="002E7235"/>
    <w:rsid w:val="002E7250"/>
    <w:rsid w:val="002E726B"/>
    <w:rsid w:val="002E72B2"/>
    <w:rsid w:val="002E7355"/>
    <w:rsid w:val="002E739C"/>
    <w:rsid w:val="002E73FD"/>
    <w:rsid w:val="002E7407"/>
    <w:rsid w:val="002E7475"/>
    <w:rsid w:val="002E7577"/>
    <w:rsid w:val="002E75A6"/>
    <w:rsid w:val="002E75C6"/>
    <w:rsid w:val="002E7623"/>
    <w:rsid w:val="002E7654"/>
    <w:rsid w:val="002E7693"/>
    <w:rsid w:val="002E7725"/>
    <w:rsid w:val="002E7831"/>
    <w:rsid w:val="002E785E"/>
    <w:rsid w:val="002E78C1"/>
    <w:rsid w:val="002E798D"/>
    <w:rsid w:val="002E79BE"/>
    <w:rsid w:val="002E7A3B"/>
    <w:rsid w:val="002E7A74"/>
    <w:rsid w:val="002E7A79"/>
    <w:rsid w:val="002E7A85"/>
    <w:rsid w:val="002E7AE9"/>
    <w:rsid w:val="002E7B1F"/>
    <w:rsid w:val="002E7BA4"/>
    <w:rsid w:val="002E7CB9"/>
    <w:rsid w:val="002E7D42"/>
    <w:rsid w:val="002E7D59"/>
    <w:rsid w:val="002E7E62"/>
    <w:rsid w:val="002E7E7B"/>
    <w:rsid w:val="002E7ECF"/>
    <w:rsid w:val="002E7EF3"/>
    <w:rsid w:val="002E7F60"/>
    <w:rsid w:val="002F01BF"/>
    <w:rsid w:val="002F01C2"/>
    <w:rsid w:val="002F022A"/>
    <w:rsid w:val="002F024B"/>
    <w:rsid w:val="002F02BB"/>
    <w:rsid w:val="002F044C"/>
    <w:rsid w:val="002F04D3"/>
    <w:rsid w:val="002F0589"/>
    <w:rsid w:val="002F0669"/>
    <w:rsid w:val="002F0697"/>
    <w:rsid w:val="002F06AB"/>
    <w:rsid w:val="002F06B7"/>
    <w:rsid w:val="002F0727"/>
    <w:rsid w:val="002F076D"/>
    <w:rsid w:val="002F0796"/>
    <w:rsid w:val="002F07A2"/>
    <w:rsid w:val="002F08A8"/>
    <w:rsid w:val="002F08BE"/>
    <w:rsid w:val="002F092F"/>
    <w:rsid w:val="002F094D"/>
    <w:rsid w:val="002F0955"/>
    <w:rsid w:val="002F0A2A"/>
    <w:rsid w:val="002F0AE9"/>
    <w:rsid w:val="002F0BAF"/>
    <w:rsid w:val="002F0BEF"/>
    <w:rsid w:val="002F0C29"/>
    <w:rsid w:val="002F0CFE"/>
    <w:rsid w:val="002F0D25"/>
    <w:rsid w:val="002F0E65"/>
    <w:rsid w:val="002F0F8B"/>
    <w:rsid w:val="002F0F9E"/>
    <w:rsid w:val="002F0FFE"/>
    <w:rsid w:val="002F1034"/>
    <w:rsid w:val="002F1078"/>
    <w:rsid w:val="002F10B0"/>
    <w:rsid w:val="002F11AE"/>
    <w:rsid w:val="002F11DF"/>
    <w:rsid w:val="002F1250"/>
    <w:rsid w:val="002F12DA"/>
    <w:rsid w:val="002F12E7"/>
    <w:rsid w:val="002F1351"/>
    <w:rsid w:val="002F1387"/>
    <w:rsid w:val="002F139B"/>
    <w:rsid w:val="002F13EB"/>
    <w:rsid w:val="002F13EE"/>
    <w:rsid w:val="002F13FB"/>
    <w:rsid w:val="002F1419"/>
    <w:rsid w:val="002F1437"/>
    <w:rsid w:val="002F147B"/>
    <w:rsid w:val="002F16A1"/>
    <w:rsid w:val="002F174A"/>
    <w:rsid w:val="002F17D2"/>
    <w:rsid w:val="002F1A00"/>
    <w:rsid w:val="002F1AB1"/>
    <w:rsid w:val="002F1AC1"/>
    <w:rsid w:val="002F1B97"/>
    <w:rsid w:val="002F1BF9"/>
    <w:rsid w:val="002F1D65"/>
    <w:rsid w:val="002F1DCA"/>
    <w:rsid w:val="002F1DFD"/>
    <w:rsid w:val="002F1E3D"/>
    <w:rsid w:val="002F1ECA"/>
    <w:rsid w:val="002F1EDB"/>
    <w:rsid w:val="002F1EE7"/>
    <w:rsid w:val="002F1EEB"/>
    <w:rsid w:val="002F2029"/>
    <w:rsid w:val="002F20C5"/>
    <w:rsid w:val="002F2317"/>
    <w:rsid w:val="002F2332"/>
    <w:rsid w:val="002F23E9"/>
    <w:rsid w:val="002F24E0"/>
    <w:rsid w:val="002F277B"/>
    <w:rsid w:val="002F27E7"/>
    <w:rsid w:val="002F27E9"/>
    <w:rsid w:val="002F28E6"/>
    <w:rsid w:val="002F290E"/>
    <w:rsid w:val="002F291F"/>
    <w:rsid w:val="002F2920"/>
    <w:rsid w:val="002F2971"/>
    <w:rsid w:val="002F2992"/>
    <w:rsid w:val="002F299F"/>
    <w:rsid w:val="002F29B8"/>
    <w:rsid w:val="002F29B9"/>
    <w:rsid w:val="002F29D9"/>
    <w:rsid w:val="002F2B3C"/>
    <w:rsid w:val="002F2B87"/>
    <w:rsid w:val="002F2B9C"/>
    <w:rsid w:val="002F2BAF"/>
    <w:rsid w:val="002F2D7D"/>
    <w:rsid w:val="002F2E42"/>
    <w:rsid w:val="002F2ED1"/>
    <w:rsid w:val="002F2F04"/>
    <w:rsid w:val="002F2F14"/>
    <w:rsid w:val="002F2F91"/>
    <w:rsid w:val="002F3050"/>
    <w:rsid w:val="002F30B8"/>
    <w:rsid w:val="002F30C4"/>
    <w:rsid w:val="002F30DE"/>
    <w:rsid w:val="002F310A"/>
    <w:rsid w:val="002F311E"/>
    <w:rsid w:val="002F34F6"/>
    <w:rsid w:val="002F3535"/>
    <w:rsid w:val="002F3554"/>
    <w:rsid w:val="002F35D3"/>
    <w:rsid w:val="002F3729"/>
    <w:rsid w:val="002F3752"/>
    <w:rsid w:val="002F3836"/>
    <w:rsid w:val="002F3874"/>
    <w:rsid w:val="002F38C7"/>
    <w:rsid w:val="002F38C9"/>
    <w:rsid w:val="002F3906"/>
    <w:rsid w:val="002F3951"/>
    <w:rsid w:val="002F39BA"/>
    <w:rsid w:val="002F39DA"/>
    <w:rsid w:val="002F39F3"/>
    <w:rsid w:val="002F3A6B"/>
    <w:rsid w:val="002F3B01"/>
    <w:rsid w:val="002F3B17"/>
    <w:rsid w:val="002F3BFA"/>
    <w:rsid w:val="002F3CF8"/>
    <w:rsid w:val="002F3D15"/>
    <w:rsid w:val="002F3D39"/>
    <w:rsid w:val="002F3DB4"/>
    <w:rsid w:val="002F3E77"/>
    <w:rsid w:val="002F3EDD"/>
    <w:rsid w:val="002F3FC2"/>
    <w:rsid w:val="002F404A"/>
    <w:rsid w:val="002F4055"/>
    <w:rsid w:val="002F4105"/>
    <w:rsid w:val="002F4129"/>
    <w:rsid w:val="002F41ED"/>
    <w:rsid w:val="002F423F"/>
    <w:rsid w:val="002F4246"/>
    <w:rsid w:val="002F4288"/>
    <w:rsid w:val="002F440B"/>
    <w:rsid w:val="002F442A"/>
    <w:rsid w:val="002F456F"/>
    <w:rsid w:val="002F45B6"/>
    <w:rsid w:val="002F45F6"/>
    <w:rsid w:val="002F464A"/>
    <w:rsid w:val="002F467E"/>
    <w:rsid w:val="002F4766"/>
    <w:rsid w:val="002F4768"/>
    <w:rsid w:val="002F47A5"/>
    <w:rsid w:val="002F4857"/>
    <w:rsid w:val="002F48BB"/>
    <w:rsid w:val="002F48CB"/>
    <w:rsid w:val="002F48CE"/>
    <w:rsid w:val="002F494C"/>
    <w:rsid w:val="002F49A0"/>
    <w:rsid w:val="002F4A18"/>
    <w:rsid w:val="002F4C26"/>
    <w:rsid w:val="002F4CB2"/>
    <w:rsid w:val="002F4DB5"/>
    <w:rsid w:val="002F4F4D"/>
    <w:rsid w:val="002F5050"/>
    <w:rsid w:val="002F50AA"/>
    <w:rsid w:val="002F50E3"/>
    <w:rsid w:val="002F511C"/>
    <w:rsid w:val="002F5133"/>
    <w:rsid w:val="002F5195"/>
    <w:rsid w:val="002F51CF"/>
    <w:rsid w:val="002F5281"/>
    <w:rsid w:val="002F52A2"/>
    <w:rsid w:val="002F533C"/>
    <w:rsid w:val="002F53B2"/>
    <w:rsid w:val="002F53B4"/>
    <w:rsid w:val="002F53DE"/>
    <w:rsid w:val="002F54F1"/>
    <w:rsid w:val="002F5557"/>
    <w:rsid w:val="002F560A"/>
    <w:rsid w:val="002F5610"/>
    <w:rsid w:val="002F56F1"/>
    <w:rsid w:val="002F57DE"/>
    <w:rsid w:val="002F593B"/>
    <w:rsid w:val="002F597E"/>
    <w:rsid w:val="002F598A"/>
    <w:rsid w:val="002F59D3"/>
    <w:rsid w:val="002F5A3D"/>
    <w:rsid w:val="002F5A48"/>
    <w:rsid w:val="002F5AF0"/>
    <w:rsid w:val="002F5AF2"/>
    <w:rsid w:val="002F5B28"/>
    <w:rsid w:val="002F5BC2"/>
    <w:rsid w:val="002F5BC9"/>
    <w:rsid w:val="002F5C3C"/>
    <w:rsid w:val="002F5C5F"/>
    <w:rsid w:val="002F5D12"/>
    <w:rsid w:val="002F5E10"/>
    <w:rsid w:val="002F5E21"/>
    <w:rsid w:val="002F5E69"/>
    <w:rsid w:val="002F5EB2"/>
    <w:rsid w:val="002F5FE0"/>
    <w:rsid w:val="002F601C"/>
    <w:rsid w:val="002F62E7"/>
    <w:rsid w:val="002F639B"/>
    <w:rsid w:val="002F6468"/>
    <w:rsid w:val="002F6477"/>
    <w:rsid w:val="002F64E7"/>
    <w:rsid w:val="002F64E9"/>
    <w:rsid w:val="002F6596"/>
    <w:rsid w:val="002F65A4"/>
    <w:rsid w:val="002F6643"/>
    <w:rsid w:val="002F6663"/>
    <w:rsid w:val="002F6664"/>
    <w:rsid w:val="002F6682"/>
    <w:rsid w:val="002F676C"/>
    <w:rsid w:val="002F68A7"/>
    <w:rsid w:val="002F68CB"/>
    <w:rsid w:val="002F69B7"/>
    <w:rsid w:val="002F6B0A"/>
    <w:rsid w:val="002F6B3C"/>
    <w:rsid w:val="002F6BB6"/>
    <w:rsid w:val="002F6C05"/>
    <w:rsid w:val="002F6C11"/>
    <w:rsid w:val="002F6C76"/>
    <w:rsid w:val="002F6CB3"/>
    <w:rsid w:val="002F6D19"/>
    <w:rsid w:val="002F6D83"/>
    <w:rsid w:val="002F6DAC"/>
    <w:rsid w:val="002F6DFF"/>
    <w:rsid w:val="002F6E1F"/>
    <w:rsid w:val="002F6EEA"/>
    <w:rsid w:val="002F6F0B"/>
    <w:rsid w:val="002F6F25"/>
    <w:rsid w:val="002F7151"/>
    <w:rsid w:val="002F7190"/>
    <w:rsid w:val="002F726F"/>
    <w:rsid w:val="002F72CE"/>
    <w:rsid w:val="002F73F4"/>
    <w:rsid w:val="002F7464"/>
    <w:rsid w:val="002F7489"/>
    <w:rsid w:val="002F74F6"/>
    <w:rsid w:val="002F7501"/>
    <w:rsid w:val="002F7546"/>
    <w:rsid w:val="002F7563"/>
    <w:rsid w:val="002F757F"/>
    <w:rsid w:val="002F7610"/>
    <w:rsid w:val="002F761C"/>
    <w:rsid w:val="002F7637"/>
    <w:rsid w:val="002F7664"/>
    <w:rsid w:val="002F7770"/>
    <w:rsid w:val="002F77B6"/>
    <w:rsid w:val="002F787F"/>
    <w:rsid w:val="002F78B4"/>
    <w:rsid w:val="002F78CD"/>
    <w:rsid w:val="002F78F5"/>
    <w:rsid w:val="002F794D"/>
    <w:rsid w:val="002F79EE"/>
    <w:rsid w:val="002F79F9"/>
    <w:rsid w:val="002F7A7D"/>
    <w:rsid w:val="002F7B67"/>
    <w:rsid w:val="002F7B88"/>
    <w:rsid w:val="002F7B93"/>
    <w:rsid w:val="002F7E4B"/>
    <w:rsid w:val="002F7E78"/>
    <w:rsid w:val="002F7F03"/>
    <w:rsid w:val="002F7F5D"/>
    <w:rsid w:val="0030028A"/>
    <w:rsid w:val="003002A8"/>
    <w:rsid w:val="0030037C"/>
    <w:rsid w:val="0030041A"/>
    <w:rsid w:val="003004F4"/>
    <w:rsid w:val="00300504"/>
    <w:rsid w:val="003006AE"/>
    <w:rsid w:val="00300841"/>
    <w:rsid w:val="0030085A"/>
    <w:rsid w:val="0030096D"/>
    <w:rsid w:val="00300992"/>
    <w:rsid w:val="003009BB"/>
    <w:rsid w:val="00300A6D"/>
    <w:rsid w:val="00300ADD"/>
    <w:rsid w:val="00300B06"/>
    <w:rsid w:val="00300B88"/>
    <w:rsid w:val="00300C4B"/>
    <w:rsid w:val="00300C85"/>
    <w:rsid w:val="00300CE2"/>
    <w:rsid w:val="00300D84"/>
    <w:rsid w:val="00300DA8"/>
    <w:rsid w:val="00300DD1"/>
    <w:rsid w:val="00300F56"/>
    <w:rsid w:val="00300FA0"/>
    <w:rsid w:val="00300FD7"/>
    <w:rsid w:val="00301068"/>
    <w:rsid w:val="0030106D"/>
    <w:rsid w:val="003010F0"/>
    <w:rsid w:val="00301289"/>
    <w:rsid w:val="003012A0"/>
    <w:rsid w:val="003012AF"/>
    <w:rsid w:val="003012E9"/>
    <w:rsid w:val="00301424"/>
    <w:rsid w:val="0030153A"/>
    <w:rsid w:val="003015C2"/>
    <w:rsid w:val="00301650"/>
    <w:rsid w:val="003016AA"/>
    <w:rsid w:val="003016CA"/>
    <w:rsid w:val="003016E9"/>
    <w:rsid w:val="0030179B"/>
    <w:rsid w:val="003017B8"/>
    <w:rsid w:val="003017D6"/>
    <w:rsid w:val="00301822"/>
    <w:rsid w:val="00301859"/>
    <w:rsid w:val="0030190C"/>
    <w:rsid w:val="00301937"/>
    <w:rsid w:val="00301A8B"/>
    <w:rsid w:val="00301AC7"/>
    <w:rsid w:val="00301D28"/>
    <w:rsid w:val="00301D78"/>
    <w:rsid w:val="00301DCD"/>
    <w:rsid w:val="00301E78"/>
    <w:rsid w:val="00301ED1"/>
    <w:rsid w:val="00301EFA"/>
    <w:rsid w:val="00301F28"/>
    <w:rsid w:val="00301F2D"/>
    <w:rsid w:val="00301F98"/>
    <w:rsid w:val="00301FDC"/>
    <w:rsid w:val="0030205C"/>
    <w:rsid w:val="003020D9"/>
    <w:rsid w:val="0030210E"/>
    <w:rsid w:val="00302110"/>
    <w:rsid w:val="00302125"/>
    <w:rsid w:val="0030213F"/>
    <w:rsid w:val="00302163"/>
    <w:rsid w:val="003021C0"/>
    <w:rsid w:val="003021EB"/>
    <w:rsid w:val="00302213"/>
    <w:rsid w:val="00302219"/>
    <w:rsid w:val="00302281"/>
    <w:rsid w:val="003022B3"/>
    <w:rsid w:val="003022DA"/>
    <w:rsid w:val="0030230F"/>
    <w:rsid w:val="00302390"/>
    <w:rsid w:val="003023B5"/>
    <w:rsid w:val="003023B6"/>
    <w:rsid w:val="003023BF"/>
    <w:rsid w:val="003023D0"/>
    <w:rsid w:val="00302456"/>
    <w:rsid w:val="00302459"/>
    <w:rsid w:val="003024A6"/>
    <w:rsid w:val="003024EB"/>
    <w:rsid w:val="00302567"/>
    <w:rsid w:val="00302570"/>
    <w:rsid w:val="0030259A"/>
    <w:rsid w:val="00302601"/>
    <w:rsid w:val="00302697"/>
    <w:rsid w:val="00302730"/>
    <w:rsid w:val="0030276B"/>
    <w:rsid w:val="0030277F"/>
    <w:rsid w:val="003028C4"/>
    <w:rsid w:val="0030290D"/>
    <w:rsid w:val="0030297B"/>
    <w:rsid w:val="00302A20"/>
    <w:rsid w:val="00302A40"/>
    <w:rsid w:val="00302B73"/>
    <w:rsid w:val="00302D52"/>
    <w:rsid w:val="00302DCB"/>
    <w:rsid w:val="00302F5A"/>
    <w:rsid w:val="00302F62"/>
    <w:rsid w:val="00302F91"/>
    <w:rsid w:val="00302F93"/>
    <w:rsid w:val="003030C0"/>
    <w:rsid w:val="0030317A"/>
    <w:rsid w:val="00303180"/>
    <w:rsid w:val="00303265"/>
    <w:rsid w:val="003032C8"/>
    <w:rsid w:val="00303311"/>
    <w:rsid w:val="00303373"/>
    <w:rsid w:val="00303392"/>
    <w:rsid w:val="003033D8"/>
    <w:rsid w:val="003034D6"/>
    <w:rsid w:val="0030375D"/>
    <w:rsid w:val="0030382C"/>
    <w:rsid w:val="00303843"/>
    <w:rsid w:val="0030397E"/>
    <w:rsid w:val="0030398A"/>
    <w:rsid w:val="00303A66"/>
    <w:rsid w:val="00303A6A"/>
    <w:rsid w:val="00303A9F"/>
    <w:rsid w:val="00303AD5"/>
    <w:rsid w:val="00303B9A"/>
    <w:rsid w:val="00303BAE"/>
    <w:rsid w:val="00303C12"/>
    <w:rsid w:val="00303C86"/>
    <w:rsid w:val="00303C87"/>
    <w:rsid w:val="00303CA7"/>
    <w:rsid w:val="00303CCD"/>
    <w:rsid w:val="00303D71"/>
    <w:rsid w:val="00303D9B"/>
    <w:rsid w:val="00303E08"/>
    <w:rsid w:val="003040C6"/>
    <w:rsid w:val="003040DF"/>
    <w:rsid w:val="0030412F"/>
    <w:rsid w:val="0030414A"/>
    <w:rsid w:val="0030422D"/>
    <w:rsid w:val="00304316"/>
    <w:rsid w:val="003044B6"/>
    <w:rsid w:val="003044E1"/>
    <w:rsid w:val="00304523"/>
    <w:rsid w:val="003045CA"/>
    <w:rsid w:val="0030461C"/>
    <w:rsid w:val="0030479E"/>
    <w:rsid w:val="003047D4"/>
    <w:rsid w:val="0030480D"/>
    <w:rsid w:val="00304849"/>
    <w:rsid w:val="003048D2"/>
    <w:rsid w:val="003049B9"/>
    <w:rsid w:val="003049C6"/>
    <w:rsid w:val="00304AA8"/>
    <w:rsid w:val="00304C4E"/>
    <w:rsid w:val="00304CC1"/>
    <w:rsid w:val="00304CDB"/>
    <w:rsid w:val="00304D33"/>
    <w:rsid w:val="00304D54"/>
    <w:rsid w:val="00304D66"/>
    <w:rsid w:val="00304EA6"/>
    <w:rsid w:val="00304F6D"/>
    <w:rsid w:val="00305075"/>
    <w:rsid w:val="003050BA"/>
    <w:rsid w:val="003050D1"/>
    <w:rsid w:val="003050E9"/>
    <w:rsid w:val="00305101"/>
    <w:rsid w:val="00305174"/>
    <w:rsid w:val="003051AD"/>
    <w:rsid w:val="00305253"/>
    <w:rsid w:val="003053BE"/>
    <w:rsid w:val="00305452"/>
    <w:rsid w:val="00305562"/>
    <w:rsid w:val="00305575"/>
    <w:rsid w:val="0030568F"/>
    <w:rsid w:val="0030580B"/>
    <w:rsid w:val="0030580F"/>
    <w:rsid w:val="0030581F"/>
    <w:rsid w:val="00305996"/>
    <w:rsid w:val="00305B1A"/>
    <w:rsid w:val="00305C5A"/>
    <w:rsid w:val="00305C9B"/>
    <w:rsid w:val="00305CF9"/>
    <w:rsid w:val="00305D11"/>
    <w:rsid w:val="00305D91"/>
    <w:rsid w:val="00305E22"/>
    <w:rsid w:val="00305E23"/>
    <w:rsid w:val="00305EE7"/>
    <w:rsid w:val="00305F98"/>
    <w:rsid w:val="00305FD5"/>
    <w:rsid w:val="00306060"/>
    <w:rsid w:val="0030616F"/>
    <w:rsid w:val="003061A6"/>
    <w:rsid w:val="003062D7"/>
    <w:rsid w:val="003065AE"/>
    <w:rsid w:val="0030664A"/>
    <w:rsid w:val="003066E4"/>
    <w:rsid w:val="003067CA"/>
    <w:rsid w:val="003067FC"/>
    <w:rsid w:val="00306875"/>
    <w:rsid w:val="0030693E"/>
    <w:rsid w:val="00306A1C"/>
    <w:rsid w:val="00306B04"/>
    <w:rsid w:val="00306CBE"/>
    <w:rsid w:val="00306D8D"/>
    <w:rsid w:val="00306DD6"/>
    <w:rsid w:val="00306DF0"/>
    <w:rsid w:val="00306ED8"/>
    <w:rsid w:val="00306FEB"/>
    <w:rsid w:val="00307017"/>
    <w:rsid w:val="0030701C"/>
    <w:rsid w:val="00307031"/>
    <w:rsid w:val="003070D8"/>
    <w:rsid w:val="003070EC"/>
    <w:rsid w:val="003070F2"/>
    <w:rsid w:val="003071C5"/>
    <w:rsid w:val="00307224"/>
    <w:rsid w:val="00307245"/>
    <w:rsid w:val="0030736B"/>
    <w:rsid w:val="00307385"/>
    <w:rsid w:val="00307397"/>
    <w:rsid w:val="00307429"/>
    <w:rsid w:val="00307458"/>
    <w:rsid w:val="0030745B"/>
    <w:rsid w:val="003074A1"/>
    <w:rsid w:val="003074FD"/>
    <w:rsid w:val="0030763F"/>
    <w:rsid w:val="003077AE"/>
    <w:rsid w:val="003077F0"/>
    <w:rsid w:val="00307849"/>
    <w:rsid w:val="003078FE"/>
    <w:rsid w:val="00307921"/>
    <w:rsid w:val="003079C8"/>
    <w:rsid w:val="00307A7D"/>
    <w:rsid w:val="00307ACF"/>
    <w:rsid w:val="00307CF2"/>
    <w:rsid w:val="00307DBC"/>
    <w:rsid w:val="00307EAB"/>
    <w:rsid w:val="00307FAB"/>
    <w:rsid w:val="003100E8"/>
    <w:rsid w:val="00310145"/>
    <w:rsid w:val="0031015C"/>
    <w:rsid w:val="00310167"/>
    <w:rsid w:val="00310187"/>
    <w:rsid w:val="003101EC"/>
    <w:rsid w:val="00310253"/>
    <w:rsid w:val="003102DF"/>
    <w:rsid w:val="003102F1"/>
    <w:rsid w:val="003102F5"/>
    <w:rsid w:val="003103E4"/>
    <w:rsid w:val="003104B2"/>
    <w:rsid w:val="0031053A"/>
    <w:rsid w:val="0031067D"/>
    <w:rsid w:val="00310717"/>
    <w:rsid w:val="00310728"/>
    <w:rsid w:val="0031074D"/>
    <w:rsid w:val="00310788"/>
    <w:rsid w:val="003107C9"/>
    <w:rsid w:val="00310877"/>
    <w:rsid w:val="003108B0"/>
    <w:rsid w:val="0031091D"/>
    <w:rsid w:val="00310952"/>
    <w:rsid w:val="0031097C"/>
    <w:rsid w:val="00310997"/>
    <w:rsid w:val="00310A0F"/>
    <w:rsid w:val="00310A23"/>
    <w:rsid w:val="00310A4A"/>
    <w:rsid w:val="00310A55"/>
    <w:rsid w:val="00310A59"/>
    <w:rsid w:val="00310B8A"/>
    <w:rsid w:val="00310BFB"/>
    <w:rsid w:val="00310C3F"/>
    <w:rsid w:val="00310C8B"/>
    <w:rsid w:val="00310D10"/>
    <w:rsid w:val="00310D2B"/>
    <w:rsid w:val="00310DAA"/>
    <w:rsid w:val="00310DC4"/>
    <w:rsid w:val="00310E66"/>
    <w:rsid w:val="00310E6B"/>
    <w:rsid w:val="00310F73"/>
    <w:rsid w:val="00310F95"/>
    <w:rsid w:val="00310FE7"/>
    <w:rsid w:val="00311025"/>
    <w:rsid w:val="00311060"/>
    <w:rsid w:val="00311071"/>
    <w:rsid w:val="00311097"/>
    <w:rsid w:val="003110F5"/>
    <w:rsid w:val="00311110"/>
    <w:rsid w:val="00311150"/>
    <w:rsid w:val="00311155"/>
    <w:rsid w:val="003111C9"/>
    <w:rsid w:val="00311227"/>
    <w:rsid w:val="00311301"/>
    <w:rsid w:val="0031136D"/>
    <w:rsid w:val="00311428"/>
    <w:rsid w:val="003114F2"/>
    <w:rsid w:val="00311511"/>
    <w:rsid w:val="0031158B"/>
    <w:rsid w:val="0031162F"/>
    <w:rsid w:val="00311635"/>
    <w:rsid w:val="0031165D"/>
    <w:rsid w:val="0031177F"/>
    <w:rsid w:val="003117B0"/>
    <w:rsid w:val="00311842"/>
    <w:rsid w:val="003118A2"/>
    <w:rsid w:val="003118B1"/>
    <w:rsid w:val="003118C0"/>
    <w:rsid w:val="0031195E"/>
    <w:rsid w:val="003119BC"/>
    <w:rsid w:val="00311A48"/>
    <w:rsid w:val="00311AD2"/>
    <w:rsid w:val="00311B0B"/>
    <w:rsid w:val="00311B4F"/>
    <w:rsid w:val="00311B9E"/>
    <w:rsid w:val="00311C04"/>
    <w:rsid w:val="00311C1B"/>
    <w:rsid w:val="00311CA1"/>
    <w:rsid w:val="00311CAA"/>
    <w:rsid w:val="00311D49"/>
    <w:rsid w:val="00311DB0"/>
    <w:rsid w:val="00311DFF"/>
    <w:rsid w:val="00311E26"/>
    <w:rsid w:val="00311E72"/>
    <w:rsid w:val="00312062"/>
    <w:rsid w:val="00312063"/>
    <w:rsid w:val="0031213D"/>
    <w:rsid w:val="00312169"/>
    <w:rsid w:val="0031216B"/>
    <w:rsid w:val="0031220A"/>
    <w:rsid w:val="00312231"/>
    <w:rsid w:val="00312274"/>
    <w:rsid w:val="003122DE"/>
    <w:rsid w:val="003123DB"/>
    <w:rsid w:val="0031245E"/>
    <w:rsid w:val="003124B5"/>
    <w:rsid w:val="00312536"/>
    <w:rsid w:val="00312556"/>
    <w:rsid w:val="0031256A"/>
    <w:rsid w:val="003125C7"/>
    <w:rsid w:val="003126AE"/>
    <w:rsid w:val="00312782"/>
    <w:rsid w:val="0031281D"/>
    <w:rsid w:val="00312850"/>
    <w:rsid w:val="00312867"/>
    <w:rsid w:val="003128D1"/>
    <w:rsid w:val="003128EB"/>
    <w:rsid w:val="0031292D"/>
    <w:rsid w:val="00312947"/>
    <w:rsid w:val="0031296F"/>
    <w:rsid w:val="00312A53"/>
    <w:rsid w:val="00312A54"/>
    <w:rsid w:val="00312A5D"/>
    <w:rsid w:val="00312AB3"/>
    <w:rsid w:val="00312B13"/>
    <w:rsid w:val="00312C74"/>
    <w:rsid w:val="00312CB1"/>
    <w:rsid w:val="00312CFF"/>
    <w:rsid w:val="00312D43"/>
    <w:rsid w:val="00312E07"/>
    <w:rsid w:val="00312F54"/>
    <w:rsid w:val="00312FC6"/>
    <w:rsid w:val="003130C3"/>
    <w:rsid w:val="0031317B"/>
    <w:rsid w:val="00313250"/>
    <w:rsid w:val="003132BD"/>
    <w:rsid w:val="003132D8"/>
    <w:rsid w:val="003132F9"/>
    <w:rsid w:val="00313337"/>
    <w:rsid w:val="00313374"/>
    <w:rsid w:val="0031340F"/>
    <w:rsid w:val="003134AE"/>
    <w:rsid w:val="00313557"/>
    <w:rsid w:val="0031363B"/>
    <w:rsid w:val="00313693"/>
    <w:rsid w:val="003136B8"/>
    <w:rsid w:val="00313713"/>
    <w:rsid w:val="00313761"/>
    <w:rsid w:val="003137B6"/>
    <w:rsid w:val="00313821"/>
    <w:rsid w:val="00313846"/>
    <w:rsid w:val="00313848"/>
    <w:rsid w:val="0031385F"/>
    <w:rsid w:val="00313864"/>
    <w:rsid w:val="00313890"/>
    <w:rsid w:val="003138D2"/>
    <w:rsid w:val="003139BF"/>
    <w:rsid w:val="00313A4E"/>
    <w:rsid w:val="00313AAA"/>
    <w:rsid w:val="00313B08"/>
    <w:rsid w:val="00313BB1"/>
    <w:rsid w:val="00313C44"/>
    <w:rsid w:val="00313C80"/>
    <w:rsid w:val="00313DD0"/>
    <w:rsid w:val="00313DD2"/>
    <w:rsid w:val="00313E22"/>
    <w:rsid w:val="00313E89"/>
    <w:rsid w:val="00313F24"/>
    <w:rsid w:val="00314034"/>
    <w:rsid w:val="003140FF"/>
    <w:rsid w:val="0031416D"/>
    <w:rsid w:val="003141A5"/>
    <w:rsid w:val="003141C2"/>
    <w:rsid w:val="0031423B"/>
    <w:rsid w:val="00314265"/>
    <w:rsid w:val="0031440F"/>
    <w:rsid w:val="00314461"/>
    <w:rsid w:val="003144F3"/>
    <w:rsid w:val="00314645"/>
    <w:rsid w:val="00314664"/>
    <w:rsid w:val="003146AE"/>
    <w:rsid w:val="003146E8"/>
    <w:rsid w:val="003147D5"/>
    <w:rsid w:val="003148AE"/>
    <w:rsid w:val="003148D6"/>
    <w:rsid w:val="00314909"/>
    <w:rsid w:val="00314935"/>
    <w:rsid w:val="00314A80"/>
    <w:rsid w:val="00314AD6"/>
    <w:rsid w:val="00314B76"/>
    <w:rsid w:val="00314D04"/>
    <w:rsid w:val="00314DBE"/>
    <w:rsid w:val="00314E04"/>
    <w:rsid w:val="00314E98"/>
    <w:rsid w:val="00314ED8"/>
    <w:rsid w:val="00314EFD"/>
    <w:rsid w:val="00314F24"/>
    <w:rsid w:val="00314F80"/>
    <w:rsid w:val="00314F94"/>
    <w:rsid w:val="00314FD7"/>
    <w:rsid w:val="00315145"/>
    <w:rsid w:val="0031518D"/>
    <w:rsid w:val="003151B8"/>
    <w:rsid w:val="0031531D"/>
    <w:rsid w:val="003153B5"/>
    <w:rsid w:val="0031540A"/>
    <w:rsid w:val="003154CF"/>
    <w:rsid w:val="003155EE"/>
    <w:rsid w:val="0031564B"/>
    <w:rsid w:val="003156B5"/>
    <w:rsid w:val="00315742"/>
    <w:rsid w:val="00315780"/>
    <w:rsid w:val="003157BF"/>
    <w:rsid w:val="0031585A"/>
    <w:rsid w:val="00315875"/>
    <w:rsid w:val="0031595D"/>
    <w:rsid w:val="00315A75"/>
    <w:rsid w:val="00315B01"/>
    <w:rsid w:val="00315C87"/>
    <w:rsid w:val="00315D17"/>
    <w:rsid w:val="00315D8D"/>
    <w:rsid w:val="00315DBB"/>
    <w:rsid w:val="00315DC0"/>
    <w:rsid w:val="00315DD3"/>
    <w:rsid w:val="00315E08"/>
    <w:rsid w:val="00315EDB"/>
    <w:rsid w:val="00315F07"/>
    <w:rsid w:val="00315F97"/>
    <w:rsid w:val="00315FDF"/>
    <w:rsid w:val="00315FFD"/>
    <w:rsid w:val="00316114"/>
    <w:rsid w:val="00316146"/>
    <w:rsid w:val="00316163"/>
    <w:rsid w:val="0031616A"/>
    <w:rsid w:val="0031619E"/>
    <w:rsid w:val="003161B9"/>
    <w:rsid w:val="003161CF"/>
    <w:rsid w:val="0031623C"/>
    <w:rsid w:val="00316244"/>
    <w:rsid w:val="003162B4"/>
    <w:rsid w:val="00316370"/>
    <w:rsid w:val="003163FB"/>
    <w:rsid w:val="003164BD"/>
    <w:rsid w:val="003164E7"/>
    <w:rsid w:val="003164FF"/>
    <w:rsid w:val="00316524"/>
    <w:rsid w:val="0031656D"/>
    <w:rsid w:val="003165C5"/>
    <w:rsid w:val="003165CB"/>
    <w:rsid w:val="0031660A"/>
    <w:rsid w:val="0031663E"/>
    <w:rsid w:val="003166C6"/>
    <w:rsid w:val="0031671E"/>
    <w:rsid w:val="00316739"/>
    <w:rsid w:val="0031684F"/>
    <w:rsid w:val="00316935"/>
    <w:rsid w:val="00316A15"/>
    <w:rsid w:val="00316BDA"/>
    <w:rsid w:val="00316C09"/>
    <w:rsid w:val="00316C0F"/>
    <w:rsid w:val="00316CC0"/>
    <w:rsid w:val="00316CF4"/>
    <w:rsid w:val="00316D12"/>
    <w:rsid w:val="00316D34"/>
    <w:rsid w:val="00316DD2"/>
    <w:rsid w:val="00316E34"/>
    <w:rsid w:val="00316FE8"/>
    <w:rsid w:val="0031727B"/>
    <w:rsid w:val="00317302"/>
    <w:rsid w:val="00317304"/>
    <w:rsid w:val="003173E2"/>
    <w:rsid w:val="00317423"/>
    <w:rsid w:val="00317570"/>
    <w:rsid w:val="00317595"/>
    <w:rsid w:val="003175F3"/>
    <w:rsid w:val="0031770D"/>
    <w:rsid w:val="0031779B"/>
    <w:rsid w:val="003177E0"/>
    <w:rsid w:val="00317816"/>
    <w:rsid w:val="00317854"/>
    <w:rsid w:val="00317996"/>
    <w:rsid w:val="003179A7"/>
    <w:rsid w:val="003179CF"/>
    <w:rsid w:val="00317A80"/>
    <w:rsid w:val="00317ABD"/>
    <w:rsid w:val="00317B4E"/>
    <w:rsid w:val="00317B6A"/>
    <w:rsid w:val="00317C0B"/>
    <w:rsid w:val="00317C61"/>
    <w:rsid w:val="00317C9E"/>
    <w:rsid w:val="00317E5E"/>
    <w:rsid w:val="00317EDB"/>
    <w:rsid w:val="00317F4F"/>
    <w:rsid w:val="0032000E"/>
    <w:rsid w:val="0032015E"/>
    <w:rsid w:val="003201EB"/>
    <w:rsid w:val="0032026F"/>
    <w:rsid w:val="00320306"/>
    <w:rsid w:val="00320404"/>
    <w:rsid w:val="00320427"/>
    <w:rsid w:val="00320457"/>
    <w:rsid w:val="003204BC"/>
    <w:rsid w:val="0032060D"/>
    <w:rsid w:val="00320632"/>
    <w:rsid w:val="00320650"/>
    <w:rsid w:val="0032077D"/>
    <w:rsid w:val="003208AD"/>
    <w:rsid w:val="003208F5"/>
    <w:rsid w:val="00320937"/>
    <w:rsid w:val="00320999"/>
    <w:rsid w:val="003209A1"/>
    <w:rsid w:val="003209A9"/>
    <w:rsid w:val="003209D2"/>
    <w:rsid w:val="003209E7"/>
    <w:rsid w:val="003209ED"/>
    <w:rsid w:val="00320A7F"/>
    <w:rsid w:val="00320AA5"/>
    <w:rsid w:val="00320B1A"/>
    <w:rsid w:val="00320B1E"/>
    <w:rsid w:val="00320BA6"/>
    <w:rsid w:val="00320C8E"/>
    <w:rsid w:val="00320C98"/>
    <w:rsid w:val="00320CE1"/>
    <w:rsid w:val="00320D3C"/>
    <w:rsid w:val="00320E65"/>
    <w:rsid w:val="00320E9F"/>
    <w:rsid w:val="00320ED3"/>
    <w:rsid w:val="00320F0A"/>
    <w:rsid w:val="00320F3E"/>
    <w:rsid w:val="00320FC3"/>
    <w:rsid w:val="0032105A"/>
    <w:rsid w:val="0032106A"/>
    <w:rsid w:val="00321181"/>
    <w:rsid w:val="00321252"/>
    <w:rsid w:val="00321290"/>
    <w:rsid w:val="0032131F"/>
    <w:rsid w:val="003213A4"/>
    <w:rsid w:val="003213B2"/>
    <w:rsid w:val="00321426"/>
    <w:rsid w:val="00321448"/>
    <w:rsid w:val="00321512"/>
    <w:rsid w:val="0032177A"/>
    <w:rsid w:val="00321933"/>
    <w:rsid w:val="0032196B"/>
    <w:rsid w:val="003219E5"/>
    <w:rsid w:val="00321A6F"/>
    <w:rsid w:val="00321B34"/>
    <w:rsid w:val="00321B69"/>
    <w:rsid w:val="00321C41"/>
    <w:rsid w:val="00321C8F"/>
    <w:rsid w:val="00321C96"/>
    <w:rsid w:val="00321CAB"/>
    <w:rsid w:val="00321CCD"/>
    <w:rsid w:val="00321CFE"/>
    <w:rsid w:val="00321D61"/>
    <w:rsid w:val="00321D86"/>
    <w:rsid w:val="00321E5B"/>
    <w:rsid w:val="00321ECF"/>
    <w:rsid w:val="00321F3B"/>
    <w:rsid w:val="00321F6C"/>
    <w:rsid w:val="00322279"/>
    <w:rsid w:val="0032230A"/>
    <w:rsid w:val="00322319"/>
    <w:rsid w:val="003223B0"/>
    <w:rsid w:val="003223E6"/>
    <w:rsid w:val="00322447"/>
    <w:rsid w:val="00322520"/>
    <w:rsid w:val="0032254D"/>
    <w:rsid w:val="00322673"/>
    <w:rsid w:val="0032267F"/>
    <w:rsid w:val="0032272D"/>
    <w:rsid w:val="00322779"/>
    <w:rsid w:val="003227DA"/>
    <w:rsid w:val="003227E0"/>
    <w:rsid w:val="003228F9"/>
    <w:rsid w:val="00322995"/>
    <w:rsid w:val="00322AB0"/>
    <w:rsid w:val="00322B4C"/>
    <w:rsid w:val="00322C60"/>
    <w:rsid w:val="00322C6A"/>
    <w:rsid w:val="00322D06"/>
    <w:rsid w:val="00322DAC"/>
    <w:rsid w:val="00322DC8"/>
    <w:rsid w:val="00322DCF"/>
    <w:rsid w:val="00322EAD"/>
    <w:rsid w:val="00322F30"/>
    <w:rsid w:val="00322F33"/>
    <w:rsid w:val="00322FA6"/>
    <w:rsid w:val="00323016"/>
    <w:rsid w:val="0032315F"/>
    <w:rsid w:val="00323189"/>
    <w:rsid w:val="00323252"/>
    <w:rsid w:val="00323284"/>
    <w:rsid w:val="0032328A"/>
    <w:rsid w:val="003232DE"/>
    <w:rsid w:val="00323373"/>
    <w:rsid w:val="00323486"/>
    <w:rsid w:val="003235CC"/>
    <w:rsid w:val="003235CE"/>
    <w:rsid w:val="003235F5"/>
    <w:rsid w:val="003236A2"/>
    <w:rsid w:val="00323704"/>
    <w:rsid w:val="003237F9"/>
    <w:rsid w:val="00323817"/>
    <w:rsid w:val="003238B9"/>
    <w:rsid w:val="0032397A"/>
    <w:rsid w:val="00323B48"/>
    <w:rsid w:val="00323BB3"/>
    <w:rsid w:val="00323C0D"/>
    <w:rsid w:val="00323CBD"/>
    <w:rsid w:val="00323D35"/>
    <w:rsid w:val="00323DFC"/>
    <w:rsid w:val="00324053"/>
    <w:rsid w:val="00324057"/>
    <w:rsid w:val="00324065"/>
    <w:rsid w:val="00324066"/>
    <w:rsid w:val="003240BE"/>
    <w:rsid w:val="0032411A"/>
    <w:rsid w:val="0032412B"/>
    <w:rsid w:val="00324141"/>
    <w:rsid w:val="00324224"/>
    <w:rsid w:val="00324308"/>
    <w:rsid w:val="0032434E"/>
    <w:rsid w:val="00324386"/>
    <w:rsid w:val="00324438"/>
    <w:rsid w:val="00324468"/>
    <w:rsid w:val="003245DB"/>
    <w:rsid w:val="003246A7"/>
    <w:rsid w:val="003246FE"/>
    <w:rsid w:val="00324723"/>
    <w:rsid w:val="00324747"/>
    <w:rsid w:val="0032476A"/>
    <w:rsid w:val="0032476F"/>
    <w:rsid w:val="0032490A"/>
    <w:rsid w:val="00324955"/>
    <w:rsid w:val="0032497B"/>
    <w:rsid w:val="00324B3D"/>
    <w:rsid w:val="00324B47"/>
    <w:rsid w:val="00324B5E"/>
    <w:rsid w:val="00324BC4"/>
    <w:rsid w:val="00324BCD"/>
    <w:rsid w:val="00324BE1"/>
    <w:rsid w:val="00324CBD"/>
    <w:rsid w:val="00324CD8"/>
    <w:rsid w:val="00324E93"/>
    <w:rsid w:val="00324F2C"/>
    <w:rsid w:val="00324FFB"/>
    <w:rsid w:val="0032501F"/>
    <w:rsid w:val="0032505C"/>
    <w:rsid w:val="00325123"/>
    <w:rsid w:val="0032516E"/>
    <w:rsid w:val="003252F2"/>
    <w:rsid w:val="00325334"/>
    <w:rsid w:val="0032534E"/>
    <w:rsid w:val="003253B8"/>
    <w:rsid w:val="003253DD"/>
    <w:rsid w:val="003253F8"/>
    <w:rsid w:val="00325474"/>
    <w:rsid w:val="003254E9"/>
    <w:rsid w:val="0032553C"/>
    <w:rsid w:val="003255B8"/>
    <w:rsid w:val="00325687"/>
    <w:rsid w:val="003257AB"/>
    <w:rsid w:val="00325845"/>
    <w:rsid w:val="00325848"/>
    <w:rsid w:val="00325850"/>
    <w:rsid w:val="00325928"/>
    <w:rsid w:val="00325987"/>
    <w:rsid w:val="00325994"/>
    <w:rsid w:val="003259C9"/>
    <w:rsid w:val="00325A9D"/>
    <w:rsid w:val="00325B3F"/>
    <w:rsid w:val="00325B7D"/>
    <w:rsid w:val="00325CC2"/>
    <w:rsid w:val="00325CDC"/>
    <w:rsid w:val="00325EFD"/>
    <w:rsid w:val="00325F01"/>
    <w:rsid w:val="00325F09"/>
    <w:rsid w:val="00325F38"/>
    <w:rsid w:val="00325F52"/>
    <w:rsid w:val="00325F8A"/>
    <w:rsid w:val="00325FA7"/>
    <w:rsid w:val="00325FC7"/>
    <w:rsid w:val="00325FC9"/>
    <w:rsid w:val="00325FDF"/>
    <w:rsid w:val="003260A5"/>
    <w:rsid w:val="00326133"/>
    <w:rsid w:val="00326203"/>
    <w:rsid w:val="00326359"/>
    <w:rsid w:val="00326372"/>
    <w:rsid w:val="00326390"/>
    <w:rsid w:val="003263E4"/>
    <w:rsid w:val="0032645D"/>
    <w:rsid w:val="0032657B"/>
    <w:rsid w:val="0032678C"/>
    <w:rsid w:val="003268F7"/>
    <w:rsid w:val="0032690C"/>
    <w:rsid w:val="00326A2D"/>
    <w:rsid w:val="00326A84"/>
    <w:rsid w:val="00326ADC"/>
    <w:rsid w:val="00326AF3"/>
    <w:rsid w:val="00326B0F"/>
    <w:rsid w:val="00326B17"/>
    <w:rsid w:val="00326B37"/>
    <w:rsid w:val="00326B5A"/>
    <w:rsid w:val="00326BBD"/>
    <w:rsid w:val="00326F5D"/>
    <w:rsid w:val="00326FC7"/>
    <w:rsid w:val="003272A2"/>
    <w:rsid w:val="003272ED"/>
    <w:rsid w:val="00327391"/>
    <w:rsid w:val="003273A1"/>
    <w:rsid w:val="003273C6"/>
    <w:rsid w:val="0032748B"/>
    <w:rsid w:val="003274AE"/>
    <w:rsid w:val="00327575"/>
    <w:rsid w:val="00327579"/>
    <w:rsid w:val="003275D4"/>
    <w:rsid w:val="00327613"/>
    <w:rsid w:val="00327618"/>
    <w:rsid w:val="0032765D"/>
    <w:rsid w:val="0032768D"/>
    <w:rsid w:val="003276AC"/>
    <w:rsid w:val="0032777C"/>
    <w:rsid w:val="0032789F"/>
    <w:rsid w:val="00327938"/>
    <w:rsid w:val="00327A11"/>
    <w:rsid w:val="00327A4A"/>
    <w:rsid w:val="00327AFE"/>
    <w:rsid w:val="00327B77"/>
    <w:rsid w:val="00327B8A"/>
    <w:rsid w:val="00327BA3"/>
    <w:rsid w:val="00327C1E"/>
    <w:rsid w:val="00327D6F"/>
    <w:rsid w:val="00327D9E"/>
    <w:rsid w:val="00327EEC"/>
    <w:rsid w:val="00327F99"/>
    <w:rsid w:val="00327FB7"/>
    <w:rsid w:val="00327FF2"/>
    <w:rsid w:val="0033008D"/>
    <w:rsid w:val="003300DF"/>
    <w:rsid w:val="003300E4"/>
    <w:rsid w:val="00330135"/>
    <w:rsid w:val="00330141"/>
    <w:rsid w:val="003301B1"/>
    <w:rsid w:val="00330238"/>
    <w:rsid w:val="00330249"/>
    <w:rsid w:val="003302B0"/>
    <w:rsid w:val="00330438"/>
    <w:rsid w:val="00330524"/>
    <w:rsid w:val="0033058C"/>
    <w:rsid w:val="003305E7"/>
    <w:rsid w:val="00330655"/>
    <w:rsid w:val="003306CD"/>
    <w:rsid w:val="003306D2"/>
    <w:rsid w:val="00330875"/>
    <w:rsid w:val="003309D0"/>
    <w:rsid w:val="00330A64"/>
    <w:rsid w:val="00330C87"/>
    <w:rsid w:val="00330D26"/>
    <w:rsid w:val="00330D69"/>
    <w:rsid w:val="00330D9E"/>
    <w:rsid w:val="00330F6F"/>
    <w:rsid w:val="00330F8B"/>
    <w:rsid w:val="00330F8C"/>
    <w:rsid w:val="003310C2"/>
    <w:rsid w:val="003310CC"/>
    <w:rsid w:val="00331123"/>
    <w:rsid w:val="00331142"/>
    <w:rsid w:val="0033114A"/>
    <w:rsid w:val="003311A6"/>
    <w:rsid w:val="003311D6"/>
    <w:rsid w:val="003312CB"/>
    <w:rsid w:val="003312EA"/>
    <w:rsid w:val="00331361"/>
    <w:rsid w:val="00331409"/>
    <w:rsid w:val="0033146E"/>
    <w:rsid w:val="0033157B"/>
    <w:rsid w:val="00331603"/>
    <w:rsid w:val="0033160D"/>
    <w:rsid w:val="00331740"/>
    <w:rsid w:val="003317FF"/>
    <w:rsid w:val="0033182F"/>
    <w:rsid w:val="00331861"/>
    <w:rsid w:val="003318C4"/>
    <w:rsid w:val="003318CC"/>
    <w:rsid w:val="00331A2A"/>
    <w:rsid w:val="00331A4C"/>
    <w:rsid w:val="00331A9F"/>
    <w:rsid w:val="00331B07"/>
    <w:rsid w:val="00331B59"/>
    <w:rsid w:val="00331BE8"/>
    <w:rsid w:val="00331C57"/>
    <w:rsid w:val="00331CAD"/>
    <w:rsid w:val="00331CDF"/>
    <w:rsid w:val="00331D7B"/>
    <w:rsid w:val="00331DF3"/>
    <w:rsid w:val="00331E56"/>
    <w:rsid w:val="00331EE5"/>
    <w:rsid w:val="00331EE6"/>
    <w:rsid w:val="00331EF9"/>
    <w:rsid w:val="00331F8B"/>
    <w:rsid w:val="00331FA3"/>
    <w:rsid w:val="0033200B"/>
    <w:rsid w:val="00332122"/>
    <w:rsid w:val="003321FA"/>
    <w:rsid w:val="0033224E"/>
    <w:rsid w:val="003324CD"/>
    <w:rsid w:val="003324F6"/>
    <w:rsid w:val="0033250D"/>
    <w:rsid w:val="00332551"/>
    <w:rsid w:val="0033270E"/>
    <w:rsid w:val="003329A0"/>
    <w:rsid w:val="00332A36"/>
    <w:rsid w:val="00332A62"/>
    <w:rsid w:val="00332B30"/>
    <w:rsid w:val="00332C05"/>
    <w:rsid w:val="00332C35"/>
    <w:rsid w:val="00332D44"/>
    <w:rsid w:val="00332DCE"/>
    <w:rsid w:val="00332E23"/>
    <w:rsid w:val="00332F59"/>
    <w:rsid w:val="0033307D"/>
    <w:rsid w:val="00333205"/>
    <w:rsid w:val="003332F7"/>
    <w:rsid w:val="00333328"/>
    <w:rsid w:val="0033338F"/>
    <w:rsid w:val="00333398"/>
    <w:rsid w:val="003333ED"/>
    <w:rsid w:val="003334A6"/>
    <w:rsid w:val="003334D3"/>
    <w:rsid w:val="003334F3"/>
    <w:rsid w:val="0033356F"/>
    <w:rsid w:val="003335F8"/>
    <w:rsid w:val="003336A7"/>
    <w:rsid w:val="00333743"/>
    <w:rsid w:val="00333756"/>
    <w:rsid w:val="00333854"/>
    <w:rsid w:val="003339C9"/>
    <w:rsid w:val="00333A63"/>
    <w:rsid w:val="00333B82"/>
    <w:rsid w:val="00333BC9"/>
    <w:rsid w:val="00333BDC"/>
    <w:rsid w:val="00333C45"/>
    <w:rsid w:val="00333C9B"/>
    <w:rsid w:val="00333CC0"/>
    <w:rsid w:val="00333D20"/>
    <w:rsid w:val="00333F0C"/>
    <w:rsid w:val="00333FC8"/>
    <w:rsid w:val="003340D2"/>
    <w:rsid w:val="00334123"/>
    <w:rsid w:val="003341CD"/>
    <w:rsid w:val="003341FC"/>
    <w:rsid w:val="00334211"/>
    <w:rsid w:val="00334258"/>
    <w:rsid w:val="00334275"/>
    <w:rsid w:val="0033433E"/>
    <w:rsid w:val="003343BF"/>
    <w:rsid w:val="003343FA"/>
    <w:rsid w:val="0033443A"/>
    <w:rsid w:val="003344CF"/>
    <w:rsid w:val="00334619"/>
    <w:rsid w:val="003347A1"/>
    <w:rsid w:val="00334858"/>
    <w:rsid w:val="003348A5"/>
    <w:rsid w:val="003348ED"/>
    <w:rsid w:val="0033498D"/>
    <w:rsid w:val="003349B8"/>
    <w:rsid w:val="00334B44"/>
    <w:rsid w:val="00334B6A"/>
    <w:rsid w:val="00334B8A"/>
    <w:rsid w:val="00334C04"/>
    <w:rsid w:val="00334C84"/>
    <w:rsid w:val="00334CB4"/>
    <w:rsid w:val="00334DCF"/>
    <w:rsid w:val="00334F65"/>
    <w:rsid w:val="00335003"/>
    <w:rsid w:val="00335019"/>
    <w:rsid w:val="0033503A"/>
    <w:rsid w:val="00335088"/>
    <w:rsid w:val="00335134"/>
    <w:rsid w:val="00335237"/>
    <w:rsid w:val="00335245"/>
    <w:rsid w:val="00335249"/>
    <w:rsid w:val="00335255"/>
    <w:rsid w:val="00335312"/>
    <w:rsid w:val="00335332"/>
    <w:rsid w:val="003357F6"/>
    <w:rsid w:val="00335885"/>
    <w:rsid w:val="003358C3"/>
    <w:rsid w:val="003359B3"/>
    <w:rsid w:val="003359CE"/>
    <w:rsid w:val="00335AB6"/>
    <w:rsid w:val="00335B18"/>
    <w:rsid w:val="00335B26"/>
    <w:rsid w:val="00335B31"/>
    <w:rsid w:val="00335BBF"/>
    <w:rsid w:val="00335C60"/>
    <w:rsid w:val="00335CFE"/>
    <w:rsid w:val="00335D26"/>
    <w:rsid w:val="00335D95"/>
    <w:rsid w:val="00335DB1"/>
    <w:rsid w:val="00335DF1"/>
    <w:rsid w:val="00335E0A"/>
    <w:rsid w:val="00335E2B"/>
    <w:rsid w:val="00335EE8"/>
    <w:rsid w:val="00335F88"/>
    <w:rsid w:val="00336046"/>
    <w:rsid w:val="003360C4"/>
    <w:rsid w:val="003360DD"/>
    <w:rsid w:val="00336119"/>
    <w:rsid w:val="0033615D"/>
    <w:rsid w:val="00336262"/>
    <w:rsid w:val="003362BE"/>
    <w:rsid w:val="003365DB"/>
    <w:rsid w:val="003365E4"/>
    <w:rsid w:val="00336637"/>
    <w:rsid w:val="0033679C"/>
    <w:rsid w:val="003367C9"/>
    <w:rsid w:val="003368C4"/>
    <w:rsid w:val="00336AE2"/>
    <w:rsid w:val="00336B52"/>
    <w:rsid w:val="00336B57"/>
    <w:rsid w:val="00336B9C"/>
    <w:rsid w:val="00336CD0"/>
    <w:rsid w:val="00336CE5"/>
    <w:rsid w:val="00336E6A"/>
    <w:rsid w:val="00336F09"/>
    <w:rsid w:val="00336F28"/>
    <w:rsid w:val="00337041"/>
    <w:rsid w:val="0033704F"/>
    <w:rsid w:val="00337066"/>
    <w:rsid w:val="00337077"/>
    <w:rsid w:val="0033711F"/>
    <w:rsid w:val="00337153"/>
    <w:rsid w:val="003371CD"/>
    <w:rsid w:val="003372FF"/>
    <w:rsid w:val="00337456"/>
    <w:rsid w:val="0033750D"/>
    <w:rsid w:val="00337547"/>
    <w:rsid w:val="00337629"/>
    <w:rsid w:val="003376B0"/>
    <w:rsid w:val="003376EA"/>
    <w:rsid w:val="00337828"/>
    <w:rsid w:val="00337838"/>
    <w:rsid w:val="0033786D"/>
    <w:rsid w:val="00337910"/>
    <w:rsid w:val="00337968"/>
    <w:rsid w:val="0033796C"/>
    <w:rsid w:val="003379CC"/>
    <w:rsid w:val="00337A7E"/>
    <w:rsid w:val="00337D67"/>
    <w:rsid w:val="00337E0A"/>
    <w:rsid w:val="00337EB7"/>
    <w:rsid w:val="00337F4E"/>
    <w:rsid w:val="00340015"/>
    <w:rsid w:val="00340081"/>
    <w:rsid w:val="0034020B"/>
    <w:rsid w:val="003402CE"/>
    <w:rsid w:val="00340336"/>
    <w:rsid w:val="003403A9"/>
    <w:rsid w:val="0034043D"/>
    <w:rsid w:val="00340463"/>
    <w:rsid w:val="003404A8"/>
    <w:rsid w:val="003404BC"/>
    <w:rsid w:val="00340550"/>
    <w:rsid w:val="00340673"/>
    <w:rsid w:val="003406B2"/>
    <w:rsid w:val="003406B6"/>
    <w:rsid w:val="003406E0"/>
    <w:rsid w:val="003406E4"/>
    <w:rsid w:val="00340728"/>
    <w:rsid w:val="003407F0"/>
    <w:rsid w:val="0034098C"/>
    <w:rsid w:val="003409B6"/>
    <w:rsid w:val="003409CD"/>
    <w:rsid w:val="00340A12"/>
    <w:rsid w:val="00340AEE"/>
    <w:rsid w:val="00340D47"/>
    <w:rsid w:val="00340D5B"/>
    <w:rsid w:val="00340D76"/>
    <w:rsid w:val="00340DAE"/>
    <w:rsid w:val="00340DD5"/>
    <w:rsid w:val="00340FB2"/>
    <w:rsid w:val="00341005"/>
    <w:rsid w:val="00341018"/>
    <w:rsid w:val="00341067"/>
    <w:rsid w:val="00341081"/>
    <w:rsid w:val="00341133"/>
    <w:rsid w:val="00341202"/>
    <w:rsid w:val="00341264"/>
    <w:rsid w:val="00341299"/>
    <w:rsid w:val="003412F0"/>
    <w:rsid w:val="00341335"/>
    <w:rsid w:val="003414EC"/>
    <w:rsid w:val="003414F4"/>
    <w:rsid w:val="003415B5"/>
    <w:rsid w:val="003416DA"/>
    <w:rsid w:val="0034177F"/>
    <w:rsid w:val="003417AF"/>
    <w:rsid w:val="003417F9"/>
    <w:rsid w:val="0034180A"/>
    <w:rsid w:val="00341884"/>
    <w:rsid w:val="003418AE"/>
    <w:rsid w:val="00341985"/>
    <w:rsid w:val="00341A42"/>
    <w:rsid w:val="00341A75"/>
    <w:rsid w:val="00341A9F"/>
    <w:rsid w:val="00341B4C"/>
    <w:rsid w:val="00341BD2"/>
    <w:rsid w:val="00341C54"/>
    <w:rsid w:val="00341C8F"/>
    <w:rsid w:val="003420D8"/>
    <w:rsid w:val="00342217"/>
    <w:rsid w:val="0034223A"/>
    <w:rsid w:val="003422DC"/>
    <w:rsid w:val="00342307"/>
    <w:rsid w:val="0034235E"/>
    <w:rsid w:val="0034257C"/>
    <w:rsid w:val="00342674"/>
    <w:rsid w:val="0034273F"/>
    <w:rsid w:val="003427DD"/>
    <w:rsid w:val="0034292A"/>
    <w:rsid w:val="00342AB2"/>
    <w:rsid w:val="00342B16"/>
    <w:rsid w:val="00342B9C"/>
    <w:rsid w:val="00342D1E"/>
    <w:rsid w:val="00342DF1"/>
    <w:rsid w:val="00342F8F"/>
    <w:rsid w:val="00343092"/>
    <w:rsid w:val="003430F3"/>
    <w:rsid w:val="00343166"/>
    <w:rsid w:val="00343236"/>
    <w:rsid w:val="0034325B"/>
    <w:rsid w:val="00343316"/>
    <w:rsid w:val="00343331"/>
    <w:rsid w:val="00343338"/>
    <w:rsid w:val="003433D8"/>
    <w:rsid w:val="0034347C"/>
    <w:rsid w:val="00343489"/>
    <w:rsid w:val="0034350F"/>
    <w:rsid w:val="00343522"/>
    <w:rsid w:val="00343604"/>
    <w:rsid w:val="003436FE"/>
    <w:rsid w:val="0034375C"/>
    <w:rsid w:val="00343824"/>
    <w:rsid w:val="003438AC"/>
    <w:rsid w:val="003438E5"/>
    <w:rsid w:val="00343965"/>
    <w:rsid w:val="003439AA"/>
    <w:rsid w:val="003439D3"/>
    <w:rsid w:val="00343A05"/>
    <w:rsid w:val="00343A47"/>
    <w:rsid w:val="00343A7F"/>
    <w:rsid w:val="00343AC1"/>
    <w:rsid w:val="00343B2C"/>
    <w:rsid w:val="00343BB4"/>
    <w:rsid w:val="00343DB2"/>
    <w:rsid w:val="00343DC3"/>
    <w:rsid w:val="00343E0D"/>
    <w:rsid w:val="00343E22"/>
    <w:rsid w:val="00343E2A"/>
    <w:rsid w:val="00343F0C"/>
    <w:rsid w:val="00344006"/>
    <w:rsid w:val="00344049"/>
    <w:rsid w:val="003440EE"/>
    <w:rsid w:val="00344176"/>
    <w:rsid w:val="0034425C"/>
    <w:rsid w:val="00344269"/>
    <w:rsid w:val="00344287"/>
    <w:rsid w:val="00344340"/>
    <w:rsid w:val="003443A5"/>
    <w:rsid w:val="003443B4"/>
    <w:rsid w:val="003443F0"/>
    <w:rsid w:val="003443FD"/>
    <w:rsid w:val="00344403"/>
    <w:rsid w:val="00344439"/>
    <w:rsid w:val="0034443E"/>
    <w:rsid w:val="003444BC"/>
    <w:rsid w:val="003444DA"/>
    <w:rsid w:val="0034452E"/>
    <w:rsid w:val="0034468F"/>
    <w:rsid w:val="003446A3"/>
    <w:rsid w:val="00344769"/>
    <w:rsid w:val="00344793"/>
    <w:rsid w:val="003447D2"/>
    <w:rsid w:val="003447F1"/>
    <w:rsid w:val="003447FD"/>
    <w:rsid w:val="003448B7"/>
    <w:rsid w:val="00344915"/>
    <w:rsid w:val="003449AA"/>
    <w:rsid w:val="00344A05"/>
    <w:rsid w:val="00344A34"/>
    <w:rsid w:val="00344AF0"/>
    <w:rsid w:val="00344BA1"/>
    <w:rsid w:val="00344BCA"/>
    <w:rsid w:val="00344BE5"/>
    <w:rsid w:val="00344C5C"/>
    <w:rsid w:val="00344CC8"/>
    <w:rsid w:val="00344CEF"/>
    <w:rsid w:val="00344D01"/>
    <w:rsid w:val="00344E1F"/>
    <w:rsid w:val="00344E5A"/>
    <w:rsid w:val="00344F69"/>
    <w:rsid w:val="00344FDA"/>
    <w:rsid w:val="00345088"/>
    <w:rsid w:val="00345097"/>
    <w:rsid w:val="00345112"/>
    <w:rsid w:val="0034511E"/>
    <w:rsid w:val="00345145"/>
    <w:rsid w:val="00345251"/>
    <w:rsid w:val="003452EE"/>
    <w:rsid w:val="0034534A"/>
    <w:rsid w:val="003453A2"/>
    <w:rsid w:val="00345427"/>
    <w:rsid w:val="00345446"/>
    <w:rsid w:val="0034547F"/>
    <w:rsid w:val="0034554A"/>
    <w:rsid w:val="00345566"/>
    <w:rsid w:val="0034559F"/>
    <w:rsid w:val="003455A5"/>
    <w:rsid w:val="003455C2"/>
    <w:rsid w:val="00345615"/>
    <w:rsid w:val="003456D0"/>
    <w:rsid w:val="003456F5"/>
    <w:rsid w:val="003456FB"/>
    <w:rsid w:val="0034578D"/>
    <w:rsid w:val="003457B4"/>
    <w:rsid w:val="00345819"/>
    <w:rsid w:val="00345864"/>
    <w:rsid w:val="003458AE"/>
    <w:rsid w:val="0034596C"/>
    <w:rsid w:val="003459A7"/>
    <w:rsid w:val="00345ABC"/>
    <w:rsid w:val="00345B99"/>
    <w:rsid w:val="00345C98"/>
    <w:rsid w:val="00345CD4"/>
    <w:rsid w:val="00345CE8"/>
    <w:rsid w:val="00345CF9"/>
    <w:rsid w:val="00345D46"/>
    <w:rsid w:val="00345D7A"/>
    <w:rsid w:val="00345DAF"/>
    <w:rsid w:val="00345DE1"/>
    <w:rsid w:val="00345E26"/>
    <w:rsid w:val="00345E5F"/>
    <w:rsid w:val="00345F34"/>
    <w:rsid w:val="0034604D"/>
    <w:rsid w:val="0034611A"/>
    <w:rsid w:val="0034616B"/>
    <w:rsid w:val="003462A4"/>
    <w:rsid w:val="00346452"/>
    <w:rsid w:val="00346549"/>
    <w:rsid w:val="00346600"/>
    <w:rsid w:val="003468D1"/>
    <w:rsid w:val="00346921"/>
    <w:rsid w:val="003469AA"/>
    <w:rsid w:val="003469C5"/>
    <w:rsid w:val="00346A1A"/>
    <w:rsid w:val="00346A75"/>
    <w:rsid w:val="00346A94"/>
    <w:rsid w:val="00346ABC"/>
    <w:rsid w:val="00346B01"/>
    <w:rsid w:val="00346B49"/>
    <w:rsid w:val="00346C00"/>
    <w:rsid w:val="00346C1C"/>
    <w:rsid w:val="00346CC1"/>
    <w:rsid w:val="00346D2C"/>
    <w:rsid w:val="00346F37"/>
    <w:rsid w:val="0034707D"/>
    <w:rsid w:val="003470DC"/>
    <w:rsid w:val="003471DC"/>
    <w:rsid w:val="00347200"/>
    <w:rsid w:val="0034720C"/>
    <w:rsid w:val="0034720D"/>
    <w:rsid w:val="00347260"/>
    <w:rsid w:val="00347304"/>
    <w:rsid w:val="0034738F"/>
    <w:rsid w:val="00347397"/>
    <w:rsid w:val="003473DF"/>
    <w:rsid w:val="00347583"/>
    <w:rsid w:val="0034759C"/>
    <w:rsid w:val="0034762A"/>
    <w:rsid w:val="00347632"/>
    <w:rsid w:val="003476E8"/>
    <w:rsid w:val="003477E0"/>
    <w:rsid w:val="0034786E"/>
    <w:rsid w:val="0034787B"/>
    <w:rsid w:val="003478A4"/>
    <w:rsid w:val="003478C0"/>
    <w:rsid w:val="00347B39"/>
    <w:rsid w:val="00347B5D"/>
    <w:rsid w:val="00347C5C"/>
    <w:rsid w:val="00347CBD"/>
    <w:rsid w:val="00347D49"/>
    <w:rsid w:val="00347E78"/>
    <w:rsid w:val="00347E7E"/>
    <w:rsid w:val="00347EBC"/>
    <w:rsid w:val="00347F68"/>
    <w:rsid w:val="00347F7C"/>
    <w:rsid w:val="00347FC4"/>
    <w:rsid w:val="00350073"/>
    <w:rsid w:val="00350115"/>
    <w:rsid w:val="003501B2"/>
    <w:rsid w:val="0035027F"/>
    <w:rsid w:val="00350358"/>
    <w:rsid w:val="003503B1"/>
    <w:rsid w:val="003503E9"/>
    <w:rsid w:val="00350477"/>
    <w:rsid w:val="003504AC"/>
    <w:rsid w:val="003504F9"/>
    <w:rsid w:val="00350502"/>
    <w:rsid w:val="0035064D"/>
    <w:rsid w:val="0035073C"/>
    <w:rsid w:val="00350774"/>
    <w:rsid w:val="00350790"/>
    <w:rsid w:val="0035087B"/>
    <w:rsid w:val="003508A5"/>
    <w:rsid w:val="003508CA"/>
    <w:rsid w:val="00350A16"/>
    <w:rsid w:val="00350A7D"/>
    <w:rsid w:val="00350C2D"/>
    <w:rsid w:val="00350CB1"/>
    <w:rsid w:val="00350DEF"/>
    <w:rsid w:val="00350ECF"/>
    <w:rsid w:val="00350EFC"/>
    <w:rsid w:val="00350F78"/>
    <w:rsid w:val="003510BD"/>
    <w:rsid w:val="00351109"/>
    <w:rsid w:val="00351132"/>
    <w:rsid w:val="003511B0"/>
    <w:rsid w:val="00351292"/>
    <w:rsid w:val="0035131B"/>
    <w:rsid w:val="00351485"/>
    <w:rsid w:val="0035164A"/>
    <w:rsid w:val="003516D0"/>
    <w:rsid w:val="003516F5"/>
    <w:rsid w:val="003517FF"/>
    <w:rsid w:val="003518F3"/>
    <w:rsid w:val="0035191E"/>
    <w:rsid w:val="0035195A"/>
    <w:rsid w:val="003519B6"/>
    <w:rsid w:val="00351A0C"/>
    <w:rsid w:val="00351A32"/>
    <w:rsid w:val="00351A81"/>
    <w:rsid w:val="00351A8A"/>
    <w:rsid w:val="00351A97"/>
    <w:rsid w:val="00351ABB"/>
    <w:rsid w:val="00351B2B"/>
    <w:rsid w:val="00351C1A"/>
    <w:rsid w:val="00351C87"/>
    <w:rsid w:val="00351D06"/>
    <w:rsid w:val="00351D35"/>
    <w:rsid w:val="00351D7A"/>
    <w:rsid w:val="00351DDF"/>
    <w:rsid w:val="00351E5F"/>
    <w:rsid w:val="00351EAC"/>
    <w:rsid w:val="00351F81"/>
    <w:rsid w:val="0035201C"/>
    <w:rsid w:val="00352042"/>
    <w:rsid w:val="00352079"/>
    <w:rsid w:val="00352159"/>
    <w:rsid w:val="00352249"/>
    <w:rsid w:val="00352252"/>
    <w:rsid w:val="0035225D"/>
    <w:rsid w:val="0035228F"/>
    <w:rsid w:val="003522BB"/>
    <w:rsid w:val="00352335"/>
    <w:rsid w:val="00352375"/>
    <w:rsid w:val="003523D6"/>
    <w:rsid w:val="003523DB"/>
    <w:rsid w:val="0035246F"/>
    <w:rsid w:val="003524AD"/>
    <w:rsid w:val="003524FA"/>
    <w:rsid w:val="0035260B"/>
    <w:rsid w:val="00352624"/>
    <w:rsid w:val="00352656"/>
    <w:rsid w:val="00352659"/>
    <w:rsid w:val="003526FF"/>
    <w:rsid w:val="00352749"/>
    <w:rsid w:val="0035280F"/>
    <w:rsid w:val="00352857"/>
    <w:rsid w:val="0035288E"/>
    <w:rsid w:val="0035292C"/>
    <w:rsid w:val="00352A12"/>
    <w:rsid w:val="00352A56"/>
    <w:rsid w:val="00352ACF"/>
    <w:rsid w:val="00352B38"/>
    <w:rsid w:val="00352BBA"/>
    <w:rsid w:val="00352C91"/>
    <w:rsid w:val="00352D55"/>
    <w:rsid w:val="00352DA3"/>
    <w:rsid w:val="00352E26"/>
    <w:rsid w:val="00352E41"/>
    <w:rsid w:val="00352E61"/>
    <w:rsid w:val="00352EB8"/>
    <w:rsid w:val="00352EBD"/>
    <w:rsid w:val="00352EE4"/>
    <w:rsid w:val="00352FB6"/>
    <w:rsid w:val="0035304B"/>
    <w:rsid w:val="00353058"/>
    <w:rsid w:val="0035310C"/>
    <w:rsid w:val="0035329C"/>
    <w:rsid w:val="003532B1"/>
    <w:rsid w:val="003532F8"/>
    <w:rsid w:val="003534BA"/>
    <w:rsid w:val="00353545"/>
    <w:rsid w:val="00353598"/>
    <w:rsid w:val="00353604"/>
    <w:rsid w:val="003537D4"/>
    <w:rsid w:val="00353868"/>
    <w:rsid w:val="00353870"/>
    <w:rsid w:val="0035388A"/>
    <w:rsid w:val="003538B0"/>
    <w:rsid w:val="003538F9"/>
    <w:rsid w:val="00353900"/>
    <w:rsid w:val="00353A57"/>
    <w:rsid w:val="00353AAA"/>
    <w:rsid w:val="00353B30"/>
    <w:rsid w:val="00353C0A"/>
    <w:rsid w:val="00353CB0"/>
    <w:rsid w:val="00353D0D"/>
    <w:rsid w:val="00353D7D"/>
    <w:rsid w:val="00353DCE"/>
    <w:rsid w:val="00353F03"/>
    <w:rsid w:val="00353F75"/>
    <w:rsid w:val="00353F8F"/>
    <w:rsid w:val="00353FD3"/>
    <w:rsid w:val="00354034"/>
    <w:rsid w:val="0035411D"/>
    <w:rsid w:val="0035412D"/>
    <w:rsid w:val="00354179"/>
    <w:rsid w:val="003541DF"/>
    <w:rsid w:val="00354210"/>
    <w:rsid w:val="003543A6"/>
    <w:rsid w:val="003543B8"/>
    <w:rsid w:val="003544FD"/>
    <w:rsid w:val="00354589"/>
    <w:rsid w:val="003545D7"/>
    <w:rsid w:val="003545D9"/>
    <w:rsid w:val="003545E2"/>
    <w:rsid w:val="003546C3"/>
    <w:rsid w:val="0035475A"/>
    <w:rsid w:val="0035476F"/>
    <w:rsid w:val="00354811"/>
    <w:rsid w:val="00354942"/>
    <w:rsid w:val="00354959"/>
    <w:rsid w:val="003549FC"/>
    <w:rsid w:val="00354A25"/>
    <w:rsid w:val="00354A75"/>
    <w:rsid w:val="00354AB1"/>
    <w:rsid w:val="00354AE1"/>
    <w:rsid w:val="00354AF1"/>
    <w:rsid w:val="00354BFB"/>
    <w:rsid w:val="00354D96"/>
    <w:rsid w:val="00354DA5"/>
    <w:rsid w:val="00354DB5"/>
    <w:rsid w:val="00354E56"/>
    <w:rsid w:val="00354EAD"/>
    <w:rsid w:val="00354ED6"/>
    <w:rsid w:val="00354FF6"/>
    <w:rsid w:val="00355051"/>
    <w:rsid w:val="00355054"/>
    <w:rsid w:val="00355060"/>
    <w:rsid w:val="0035508E"/>
    <w:rsid w:val="00355121"/>
    <w:rsid w:val="003551CF"/>
    <w:rsid w:val="0035522C"/>
    <w:rsid w:val="0035527D"/>
    <w:rsid w:val="00355371"/>
    <w:rsid w:val="00355387"/>
    <w:rsid w:val="003553AA"/>
    <w:rsid w:val="0035545B"/>
    <w:rsid w:val="0035547A"/>
    <w:rsid w:val="0035548A"/>
    <w:rsid w:val="003555DF"/>
    <w:rsid w:val="003555FA"/>
    <w:rsid w:val="003555FE"/>
    <w:rsid w:val="00355676"/>
    <w:rsid w:val="0035569D"/>
    <w:rsid w:val="003556D8"/>
    <w:rsid w:val="003556F9"/>
    <w:rsid w:val="00355853"/>
    <w:rsid w:val="0035586F"/>
    <w:rsid w:val="0035587D"/>
    <w:rsid w:val="003558BA"/>
    <w:rsid w:val="003558CC"/>
    <w:rsid w:val="003558FD"/>
    <w:rsid w:val="00355903"/>
    <w:rsid w:val="003559D3"/>
    <w:rsid w:val="003559D6"/>
    <w:rsid w:val="003559F9"/>
    <w:rsid w:val="00355A10"/>
    <w:rsid w:val="00355A2B"/>
    <w:rsid w:val="00355A5E"/>
    <w:rsid w:val="00355AEC"/>
    <w:rsid w:val="00355BD7"/>
    <w:rsid w:val="00355C15"/>
    <w:rsid w:val="00355C23"/>
    <w:rsid w:val="00355C88"/>
    <w:rsid w:val="00355DD7"/>
    <w:rsid w:val="00355E06"/>
    <w:rsid w:val="00355E39"/>
    <w:rsid w:val="00355F45"/>
    <w:rsid w:val="00356013"/>
    <w:rsid w:val="003560EA"/>
    <w:rsid w:val="00356149"/>
    <w:rsid w:val="00356261"/>
    <w:rsid w:val="00356599"/>
    <w:rsid w:val="00356613"/>
    <w:rsid w:val="0035662A"/>
    <w:rsid w:val="00356681"/>
    <w:rsid w:val="0035669D"/>
    <w:rsid w:val="003566A5"/>
    <w:rsid w:val="003566E4"/>
    <w:rsid w:val="00356759"/>
    <w:rsid w:val="00356763"/>
    <w:rsid w:val="00356778"/>
    <w:rsid w:val="00356827"/>
    <w:rsid w:val="00356847"/>
    <w:rsid w:val="003568B3"/>
    <w:rsid w:val="0035691C"/>
    <w:rsid w:val="0035696F"/>
    <w:rsid w:val="0035697E"/>
    <w:rsid w:val="00356980"/>
    <w:rsid w:val="003569F0"/>
    <w:rsid w:val="00356A32"/>
    <w:rsid w:val="00356C2F"/>
    <w:rsid w:val="00356C77"/>
    <w:rsid w:val="00356D17"/>
    <w:rsid w:val="00356D81"/>
    <w:rsid w:val="00356E71"/>
    <w:rsid w:val="00356F82"/>
    <w:rsid w:val="00356FB3"/>
    <w:rsid w:val="00356FD0"/>
    <w:rsid w:val="00356FE9"/>
    <w:rsid w:val="003570EF"/>
    <w:rsid w:val="00357350"/>
    <w:rsid w:val="00357387"/>
    <w:rsid w:val="003574AF"/>
    <w:rsid w:val="003574F4"/>
    <w:rsid w:val="0035755F"/>
    <w:rsid w:val="00357568"/>
    <w:rsid w:val="00357587"/>
    <w:rsid w:val="0035759A"/>
    <w:rsid w:val="003575CE"/>
    <w:rsid w:val="00357610"/>
    <w:rsid w:val="0035763B"/>
    <w:rsid w:val="00357709"/>
    <w:rsid w:val="00357766"/>
    <w:rsid w:val="003577C4"/>
    <w:rsid w:val="003577F5"/>
    <w:rsid w:val="003577F8"/>
    <w:rsid w:val="00357809"/>
    <w:rsid w:val="00357856"/>
    <w:rsid w:val="0035790B"/>
    <w:rsid w:val="0035791A"/>
    <w:rsid w:val="00357938"/>
    <w:rsid w:val="00357949"/>
    <w:rsid w:val="00357976"/>
    <w:rsid w:val="00357A42"/>
    <w:rsid w:val="00357AD8"/>
    <w:rsid w:val="00357B3E"/>
    <w:rsid w:val="00357BF0"/>
    <w:rsid w:val="00357C01"/>
    <w:rsid w:val="00357D19"/>
    <w:rsid w:val="00357D2A"/>
    <w:rsid w:val="00357DFD"/>
    <w:rsid w:val="00357FBF"/>
    <w:rsid w:val="00357FF5"/>
    <w:rsid w:val="00360064"/>
    <w:rsid w:val="0036007D"/>
    <w:rsid w:val="003600E0"/>
    <w:rsid w:val="0036013D"/>
    <w:rsid w:val="00360251"/>
    <w:rsid w:val="0036030D"/>
    <w:rsid w:val="0036035D"/>
    <w:rsid w:val="00360394"/>
    <w:rsid w:val="00360495"/>
    <w:rsid w:val="00360522"/>
    <w:rsid w:val="00360549"/>
    <w:rsid w:val="00360563"/>
    <w:rsid w:val="003606C0"/>
    <w:rsid w:val="00360723"/>
    <w:rsid w:val="00360732"/>
    <w:rsid w:val="003607A7"/>
    <w:rsid w:val="00360822"/>
    <w:rsid w:val="0036089D"/>
    <w:rsid w:val="003608C8"/>
    <w:rsid w:val="00360B8B"/>
    <w:rsid w:val="00360B9D"/>
    <w:rsid w:val="00360BAB"/>
    <w:rsid w:val="00360C22"/>
    <w:rsid w:val="00360C39"/>
    <w:rsid w:val="00360C66"/>
    <w:rsid w:val="00360D92"/>
    <w:rsid w:val="00360EAF"/>
    <w:rsid w:val="00361072"/>
    <w:rsid w:val="003610E5"/>
    <w:rsid w:val="00361117"/>
    <w:rsid w:val="0036129B"/>
    <w:rsid w:val="00361340"/>
    <w:rsid w:val="0036139D"/>
    <w:rsid w:val="003613F0"/>
    <w:rsid w:val="00361409"/>
    <w:rsid w:val="0036141A"/>
    <w:rsid w:val="003614B1"/>
    <w:rsid w:val="00361513"/>
    <w:rsid w:val="0036152F"/>
    <w:rsid w:val="00361535"/>
    <w:rsid w:val="003615ED"/>
    <w:rsid w:val="00361614"/>
    <w:rsid w:val="0036167E"/>
    <w:rsid w:val="003616E4"/>
    <w:rsid w:val="0036179F"/>
    <w:rsid w:val="00361912"/>
    <w:rsid w:val="00361A9F"/>
    <w:rsid w:val="00361C23"/>
    <w:rsid w:val="00361C67"/>
    <w:rsid w:val="00361C7F"/>
    <w:rsid w:val="00361C85"/>
    <w:rsid w:val="00361D16"/>
    <w:rsid w:val="00361D45"/>
    <w:rsid w:val="00361DCB"/>
    <w:rsid w:val="00361E56"/>
    <w:rsid w:val="00362096"/>
    <w:rsid w:val="0036224B"/>
    <w:rsid w:val="0036231F"/>
    <w:rsid w:val="003623CB"/>
    <w:rsid w:val="003624A3"/>
    <w:rsid w:val="00362591"/>
    <w:rsid w:val="003625FD"/>
    <w:rsid w:val="0036264E"/>
    <w:rsid w:val="00362757"/>
    <w:rsid w:val="00362834"/>
    <w:rsid w:val="00362845"/>
    <w:rsid w:val="00362916"/>
    <w:rsid w:val="00362A70"/>
    <w:rsid w:val="00362A9C"/>
    <w:rsid w:val="00362B70"/>
    <w:rsid w:val="00362BC3"/>
    <w:rsid w:val="00362DB6"/>
    <w:rsid w:val="00362DC7"/>
    <w:rsid w:val="00362DEF"/>
    <w:rsid w:val="00362ECC"/>
    <w:rsid w:val="00362EFB"/>
    <w:rsid w:val="00363068"/>
    <w:rsid w:val="0036307C"/>
    <w:rsid w:val="00363088"/>
    <w:rsid w:val="003630EE"/>
    <w:rsid w:val="00363103"/>
    <w:rsid w:val="00363160"/>
    <w:rsid w:val="00363171"/>
    <w:rsid w:val="003631A8"/>
    <w:rsid w:val="00363210"/>
    <w:rsid w:val="003632FF"/>
    <w:rsid w:val="0036334C"/>
    <w:rsid w:val="00363463"/>
    <w:rsid w:val="00363464"/>
    <w:rsid w:val="003634AA"/>
    <w:rsid w:val="00363500"/>
    <w:rsid w:val="003635A2"/>
    <w:rsid w:val="0036363E"/>
    <w:rsid w:val="00363692"/>
    <w:rsid w:val="0036379B"/>
    <w:rsid w:val="003638A5"/>
    <w:rsid w:val="00363908"/>
    <w:rsid w:val="00363923"/>
    <w:rsid w:val="00363942"/>
    <w:rsid w:val="0036396C"/>
    <w:rsid w:val="003639B1"/>
    <w:rsid w:val="00363AE0"/>
    <w:rsid w:val="00363B11"/>
    <w:rsid w:val="00363B21"/>
    <w:rsid w:val="00363C60"/>
    <w:rsid w:val="00363CED"/>
    <w:rsid w:val="00363D10"/>
    <w:rsid w:val="00363E23"/>
    <w:rsid w:val="00363E39"/>
    <w:rsid w:val="00363F47"/>
    <w:rsid w:val="00363F66"/>
    <w:rsid w:val="0036418A"/>
    <w:rsid w:val="00364213"/>
    <w:rsid w:val="00364281"/>
    <w:rsid w:val="00364286"/>
    <w:rsid w:val="0036429F"/>
    <w:rsid w:val="003642BA"/>
    <w:rsid w:val="003642D6"/>
    <w:rsid w:val="003642FB"/>
    <w:rsid w:val="0036439F"/>
    <w:rsid w:val="003643C3"/>
    <w:rsid w:val="00364453"/>
    <w:rsid w:val="003645F1"/>
    <w:rsid w:val="00364630"/>
    <w:rsid w:val="00364649"/>
    <w:rsid w:val="00364699"/>
    <w:rsid w:val="00364732"/>
    <w:rsid w:val="003647A6"/>
    <w:rsid w:val="003647CB"/>
    <w:rsid w:val="003648A4"/>
    <w:rsid w:val="003648D9"/>
    <w:rsid w:val="003648E9"/>
    <w:rsid w:val="00364941"/>
    <w:rsid w:val="0036498C"/>
    <w:rsid w:val="003649BD"/>
    <w:rsid w:val="00364BCF"/>
    <w:rsid w:val="00364BF3"/>
    <w:rsid w:val="00364C40"/>
    <w:rsid w:val="00364D43"/>
    <w:rsid w:val="00364D76"/>
    <w:rsid w:val="00364DD4"/>
    <w:rsid w:val="00364E68"/>
    <w:rsid w:val="00364EAE"/>
    <w:rsid w:val="00364F38"/>
    <w:rsid w:val="00365171"/>
    <w:rsid w:val="00365204"/>
    <w:rsid w:val="00365260"/>
    <w:rsid w:val="00365267"/>
    <w:rsid w:val="00365484"/>
    <w:rsid w:val="003654DC"/>
    <w:rsid w:val="003654F1"/>
    <w:rsid w:val="003655CA"/>
    <w:rsid w:val="00365607"/>
    <w:rsid w:val="003656B5"/>
    <w:rsid w:val="0036581F"/>
    <w:rsid w:val="003658D0"/>
    <w:rsid w:val="00365951"/>
    <w:rsid w:val="0036599B"/>
    <w:rsid w:val="003659B4"/>
    <w:rsid w:val="003659FF"/>
    <w:rsid w:val="00365C6E"/>
    <w:rsid w:val="00365D93"/>
    <w:rsid w:val="00365DEF"/>
    <w:rsid w:val="00365E6D"/>
    <w:rsid w:val="00365F90"/>
    <w:rsid w:val="00366047"/>
    <w:rsid w:val="00366052"/>
    <w:rsid w:val="003660D2"/>
    <w:rsid w:val="00366151"/>
    <w:rsid w:val="003661C3"/>
    <w:rsid w:val="00366234"/>
    <w:rsid w:val="003662BB"/>
    <w:rsid w:val="0036632F"/>
    <w:rsid w:val="003663B6"/>
    <w:rsid w:val="003663C1"/>
    <w:rsid w:val="003663F5"/>
    <w:rsid w:val="00366486"/>
    <w:rsid w:val="003664B0"/>
    <w:rsid w:val="00366564"/>
    <w:rsid w:val="00366581"/>
    <w:rsid w:val="00366626"/>
    <w:rsid w:val="00366645"/>
    <w:rsid w:val="003666F2"/>
    <w:rsid w:val="00366897"/>
    <w:rsid w:val="003668B1"/>
    <w:rsid w:val="003668C8"/>
    <w:rsid w:val="0036690E"/>
    <w:rsid w:val="00366915"/>
    <w:rsid w:val="003669B3"/>
    <w:rsid w:val="003669C0"/>
    <w:rsid w:val="003669C6"/>
    <w:rsid w:val="00366B48"/>
    <w:rsid w:val="00366B89"/>
    <w:rsid w:val="00366B9C"/>
    <w:rsid w:val="00366C5C"/>
    <w:rsid w:val="00366D71"/>
    <w:rsid w:val="00366EC3"/>
    <w:rsid w:val="00366ED1"/>
    <w:rsid w:val="00366F2D"/>
    <w:rsid w:val="00366FED"/>
    <w:rsid w:val="00367025"/>
    <w:rsid w:val="003670A9"/>
    <w:rsid w:val="003670E3"/>
    <w:rsid w:val="0036714C"/>
    <w:rsid w:val="0036721A"/>
    <w:rsid w:val="00367289"/>
    <w:rsid w:val="0036735C"/>
    <w:rsid w:val="0036737E"/>
    <w:rsid w:val="00367401"/>
    <w:rsid w:val="00367449"/>
    <w:rsid w:val="00367464"/>
    <w:rsid w:val="00367467"/>
    <w:rsid w:val="003675C0"/>
    <w:rsid w:val="003675F5"/>
    <w:rsid w:val="0036770A"/>
    <w:rsid w:val="003677C5"/>
    <w:rsid w:val="00367819"/>
    <w:rsid w:val="003678B4"/>
    <w:rsid w:val="003678FB"/>
    <w:rsid w:val="00367A3E"/>
    <w:rsid w:val="00367A65"/>
    <w:rsid w:val="00367B96"/>
    <w:rsid w:val="00367BA4"/>
    <w:rsid w:val="00367C4E"/>
    <w:rsid w:val="00367C9D"/>
    <w:rsid w:val="00367CB0"/>
    <w:rsid w:val="00367E2E"/>
    <w:rsid w:val="00367E52"/>
    <w:rsid w:val="00367F97"/>
    <w:rsid w:val="00370035"/>
    <w:rsid w:val="00370066"/>
    <w:rsid w:val="0037011D"/>
    <w:rsid w:val="0037018A"/>
    <w:rsid w:val="003701CF"/>
    <w:rsid w:val="00370237"/>
    <w:rsid w:val="003702AA"/>
    <w:rsid w:val="003702AB"/>
    <w:rsid w:val="003702DA"/>
    <w:rsid w:val="00370316"/>
    <w:rsid w:val="003703D2"/>
    <w:rsid w:val="0037046A"/>
    <w:rsid w:val="0037055D"/>
    <w:rsid w:val="00370707"/>
    <w:rsid w:val="00370779"/>
    <w:rsid w:val="003707B6"/>
    <w:rsid w:val="003708A8"/>
    <w:rsid w:val="0037094B"/>
    <w:rsid w:val="00370A5A"/>
    <w:rsid w:val="00370BA9"/>
    <w:rsid w:val="00370BEB"/>
    <w:rsid w:val="00370C0D"/>
    <w:rsid w:val="00370D15"/>
    <w:rsid w:val="00370D67"/>
    <w:rsid w:val="00370E13"/>
    <w:rsid w:val="00370E1F"/>
    <w:rsid w:val="00370F81"/>
    <w:rsid w:val="003710B0"/>
    <w:rsid w:val="003710B4"/>
    <w:rsid w:val="003710D9"/>
    <w:rsid w:val="003710EA"/>
    <w:rsid w:val="0037112E"/>
    <w:rsid w:val="00371160"/>
    <w:rsid w:val="003712DE"/>
    <w:rsid w:val="003714BC"/>
    <w:rsid w:val="00371763"/>
    <w:rsid w:val="00371782"/>
    <w:rsid w:val="0037199A"/>
    <w:rsid w:val="003719FA"/>
    <w:rsid w:val="00371A64"/>
    <w:rsid w:val="00371A93"/>
    <w:rsid w:val="00371B33"/>
    <w:rsid w:val="00371B39"/>
    <w:rsid w:val="00371BFC"/>
    <w:rsid w:val="00371CD3"/>
    <w:rsid w:val="00371DB2"/>
    <w:rsid w:val="00371F66"/>
    <w:rsid w:val="00371F80"/>
    <w:rsid w:val="00371FA9"/>
    <w:rsid w:val="00371FCF"/>
    <w:rsid w:val="00371FFB"/>
    <w:rsid w:val="00372004"/>
    <w:rsid w:val="00372155"/>
    <w:rsid w:val="003721F2"/>
    <w:rsid w:val="0037221D"/>
    <w:rsid w:val="00372280"/>
    <w:rsid w:val="003722A0"/>
    <w:rsid w:val="00372301"/>
    <w:rsid w:val="00372330"/>
    <w:rsid w:val="003724DA"/>
    <w:rsid w:val="0037250A"/>
    <w:rsid w:val="003726AD"/>
    <w:rsid w:val="00372750"/>
    <w:rsid w:val="00372754"/>
    <w:rsid w:val="003727A0"/>
    <w:rsid w:val="003727A2"/>
    <w:rsid w:val="00372D0C"/>
    <w:rsid w:val="00372D5B"/>
    <w:rsid w:val="00372D61"/>
    <w:rsid w:val="00372D63"/>
    <w:rsid w:val="00372D80"/>
    <w:rsid w:val="00372E91"/>
    <w:rsid w:val="00372E94"/>
    <w:rsid w:val="00372ECC"/>
    <w:rsid w:val="00372EE3"/>
    <w:rsid w:val="00372F9E"/>
    <w:rsid w:val="00372FE9"/>
    <w:rsid w:val="003731FF"/>
    <w:rsid w:val="00373227"/>
    <w:rsid w:val="00373247"/>
    <w:rsid w:val="00373338"/>
    <w:rsid w:val="00373378"/>
    <w:rsid w:val="003733E7"/>
    <w:rsid w:val="003734A4"/>
    <w:rsid w:val="003734CF"/>
    <w:rsid w:val="003735C1"/>
    <w:rsid w:val="003736B2"/>
    <w:rsid w:val="003737E2"/>
    <w:rsid w:val="00373849"/>
    <w:rsid w:val="0037398D"/>
    <w:rsid w:val="003739A9"/>
    <w:rsid w:val="003739EF"/>
    <w:rsid w:val="003739F0"/>
    <w:rsid w:val="00373AE7"/>
    <w:rsid w:val="00373AF5"/>
    <w:rsid w:val="00373B01"/>
    <w:rsid w:val="00373B4C"/>
    <w:rsid w:val="00373B84"/>
    <w:rsid w:val="00373B8E"/>
    <w:rsid w:val="00373C74"/>
    <w:rsid w:val="00373CA8"/>
    <w:rsid w:val="00373D5E"/>
    <w:rsid w:val="00373EDA"/>
    <w:rsid w:val="00373F73"/>
    <w:rsid w:val="00373F90"/>
    <w:rsid w:val="00374065"/>
    <w:rsid w:val="003741E7"/>
    <w:rsid w:val="003742F8"/>
    <w:rsid w:val="0037431E"/>
    <w:rsid w:val="00374347"/>
    <w:rsid w:val="00374360"/>
    <w:rsid w:val="0037438A"/>
    <w:rsid w:val="003743C6"/>
    <w:rsid w:val="0037443E"/>
    <w:rsid w:val="003744A1"/>
    <w:rsid w:val="0037456C"/>
    <w:rsid w:val="003745B0"/>
    <w:rsid w:val="003745D5"/>
    <w:rsid w:val="00374668"/>
    <w:rsid w:val="00374776"/>
    <w:rsid w:val="003747E5"/>
    <w:rsid w:val="00374808"/>
    <w:rsid w:val="0037483C"/>
    <w:rsid w:val="0037483F"/>
    <w:rsid w:val="00374844"/>
    <w:rsid w:val="003748E8"/>
    <w:rsid w:val="0037490C"/>
    <w:rsid w:val="00374989"/>
    <w:rsid w:val="003749A9"/>
    <w:rsid w:val="003749E0"/>
    <w:rsid w:val="00374A1B"/>
    <w:rsid w:val="00374B17"/>
    <w:rsid w:val="00374B8E"/>
    <w:rsid w:val="00374BCA"/>
    <w:rsid w:val="00374CF3"/>
    <w:rsid w:val="00374CF4"/>
    <w:rsid w:val="00374DDF"/>
    <w:rsid w:val="00374ECC"/>
    <w:rsid w:val="00374F2B"/>
    <w:rsid w:val="00374F96"/>
    <w:rsid w:val="00374F9B"/>
    <w:rsid w:val="00374FB8"/>
    <w:rsid w:val="0037505A"/>
    <w:rsid w:val="00375154"/>
    <w:rsid w:val="003751C6"/>
    <w:rsid w:val="0037520A"/>
    <w:rsid w:val="00375352"/>
    <w:rsid w:val="003753B8"/>
    <w:rsid w:val="003753D4"/>
    <w:rsid w:val="003753FE"/>
    <w:rsid w:val="00375402"/>
    <w:rsid w:val="00375432"/>
    <w:rsid w:val="00375465"/>
    <w:rsid w:val="00375522"/>
    <w:rsid w:val="00375576"/>
    <w:rsid w:val="00375608"/>
    <w:rsid w:val="00375612"/>
    <w:rsid w:val="00375690"/>
    <w:rsid w:val="003756B9"/>
    <w:rsid w:val="003757B5"/>
    <w:rsid w:val="003758D6"/>
    <w:rsid w:val="00375944"/>
    <w:rsid w:val="00375A7B"/>
    <w:rsid w:val="00375A9D"/>
    <w:rsid w:val="00375B11"/>
    <w:rsid w:val="00375BB7"/>
    <w:rsid w:val="00375C14"/>
    <w:rsid w:val="00375C93"/>
    <w:rsid w:val="00375CD6"/>
    <w:rsid w:val="00375D29"/>
    <w:rsid w:val="00375D99"/>
    <w:rsid w:val="00375DB1"/>
    <w:rsid w:val="00375DDA"/>
    <w:rsid w:val="00375F47"/>
    <w:rsid w:val="00375F69"/>
    <w:rsid w:val="00375FDE"/>
    <w:rsid w:val="0037612F"/>
    <w:rsid w:val="0037615D"/>
    <w:rsid w:val="0037619E"/>
    <w:rsid w:val="003761EB"/>
    <w:rsid w:val="0037625A"/>
    <w:rsid w:val="003762D2"/>
    <w:rsid w:val="003762FD"/>
    <w:rsid w:val="0037631C"/>
    <w:rsid w:val="003763A5"/>
    <w:rsid w:val="003765C7"/>
    <w:rsid w:val="00376615"/>
    <w:rsid w:val="003766FA"/>
    <w:rsid w:val="0037673A"/>
    <w:rsid w:val="00376750"/>
    <w:rsid w:val="0037684D"/>
    <w:rsid w:val="00376A23"/>
    <w:rsid w:val="00376B25"/>
    <w:rsid w:val="00376B99"/>
    <w:rsid w:val="00376BD2"/>
    <w:rsid w:val="00376CDA"/>
    <w:rsid w:val="00376CF8"/>
    <w:rsid w:val="00376CFA"/>
    <w:rsid w:val="00376D08"/>
    <w:rsid w:val="00376D35"/>
    <w:rsid w:val="00376D44"/>
    <w:rsid w:val="00376D59"/>
    <w:rsid w:val="00376DDB"/>
    <w:rsid w:val="00376E91"/>
    <w:rsid w:val="00376EE1"/>
    <w:rsid w:val="00376F2D"/>
    <w:rsid w:val="00376F68"/>
    <w:rsid w:val="003770AA"/>
    <w:rsid w:val="003770F7"/>
    <w:rsid w:val="003771B8"/>
    <w:rsid w:val="00377256"/>
    <w:rsid w:val="0037733E"/>
    <w:rsid w:val="00377379"/>
    <w:rsid w:val="003773D1"/>
    <w:rsid w:val="003773E1"/>
    <w:rsid w:val="0037743A"/>
    <w:rsid w:val="00377471"/>
    <w:rsid w:val="003774A6"/>
    <w:rsid w:val="00377568"/>
    <w:rsid w:val="003775E5"/>
    <w:rsid w:val="0037768C"/>
    <w:rsid w:val="0037771D"/>
    <w:rsid w:val="00377740"/>
    <w:rsid w:val="00377760"/>
    <w:rsid w:val="003777B3"/>
    <w:rsid w:val="003778E2"/>
    <w:rsid w:val="003778E4"/>
    <w:rsid w:val="003779AC"/>
    <w:rsid w:val="00377A92"/>
    <w:rsid w:val="00377AA8"/>
    <w:rsid w:val="00377D47"/>
    <w:rsid w:val="00377D50"/>
    <w:rsid w:val="00377D63"/>
    <w:rsid w:val="00377EA9"/>
    <w:rsid w:val="00377EF2"/>
    <w:rsid w:val="00377FAD"/>
    <w:rsid w:val="00380137"/>
    <w:rsid w:val="00380161"/>
    <w:rsid w:val="003801DD"/>
    <w:rsid w:val="00380207"/>
    <w:rsid w:val="003802F9"/>
    <w:rsid w:val="003802FF"/>
    <w:rsid w:val="003803C5"/>
    <w:rsid w:val="00380453"/>
    <w:rsid w:val="003804A0"/>
    <w:rsid w:val="00380517"/>
    <w:rsid w:val="0038056D"/>
    <w:rsid w:val="00380620"/>
    <w:rsid w:val="0038070E"/>
    <w:rsid w:val="00380752"/>
    <w:rsid w:val="00380833"/>
    <w:rsid w:val="00380927"/>
    <w:rsid w:val="00380953"/>
    <w:rsid w:val="00380968"/>
    <w:rsid w:val="0038098A"/>
    <w:rsid w:val="003809AD"/>
    <w:rsid w:val="00380AA9"/>
    <w:rsid w:val="00380AB3"/>
    <w:rsid w:val="00380D13"/>
    <w:rsid w:val="00380F12"/>
    <w:rsid w:val="00381266"/>
    <w:rsid w:val="00381291"/>
    <w:rsid w:val="00381395"/>
    <w:rsid w:val="003814D7"/>
    <w:rsid w:val="0038160B"/>
    <w:rsid w:val="003816B9"/>
    <w:rsid w:val="0038179F"/>
    <w:rsid w:val="0038183B"/>
    <w:rsid w:val="00381840"/>
    <w:rsid w:val="0038187B"/>
    <w:rsid w:val="0038194D"/>
    <w:rsid w:val="0038195B"/>
    <w:rsid w:val="00381997"/>
    <w:rsid w:val="00381A11"/>
    <w:rsid w:val="00381ABB"/>
    <w:rsid w:val="00381AF3"/>
    <w:rsid w:val="00381B7D"/>
    <w:rsid w:val="00381B92"/>
    <w:rsid w:val="00381BFE"/>
    <w:rsid w:val="00381CC1"/>
    <w:rsid w:val="00381CE3"/>
    <w:rsid w:val="00381CFD"/>
    <w:rsid w:val="00381D71"/>
    <w:rsid w:val="00381D88"/>
    <w:rsid w:val="00381DD5"/>
    <w:rsid w:val="00381DDF"/>
    <w:rsid w:val="00381EAC"/>
    <w:rsid w:val="00381EBD"/>
    <w:rsid w:val="00381F43"/>
    <w:rsid w:val="00381F59"/>
    <w:rsid w:val="003820A8"/>
    <w:rsid w:val="00382104"/>
    <w:rsid w:val="0038212A"/>
    <w:rsid w:val="00382173"/>
    <w:rsid w:val="003821B3"/>
    <w:rsid w:val="003821CF"/>
    <w:rsid w:val="00382244"/>
    <w:rsid w:val="003822B5"/>
    <w:rsid w:val="00382364"/>
    <w:rsid w:val="00382365"/>
    <w:rsid w:val="00382436"/>
    <w:rsid w:val="00382437"/>
    <w:rsid w:val="00382461"/>
    <w:rsid w:val="003824D3"/>
    <w:rsid w:val="00382532"/>
    <w:rsid w:val="00382597"/>
    <w:rsid w:val="00382677"/>
    <w:rsid w:val="003826F3"/>
    <w:rsid w:val="003827AE"/>
    <w:rsid w:val="003827EE"/>
    <w:rsid w:val="00382840"/>
    <w:rsid w:val="00382902"/>
    <w:rsid w:val="0038290B"/>
    <w:rsid w:val="00382925"/>
    <w:rsid w:val="0038299D"/>
    <w:rsid w:val="00382B3A"/>
    <w:rsid w:val="00382B54"/>
    <w:rsid w:val="00382BD0"/>
    <w:rsid w:val="00382C7D"/>
    <w:rsid w:val="00382CF2"/>
    <w:rsid w:val="00382D47"/>
    <w:rsid w:val="00382D64"/>
    <w:rsid w:val="00382D79"/>
    <w:rsid w:val="00382EAE"/>
    <w:rsid w:val="00382EDB"/>
    <w:rsid w:val="00382EE2"/>
    <w:rsid w:val="00382EEE"/>
    <w:rsid w:val="00383109"/>
    <w:rsid w:val="00383118"/>
    <w:rsid w:val="00383121"/>
    <w:rsid w:val="003832E4"/>
    <w:rsid w:val="003833A8"/>
    <w:rsid w:val="003833B9"/>
    <w:rsid w:val="00383450"/>
    <w:rsid w:val="003834A5"/>
    <w:rsid w:val="003834CC"/>
    <w:rsid w:val="0038353C"/>
    <w:rsid w:val="0038357F"/>
    <w:rsid w:val="003835A1"/>
    <w:rsid w:val="00383620"/>
    <w:rsid w:val="00383759"/>
    <w:rsid w:val="003837DC"/>
    <w:rsid w:val="0038382E"/>
    <w:rsid w:val="0038384E"/>
    <w:rsid w:val="003838AC"/>
    <w:rsid w:val="0038393F"/>
    <w:rsid w:val="00383977"/>
    <w:rsid w:val="00383A1B"/>
    <w:rsid w:val="00383A1C"/>
    <w:rsid w:val="00383A57"/>
    <w:rsid w:val="00383A98"/>
    <w:rsid w:val="00383AB1"/>
    <w:rsid w:val="00383AB3"/>
    <w:rsid w:val="00383B55"/>
    <w:rsid w:val="00383B79"/>
    <w:rsid w:val="00383BBB"/>
    <w:rsid w:val="00383BD2"/>
    <w:rsid w:val="00383BF5"/>
    <w:rsid w:val="00383C47"/>
    <w:rsid w:val="00383D72"/>
    <w:rsid w:val="00383DAD"/>
    <w:rsid w:val="00383DB6"/>
    <w:rsid w:val="00383E26"/>
    <w:rsid w:val="00383E62"/>
    <w:rsid w:val="00383EB9"/>
    <w:rsid w:val="00383F0E"/>
    <w:rsid w:val="00383F31"/>
    <w:rsid w:val="00383F9F"/>
    <w:rsid w:val="00383FBE"/>
    <w:rsid w:val="0038401B"/>
    <w:rsid w:val="00384068"/>
    <w:rsid w:val="003840C6"/>
    <w:rsid w:val="00384117"/>
    <w:rsid w:val="0038411B"/>
    <w:rsid w:val="00384192"/>
    <w:rsid w:val="003841B0"/>
    <w:rsid w:val="003842A5"/>
    <w:rsid w:val="003842A9"/>
    <w:rsid w:val="003842CF"/>
    <w:rsid w:val="003842DB"/>
    <w:rsid w:val="00384343"/>
    <w:rsid w:val="0038438F"/>
    <w:rsid w:val="0038441B"/>
    <w:rsid w:val="00384519"/>
    <w:rsid w:val="00384571"/>
    <w:rsid w:val="003845AE"/>
    <w:rsid w:val="003845D0"/>
    <w:rsid w:val="003846BC"/>
    <w:rsid w:val="0038490D"/>
    <w:rsid w:val="00384940"/>
    <w:rsid w:val="00384957"/>
    <w:rsid w:val="003849AA"/>
    <w:rsid w:val="00384A1C"/>
    <w:rsid w:val="00384AD3"/>
    <w:rsid w:val="00384C62"/>
    <w:rsid w:val="00384CDF"/>
    <w:rsid w:val="00384E08"/>
    <w:rsid w:val="00384E1C"/>
    <w:rsid w:val="00384E9A"/>
    <w:rsid w:val="00384EEC"/>
    <w:rsid w:val="00384F2B"/>
    <w:rsid w:val="00384F49"/>
    <w:rsid w:val="00385080"/>
    <w:rsid w:val="00385084"/>
    <w:rsid w:val="0038509D"/>
    <w:rsid w:val="00385162"/>
    <w:rsid w:val="00385190"/>
    <w:rsid w:val="003851B9"/>
    <w:rsid w:val="00385209"/>
    <w:rsid w:val="00385231"/>
    <w:rsid w:val="003852AD"/>
    <w:rsid w:val="003852B9"/>
    <w:rsid w:val="0038535D"/>
    <w:rsid w:val="003854F6"/>
    <w:rsid w:val="00385581"/>
    <w:rsid w:val="0038563E"/>
    <w:rsid w:val="003856A3"/>
    <w:rsid w:val="0038596C"/>
    <w:rsid w:val="003859AD"/>
    <w:rsid w:val="00385A20"/>
    <w:rsid w:val="00385BB9"/>
    <w:rsid w:val="00385BBF"/>
    <w:rsid w:val="00385C7B"/>
    <w:rsid w:val="00385CE3"/>
    <w:rsid w:val="00385E31"/>
    <w:rsid w:val="00385E4F"/>
    <w:rsid w:val="00385F2D"/>
    <w:rsid w:val="00385F6B"/>
    <w:rsid w:val="00385FF3"/>
    <w:rsid w:val="0038600E"/>
    <w:rsid w:val="00386056"/>
    <w:rsid w:val="0038612A"/>
    <w:rsid w:val="00386195"/>
    <w:rsid w:val="003861D3"/>
    <w:rsid w:val="003861EF"/>
    <w:rsid w:val="0038627D"/>
    <w:rsid w:val="003862AF"/>
    <w:rsid w:val="00386315"/>
    <w:rsid w:val="003863D2"/>
    <w:rsid w:val="00386460"/>
    <w:rsid w:val="00386473"/>
    <w:rsid w:val="0038651D"/>
    <w:rsid w:val="0038657D"/>
    <w:rsid w:val="00386683"/>
    <w:rsid w:val="003866AE"/>
    <w:rsid w:val="003866F7"/>
    <w:rsid w:val="00386759"/>
    <w:rsid w:val="003867C1"/>
    <w:rsid w:val="003867D0"/>
    <w:rsid w:val="003867F0"/>
    <w:rsid w:val="00386842"/>
    <w:rsid w:val="00386859"/>
    <w:rsid w:val="00386879"/>
    <w:rsid w:val="00386988"/>
    <w:rsid w:val="00386B4A"/>
    <w:rsid w:val="00386CD1"/>
    <w:rsid w:val="00386F3E"/>
    <w:rsid w:val="00386FFB"/>
    <w:rsid w:val="0038705C"/>
    <w:rsid w:val="003870B7"/>
    <w:rsid w:val="003870E5"/>
    <w:rsid w:val="003870FA"/>
    <w:rsid w:val="00387192"/>
    <w:rsid w:val="003871A8"/>
    <w:rsid w:val="00387294"/>
    <w:rsid w:val="00387295"/>
    <w:rsid w:val="00387524"/>
    <w:rsid w:val="00387541"/>
    <w:rsid w:val="003875FD"/>
    <w:rsid w:val="00387872"/>
    <w:rsid w:val="003878DB"/>
    <w:rsid w:val="00387A14"/>
    <w:rsid w:val="00387AE4"/>
    <w:rsid w:val="00387B52"/>
    <w:rsid w:val="00387BEB"/>
    <w:rsid w:val="00387BFA"/>
    <w:rsid w:val="00387C6E"/>
    <w:rsid w:val="00387DA5"/>
    <w:rsid w:val="00387DB8"/>
    <w:rsid w:val="00387DC8"/>
    <w:rsid w:val="00387E23"/>
    <w:rsid w:val="00387E36"/>
    <w:rsid w:val="00387F01"/>
    <w:rsid w:val="003901D0"/>
    <w:rsid w:val="003902DF"/>
    <w:rsid w:val="003902EE"/>
    <w:rsid w:val="0039039B"/>
    <w:rsid w:val="003903D5"/>
    <w:rsid w:val="00390422"/>
    <w:rsid w:val="003905B1"/>
    <w:rsid w:val="00390612"/>
    <w:rsid w:val="00390757"/>
    <w:rsid w:val="0039091B"/>
    <w:rsid w:val="00390954"/>
    <w:rsid w:val="003909AF"/>
    <w:rsid w:val="003909BF"/>
    <w:rsid w:val="00390A0E"/>
    <w:rsid w:val="00390A43"/>
    <w:rsid w:val="00390A4E"/>
    <w:rsid w:val="00390C12"/>
    <w:rsid w:val="00390C5E"/>
    <w:rsid w:val="00390D11"/>
    <w:rsid w:val="00390D30"/>
    <w:rsid w:val="00390D50"/>
    <w:rsid w:val="00390E20"/>
    <w:rsid w:val="00390E49"/>
    <w:rsid w:val="00390E52"/>
    <w:rsid w:val="00390E6E"/>
    <w:rsid w:val="00390E84"/>
    <w:rsid w:val="00390FAE"/>
    <w:rsid w:val="003910D3"/>
    <w:rsid w:val="00391180"/>
    <w:rsid w:val="00391345"/>
    <w:rsid w:val="00391583"/>
    <w:rsid w:val="003915B9"/>
    <w:rsid w:val="003915F5"/>
    <w:rsid w:val="003917DC"/>
    <w:rsid w:val="00391818"/>
    <w:rsid w:val="00391860"/>
    <w:rsid w:val="003918CA"/>
    <w:rsid w:val="00391919"/>
    <w:rsid w:val="003919B7"/>
    <w:rsid w:val="00391B32"/>
    <w:rsid w:val="00391DAE"/>
    <w:rsid w:val="00391EB5"/>
    <w:rsid w:val="00391EC2"/>
    <w:rsid w:val="00391EC8"/>
    <w:rsid w:val="00392117"/>
    <w:rsid w:val="00392257"/>
    <w:rsid w:val="00392294"/>
    <w:rsid w:val="00392335"/>
    <w:rsid w:val="003923CF"/>
    <w:rsid w:val="003924C7"/>
    <w:rsid w:val="003924CF"/>
    <w:rsid w:val="0039251D"/>
    <w:rsid w:val="00392587"/>
    <w:rsid w:val="00392589"/>
    <w:rsid w:val="0039274F"/>
    <w:rsid w:val="00392757"/>
    <w:rsid w:val="0039277A"/>
    <w:rsid w:val="00392823"/>
    <w:rsid w:val="00392894"/>
    <w:rsid w:val="003928C6"/>
    <w:rsid w:val="00392920"/>
    <w:rsid w:val="0039299F"/>
    <w:rsid w:val="003929B8"/>
    <w:rsid w:val="003929BF"/>
    <w:rsid w:val="003929C3"/>
    <w:rsid w:val="00392A25"/>
    <w:rsid w:val="00392A69"/>
    <w:rsid w:val="00392B48"/>
    <w:rsid w:val="00392B60"/>
    <w:rsid w:val="00392B7C"/>
    <w:rsid w:val="00392BF1"/>
    <w:rsid w:val="00392C25"/>
    <w:rsid w:val="00392D23"/>
    <w:rsid w:val="00392DCD"/>
    <w:rsid w:val="00392DEE"/>
    <w:rsid w:val="00392DFC"/>
    <w:rsid w:val="00392F3E"/>
    <w:rsid w:val="00392F83"/>
    <w:rsid w:val="0039308F"/>
    <w:rsid w:val="00393148"/>
    <w:rsid w:val="00393414"/>
    <w:rsid w:val="003934AC"/>
    <w:rsid w:val="00393621"/>
    <w:rsid w:val="00393622"/>
    <w:rsid w:val="00393658"/>
    <w:rsid w:val="0039365E"/>
    <w:rsid w:val="00393678"/>
    <w:rsid w:val="003936B5"/>
    <w:rsid w:val="00393731"/>
    <w:rsid w:val="00393758"/>
    <w:rsid w:val="003937FE"/>
    <w:rsid w:val="003938C6"/>
    <w:rsid w:val="003938D2"/>
    <w:rsid w:val="003938F1"/>
    <w:rsid w:val="00393969"/>
    <w:rsid w:val="0039397F"/>
    <w:rsid w:val="00393992"/>
    <w:rsid w:val="003939CD"/>
    <w:rsid w:val="00393A25"/>
    <w:rsid w:val="00393A34"/>
    <w:rsid w:val="00393A91"/>
    <w:rsid w:val="00393BFE"/>
    <w:rsid w:val="00393D60"/>
    <w:rsid w:val="00393E41"/>
    <w:rsid w:val="00393F13"/>
    <w:rsid w:val="0039404F"/>
    <w:rsid w:val="00394098"/>
    <w:rsid w:val="003940A5"/>
    <w:rsid w:val="003940F9"/>
    <w:rsid w:val="00394128"/>
    <w:rsid w:val="00394207"/>
    <w:rsid w:val="00394215"/>
    <w:rsid w:val="0039433D"/>
    <w:rsid w:val="0039433F"/>
    <w:rsid w:val="00394349"/>
    <w:rsid w:val="0039445E"/>
    <w:rsid w:val="003944FC"/>
    <w:rsid w:val="003945D5"/>
    <w:rsid w:val="003946AD"/>
    <w:rsid w:val="003946BF"/>
    <w:rsid w:val="003947BB"/>
    <w:rsid w:val="0039484E"/>
    <w:rsid w:val="0039487D"/>
    <w:rsid w:val="003949AF"/>
    <w:rsid w:val="00394B22"/>
    <w:rsid w:val="00394C1B"/>
    <w:rsid w:val="00394C58"/>
    <w:rsid w:val="00394D14"/>
    <w:rsid w:val="00394E5E"/>
    <w:rsid w:val="00394EFA"/>
    <w:rsid w:val="00394F29"/>
    <w:rsid w:val="00394F2E"/>
    <w:rsid w:val="00394F2F"/>
    <w:rsid w:val="00394F87"/>
    <w:rsid w:val="00394F9F"/>
    <w:rsid w:val="00395049"/>
    <w:rsid w:val="003950EE"/>
    <w:rsid w:val="00395254"/>
    <w:rsid w:val="003952CC"/>
    <w:rsid w:val="00395370"/>
    <w:rsid w:val="003953AD"/>
    <w:rsid w:val="003953B4"/>
    <w:rsid w:val="003953B5"/>
    <w:rsid w:val="00395466"/>
    <w:rsid w:val="003954B2"/>
    <w:rsid w:val="00395588"/>
    <w:rsid w:val="00395614"/>
    <w:rsid w:val="00395678"/>
    <w:rsid w:val="00395726"/>
    <w:rsid w:val="003958F1"/>
    <w:rsid w:val="00395922"/>
    <w:rsid w:val="00395AC2"/>
    <w:rsid w:val="00395B16"/>
    <w:rsid w:val="00395BC3"/>
    <w:rsid w:val="00395C94"/>
    <w:rsid w:val="00395CDA"/>
    <w:rsid w:val="00395D0F"/>
    <w:rsid w:val="00395D5A"/>
    <w:rsid w:val="00395DA1"/>
    <w:rsid w:val="00395DCF"/>
    <w:rsid w:val="00395E0A"/>
    <w:rsid w:val="00395E6C"/>
    <w:rsid w:val="00395F0C"/>
    <w:rsid w:val="00396016"/>
    <w:rsid w:val="0039604C"/>
    <w:rsid w:val="0039611B"/>
    <w:rsid w:val="00396131"/>
    <w:rsid w:val="003961EA"/>
    <w:rsid w:val="003961ED"/>
    <w:rsid w:val="0039628B"/>
    <w:rsid w:val="0039634C"/>
    <w:rsid w:val="003963A8"/>
    <w:rsid w:val="003963BA"/>
    <w:rsid w:val="003963CA"/>
    <w:rsid w:val="003964F8"/>
    <w:rsid w:val="00396573"/>
    <w:rsid w:val="00396589"/>
    <w:rsid w:val="0039659B"/>
    <w:rsid w:val="003965BE"/>
    <w:rsid w:val="003965DC"/>
    <w:rsid w:val="00396644"/>
    <w:rsid w:val="0039668D"/>
    <w:rsid w:val="003967A0"/>
    <w:rsid w:val="003968E5"/>
    <w:rsid w:val="00396942"/>
    <w:rsid w:val="00396A51"/>
    <w:rsid w:val="00396A6B"/>
    <w:rsid w:val="00396BF3"/>
    <w:rsid w:val="00396CE1"/>
    <w:rsid w:val="00396CF4"/>
    <w:rsid w:val="00396D61"/>
    <w:rsid w:val="00396EC3"/>
    <w:rsid w:val="00396F3C"/>
    <w:rsid w:val="00396F69"/>
    <w:rsid w:val="00397046"/>
    <w:rsid w:val="00397057"/>
    <w:rsid w:val="003971F4"/>
    <w:rsid w:val="003971FB"/>
    <w:rsid w:val="00397236"/>
    <w:rsid w:val="0039726D"/>
    <w:rsid w:val="00397340"/>
    <w:rsid w:val="0039737B"/>
    <w:rsid w:val="003973C2"/>
    <w:rsid w:val="00397416"/>
    <w:rsid w:val="00397456"/>
    <w:rsid w:val="0039749D"/>
    <w:rsid w:val="00397598"/>
    <w:rsid w:val="003975C8"/>
    <w:rsid w:val="0039761C"/>
    <w:rsid w:val="00397639"/>
    <w:rsid w:val="0039763E"/>
    <w:rsid w:val="003976BD"/>
    <w:rsid w:val="003976F4"/>
    <w:rsid w:val="00397771"/>
    <w:rsid w:val="00397821"/>
    <w:rsid w:val="00397836"/>
    <w:rsid w:val="0039785F"/>
    <w:rsid w:val="0039786D"/>
    <w:rsid w:val="00397879"/>
    <w:rsid w:val="0039791A"/>
    <w:rsid w:val="00397929"/>
    <w:rsid w:val="00397AF4"/>
    <w:rsid w:val="00397B10"/>
    <w:rsid w:val="00397BFB"/>
    <w:rsid w:val="00397C04"/>
    <w:rsid w:val="00397C1F"/>
    <w:rsid w:val="00397C85"/>
    <w:rsid w:val="00397CA8"/>
    <w:rsid w:val="00397CAA"/>
    <w:rsid w:val="00397D42"/>
    <w:rsid w:val="00397D6C"/>
    <w:rsid w:val="00397D92"/>
    <w:rsid w:val="003A0136"/>
    <w:rsid w:val="003A015C"/>
    <w:rsid w:val="003A01D0"/>
    <w:rsid w:val="003A01D6"/>
    <w:rsid w:val="003A02EE"/>
    <w:rsid w:val="003A03A2"/>
    <w:rsid w:val="003A0447"/>
    <w:rsid w:val="003A0473"/>
    <w:rsid w:val="003A04B4"/>
    <w:rsid w:val="003A0505"/>
    <w:rsid w:val="003A0665"/>
    <w:rsid w:val="003A0710"/>
    <w:rsid w:val="003A074B"/>
    <w:rsid w:val="003A078B"/>
    <w:rsid w:val="003A07F0"/>
    <w:rsid w:val="003A0898"/>
    <w:rsid w:val="003A08AE"/>
    <w:rsid w:val="003A0925"/>
    <w:rsid w:val="003A096E"/>
    <w:rsid w:val="003A09A9"/>
    <w:rsid w:val="003A09B5"/>
    <w:rsid w:val="003A0A76"/>
    <w:rsid w:val="003A0AF1"/>
    <w:rsid w:val="003A0AFA"/>
    <w:rsid w:val="003A0B2D"/>
    <w:rsid w:val="003A0C36"/>
    <w:rsid w:val="003A0C8A"/>
    <w:rsid w:val="003A0D8E"/>
    <w:rsid w:val="003A0D92"/>
    <w:rsid w:val="003A0DB5"/>
    <w:rsid w:val="003A0E03"/>
    <w:rsid w:val="003A0EAD"/>
    <w:rsid w:val="003A0F10"/>
    <w:rsid w:val="003A0F1C"/>
    <w:rsid w:val="003A0F28"/>
    <w:rsid w:val="003A0F6D"/>
    <w:rsid w:val="003A0F85"/>
    <w:rsid w:val="003A0FAA"/>
    <w:rsid w:val="003A0FD0"/>
    <w:rsid w:val="003A0FE1"/>
    <w:rsid w:val="003A0FF7"/>
    <w:rsid w:val="003A110A"/>
    <w:rsid w:val="003A114D"/>
    <w:rsid w:val="003A115E"/>
    <w:rsid w:val="003A11D6"/>
    <w:rsid w:val="003A11EA"/>
    <w:rsid w:val="003A135F"/>
    <w:rsid w:val="003A1366"/>
    <w:rsid w:val="003A136C"/>
    <w:rsid w:val="003A1407"/>
    <w:rsid w:val="003A1408"/>
    <w:rsid w:val="003A1432"/>
    <w:rsid w:val="003A1527"/>
    <w:rsid w:val="003A152E"/>
    <w:rsid w:val="003A1533"/>
    <w:rsid w:val="003A15F1"/>
    <w:rsid w:val="003A16CA"/>
    <w:rsid w:val="003A1790"/>
    <w:rsid w:val="003A1816"/>
    <w:rsid w:val="003A18FD"/>
    <w:rsid w:val="003A1928"/>
    <w:rsid w:val="003A19C3"/>
    <w:rsid w:val="003A19F6"/>
    <w:rsid w:val="003A1A5A"/>
    <w:rsid w:val="003A1A75"/>
    <w:rsid w:val="003A1AE2"/>
    <w:rsid w:val="003A1AF4"/>
    <w:rsid w:val="003A1B29"/>
    <w:rsid w:val="003A1B9A"/>
    <w:rsid w:val="003A1BD7"/>
    <w:rsid w:val="003A1C2D"/>
    <w:rsid w:val="003A1C3C"/>
    <w:rsid w:val="003A1C96"/>
    <w:rsid w:val="003A1CDD"/>
    <w:rsid w:val="003A1D3E"/>
    <w:rsid w:val="003A1EA8"/>
    <w:rsid w:val="003A1EF4"/>
    <w:rsid w:val="003A1FE3"/>
    <w:rsid w:val="003A20A6"/>
    <w:rsid w:val="003A20D0"/>
    <w:rsid w:val="003A2160"/>
    <w:rsid w:val="003A221F"/>
    <w:rsid w:val="003A2304"/>
    <w:rsid w:val="003A2375"/>
    <w:rsid w:val="003A24A7"/>
    <w:rsid w:val="003A24FD"/>
    <w:rsid w:val="003A2637"/>
    <w:rsid w:val="003A266D"/>
    <w:rsid w:val="003A2786"/>
    <w:rsid w:val="003A279E"/>
    <w:rsid w:val="003A28DB"/>
    <w:rsid w:val="003A2935"/>
    <w:rsid w:val="003A2966"/>
    <w:rsid w:val="003A297E"/>
    <w:rsid w:val="003A299F"/>
    <w:rsid w:val="003A2B2F"/>
    <w:rsid w:val="003A2B77"/>
    <w:rsid w:val="003A2BD0"/>
    <w:rsid w:val="003A2CF2"/>
    <w:rsid w:val="003A2D78"/>
    <w:rsid w:val="003A2D79"/>
    <w:rsid w:val="003A2D95"/>
    <w:rsid w:val="003A2E1D"/>
    <w:rsid w:val="003A2E34"/>
    <w:rsid w:val="003A2E9F"/>
    <w:rsid w:val="003A2F54"/>
    <w:rsid w:val="003A2FFC"/>
    <w:rsid w:val="003A3126"/>
    <w:rsid w:val="003A318F"/>
    <w:rsid w:val="003A31B9"/>
    <w:rsid w:val="003A32EE"/>
    <w:rsid w:val="003A331C"/>
    <w:rsid w:val="003A3538"/>
    <w:rsid w:val="003A35A5"/>
    <w:rsid w:val="003A36A5"/>
    <w:rsid w:val="003A36CA"/>
    <w:rsid w:val="003A36FA"/>
    <w:rsid w:val="003A3723"/>
    <w:rsid w:val="003A3861"/>
    <w:rsid w:val="003A38D8"/>
    <w:rsid w:val="003A3918"/>
    <w:rsid w:val="003A3968"/>
    <w:rsid w:val="003A3A8A"/>
    <w:rsid w:val="003A3B4D"/>
    <w:rsid w:val="003A3B6B"/>
    <w:rsid w:val="003A3D27"/>
    <w:rsid w:val="003A3D9F"/>
    <w:rsid w:val="003A3E29"/>
    <w:rsid w:val="003A3E73"/>
    <w:rsid w:val="003A3F65"/>
    <w:rsid w:val="003A4014"/>
    <w:rsid w:val="003A4060"/>
    <w:rsid w:val="003A4062"/>
    <w:rsid w:val="003A4160"/>
    <w:rsid w:val="003A4168"/>
    <w:rsid w:val="003A41CA"/>
    <w:rsid w:val="003A41CC"/>
    <w:rsid w:val="003A4318"/>
    <w:rsid w:val="003A43EE"/>
    <w:rsid w:val="003A452F"/>
    <w:rsid w:val="003A46B7"/>
    <w:rsid w:val="003A4717"/>
    <w:rsid w:val="003A474D"/>
    <w:rsid w:val="003A4761"/>
    <w:rsid w:val="003A4790"/>
    <w:rsid w:val="003A47B2"/>
    <w:rsid w:val="003A47B5"/>
    <w:rsid w:val="003A47FF"/>
    <w:rsid w:val="003A481B"/>
    <w:rsid w:val="003A483E"/>
    <w:rsid w:val="003A485F"/>
    <w:rsid w:val="003A492E"/>
    <w:rsid w:val="003A4A23"/>
    <w:rsid w:val="003A4A91"/>
    <w:rsid w:val="003A4B0E"/>
    <w:rsid w:val="003A4B20"/>
    <w:rsid w:val="003A4B69"/>
    <w:rsid w:val="003A4C74"/>
    <w:rsid w:val="003A4E2D"/>
    <w:rsid w:val="003A4F4C"/>
    <w:rsid w:val="003A5007"/>
    <w:rsid w:val="003A5036"/>
    <w:rsid w:val="003A50CA"/>
    <w:rsid w:val="003A50D8"/>
    <w:rsid w:val="003A5127"/>
    <w:rsid w:val="003A5195"/>
    <w:rsid w:val="003A5245"/>
    <w:rsid w:val="003A5329"/>
    <w:rsid w:val="003A5399"/>
    <w:rsid w:val="003A53A1"/>
    <w:rsid w:val="003A53AD"/>
    <w:rsid w:val="003A542D"/>
    <w:rsid w:val="003A5506"/>
    <w:rsid w:val="003A5607"/>
    <w:rsid w:val="003A561A"/>
    <w:rsid w:val="003A56E8"/>
    <w:rsid w:val="003A56F1"/>
    <w:rsid w:val="003A575C"/>
    <w:rsid w:val="003A582D"/>
    <w:rsid w:val="003A586B"/>
    <w:rsid w:val="003A5893"/>
    <w:rsid w:val="003A58AE"/>
    <w:rsid w:val="003A5A1D"/>
    <w:rsid w:val="003A5A4A"/>
    <w:rsid w:val="003A5A5F"/>
    <w:rsid w:val="003A5A8E"/>
    <w:rsid w:val="003A5A91"/>
    <w:rsid w:val="003A5B37"/>
    <w:rsid w:val="003A5B5E"/>
    <w:rsid w:val="003A5B60"/>
    <w:rsid w:val="003A5C3E"/>
    <w:rsid w:val="003A5CCD"/>
    <w:rsid w:val="003A5D78"/>
    <w:rsid w:val="003A5EC4"/>
    <w:rsid w:val="003A6007"/>
    <w:rsid w:val="003A6079"/>
    <w:rsid w:val="003A60B6"/>
    <w:rsid w:val="003A60E4"/>
    <w:rsid w:val="003A6148"/>
    <w:rsid w:val="003A61D5"/>
    <w:rsid w:val="003A63B2"/>
    <w:rsid w:val="003A646F"/>
    <w:rsid w:val="003A64BE"/>
    <w:rsid w:val="003A6522"/>
    <w:rsid w:val="003A65B6"/>
    <w:rsid w:val="003A661B"/>
    <w:rsid w:val="003A66E4"/>
    <w:rsid w:val="003A67A5"/>
    <w:rsid w:val="003A67D2"/>
    <w:rsid w:val="003A6871"/>
    <w:rsid w:val="003A6966"/>
    <w:rsid w:val="003A69EB"/>
    <w:rsid w:val="003A6ABE"/>
    <w:rsid w:val="003A6B16"/>
    <w:rsid w:val="003A6C01"/>
    <w:rsid w:val="003A6C0B"/>
    <w:rsid w:val="003A6C1D"/>
    <w:rsid w:val="003A6C31"/>
    <w:rsid w:val="003A6CC2"/>
    <w:rsid w:val="003A6D0E"/>
    <w:rsid w:val="003A6D21"/>
    <w:rsid w:val="003A6D2C"/>
    <w:rsid w:val="003A6D8F"/>
    <w:rsid w:val="003A6DBA"/>
    <w:rsid w:val="003A6E0A"/>
    <w:rsid w:val="003A6E30"/>
    <w:rsid w:val="003A6E38"/>
    <w:rsid w:val="003A6F7F"/>
    <w:rsid w:val="003A7084"/>
    <w:rsid w:val="003A7096"/>
    <w:rsid w:val="003A7120"/>
    <w:rsid w:val="003A717B"/>
    <w:rsid w:val="003A71AA"/>
    <w:rsid w:val="003A71DE"/>
    <w:rsid w:val="003A72CE"/>
    <w:rsid w:val="003A7300"/>
    <w:rsid w:val="003A730A"/>
    <w:rsid w:val="003A73A5"/>
    <w:rsid w:val="003A73C0"/>
    <w:rsid w:val="003A7406"/>
    <w:rsid w:val="003A7495"/>
    <w:rsid w:val="003A7522"/>
    <w:rsid w:val="003A75E6"/>
    <w:rsid w:val="003A75FE"/>
    <w:rsid w:val="003A7608"/>
    <w:rsid w:val="003A7742"/>
    <w:rsid w:val="003A77EA"/>
    <w:rsid w:val="003A77F5"/>
    <w:rsid w:val="003A78F5"/>
    <w:rsid w:val="003A78F9"/>
    <w:rsid w:val="003A790D"/>
    <w:rsid w:val="003A7912"/>
    <w:rsid w:val="003A79B2"/>
    <w:rsid w:val="003A7A13"/>
    <w:rsid w:val="003A7B16"/>
    <w:rsid w:val="003A7B19"/>
    <w:rsid w:val="003A7B9E"/>
    <w:rsid w:val="003A7C3B"/>
    <w:rsid w:val="003A7D05"/>
    <w:rsid w:val="003A7D9A"/>
    <w:rsid w:val="003A7EB4"/>
    <w:rsid w:val="003A7F1E"/>
    <w:rsid w:val="003A7F50"/>
    <w:rsid w:val="003B000A"/>
    <w:rsid w:val="003B001D"/>
    <w:rsid w:val="003B01D5"/>
    <w:rsid w:val="003B0241"/>
    <w:rsid w:val="003B02A7"/>
    <w:rsid w:val="003B02E2"/>
    <w:rsid w:val="003B033C"/>
    <w:rsid w:val="003B03D3"/>
    <w:rsid w:val="003B042D"/>
    <w:rsid w:val="003B0447"/>
    <w:rsid w:val="003B045A"/>
    <w:rsid w:val="003B0536"/>
    <w:rsid w:val="003B056F"/>
    <w:rsid w:val="003B05DC"/>
    <w:rsid w:val="003B063A"/>
    <w:rsid w:val="003B073E"/>
    <w:rsid w:val="003B074D"/>
    <w:rsid w:val="003B0765"/>
    <w:rsid w:val="003B0898"/>
    <w:rsid w:val="003B08AF"/>
    <w:rsid w:val="003B08E8"/>
    <w:rsid w:val="003B0911"/>
    <w:rsid w:val="003B0A0A"/>
    <w:rsid w:val="003B0C8D"/>
    <w:rsid w:val="003B0CD2"/>
    <w:rsid w:val="003B0D1A"/>
    <w:rsid w:val="003B0E0E"/>
    <w:rsid w:val="003B0E21"/>
    <w:rsid w:val="003B0EF8"/>
    <w:rsid w:val="003B0F3B"/>
    <w:rsid w:val="003B0F8A"/>
    <w:rsid w:val="003B0FB9"/>
    <w:rsid w:val="003B0FCC"/>
    <w:rsid w:val="003B101D"/>
    <w:rsid w:val="003B1102"/>
    <w:rsid w:val="003B1130"/>
    <w:rsid w:val="003B11D5"/>
    <w:rsid w:val="003B12F3"/>
    <w:rsid w:val="003B1330"/>
    <w:rsid w:val="003B13DC"/>
    <w:rsid w:val="003B14A9"/>
    <w:rsid w:val="003B1571"/>
    <w:rsid w:val="003B1612"/>
    <w:rsid w:val="003B1648"/>
    <w:rsid w:val="003B1665"/>
    <w:rsid w:val="003B16AC"/>
    <w:rsid w:val="003B16CE"/>
    <w:rsid w:val="003B1715"/>
    <w:rsid w:val="003B175E"/>
    <w:rsid w:val="003B178A"/>
    <w:rsid w:val="003B18D9"/>
    <w:rsid w:val="003B1911"/>
    <w:rsid w:val="003B1924"/>
    <w:rsid w:val="003B195C"/>
    <w:rsid w:val="003B1966"/>
    <w:rsid w:val="003B19A6"/>
    <w:rsid w:val="003B1A01"/>
    <w:rsid w:val="003B1A73"/>
    <w:rsid w:val="003B1A74"/>
    <w:rsid w:val="003B1C11"/>
    <w:rsid w:val="003B1C3A"/>
    <w:rsid w:val="003B1C41"/>
    <w:rsid w:val="003B1D4E"/>
    <w:rsid w:val="003B1DDB"/>
    <w:rsid w:val="003B2189"/>
    <w:rsid w:val="003B21CF"/>
    <w:rsid w:val="003B21DA"/>
    <w:rsid w:val="003B2204"/>
    <w:rsid w:val="003B221E"/>
    <w:rsid w:val="003B223D"/>
    <w:rsid w:val="003B245C"/>
    <w:rsid w:val="003B24D5"/>
    <w:rsid w:val="003B2552"/>
    <w:rsid w:val="003B2577"/>
    <w:rsid w:val="003B2582"/>
    <w:rsid w:val="003B2656"/>
    <w:rsid w:val="003B2683"/>
    <w:rsid w:val="003B2792"/>
    <w:rsid w:val="003B293A"/>
    <w:rsid w:val="003B2958"/>
    <w:rsid w:val="003B2AC5"/>
    <w:rsid w:val="003B2AFA"/>
    <w:rsid w:val="003B2B2D"/>
    <w:rsid w:val="003B2BA3"/>
    <w:rsid w:val="003B2C74"/>
    <w:rsid w:val="003B2C97"/>
    <w:rsid w:val="003B2F43"/>
    <w:rsid w:val="003B2FE8"/>
    <w:rsid w:val="003B303A"/>
    <w:rsid w:val="003B30BB"/>
    <w:rsid w:val="003B30D5"/>
    <w:rsid w:val="003B31AC"/>
    <w:rsid w:val="003B31C0"/>
    <w:rsid w:val="003B3203"/>
    <w:rsid w:val="003B321F"/>
    <w:rsid w:val="003B3250"/>
    <w:rsid w:val="003B3275"/>
    <w:rsid w:val="003B3316"/>
    <w:rsid w:val="003B3333"/>
    <w:rsid w:val="003B3343"/>
    <w:rsid w:val="003B3459"/>
    <w:rsid w:val="003B358E"/>
    <w:rsid w:val="003B35D3"/>
    <w:rsid w:val="003B371C"/>
    <w:rsid w:val="003B3723"/>
    <w:rsid w:val="003B3749"/>
    <w:rsid w:val="003B38BF"/>
    <w:rsid w:val="003B396C"/>
    <w:rsid w:val="003B39DD"/>
    <w:rsid w:val="003B39EF"/>
    <w:rsid w:val="003B3A19"/>
    <w:rsid w:val="003B3ADB"/>
    <w:rsid w:val="003B3C43"/>
    <w:rsid w:val="003B3CE4"/>
    <w:rsid w:val="003B3D65"/>
    <w:rsid w:val="003B3DD0"/>
    <w:rsid w:val="003B3DF2"/>
    <w:rsid w:val="003B3EBF"/>
    <w:rsid w:val="003B3EEC"/>
    <w:rsid w:val="003B3EEF"/>
    <w:rsid w:val="003B3F32"/>
    <w:rsid w:val="003B4055"/>
    <w:rsid w:val="003B40C3"/>
    <w:rsid w:val="003B413B"/>
    <w:rsid w:val="003B4204"/>
    <w:rsid w:val="003B4274"/>
    <w:rsid w:val="003B428C"/>
    <w:rsid w:val="003B42F8"/>
    <w:rsid w:val="003B4344"/>
    <w:rsid w:val="003B4359"/>
    <w:rsid w:val="003B43FB"/>
    <w:rsid w:val="003B44E5"/>
    <w:rsid w:val="003B453C"/>
    <w:rsid w:val="003B455E"/>
    <w:rsid w:val="003B457E"/>
    <w:rsid w:val="003B467A"/>
    <w:rsid w:val="003B469E"/>
    <w:rsid w:val="003B46DD"/>
    <w:rsid w:val="003B4748"/>
    <w:rsid w:val="003B47C0"/>
    <w:rsid w:val="003B484A"/>
    <w:rsid w:val="003B488C"/>
    <w:rsid w:val="003B4899"/>
    <w:rsid w:val="003B494F"/>
    <w:rsid w:val="003B4C1F"/>
    <w:rsid w:val="003B4CB5"/>
    <w:rsid w:val="003B4DE0"/>
    <w:rsid w:val="003B4E4B"/>
    <w:rsid w:val="003B4E84"/>
    <w:rsid w:val="003B4EA9"/>
    <w:rsid w:val="003B4F28"/>
    <w:rsid w:val="003B4FAC"/>
    <w:rsid w:val="003B509D"/>
    <w:rsid w:val="003B50A3"/>
    <w:rsid w:val="003B50BD"/>
    <w:rsid w:val="003B50CF"/>
    <w:rsid w:val="003B50FF"/>
    <w:rsid w:val="003B5116"/>
    <w:rsid w:val="003B5119"/>
    <w:rsid w:val="003B5197"/>
    <w:rsid w:val="003B51B3"/>
    <w:rsid w:val="003B51CF"/>
    <w:rsid w:val="003B538A"/>
    <w:rsid w:val="003B5393"/>
    <w:rsid w:val="003B53A8"/>
    <w:rsid w:val="003B5439"/>
    <w:rsid w:val="003B543E"/>
    <w:rsid w:val="003B54BF"/>
    <w:rsid w:val="003B55C9"/>
    <w:rsid w:val="003B5605"/>
    <w:rsid w:val="003B563B"/>
    <w:rsid w:val="003B56D7"/>
    <w:rsid w:val="003B57FD"/>
    <w:rsid w:val="003B58FC"/>
    <w:rsid w:val="003B5982"/>
    <w:rsid w:val="003B599D"/>
    <w:rsid w:val="003B5A0A"/>
    <w:rsid w:val="003B5A1C"/>
    <w:rsid w:val="003B5A9A"/>
    <w:rsid w:val="003B5A9F"/>
    <w:rsid w:val="003B5AB1"/>
    <w:rsid w:val="003B5AF1"/>
    <w:rsid w:val="003B5B21"/>
    <w:rsid w:val="003B5BE6"/>
    <w:rsid w:val="003B5C4D"/>
    <w:rsid w:val="003B5D8C"/>
    <w:rsid w:val="003B5DC0"/>
    <w:rsid w:val="003B5E33"/>
    <w:rsid w:val="003B5E5A"/>
    <w:rsid w:val="003B5ED9"/>
    <w:rsid w:val="003B5FB3"/>
    <w:rsid w:val="003B5FEB"/>
    <w:rsid w:val="003B6048"/>
    <w:rsid w:val="003B609B"/>
    <w:rsid w:val="003B60FD"/>
    <w:rsid w:val="003B6114"/>
    <w:rsid w:val="003B61A5"/>
    <w:rsid w:val="003B61B7"/>
    <w:rsid w:val="003B6209"/>
    <w:rsid w:val="003B623A"/>
    <w:rsid w:val="003B62AF"/>
    <w:rsid w:val="003B6457"/>
    <w:rsid w:val="003B64F5"/>
    <w:rsid w:val="003B6500"/>
    <w:rsid w:val="003B652C"/>
    <w:rsid w:val="003B653B"/>
    <w:rsid w:val="003B65ED"/>
    <w:rsid w:val="003B6663"/>
    <w:rsid w:val="003B66B3"/>
    <w:rsid w:val="003B67E4"/>
    <w:rsid w:val="003B68C2"/>
    <w:rsid w:val="003B68E3"/>
    <w:rsid w:val="003B69B8"/>
    <w:rsid w:val="003B69FA"/>
    <w:rsid w:val="003B6A3C"/>
    <w:rsid w:val="003B6A44"/>
    <w:rsid w:val="003B6AFB"/>
    <w:rsid w:val="003B6B46"/>
    <w:rsid w:val="003B6BCE"/>
    <w:rsid w:val="003B6C71"/>
    <w:rsid w:val="003B6CA9"/>
    <w:rsid w:val="003B6D49"/>
    <w:rsid w:val="003B6E06"/>
    <w:rsid w:val="003B6EC5"/>
    <w:rsid w:val="003B6EDE"/>
    <w:rsid w:val="003B6F50"/>
    <w:rsid w:val="003B6F5D"/>
    <w:rsid w:val="003B6FF3"/>
    <w:rsid w:val="003B704A"/>
    <w:rsid w:val="003B709E"/>
    <w:rsid w:val="003B70BA"/>
    <w:rsid w:val="003B7172"/>
    <w:rsid w:val="003B7193"/>
    <w:rsid w:val="003B7208"/>
    <w:rsid w:val="003B7274"/>
    <w:rsid w:val="003B72BD"/>
    <w:rsid w:val="003B72D4"/>
    <w:rsid w:val="003B7303"/>
    <w:rsid w:val="003B7346"/>
    <w:rsid w:val="003B73BF"/>
    <w:rsid w:val="003B7402"/>
    <w:rsid w:val="003B74DF"/>
    <w:rsid w:val="003B7757"/>
    <w:rsid w:val="003B78B4"/>
    <w:rsid w:val="003B7A1F"/>
    <w:rsid w:val="003B7A22"/>
    <w:rsid w:val="003B7BA3"/>
    <w:rsid w:val="003B7C00"/>
    <w:rsid w:val="003B7C2D"/>
    <w:rsid w:val="003B7C33"/>
    <w:rsid w:val="003B7D4D"/>
    <w:rsid w:val="003B7E03"/>
    <w:rsid w:val="003B7E1A"/>
    <w:rsid w:val="003B7EDC"/>
    <w:rsid w:val="003B7FC9"/>
    <w:rsid w:val="003C0076"/>
    <w:rsid w:val="003C015E"/>
    <w:rsid w:val="003C02F6"/>
    <w:rsid w:val="003C032E"/>
    <w:rsid w:val="003C03A4"/>
    <w:rsid w:val="003C03C9"/>
    <w:rsid w:val="003C03CF"/>
    <w:rsid w:val="003C0520"/>
    <w:rsid w:val="003C0530"/>
    <w:rsid w:val="003C053E"/>
    <w:rsid w:val="003C0551"/>
    <w:rsid w:val="003C05D2"/>
    <w:rsid w:val="003C06DE"/>
    <w:rsid w:val="003C070F"/>
    <w:rsid w:val="003C0780"/>
    <w:rsid w:val="003C0800"/>
    <w:rsid w:val="003C089D"/>
    <w:rsid w:val="003C0936"/>
    <w:rsid w:val="003C0965"/>
    <w:rsid w:val="003C09D6"/>
    <w:rsid w:val="003C0A01"/>
    <w:rsid w:val="003C0A54"/>
    <w:rsid w:val="003C0A68"/>
    <w:rsid w:val="003C0A8A"/>
    <w:rsid w:val="003C0B5D"/>
    <w:rsid w:val="003C0B7D"/>
    <w:rsid w:val="003C0B7E"/>
    <w:rsid w:val="003C0BF6"/>
    <w:rsid w:val="003C0C8C"/>
    <w:rsid w:val="003C0E2E"/>
    <w:rsid w:val="003C0EDE"/>
    <w:rsid w:val="003C0F51"/>
    <w:rsid w:val="003C0FA4"/>
    <w:rsid w:val="003C0FE7"/>
    <w:rsid w:val="003C1032"/>
    <w:rsid w:val="003C10B6"/>
    <w:rsid w:val="003C11CD"/>
    <w:rsid w:val="003C121C"/>
    <w:rsid w:val="003C126C"/>
    <w:rsid w:val="003C13C2"/>
    <w:rsid w:val="003C14F3"/>
    <w:rsid w:val="003C1508"/>
    <w:rsid w:val="003C157C"/>
    <w:rsid w:val="003C157D"/>
    <w:rsid w:val="003C1589"/>
    <w:rsid w:val="003C1646"/>
    <w:rsid w:val="003C16AD"/>
    <w:rsid w:val="003C1717"/>
    <w:rsid w:val="003C177A"/>
    <w:rsid w:val="003C17C2"/>
    <w:rsid w:val="003C186D"/>
    <w:rsid w:val="003C19F9"/>
    <w:rsid w:val="003C1AC9"/>
    <w:rsid w:val="003C1B2E"/>
    <w:rsid w:val="003C1BDF"/>
    <w:rsid w:val="003C1EB1"/>
    <w:rsid w:val="003C1ED4"/>
    <w:rsid w:val="003C1EDA"/>
    <w:rsid w:val="003C1FEE"/>
    <w:rsid w:val="003C2007"/>
    <w:rsid w:val="003C200E"/>
    <w:rsid w:val="003C219A"/>
    <w:rsid w:val="003C21BD"/>
    <w:rsid w:val="003C22A6"/>
    <w:rsid w:val="003C23C1"/>
    <w:rsid w:val="003C2470"/>
    <w:rsid w:val="003C2487"/>
    <w:rsid w:val="003C24C7"/>
    <w:rsid w:val="003C25B8"/>
    <w:rsid w:val="003C26E9"/>
    <w:rsid w:val="003C272F"/>
    <w:rsid w:val="003C286F"/>
    <w:rsid w:val="003C28BE"/>
    <w:rsid w:val="003C2924"/>
    <w:rsid w:val="003C2983"/>
    <w:rsid w:val="003C2A4B"/>
    <w:rsid w:val="003C2A65"/>
    <w:rsid w:val="003C2B18"/>
    <w:rsid w:val="003C2B90"/>
    <w:rsid w:val="003C2BF9"/>
    <w:rsid w:val="003C2E28"/>
    <w:rsid w:val="003C2F3E"/>
    <w:rsid w:val="003C2FCD"/>
    <w:rsid w:val="003C2FE5"/>
    <w:rsid w:val="003C3087"/>
    <w:rsid w:val="003C30A6"/>
    <w:rsid w:val="003C30CE"/>
    <w:rsid w:val="003C3119"/>
    <w:rsid w:val="003C31DC"/>
    <w:rsid w:val="003C336C"/>
    <w:rsid w:val="003C33BB"/>
    <w:rsid w:val="003C341B"/>
    <w:rsid w:val="003C349A"/>
    <w:rsid w:val="003C34C6"/>
    <w:rsid w:val="003C3512"/>
    <w:rsid w:val="003C3583"/>
    <w:rsid w:val="003C35C6"/>
    <w:rsid w:val="003C3609"/>
    <w:rsid w:val="003C3827"/>
    <w:rsid w:val="003C38A3"/>
    <w:rsid w:val="003C394B"/>
    <w:rsid w:val="003C39FC"/>
    <w:rsid w:val="003C3A6F"/>
    <w:rsid w:val="003C3A77"/>
    <w:rsid w:val="003C3A84"/>
    <w:rsid w:val="003C3A90"/>
    <w:rsid w:val="003C3B41"/>
    <w:rsid w:val="003C3B9B"/>
    <w:rsid w:val="003C3BAE"/>
    <w:rsid w:val="003C3BD7"/>
    <w:rsid w:val="003C3CC5"/>
    <w:rsid w:val="003C3D12"/>
    <w:rsid w:val="003C3D40"/>
    <w:rsid w:val="003C3E24"/>
    <w:rsid w:val="003C3EF3"/>
    <w:rsid w:val="003C3F59"/>
    <w:rsid w:val="003C3F6F"/>
    <w:rsid w:val="003C3FF4"/>
    <w:rsid w:val="003C4043"/>
    <w:rsid w:val="003C4056"/>
    <w:rsid w:val="003C4071"/>
    <w:rsid w:val="003C40BA"/>
    <w:rsid w:val="003C40E1"/>
    <w:rsid w:val="003C4165"/>
    <w:rsid w:val="003C4175"/>
    <w:rsid w:val="003C4355"/>
    <w:rsid w:val="003C4441"/>
    <w:rsid w:val="003C44AC"/>
    <w:rsid w:val="003C44B7"/>
    <w:rsid w:val="003C45B4"/>
    <w:rsid w:val="003C45E8"/>
    <w:rsid w:val="003C467C"/>
    <w:rsid w:val="003C4716"/>
    <w:rsid w:val="003C48AB"/>
    <w:rsid w:val="003C4938"/>
    <w:rsid w:val="003C4981"/>
    <w:rsid w:val="003C49CB"/>
    <w:rsid w:val="003C4A7E"/>
    <w:rsid w:val="003C4A84"/>
    <w:rsid w:val="003C4AE7"/>
    <w:rsid w:val="003C4AF6"/>
    <w:rsid w:val="003C4B38"/>
    <w:rsid w:val="003C4BE1"/>
    <w:rsid w:val="003C4BFD"/>
    <w:rsid w:val="003C4C48"/>
    <w:rsid w:val="003C4CA5"/>
    <w:rsid w:val="003C4E4B"/>
    <w:rsid w:val="003C4E55"/>
    <w:rsid w:val="003C4E57"/>
    <w:rsid w:val="003C4E9D"/>
    <w:rsid w:val="003C4F1A"/>
    <w:rsid w:val="003C4FCA"/>
    <w:rsid w:val="003C507D"/>
    <w:rsid w:val="003C5205"/>
    <w:rsid w:val="003C522C"/>
    <w:rsid w:val="003C527C"/>
    <w:rsid w:val="003C529C"/>
    <w:rsid w:val="003C534D"/>
    <w:rsid w:val="003C53BD"/>
    <w:rsid w:val="003C54D8"/>
    <w:rsid w:val="003C5682"/>
    <w:rsid w:val="003C56C2"/>
    <w:rsid w:val="003C56EC"/>
    <w:rsid w:val="003C5740"/>
    <w:rsid w:val="003C584E"/>
    <w:rsid w:val="003C5885"/>
    <w:rsid w:val="003C58C0"/>
    <w:rsid w:val="003C596C"/>
    <w:rsid w:val="003C5A13"/>
    <w:rsid w:val="003C5A5D"/>
    <w:rsid w:val="003C5BF1"/>
    <w:rsid w:val="003C5C35"/>
    <w:rsid w:val="003C5F2E"/>
    <w:rsid w:val="003C5F4A"/>
    <w:rsid w:val="003C5FCC"/>
    <w:rsid w:val="003C5FEB"/>
    <w:rsid w:val="003C6020"/>
    <w:rsid w:val="003C6060"/>
    <w:rsid w:val="003C6078"/>
    <w:rsid w:val="003C60D8"/>
    <w:rsid w:val="003C6210"/>
    <w:rsid w:val="003C6241"/>
    <w:rsid w:val="003C62AD"/>
    <w:rsid w:val="003C62B7"/>
    <w:rsid w:val="003C631A"/>
    <w:rsid w:val="003C6358"/>
    <w:rsid w:val="003C63C5"/>
    <w:rsid w:val="003C6402"/>
    <w:rsid w:val="003C6437"/>
    <w:rsid w:val="003C643C"/>
    <w:rsid w:val="003C643D"/>
    <w:rsid w:val="003C64E8"/>
    <w:rsid w:val="003C64F8"/>
    <w:rsid w:val="003C65BD"/>
    <w:rsid w:val="003C6664"/>
    <w:rsid w:val="003C677E"/>
    <w:rsid w:val="003C686A"/>
    <w:rsid w:val="003C6880"/>
    <w:rsid w:val="003C68E7"/>
    <w:rsid w:val="003C6973"/>
    <w:rsid w:val="003C69BF"/>
    <w:rsid w:val="003C6B24"/>
    <w:rsid w:val="003C6B87"/>
    <w:rsid w:val="003C6BC0"/>
    <w:rsid w:val="003C6BC9"/>
    <w:rsid w:val="003C6C56"/>
    <w:rsid w:val="003C6C7D"/>
    <w:rsid w:val="003C6CF9"/>
    <w:rsid w:val="003C6D0A"/>
    <w:rsid w:val="003C6D3F"/>
    <w:rsid w:val="003C6DA8"/>
    <w:rsid w:val="003C6DE5"/>
    <w:rsid w:val="003C6E0D"/>
    <w:rsid w:val="003C6E82"/>
    <w:rsid w:val="003C6EBD"/>
    <w:rsid w:val="003C6F44"/>
    <w:rsid w:val="003C6F4F"/>
    <w:rsid w:val="003C7035"/>
    <w:rsid w:val="003C7038"/>
    <w:rsid w:val="003C70AD"/>
    <w:rsid w:val="003C711F"/>
    <w:rsid w:val="003C714D"/>
    <w:rsid w:val="003C7186"/>
    <w:rsid w:val="003C71B4"/>
    <w:rsid w:val="003C71E5"/>
    <w:rsid w:val="003C724C"/>
    <w:rsid w:val="003C728E"/>
    <w:rsid w:val="003C72DA"/>
    <w:rsid w:val="003C72EE"/>
    <w:rsid w:val="003C737E"/>
    <w:rsid w:val="003C73B5"/>
    <w:rsid w:val="003C7403"/>
    <w:rsid w:val="003C742C"/>
    <w:rsid w:val="003C74FC"/>
    <w:rsid w:val="003C7531"/>
    <w:rsid w:val="003C76F2"/>
    <w:rsid w:val="003C772D"/>
    <w:rsid w:val="003C78FC"/>
    <w:rsid w:val="003C7909"/>
    <w:rsid w:val="003C7A74"/>
    <w:rsid w:val="003C7A79"/>
    <w:rsid w:val="003C7B46"/>
    <w:rsid w:val="003C7C06"/>
    <w:rsid w:val="003C7C64"/>
    <w:rsid w:val="003C7D50"/>
    <w:rsid w:val="003C7D66"/>
    <w:rsid w:val="003C7DCA"/>
    <w:rsid w:val="003C7E95"/>
    <w:rsid w:val="003C7EC3"/>
    <w:rsid w:val="003C7F37"/>
    <w:rsid w:val="003C7FA7"/>
    <w:rsid w:val="003C7FD7"/>
    <w:rsid w:val="003D0035"/>
    <w:rsid w:val="003D0049"/>
    <w:rsid w:val="003D009A"/>
    <w:rsid w:val="003D00A5"/>
    <w:rsid w:val="003D00C3"/>
    <w:rsid w:val="003D00D7"/>
    <w:rsid w:val="003D00DB"/>
    <w:rsid w:val="003D022E"/>
    <w:rsid w:val="003D0241"/>
    <w:rsid w:val="003D0271"/>
    <w:rsid w:val="003D02A2"/>
    <w:rsid w:val="003D02C3"/>
    <w:rsid w:val="003D0315"/>
    <w:rsid w:val="003D057F"/>
    <w:rsid w:val="003D05A9"/>
    <w:rsid w:val="003D0664"/>
    <w:rsid w:val="003D0688"/>
    <w:rsid w:val="003D06B8"/>
    <w:rsid w:val="003D0746"/>
    <w:rsid w:val="003D0775"/>
    <w:rsid w:val="003D0783"/>
    <w:rsid w:val="003D0845"/>
    <w:rsid w:val="003D084A"/>
    <w:rsid w:val="003D08A5"/>
    <w:rsid w:val="003D08E7"/>
    <w:rsid w:val="003D0919"/>
    <w:rsid w:val="003D0932"/>
    <w:rsid w:val="003D0A34"/>
    <w:rsid w:val="003D0B43"/>
    <w:rsid w:val="003D0B87"/>
    <w:rsid w:val="003D0BBC"/>
    <w:rsid w:val="003D0C23"/>
    <w:rsid w:val="003D0D06"/>
    <w:rsid w:val="003D0D31"/>
    <w:rsid w:val="003D0DCB"/>
    <w:rsid w:val="003D0E52"/>
    <w:rsid w:val="003D0ECC"/>
    <w:rsid w:val="003D1069"/>
    <w:rsid w:val="003D1104"/>
    <w:rsid w:val="003D1189"/>
    <w:rsid w:val="003D11C9"/>
    <w:rsid w:val="003D125C"/>
    <w:rsid w:val="003D12B5"/>
    <w:rsid w:val="003D1345"/>
    <w:rsid w:val="003D1380"/>
    <w:rsid w:val="003D1443"/>
    <w:rsid w:val="003D150F"/>
    <w:rsid w:val="003D1663"/>
    <w:rsid w:val="003D1748"/>
    <w:rsid w:val="003D180B"/>
    <w:rsid w:val="003D1817"/>
    <w:rsid w:val="003D1897"/>
    <w:rsid w:val="003D1918"/>
    <w:rsid w:val="003D1919"/>
    <w:rsid w:val="003D1977"/>
    <w:rsid w:val="003D1A62"/>
    <w:rsid w:val="003D1B1A"/>
    <w:rsid w:val="003D1B9E"/>
    <w:rsid w:val="003D1BB2"/>
    <w:rsid w:val="003D1CC1"/>
    <w:rsid w:val="003D1D4D"/>
    <w:rsid w:val="003D1E2A"/>
    <w:rsid w:val="003D1EAF"/>
    <w:rsid w:val="003D1EB6"/>
    <w:rsid w:val="003D20CB"/>
    <w:rsid w:val="003D2109"/>
    <w:rsid w:val="003D2188"/>
    <w:rsid w:val="003D22C7"/>
    <w:rsid w:val="003D2305"/>
    <w:rsid w:val="003D2386"/>
    <w:rsid w:val="003D2393"/>
    <w:rsid w:val="003D2500"/>
    <w:rsid w:val="003D2587"/>
    <w:rsid w:val="003D25A0"/>
    <w:rsid w:val="003D25BD"/>
    <w:rsid w:val="003D2644"/>
    <w:rsid w:val="003D2874"/>
    <w:rsid w:val="003D28A0"/>
    <w:rsid w:val="003D2903"/>
    <w:rsid w:val="003D2909"/>
    <w:rsid w:val="003D2962"/>
    <w:rsid w:val="003D2A58"/>
    <w:rsid w:val="003D2AED"/>
    <w:rsid w:val="003D2B02"/>
    <w:rsid w:val="003D2B45"/>
    <w:rsid w:val="003D2B6E"/>
    <w:rsid w:val="003D2B92"/>
    <w:rsid w:val="003D2B96"/>
    <w:rsid w:val="003D2BC0"/>
    <w:rsid w:val="003D2E09"/>
    <w:rsid w:val="003D2EFF"/>
    <w:rsid w:val="003D2F94"/>
    <w:rsid w:val="003D2F97"/>
    <w:rsid w:val="003D306E"/>
    <w:rsid w:val="003D3076"/>
    <w:rsid w:val="003D30B6"/>
    <w:rsid w:val="003D3103"/>
    <w:rsid w:val="003D3162"/>
    <w:rsid w:val="003D326B"/>
    <w:rsid w:val="003D3288"/>
    <w:rsid w:val="003D32ED"/>
    <w:rsid w:val="003D33BD"/>
    <w:rsid w:val="003D342E"/>
    <w:rsid w:val="003D3472"/>
    <w:rsid w:val="003D34A2"/>
    <w:rsid w:val="003D353B"/>
    <w:rsid w:val="003D3734"/>
    <w:rsid w:val="003D3873"/>
    <w:rsid w:val="003D3877"/>
    <w:rsid w:val="003D3892"/>
    <w:rsid w:val="003D38D8"/>
    <w:rsid w:val="003D3908"/>
    <w:rsid w:val="003D3A53"/>
    <w:rsid w:val="003D3BA7"/>
    <w:rsid w:val="003D3C66"/>
    <w:rsid w:val="003D3DB0"/>
    <w:rsid w:val="003D3DB7"/>
    <w:rsid w:val="003D3E71"/>
    <w:rsid w:val="003D3EC5"/>
    <w:rsid w:val="003D3FFB"/>
    <w:rsid w:val="003D40A1"/>
    <w:rsid w:val="003D40C1"/>
    <w:rsid w:val="003D4381"/>
    <w:rsid w:val="003D43F6"/>
    <w:rsid w:val="003D4449"/>
    <w:rsid w:val="003D4484"/>
    <w:rsid w:val="003D46FB"/>
    <w:rsid w:val="003D4782"/>
    <w:rsid w:val="003D47C5"/>
    <w:rsid w:val="003D483C"/>
    <w:rsid w:val="003D4848"/>
    <w:rsid w:val="003D4892"/>
    <w:rsid w:val="003D48BA"/>
    <w:rsid w:val="003D48BE"/>
    <w:rsid w:val="003D4950"/>
    <w:rsid w:val="003D4AD5"/>
    <w:rsid w:val="003D4B36"/>
    <w:rsid w:val="003D4B8B"/>
    <w:rsid w:val="003D4BB9"/>
    <w:rsid w:val="003D4C6E"/>
    <w:rsid w:val="003D4CC4"/>
    <w:rsid w:val="003D4D06"/>
    <w:rsid w:val="003D4D4E"/>
    <w:rsid w:val="003D4DEC"/>
    <w:rsid w:val="003D4DFF"/>
    <w:rsid w:val="003D4F12"/>
    <w:rsid w:val="003D4F19"/>
    <w:rsid w:val="003D4F43"/>
    <w:rsid w:val="003D4F9F"/>
    <w:rsid w:val="003D4FD8"/>
    <w:rsid w:val="003D5016"/>
    <w:rsid w:val="003D50B8"/>
    <w:rsid w:val="003D511C"/>
    <w:rsid w:val="003D5124"/>
    <w:rsid w:val="003D512E"/>
    <w:rsid w:val="003D5270"/>
    <w:rsid w:val="003D52C6"/>
    <w:rsid w:val="003D5335"/>
    <w:rsid w:val="003D538D"/>
    <w:rsid w:val="003D5415"/>
    <w:rsid w:val="003D5422"/>
    <w:rsid w:val="003D5440"/>
    <w:rsid w:val="003D54D4"/>
    <w:rsid w:val="003D54FC"/>
    <w:rsid w:val="003D5535"/>
    <w:rsid w:val="003D5545"/>
    <w:rsid w:val="003D5554"/>
    <w:rsid w:val="003D55A7"/>
    <w:rsid w:val="003D55F9"/>
    <w:rsid w:val="003D5607"/>
    <w:rsid w:val="003D563F"/>
    <w:rsid w:val="003D5697"/>
    <w:rsid w:val="003D56F4"/>
    <w:rsid w:val="003D5779"/>
    <w:rsid w:val="003D5858"/>
    <w:rsid w:val="003D5A39"/>
    <w:rsid w:val="003D5AEE"/>
    <w:rsid w:val="003D5B04"/>
    <w:rsid w:val="003D5B4F"/>
    <w:rsid w:val="003D5B9A"/>
    <w:rsid w:val="003D5BB2"/>
    <w:rsid w:val="003D5BE3"/>
    <w:rsid w:val="003D5CC4"/>
    <w:rsid w:val="003D5CC8"/>
    <w:rsid w:val="003D5D61"/>
    <w:rsid w:val="003D5D74"/>
    <w:rsid w:val="003D5D94"/>
    <w:rsid w:val="003D5DDA"/>
    <w:rsid w:val="003D5E86"/>
    <w:rsid w:val="003D5F85"/>
    <w:rsid w:val="003D6037"/>
    <w:rsid w:val="003D613E"/>
    <w:rsid w:val="003D6236"/>
    <w:rsid w:val="003D632C"/>
    <w:rsid w:val="003D6336"/>
    <w:rsid w:val="003D6360"/>
    <w:rsid w:val="003D6376"/>
    <w:rsid w:val="003D64B3"/>
    <w:rsid w:val="003D64D3"/>
    <w:rsid w:val="003D64E1"/>
    <w:rsid w:val="003D6555"/>
    <w:rsid w:val="003D657A"/>
    <w:rsid w:val="003D65E2"/>
    <w:rsid w:val="003D6645"/>
    <w:rsid w:val="003D6756"/>
    <w:rsid w:val="003D6843"/>
    <w:rsid w:val="003D68DD"/>
    <w:rsid w:val="003D69B2"/>
    <w:rsid w:val="003D6BA8"/>
    <w:rsid w:val="003D6BAF"/>
    <w:rsid w:val="003D6BDB"/>
    <w:rsid w:val="003D6CD3"/>
    <w:rsid w:val="003D6D44"/>
    <w:rsid w:val="003D6D70"/>
    <w:rsid w:val="003D6DC1"/>
    <w:rsid w:val="003D6E31"/>
    <w:rsid w:val="003D6E95"/>
    <w:rsid w:val="003D6F2D"/>
    <w:rsid w:val="003D6F94"/>
    <w:rsid w:val="003D7023"/>
    <w:rsid w:val="003D7025"/>
    <w:rsid w:val="003D70B2"/>
    <w:rsid w:val="003D70EB"/>
    <w:rsid w:val="003D70F6"/>
    <w:rsid w:val="003D716C"/>
    <w:rsid w:val="003D71D1"/>
    <w:rsid w:val="003D725D"/>
    <w:rsid w:val="003D7302"/>
    <w:rsid w:val="003D73F1"/>
    <w:rsid w:val="003D7460"/>
    <w:rsid w:val="003D7512"/>
    <w:rsid w:val="003D7535"/>
    <w:rsid w:val="003D7539"/>
    <w:rsid w:val="003D7635"/>
    <w:rsid w:val="003D767C"/>
    <w:rsid w:val="003D76E2"/>
    <w:rsid w:val="003D7835"/>
    <w:rsid w:val="003D784D"/>
    <w:rsid w:val="003D789B"/>
    <w:rsid w:val="003D78B1"/>
    <w:rsid w:val="003D798A"/>
    <w:rsid w:val="003D7A09"/>
    <w:rsid w:val="003D7A16"/>
    <w:rsid w:val="003D7A38"/>
    <w:rsid w:val="003D7A7F"/>
    <w:rsid w:val="003D7BE1"/>
    <w:rsid w:val="003D7C5C"/>
    <w:rsid w:val="003D7CE3"/>
    <w:rsid w:val="003D7DC8"/>
    <w:rsid w:val="003D7E3D"/>
    <w:rsid w:val="003D7E80"/>
    <w:rsid w:val="003E0036"/>
    <w:rsid w:val="003E005F"/>
    <w:rsid w:val="003E0361"/>
    <w:rsid w:val="003E0484"/>
    <w:rsid w:val="003E05A6"/>
    <w:rsid w:val="003E05CE"/>
    <w:rsid w:val="003E062A"/>
    <w:rsid w:val="003E06CC"/>
    <w:rsid w:val="003E0761"/>
    <w:rsid w:val="003E076D"/>
    <w:rsid w:val="003E07AA"/>
    <w:rsid w:val="003E0827"/>
    <w:rsid w:val="003E082A"/>
    <w:rsid w:val="003E0852"/>
    <w:rsid w:val="003E08C5"/>
    <w:rsid w:val="003E09BF"/>
    <w:rsid w:val="003E09D3"/>
    <w:rsid w:val="003E09DF"/>
    <w:rsid w:val="003E09FE"/>
    <w:rsid w:val="003E0A51"/>
    <w:rsid w:val="003E0A5F"/>
    <w:rsid w:val="003E0B02"/>
    <w:rsid w:val="003E0B62"/>
    <w:rsid w:val="003E0C01"/>
    <w:rsid w:val="003E0EEC"/>
    <w:rsid w:val="003E10C9"/>
    <w:rsid w:val="003E10DA"/>
    <w:rsid w:val="003E11BB"/>
    <w:rsid w:val="003E11F2"/>
    <w:rsid w:val="003E1200"/>
    <w:rsid w:val="003E1396"/>
    <w:rsid w:val="003E139D"/>
    <w:rsid w:val="003E13EB"/>
    <w:rsid w:val="003E1409"/>
    <w:rsid w:val="003E1425"/>
    <w:rsid w:val="003E14CA"/>
    <w:rsid w:val="003E157F"/>
    <w:rsid w:val="003E1611"/>
    <w:rsid w:val="003E1645"/>
    <w:rsid w:val="003E1743"/>
    <w:rsid w:val="003E1796"/>
    <w:rsid w:val="003E17C5"/>
    <w:rsid w:val="003E191F"/>
    <w:rsid w:val="003E1956"/>
    <w:rsid w:val="003E1992"/>
    <w:rsid w:val="003E1B0C"/>
    <w:rsid w:val="003E1BB6"/>
    <w:rsid w:val="003E1BC6"/>
    <w:rsid w:val="003E1BD6"/>
    <w:rsid w:val="003E1C9A"/>
    <w:rsid w:val="003E1D06"/>
    <w:rsid w:val="003E1D45"/>
    <w:rsid w:val="003E1E3F"/>
    <w:rsid w:val="003E1E69"/>
    <w:rsid w:val="003E1EAA"/>
    <w:rsid w:val="003E1EAD"/>
    <w:rsid w:val="003E1F9C"/>
    <w:rsid w:val="003E206E"/>
    <w:rsid w:val="003E209A"/>
    <w:rsid w:val="003E215D"/>
    <w:rsid w:val="003E220E"/>
    <w:rsid w:val="003E2426"/>
    <w:rsid w:val="003E250D"/>
    <w:rsid w:val="003E2678"/>
    <w:rsid w:val="003E2758"/>
    <w:rsid w:val="003E2759"/>
    <w:rsid w:val="003E278F"/>
    <w:rsid w:val="003E27A3"/>
    <w:rsid w:val="003E2840"/>
    <w:rsid w:val="003E2863"/>
    <w:rsid w:val="003E288F"/>
    <w:rsid w:val="003E28AF"/>
    <w:rsid w:val="003E2932"/>
    <w:rsid w:val="003E299A"/>
    <w:rsid w:val="003E29F6"/>
    <w:rsid w:val="003E29FD"/>
    <w:rsid w:val="003E2A42"/>
    <w:rsid w:val="003E2A9C"/>
    <w:rsid w:val="003E2AC3"/>
    <w:rsid w:val="003E2AD8"/>
    <w:rsid w:val="003E2ADD"/>
    <w:rsid w:val="003E2B4D"/>
    <w:rsid w:val="003E2B5A"/>
    <w:rsid w:val="003E2C0C"/>
    <w:rsid w:val="003E2C14"/>
    <w:rsid w:val="003E2CAF"/>
    <w:rsid w:val="003E2CE7"/>
    <w:rsid w:val="003E2E20"/>
    <w:rsid w:val="003E2EAF"/>
    <w:rsid w:val="003E2ED8"/>
    <w:rsid w:val="003E2F03"/>
    <w:rsid w:val="003E2FDB"/>
    <w:rsid w:val="003E300F"/>
    <w:rsid w:val="003E3016"/>
    <w:rsid w:val="003E3157"/>
    <w:rsid w:val="003E31F1"/>
    <w:rsid w:val="003E3224"/>
    <w:rsid w:val="003E3239"/>
    <w:rsid w:val="003E3285"/>
    <w:rsid w:val="003E3296"/>
    <w:rsid w:val="003E32CC"/>
    <w:rsid w:val="003E34B7"/>
    <w:rsid w:val="003E3631"/>
    <w:rsid w:val="003E3634"/>
    <w:rsid w:val="003E36EC"/>
    <w:rsid w:val="003E36F2"/>
    <w:rsid w:val="003E3799"/>
    <w:rsid w:val="003E3854"/>
    <w:rsid w:val="003E3864"/>
    <w:rsid w:val="003E38FE"/>
    <w:rsid w:val="003E39E6"/>
    <w:rsid w:val="003E3A2F"/>
    <w:rsid w:val="003E3A36"/>
    <w:rsid w:val="003E3C48"/>
    <w:rsid w:val="003E3D45"/>
    <w:rsid w:val="003E3D4C"/>
    <w:rsid w:val="003E3D80"/>
    <w:rsid w:val="003E3DC6"/>
    <w:rsid w:val="003E3DF2"/>
    <w:rsid w:val="003E3E61"/>
    <w:rsid w:val="003E3EAF"/>
    <w:rsid w:val="003E3EB0"/>
    <w:rsid w:val="003E3F77"/>
    <w:rsid w:val="003E40A3"/>
    <w:rsid w:val="003E40AF"/>
    <w:rsid w:val="003E4105"/>
    <w:rsid w:val="003E411B"/>
    <w:rsid w:val="003E4184"/>
    <w:rsid w:val="003E418E"/>
    <w:rsid w:val="003E41C7"/>
    <w:rsid w:val="003E41EA"/>
    <w:rsid w:val="003E4255"/>
    <w:rsid w:val="003E4301"/>
    <w:rsid w:val="003E430A"/>
    <w:rsid w:val="003E4316"/>
    <w:rsid w:val="003E4380"/>
    <w:rsid w:val="003E4394"/>
    <w:rsid w:val="003E4395"/>
    <w:rsid w:val="003E44CA"/>
    <w:rsid w:val="003E454B"/>
    <w:rsid w:val="003E46C0"/>
    <w:rsid w:val="003E4787"/>
    <w:rsid w:val="003E4884"/>
    <w:rsid w:val="003E4908"/>
    <w:rsid w:val="003E493F"/>
    <w:rsid w:val="003E49EF"/>
    <w:rsid w:val="003E4A97"/>
    <w:rsid w:val="003E4AEE"/>
    <w:rsid w:val="003E4B4D"/>
    <w:rsid w:val="003E4C27"/>
    <w:rsid w:val="003E4C79"/>
    <w:rsid w:val="003E4CF1"/>
    <w:rsid w:val="003E4E56"/>
    <w:rsid w:val="003E4E7D"/>
    <w:rsid w:val="003E4F78"/>
    <w:rsid w:val="003E4FD2"/>
    <w:rsid w:val="003E501B"/>
    <w:rsid w:val="003E5025"/>
    <w:rsid w:val="003E50BE"/>
    <w:rsid w:val="003E5161"/>
    <w:rsid w:val="003E517A"/>
    <w:rsid w:val="003E530D"/>
    <w:rsid w:val="003E5490"/>
    <w:rsid w:val="003E54B2"/>
    <w:rsid w:val="003E5507"/>
    <w:rsid w:val="003E55C8"/>
    <w:rsid w:val="003E55E7"/>
    <w:rsid w:val="003E5638"/>
    <w:rsid w:val="003E56DB"/>
    <w:rsid w:val="003E570C"/>
    <w:rsid w:val="003E5716"/>
    <w:rsid w:val="003E5773"/>
    <w:rsid w:val="003E5777"/>
    <w:rsid w:val="003E578C"/>
    <w:rsid w:val="003E57B7"/>
    <w:rsid w:val="003E57C3"/>
    <w:rsid w:val="003E5873"/>
    <w:rsid w:val="003E58B9"/>
    <w:rsid w:val="003E59F4"/>
    <w:rsid w:val="003E59FD"/>
    <w:rsid w:val="003E5A78"/>
    <w:rsid w:val="003E5AD4"/>
    <w:rsid w:val="003E5B13"/>
    <w:rsid w:val="003E5B17"/>
    <w:rsid w:val="003E5B7B"/>
    <w:rsid w:val="003E5BCF"/>
    <w:rsid w:val="003E5BD0"/>
    <w:rsid w:val="003E5C86"/>
    <w:rsid w:val="003E5CA7"/>
    <w:rsid w:val="003E5D7D"/>
    <w:rsid w:val="003E5D88"/>
    <w:rsid w:val="003E5DE5"/>
    <w:rsid w:val="003E5DFD"/>
    <w:rsid w:val="003E5E83"/>
    <w:rsid w:val="003E5EDD"/>
    <w:rsid w:val="003E5FFE"/>
    <w:rsid w:val="003E6005"/>
    <w:rsid w:val="003E6086"/>
    <w:rsid w:val="003E649C"/>
    <w:rsid w:val="003E64B6"/>
    <w:rsid w:val="003E664E"/>
    <w:rsid w:val="003E668F"/>
    <w:rsid w:val="003E672F"/>
    <w:rsid w:val="003E6763"/>
    <w:rsid w:val="003E6998"/>
    <w:rsid w:val="003E69BC"/>
    <w:rsid w:val="003E6ADC"/>
    <w:rsid w:val="003E6AE4"/>
    <w:rsid w:val="003E6AFD"/>
    <w:rsid w:val="003E6BBD"/>
    <w:rsid w:val="003E6D6A"/>
    <w:rsid w:val="003E6DA5"/>
    <w:rsid w:val="003E6E01"/>
    <w:rsid w:val="003E6E8B"/>
    <w:rsid w:val="003E6F37"/>
    <w:rsid w:val="003E6F42"/>
    <w:rsid w:val="003E7070"/>
    <w:rsid w:val="003E721D"/>
    <w:rsid w:val="003E7324"/>
    <w:rsid w:val="003E7392"/>
    <w:rsid w:val="003E73FA"/>
    <w:rsid w:val="003E7496"/>
    <w:rsid w:val="003E7580"/>
    <w:rsid w:val="003E75F7"/>
    <w:rsid w:val="003E7610"/>
    <w:rsid w:val="003E765E"/>
    <w:rsid w:val="003E76CE"/>
    <w:rsid w:val="003E76FA"/>
    <w:rsid w:val="003E77DC"/>
    <w:rsid w:val="003E78CA"/>
    <w:rsid w:val="003E790E"/>
    <w:rsid w:val="003E79F6"/>
    <w:rsid w:val="003E7A2A"/>
    <w:rsid w:val="003E7A51"/>
    <w:rsid w:val="003E7C01"/>
    <w:rsid w:val="003E7E1B"/>
    <w:rsid w:val="003E7E6A"/>
    <w:rsid w:val="003E7FB6"/>
    <w:rsid w:val="003F008D"/>
    <w:rsid w:val="003F018C"/>
    <w:rsid w:val="003F01CB"/>
    <w:rsid w:val="003F0202"/>
    <w:rsid w:val="003F025C"/>
    <w:rsid w:val="003F02E1"/>
    <w:rsid w:val="003F02FF"/>
    <w:rsid w:val="003F030C"/>
    <w:rsid w:val="003F0338"/>
    <w:rsid w:val="003F04A5"/>
    <w:rsid w:val="003F0512"/>
    <w:rsid w:val="003F053B"/>
    <w:rsid w:val="003F0613"/>
    <w:rsid w:val="003F068D"/>
    <w:rsid w:val="003F0730"/>
    <w:rsid w:val="003F07F3"/>
    <w:rsid w:val="003F0814"/>
    <w:rsid w:val="003F0815"/>
    <w:rsid w:val="003F0825"/>
    <w:rsid w:val="003F083F"/>
    <w:rsid w:val="003F0858"/>
    <w:rsid w:val="003F090E"/>
    <w:rsid w:val="003F091C"/>
    <w:rsid w:val="003F0983"/>
    <w:rsid w:val="003F0A79"/>
    <w:rsid w:val="003F0C74"/>
    <w:rsid w:val="003F0CB7"/>
    <w:rsid w:val="003F0DD2"/>
    <w:rsid w:val="003F0DF6"/>
    <w:rsid w:val="003F0E1B"/>
    <w:rsid w:val="003F0EA1"/>
    <w:rsid w:val="003F104C"/>
    <w:rsid w:val="003F1062"/>
    <w:rsid w:val="003F10EA"/>
    <w:rsid w:val="003F1139"/>
    <w:rsid w:val="003F11DA"/>
    <w:rsid w:val="003F1261"/>
    <w:rsid w:val="003F12FE"/>
    <w:rsid w:val="003F131B"/>
    <w:rsid w:val="003F1396"/>
    <w:rsid w:val="003F13E5"/>
    <w:rsid w:val="003F13F4"/>
    <w:rsid w:val="003F1541"/>
    <w:rsid w:val="003F1644"/>
    <w:rsid w:val="003F1870"/>
    <w:rsid w:val="003F1875"/>
    <w:rsid w:val="003F188B"/>
    <w:rsid w:val="003F18A5"/>
    <w:rsid w:val="003F1904"/>
    <w:rsid w:val="003F1951"/>
    <w:rsid w:val="003F1974"/>
    <w:rsid w:val="003F197B"/>
    <w:rsid w:val="003F1997"/>
    <w:rsid w:val="003F19FA"/>
    <w:rsid w:val="003F1A22"/>
    <w:rsid w:val="003F1AAA"/>
    <w:rsid w:val="003F1AF0"/>
    <w:rsid w:val="003F1B5E"/>
    <w:rsid w:val="003F1C27"/>
    <w:rsid w:val="003F1C5A"/>
    <w:rsid w:val="003F1D1F"/>
    <w:rsid w:val="003F1DDA"/>
    <w:rsid w:val="003F1E28"/>
    <w:rsid w:val="003F1EA1"/>
    <w:rsid w:val="003F1EF2"/>
    <w:rsid w:val="003F1F1E"/>
    <w:rsid w:val="003F1FDA"/>
    <w:rsid w:val="003F2076"/>
    <w:rsid w:val="003F2130"/>
    <w:rsid w:val="003F217C"/>
    <w:rsid w:val="003F229F"/>
    <w:rsid w:val="003F22EC"/>
    <w:rsid w:val="003F246E"/>
    <w:rsid w:val="003F2521"/>
    <w:rsid w:val="003F2537"/>
    <w:rsid w:val="003F256D"/>
    <w:rsid w:val="003F25C4"/>
    <w:rsid w:val="003F25DE"/>
    <w:rsid w:val="003F2602"/>
    <w:rsid w:val="003F2724"/>
    <w:rsid w:val="003F29B7"/>
    <w:rsid w:val="003F2A8D"/>
    <w:rsid w:val="003F2AD7"/>
    <w:rsid w:val="003F2B05"/>
    <w:rsid w:val="003F2B13"/>
    <w:rsid w:val="003F2B25"/>
    <w:rsid w:val="003F2B61"/>
    <w:rsid w:val="003F2C0F"/>
    <w:rsid w:val="003F2CF7"/>
    <w:rsid w:val="003F2DC0"/>
    <w:rsid w:val="003F2E13"/>
    <w:rsid w:val="003F2E7A"/>
    <w:rsid w:val="003F2EA4"/>
    <w:rsid w:val="003F2EAB"/>
    <w:rsid w:val="003F2EE1"/>
    <w:rsid w:val="003F2EFD"/>
    <w:rsid w:val="003F2F88"/>
    <w:rsid w:val="003F2FCB"/>
    <w:rsid w:val="003F3036"/>
    <w:rsid w:val="003F3041"/>
    <w:rsid w:val="003F3064"/>
    <w:rsid w:val="003F30B1"/>
    <w:rsid w:val="003F3147"/>
    <w:rsid w:val="003F3224"/>
    <w:rsid w:val="003F332C"/>
    <w:rsid w:val="003F33BA"/>
    <w:rsid w:val="003F33BD"/>
    <w:rsid w:val="003F3414"/>
    <w:rsid w:val="003F341B"/>
    <w:rsid w:val="003F3531"/>
    <w:rsid w:val="003F354A"/>
    <w:rsid w:val="003F35DB"/>
    <w:rsid w:val="003F3645"/>
    <w:rsid w:val="003F364B"/>
    <w:rsid w:val="003F3687"/>
    <w:rsid w:val="003F36EE"/>
    <w:rsid w:val="003F3796"/>
    <w:rsid w:val="003F37B6"/>
    <w:rsid w:val="003F37FE"/>
    <w:rsid w:val="003F3873"/>
    <w:rsid w:val="003F3875"/>
    <w:rsid w:val="003F38D2"/>
    <w:rsid w:val="003F3974"/>
    <w:rsid w:val="003F3997"/>
    <w:rsid w:val="003F399A"/>
    <w:rsid w:val="003F39A2"/>
    <w:rsid w:val="003F39A7"/>
    <w:rsid w:val="003F39DD"/>
    <w:rsid w:val="003F3A66"/>
    <w:rsid w:val="003F3D78"/>
    <w:rsid w:val="003F3DF0"/>
    <w:rsid w:val="003F3DF5"/>
    <w:rsid w:val="003F3EA2"/>
    <w:rsid w:val="003F3EC5"/>
    <w:rsid w:val="003F3ECD"/>
    <w:rsid w:val="003F3ED0"/>
    <w:rsid w:val="003F3EF7"/>
    <w:rsid w:val="003F3F1B"/>
    <w:rsid w:val="003F3FC0"/>
    <w:rsid w:val="003F4011"/>
    <w:rsid w:val="003F401C"/>
    <w:rsid w:val="003F4218"/>
    <w:rsid w:val="003F4236"/>
    <w:rsid w:val="003F4291"/>
    <w:rsid w:val="003F42C9"/>
    <w:rsid w:val="003F42EA"/>
    <w:rsid w:val="003F433B"/>
    <w:rsid w:val="003F4360"/>
    <w:rsid w:val="003F43E9"/>
    <w:rsid w:val="003F4433"/>
    <w:rsid w:val="003F4489"/>
    <w:rsid w:val="003F4666"/>
    <w:rsid w:val="003F4718"/>
    <w:rsid w:val="003F478B"/>
    <w:rsid w:val="003F47FB"/>
    <w:rsid w:val="003F4804"/>
    <w:rsid w:val="003F492C"/>
    <w:rsid w:val="003F4986"/>
    <w:rsid w:val="003F4996"/>
    <w:rsid w:val="003F49D9"/>
    <w:rsid w:val="003F4A35"/>
    <w:rsid w:val="003F4A9E"/>
    <w:rsid w:val="003F4B09"/>
    <w:rsid w:val="003F4B35"/>
    <w:rsid w:val="003F4B81"/>
    <w:rsid w:val="003F4C3C"/>
    <w:rsid w:val="003F4CD6"/>
    <w:rsid w:val="003F4D41"/>
    <w:rsid w:val="003F4D5D"/>
    <w:rsid w:val="003F4D61"/>
    <w:rsid w:val="003F4DE4"/>
    <w:rsid w:val="003F4F54"/>
    <w:rsid w:val="003F50A3"/>
    <w:rsid w:val="003F5109"/>
    <w:rsid w:val="003F51CA"/>
    <w:rsid w:val="003F526A"/>
    <w:rsid w:val="003F528D"/>
    <w:rsid w:val="003F52A7"/>
    <w:rsid w:val="003F5315"/>
    <w:rsid w:val="003F5374"/>
    <w:rsid w:val="003F56C4"/>
    <w:rsid w:val="003F56F5"/>
    <w:rsid w:val="003F5791"/>
    <w:rsid w:val="003F57E0"/>
    <w:rsid w:val="003F592D"/>
    <w:rsid w:val="003F59BB"/>
    <w:rsid w:val="003F59C4"/>
    <w:rsid w:val="003F5A01"/>
    <w:rsid w:val="003F5A9F"/>
    <w:rsid w:val="003F5AAE"/>
    <w:rsid w:val="003F5B47"/>
    <w:rsid w:val="003F5BFF"/>
    <w:rsid w:val="003F5C6B"/>
    <w:rsid w:val="003F5D0B"/>
    <w:rsid w:val="003F5DA2"/>
    <w:rsid w:val="003F5E4C"/>
    <w:rsid w:val="003F5E70"/>
    <w:rsid w:val="003F5E97"/>
    <w:rsid w:val="003F5FC8"/>
    <w:rsid w:val="003F60B2"/>
    <w:rsid w:val="003F611E"/>
    <w:rsid w:val="003F6163"/>
    <w:rsid w:val="003F6177"/>
    <w:rsid w:val="003F61D5"/>
    <w:rsid w:val="003F61E6"/>
    <w:rsid w:val="003F61F3"/>
    <w:rsid w:val="003F624B"/>
    <w:rsid w:val="003F6260"/>
    <w:rsid w:val="003F6392"/>
    <w:rsid w:val="003F642C"/>
    <w:rsid w:val="003F649E"/>
    <w:rsid w:val="003F65DC"/>
    <w:rsid w:val="003F6641"/>
    <w:rsid w:val="003F6740"/>
    <w:rsid w:val="003F67EF"/>
    <w:rsid w:val="003F68CF"/>
    <w:rsid w:val="003F6926"/>
    <w:rsid w:val="003F69A1"/>
    <w:rsid w:val="003F6C97"/>
    <w:rsid w:val="003F6CA9"/>
    <w:rsid w:val="003F6D75"/>
    <w:rsid w:val="003F6E6D"/>
    <w:rsid w:val="003F6EA2"/>
    <w:rsid w:val="003F6F61"/>
    <w:rsid w:val="003F6F6D"/>
    <w:rsid w:val="003F6FA9"/>
    <w:rsid w:val="003F6FF8"/>
    <w:rsid w:val="003F7043"/>
    <w:rsid w:val="003F7057"/>
    <w:rsid w:val="003F706E"/>
    <w:rsid w:val="003F70BB"/>
    <w:rsid w:val="003F7153"/>
    <w:rsid w:val="003F7165"/>
    <w:rsid w:val="003F7278"/>
    <w:rsid w:val="003F7344"/>
    <w:rsid w:val="003F7526"/>
    <w:rsid w:val="003F7534"/>
    <w:rsid w:val="003F755D"/>
    <w:rsid w:val="003F75F4"/>
    <w:rsid w:val="003F76B3"/>
    <w:rsid w:val="003F76DC"/>
    <w:rsid w:val="003F7741"/>
    <w:rsid w:val="003F7799"/>
    <w:rsid w:val="003F77C7"/>
    <w:rsid w:val="003F78AF"/>
    <w:rsid w:val="003F794D"/>
    <w:rsid w:val="003F7A78"/>
    <w:rsid w:val="003F7AC9"/>
    <w:rsid w:val="003F7BB9"/>
    <w:rsid w:val="003F7CD5"/>
    <w:rsid w:val="003F7D57"/>
    <w:rsid w:val="003F7E25"/>
    <w:rsid w:val="003F7E77"/>
    <w:rsid w:val="003F7ED1"/>
    <w:rsid w:val="003F7F97"/>
    <w:rsid w:val="003F7FCB"/>
    <w:rsid w:val="00400091"/>
    <w:rsid w:val="004000C7"/>
    <w:rsid w:val="004000CC"/>
    <w:rsid w:val="00400159"/>
    <w:rsid w:val="004001DD"/>
    <w:rsid w:val="00400361"/>
    <w:rsid w:val="0040045A"/>
    <w:rsid w:val="0040048E"/>
    <w:rsid w:val="0040055A"/>
    <w:rsid w:val="004005F4"/>
    <w:rsid w:val="00400617"/>
    <w:rsid w:val="004006C9"/>
    <w:rsid w:val="004006D1"/>
    <w:rsid w:val="0040070C"/>
    <w:rsid w:val="0040087D"/>
    <w:rsid w:val="00400A6F"/>
    <w:rsid w:val="00400B17"/>
    <w:rsid w:val="00400B1C"/>
    <w:rsid w:val="00400BC5"/>
    <w:rsid w:val="00400C4E"/>
    <w:rsid w:val="00400C9A"/>
    <w:rsid w:val="00400CA2"/>
    <w:rsid w:val="00400DDA"/>
    <w:rsid w:val="00400E14"/>
    <w:rsid w:val="00400E33"/>
    <w:rsid w:val="00400FA2"/>
    <w:rsid w:val="00400FD7"/>
    <w:rsid w:val="0040102C"/>
    <w:rsid w:val="00401071"/>
    <w:rsid w:val="00401078"/>
    <w:rsid w:val="00401095"/>
    <w:rsid w:val="004010B1"/>
    <w:rsid w:val="004010D9"/>
    <w:rsid w:val="004010E1"/>
    <w:rsid w:val="004010FF"/>
    <w:rsid w:val="004012A4"/>
    <w:rsid w:val="00401478"/>
    <w:rsid w:val="00401531"/>
    <w:rsid w:val="0040155E"/>
    <w:rsid w:val="004015AF"/>
    <w:rsid w:val="00401699"/>
    <w:rsid w:val="004017E7"/>
    <w:rsid w:val="004017FD"/>
    <w:rsid w:val="0040180D"/>
    <w:rsid w:val="0040189C"/>
    <w:rsid w:val="0040195F"/>
    <w:rsid w:val="00401A62"/>
    <w:rsid w:val="00401B6A"/>
    <w:rsid w:val="00401BA9"/>
    <w:rsid w:val="00401C07"/>
    <w:rsid w:val="00401C69"/>
    <w:rsid w:val="00401E85"/>
    <w:rsid w:val="00401EB6"/>
    <w:rsid w:val="00401EEE"/>
    <w:rsid w:val="00401F97"/>
    <w:rsid w:val="00401F99"/>
    <w:rsid w:val="004021C1"/>
    <w:rsid w:val="00402229"/>
    <w:rsid w:val="00402234"/>
    <w:rsid w:val="00402286"/>
    <w:rsid w:val="004023A4"/>
    <w:rsid w:val="00402437"/>
    <w:rsid w:val="004024C7"/>
    <w:rsid w:val="004025AE"/>
    <w:rsid w:val="00402603"/>
    <w:rsid w:val="0040264A"/>
    <w:rsid w:val="00402654"/>
    <w:rsid w:val="004026A9"/>
    <w:rsid w:val="004026EA"/>
    <w:rsid w:val="004026F3"/>
    <w:rsid w:val="0040279F"/>
    <w:rsid w:val="004027D3"/>
    <w:rsid w:val="00402826"/>
    <w:rsid w:val="00402866"/>
    <w:rsid w:val="0040296A"/>
    <w:rsid w:val="00402994"/>
    <w:rsid w:val="004029A9"/>
    <w:rsid w:val="004029AB"/>
    <w:rsid w:val="00402B2C"/>
    <w:rsid w:val="00402BE6"/>
    <w:rsid w:val="00402C3B"/>
    <w:rsid w:val="00402CE5"/>
    <w:rsid w:val="00402D21"/>
    <w:rsid w:val="00402DB5"/>
    <w:rsid w:val="00402E5C"/>
    <w:rsid w:val="00402F25"/>
    <w:rsid w:val="0040305A"/>
    <w:rsid w:val="004030C8"/>
    <w:rsid w:val="00403246"/>
    <w:rsid w:val="00403309"/>
    <w:rsid w:val="00403349"/>
    <w:rsid w:val="004033CF"/>
    <w:rsid w:val="004034B9"/>
    <w:rsid w:val="004034C9"/>
    <w:rsid w:val="0040359E"/>
    <w:rsid w:val="0040365C"/>
    <w:rsid w:val="0040379D"/>
    <w:rsid w:val="00403804"/>
    <w:rsid w:val="00403892"/>
    <w:rsid w:val="00403941"/>
    <w:rsid w:val="0040394A"/>
    <w:rsid w:val="004039AE"/>
    <w:rsid w:val="004039BF"/>
    <w:rsid w:val="00403A0B"/>
    <w:rsid w:val="00403A75"/>
    <w:rsid w:val="00403A90"/>
    <w:rsid w:val="00403BA5"/>
    <w:rsid w:val="00403CA1"/>
    <w:rsid w:val="00403D17"/>
    <w:rsid w:val="00403E76"/>
    <w:rsid w:val="00403E7E"/>
    <w:rsid w:val="00404032"/>
    <w:rsid w:val="0040406F"/>
    <w:rsid w:val="004040E4"/>
    <w:rsid w:val="004041AC"/>
    <w:rsid w:val="0040421E"/>
    <w:rsid w:val="00404238"/>
    <w:rsid w:val="0040437E"/>
    <w:rsid w:val="004044C8"/>
    <w:rsid w:val="00404539"/>
    <w:rsid w:val="00404769"/>
    <w:rsid w:val="004047A8"/>
    <w:rsid w:val="00404828"/>
    <w:rsid w:val="0040489C"/>
    <w:rsid w:val="004048D8"/>
    <w:rsid w:val="0040490D"/>
    <w:rsid w:val="0040491C"/>
    <w:rsid w:val="0040493B"/>
    <w:rsid w:val="004049C8"/>
    <w:rsid w:val="00404A30"/>
    <w:rsid w:val="00404AC3"/>
    <w:rsid w:val="00404BD4"/>
    <w:rsid w:val="00404C83"/>
    <w:rsid w:val="00404D58"/>
    <w:rsid w:val="00404DC7"/>
    <w:rsid w:val="00404DDF"/>
    <w:rsid w:val="00404DFB"/>
    <w:rsid w:val="00404E16"/>
    <w:rsid w:val="00404E1F"/>
    <w:rsid w:val="00404E8F"/>
    <w:rsid w:val="00404E9B"/>
    <w:rsid w:val="00404FCB"/>
    <w:rsid w:val="00404FCD"/>
    <w:rsid w:val="00404FE7"/>
    <w:rsid w:val="004050EA"/>
    <w:rsid w:val="00405153"/>
    <w:rsid w:val="00405174"/>
    <w:rsid w:val="004051D0"/>
    <w:rsid w:val="004051F1"/>
    <w:rsid w:val="0040520B"/>
    <w:rsid w:val="004052B6"/>
    <w:rsid w:val="00405326"/>
    <w:rsid w:val="004053A1"/>
    <w:rsid w:val="004053AC"/>
    <w:rsid w:val="0040542A"/>
    <w:rsid w:val="0040544E"/>
    <w:rsid w:val="00405467"/>
    <w:rsid w:val="00405576"/>
    <w:rsid w:val="004055A9"/>
    <w:rsid w:val="00405629"/>
    <w:rsid w:val="00405658"/>
    <w:rsid w:val="004056B3"/>
    <w:rsid w:val="00405726"/>
    <w:rsid w:val="00405763"/>
    <w:rsid w:val="0040576B"/>
    <w:rsid w:val="004057B4"/>
    <w:rsid w:val="004057D7"/>
    <w:rsid w:val="004057FC"/>
    <w:rsid w:val="0040583D"/>
    <w:rsid w:val="0040584F"/>
    <w:rsid w:val="00405873"/>
    <w:rsid w:val="004058FB"/>
    <w:rsid w:val="004059A0"/>
    <w:rsid w:val="00405B60"/>
    <w:rsid w:val="00405B79"/>
    <w:rsid w:val="00405C1A"/>
    <w:rsid w:val="00405C60"/>
    <w:rsid w:val="00405D01"/>
    <w:rsid w:val="00405D7B"/>
    <w:rsid w:val="00405E17"/>
    <w:rsid w:val="00405E22"/>
    <w:rsid w:val="00405E55"/>
    <w:rsid w:val="00405EDE"/>
    <w:rsid w:val="00405F39"/>
    <w:rsid w:val="00405F81"/>
    <w:rsid w:val="00405F84"/>
    <w:rsid w:val="00406007"/>
    <w:rsid w:val="0040610F"/>
    <w:rsid w:val="004061C7"/>
    <w:rsid w:val="004061DC"/>
    <w:rsid w:val="004063B8"/>
    <w:rsid w:val="004064B7"/>
    <w:rsid w:val="004064DA"/>
    <w:rsid w:val="0040651A"/>
    <w:rsid w:val="00406521"/>
    <w:rsid w:val="0040656E"/>
    <w:rsid w:val="00406652"/>
    <w:rsid w:val="00406667"/>
    <w:rsid w:val="0040667D"/>
    <w:rsid w:val="004066FA"/>
    <w:rsid w:val="00406724"/>
    <w:rsid w:val="0040673C"/>
    <w:rsid w:val="00406747"/>
    <w:rsid w:val="004067D3"/>
    <w:rsid w:val="00406848"/>
    <w:rsid w:val="004068E5"/>
    <w:rsid w:val="004068F8"/>
    <w:rsid w:val="00406AEB"/>
    <w:rsid w:val="00406B0D"/>
    <w:rsid w:val="00406B3B"/>
    <w:rsid w:val="00406B7F"/>
    <w:rsid w:val="00406BA8"/>
    <w:rsid w:val="00406C9F"/>
    <w:rsid w:val="00406DBB"/>
    <w:rsid w:val="00406E5B"/>
    <w:rsid w:val="00406F36"/>
    <w:rsid w:val="00406F4A"/>
    <w:rsid w:val="00406FE9"/>
    <w:rsid w:val="00407074"/>
    <w:rsid w:val="004070E6"/>
    <w:rsid w:val="004071AB"/>
    <w:rsid w:val="00407253"/>
    <w:rsid w:val="0040725F"/>
    <w:rsid w:val="004072D1"/>
    <w:rsid w:val="00407359"/>
    <w:rsid w:val="004073C9"/>
    <w:rsid w:val="00407480"/>
    <w:rsid w:val="004074F6"/>
    <w:rsid w:val="00407594"/>
    <w:rsid w:val="00407659"/>
    <w:rsid w:val="00407716"/>
    <w:rsid w:val="0040779B"/>
    <w:rsid w:val="004077C6"/>
    <w:rsid w:val="004078FC"/>
    <w:rsid w:val="0040794E"/>
    <w:rsid w:val="00407A10"/>
    <w:rsid w:val="00407A20"/>
    <w:rsid w:val="00407A4D"/>
    <w:rsid w:val="00407B2A"/>
    <w:rsid w:val="00407B50"/>
    <w:rsid w:val="00407B51"/>
    <w:rsid w:val="00407B5C"/>
    <w:rsid w:val="00407BEE"/>
    <w:rsid w:val="00407BF3"/>
    <w:rsid w:val="00407CB1"/>
    <w:rsid w:val="00407D1F"/>
    <w:rsid w:val="00407D48"/>
    <w:rsid w:val="00407E3D"/>
    <w:rsid w:val="00407E56"/>
    <w:rsid w:val="00407EC7"/>
    <w:rsid w:val="00407F5B"/>
    <w:rsid w:val="0041006F"/>
    <w:rsid w:val="004101DC"/>
    <w:rsid w:val="004101FA"/>
    <w:rsid w:val="00410291"/>
    <w:rsid w:val="004102CF"/>
    <w:rsid w:val="0041038B"/>
    <w:rsid w:val="004103EE"/>
    <w:rsid w:val="004104C6"/>
    <w:rsid w:val="0041051B"/>
    <w:rsid w:val="0041056D"/>
    <w:rsid w:val="004105AA"/>
    <w:rsid w:val="004105FA"/>
    <w:rsid w:val="00410867"/>
    <w:rsid w:val="00410873"/>
    <w:rsid w:val="00410886"/>
    <w:rsid w:val="004108FB"/>
    <w:rsid w:val="004109FA"/>
    <w:rsid w:val="00410B4E"/>
    <w:rsid w:val="00410B6E"/>
    <w:rsid w:val="00410BDF"/>
    <w:rsid w:val="00410BEA"/>
    <w:rsid w:val="00410D01"/>
    <w:rsid w:val="00410DC9"/>
    <w:rsid w:val="00410E5E"/>
    <w:rsid w:val="00410ECE"/>
    <w:rsid w:val="00410FD2"/>
    <w:rsid w:val="0041100C"/>
    <w:rsid w:val="00411084"/>
    <w:rsid w:val="00411089"/>
    <w:rsid w:val="00411097"/>
    <w:rsid w:val="004110AB"/>
    <w:rsid w:val="0041121A"/>
    <w:rsid w:val="0041128C"/>
    <w:rsid w:val="004112B9"/>
    <w:rsid w:val="004112C6"/>
    <w:rsid w:val="004113AA"/>
    <w:rsid w:val="004113BD"/>
    <w:rsid w:val="004113D8"/>
    <w:rsid w:val="004113EC"/>
    <w:rsid w:val="004114BA"/>
    <w:rsid w:val="0041154F"/>
    <w:rsid w:val="00411551"/>
    <w:rsid w:val="00411601"/>
    <w:rsid w:val="0041160F"/>
    <w:rsid w:val="004116B2"/>
    <w:rsid w:val="004117A9"/>
    <w:rsid w:val="004117EE"/>
    <w:rsid w:val="004118D9"/>
    <w:rsid w:val="004118E5"/>
    <w:rsid w:val="00411907"/>
    <w:rsid w:val="0041193A"/>
    <w:rsid w:val="004119D3"/>
    <w:rsid w:val="00411B59"/>
    <w:rsid w:val="00411BF2"/>
    <w:rsid w:val="00411C2D"/>
    <w:rsid w:val="00411C43"/>
    <w:rsid w:val="00411CEB"/>
    <w:rsid w:val="00411D0C"/>
    <w:rsid w:val="00411D7C"/>
    <w:rsid w:val="00411D90"/>
    <w:rsid w:val="00411DE4"/>
    <w:rsid w:val="00411E62"/>
    <w:rsid w:val="00411EB3"/>
    <w:rsid w:val="004122F4"/>
    <w:rsid w:val="00412353"/>
    <w:rsid w:val="004123CE"/>
    <w:rsid w:val="0041245E"/>
    <w:rsid w:val="004124A4"/>
    <w:rsid w:val="004125C4"/>
    <w:rsid w:val="0041260D"/>
    <w:rsid w:val="004126B7"/>
    <w:rsid w:val="004126C5"/>
    <w:rsid w:val="004126E2"/>
    <w:rsid w:val="004127AB"/>
    <w:rsid w:val="004127B7"/>
    <w:rsid w:val="00412859"/>
    <w:rsid w:val="0041291F"/>
    <w:rsid w:val="004129AD"/>
    <w:rsid w:val="004129AE"/>
    <w:rsid w:val="004129D7"/>
    <w:rsid w:val="00412A0C"/>
    <w:rsid w:val="00412A2A"/>
    <w:rsid w:val="00412AB9"/>
    <w:rsid w:val="00412ACD"/>
    <w:rsid w:val="00412B63"/>
    <w:rsid w:val="00412BA9"/>
    <w:rsid w:val="00412CE6"/>
    <w:rsid w:val="00412DC1"/>
    <w:rsid w:val="00412F42"/>
    <w:rsid w:val="004131E0"/>
    <w:rsid w:val="0041328A"/>
    <w:rsid w:val="004132FE"/>
    <w:rsid w:val="00413480"/>
    <w:rsid w:val="004134B5"/>
    <w:rsid w:val="00413547"/>
    <w:rsid w:val="004136A9"/>
    <w:rsid w:val="00413767"/>
    <w:rsid w:val="00413842"/>
    <w:rsid w:val="00413861"/>
    <w:rsid w:val="0041389F"/>
    <w:rsid w:val="004138B4"/>
    <w:rsid w:val="004138C1"/>
    <w:rsid w:val="004138E7"/>
    <w:rsid w:val="00413956"/>
    <w:rsid w:val="0041398F"/>
    <w:rsid w:val="00413A79"/>
    <w:rsid w:val="00413AC8"/>
    <w:rsid w:val="00413B08"/>
    <w:rsid w:val="00413B5F"/>
    <w:rsid w:val="00413D2A"/>
    <w:rsid w:val="00413D72"/>
    <w:rsid w:val="00413DD0"/>
    <w:rsid w:val="00413E19"/>
    <w:rsid w:val="00413E8F"/>
    <w:rsid w:val="00413F21"/>
    <w:rsid w:val="00413F46"/>
    <w:rsid w:val="00413FB3"/>
    <w:rsid w:val="00413FDA"/>
    <w:rsid w:val="0041400C"/>
    <w:rsid w:val="004140CB"/>
    <w:rsid w:val="00414107"/>
    <w:rsid w:val="00414261"/>
    <w:rsid w:val="00414446"/>
    <w:rsid w:val="0041446F"/>
    <w:rsid w:val="00414785"/>
    <w:rsid w:val="00414828"/>
    <w:rsid w:val="00414858"/>
    <w:rsid w:val="0041488A"/>
    <w:rsid w:val="004148B1"/>
    <w:rsid w:val="004148E4"/>
    <w:rsid w:val="004148F3"/>
    <w:rsid w:val="00414938"/>
    <w:rsid w:val="00414956"/>
    <w:rsid w:val="00414A0F"/>
    <w:rsid w:val="00414A5D"/>
    <w:rsid w:val="00414AB0"/>
    <w:rsid w:val="00414AEE"/>
    <w:rsid w:val="00414B45"/>
    <w:rsid w:val="00414B5A"/>
    <w:rsid w:val="00414B80"/>
    <w:rsid w:val="00414BBD"/>
    <w:rsid w:val="00414C35"/>
    <w:rsid w:val="00414C84"/>
    <w:rsid w:val="00414C94"/>
    <w:rsid w:val="00414CE4"/>
    <w:rsid w:val="00414D0E"/>
    <w:rsid w:val="00414E34"/>
    <w:rsid w:val="00414E5F"/>
    <w:rsid w:val="00414EA6"/>
    <w:rsid w:val="00414EEE"/>
    <w:rsid w:val="00414F05"/>
    <w:rsid w:val="00414F2C"/>
    <w:rsid w:val="00414F64"/>
    <w:rsid w:val="00414FA4"/>
    <w:rsid w:val="00414FE6"/>
    <w:rsid w:val="00415374"/>
    <w:rsid w:val="00415397"/>
    <w:rsid w:val="004154ED"/>
    <w:rsid w:val="00415511"/>
    <w:rsid w:val="004155A7"/>
    <w:rsid w:val="004155BC"/>
    <w:rsid w:val="004155E1"/>
    <w:rsid w:val="0041565D"/>
    <w:rsid w:val="00415734"/>
    <w:rsid w:val="0041578E"/>
    <w:rsid w:val="004157FB"/>
    <w:rsid w:val="0041581B"/>
    <w:rsid w:val="004158A1"/>
    <w:rsid w:val="0041593E"/>
    <w:rsid w:val="00415957"/>
    <w:rsid w:val="00415995"/>
    <w:rsid w:val="004159F5"/>
    <w:rsid w:val="00415A98"/>
    <w:rsid w:val="00415BAE"/>
    <w:rsid w:val="00415C71"/>
    <w:rsid w:val="00415CBA"/>
    <w:rsid w:val="00415CC1"/>
    <w:rsid w:val="00415DCD"/>
    <w:rsid w:val="00415EF7"/>
    <w:rsid w:val="00415F73"/>
    <w:rsid w:val="00415F81"/>
    <w:rsid w:val="00415FB3"/>
    <w:rsid w:val="004160D0"/>
    <w:rsid w:val="0041616C"/>
    <w:rsid w:val="004161E8"/>
    <w:rsid w:val="004162A2"/>
    <w:rsid w:val="004162A8"/>
    <w:rsid w:val="004162C3"/>
    <w:rsid w:val="004162F6"/>
    <w:rsid w:val="0041638E"/>
    <w:rsid w:val="0041649F"/>
    <w:rsid w:val="004164CA"/>
    <w:rsid w:val="00416615"/>
    <w:rsid w:val="00416717"/>
    <w:rsid w:val="004167B4"/>
    <w:rsid w:val="00416895"/>
    <w:rsid w:val="00416983"/>
    <w:rsid w:val="00416994"/>
    <w:rsid w:val="004169F4"/>
    <w:rsid w:val="00416A04"/>
    <w:rsid w:val="00416A4A"/>
    <w:rsid w:val="00416ADD"/>
    <w:rsid w:val="00416B08"/>
    <w:rsid w:val="00416BEF"/>
    <w:rsid w:val="00416C09"/>
    <w:rsid w:val="00416C3F"/>
    <w:rsid w:val="00416F12"/>
    <w:rsid w:val="00416F9F"/>
    <w:rsid w:val="00416FD1"/>
    <w:rsid w:val="00417003"/>
    <w:rsid w:val="00417066"/>
    <w:rsid w:val="00417189"/>
    <w:rsid w:val="004171A0"/>
    <w:rsid w:val="004171DC"/>
    <w:rsid w:val="00417200"/>
    <w:rsid w:val="004172FA"/>
    <w:rsid w:val="004173A0"/>
    <w:rsid w:val="00417575"/>
    <w:rsid w:val="004175BD"/>
    <w:rsid w:val="004175C3"/>
    <w:rsid w:val="004175F3"/>
    <w:rsid w:val="00417659"/>
    <w:rsid w:val="0041769A"/>
    <w:rsid w:val="004176F1"/>
    <w:rsid w:val="004177A6"/>
    <w:rsid w:val="00417921"/>
    <w:rsid w:val="0041796D"/>
    <w:rsid w:val="00417985"/>
    <w:rsid w:val="004179E1"/>
    <w:rsid w:val="004179E6"/>
    <w:rsid w:val="00417A4A"/>
    <w:rsid w:val="00417AD1"/>
    <w:rsid w:val="00417B1D"/>
    <w:rsid w:val="00417B74"/>
    <w:rsid w:val="00417BB1"/>
    <w:rsid w:val="00417BE5"/>
    <w:rsid w:val="00417C21"/>
    <w:rsid w:val="00417C95"/>
    <w:rsid w:val="00417D03"/>
    <w:rsid w:val="00417D09"/>
    <w:rsid w:val="00417D23"/>
    <w:rsid w:val="00417FA3"/>
    <w:rsid w:val="0042017E"/>
    <w:rsid w:val="00420220"/>
    <w:rsid w:val="00420293"/>
    <w:rsid w:val="004203A6"/>
    <w:rsid w:val="00420417"/>
    <w:rsid w:val="0042044C"/>
    <w:rsid w:val="004204F2"/>
    <w:rsid w:val="00420681"/>
    <w:rsid w:val="0042068F"/>
    <w:rsid w:val="0042071B"/>
    <w:rsid w:val="0042075B"/>
    <w:rsid w:val="0042076C"/>
    <w:rsid w:val="00420828"/>
    <w:rsid w:val="004208A5"/>
    <w:rsid w:val="0042091B"/>
    <w:rsid w:val="004209C1"/>
    <w:rsid w:val="004209EC"/>
    <w:rsid w:val="00420A26"/>
    <w:rsid w:val="00420A7A"/>
    <w:rsid w:val="00420AD2"/>
    <w:rsid w:val="00420CAC"/>
    <w:rsid w:val="00420DA0"/>
    <w:rsid w:val="00420E27"/>
    <w:rsid w:val="00420F5C"/>
    <w:rsid w:val="00420FED"/>
    <w:rsid w:val="00421060"/>
    <w:rsid w:val="0042108E"/>
    <w:rsid w:val="004210F8"/>
    <w:rsid w:val="004211F2"/>
    <w:rsid w:val="0042120E"/>
    <w:rsid w:val="004212A0"/>
    <w:rsid w:val="004212CC"/>
    <w:rsid w:val="004212E3"/>
    <w:rsid w:val="0042132C"/>
    <w:rsid w:val="0042139E"/>
    <w:rsid w:val="00421558"/>
    <w:rsid w:val="00421586"/>
    <w:rsid w:val="004217FF"/>
    <w:rsid w:val="0042181F"/>
    <w:rsid w:val="004218CF"/>
    <w:rsid w:val="00421971"/>
    <w:rsid w:val="00421979"/>
    <w:rsid w:val="0042199D"/>
    <w:rsid w:val="004219EF"/>
    <w:rsid w:val="004219F3"/>
    <w:rsid w:val="00421AA3"/>
    <w:rsid w:val="00421AB1"/>
    <w:rsid w:val="00421AEF"/>
    <w:rsid w:val="00421BD3"/>
    <w:rsid w:val="00421C2D"/>
    <w:rsid w:val="00421CA9"/>
    <w:rsid w:val="00421D21"/>
    <w:rsid w:val="00421D68"/>
    <w:rsid w:val="00421D9A"/>
    <w:rsid w:val="00421DBF"/>
    <w:rsid w:val="00421E71"/>
    <w:rsid w:val="00421E87"/>
    <w:rsid w:val="00421E96"/>
    <w:rsid w:val="00421F7B"/>
    <w:rsid w:val="00421FBE"/>
    <w:rsid w:val="00421FDF"/>
    <w:rsid w:val="00421FF4"/>
    <w:rsid w:val="00422021"/>
    <w:rsid w:val="0042203D"/>
    <w:rsid w:val="00422096"/>
    <w:rsid w:val="004220B4"/>
    <w:rsid w:val="004220E1"/>
    <w:rsid w:val="00422137"/>
    <w:rsid w:val="004221BC"/>
    <w:rsid w:val="00422214"/>
    <w:rsid w:val="0042225B"/>
    <w:rsid w:val="00422274"/>
    <w:rsid w:val="0042229F"/>
    <w:rsid w:val="0042230E"/>
    <w:rsid w:val="00422368"/>
    <w:rsid w:val="004223BE"/>
    <w:rsid w:val="00422490"/>
    <w:rsid w:val="004224E5"/>
    <w:rsid w:val="00422506"/>
    <w:rsid w:val="00422516"/>
    <w:rsid w:val="00422569"/>
    <w:rsid w:val="004225D0"/>
    <w:rsid w:val="0042272D"/>
    <w:rsid w:val="00422862"/>
    <w:rsid w:val="004228B0"/>
    <w:rsid w:val="004228D8"/>
    <w:rsid w:val="004228ED"/>
    <w:rsid w:val="00422909"/>
    <w:rsid w:val="0042292E"/>
    <w:rsid w:val="0042296A"/>
    <w:rsid w:val="00422AFC"/>
    <w:rsid w:val="00422B1D"/>
    <w:rsid w:val="00422B6A"/>
    <w:rsid w:val="00422B79"/>
    <w:rsid w:val="00422B92"/>
    <w:rsid w:val="00422BDE"/>
    <w:rsid w:val="00422CEE"/>
    <w:rsid w:val="00422D49"/>
    <w:rsid w:val="00422DDC"/>
    <w:rsid w:val="00422E7B"/>
    <w:rsid w:val="00422EBA"/>
    <w:rsid w:val="00422F32"/>
    <w:rsid w:val="00422F5E"/>
    <w:rsid w:val="00422FBE"/>
    <w:rsid w:val="00423081"/>
    <w:rsid w:val="004230B4"/>
    <w:rsid w:val="0042327E"/>
    <w:rsid w:val="004232AE"/>
    <w:rsid w:val="004232E6"/>
    <w:rsid w:val="00423302"/>
    <w:rsid w:val="00423378"/>
    <w:rsid w:val="004233AA"/>
    <w:rsid w:val="004234BB"/>
    <w:rsid w:val="004235D4"/>
    <w:rsid w:val="004235D9"/>
    <w:rsid w:val="0042363A"/>
    <w:rsid w:val="0042370C"/>
    <w:rsid w:val="00423789"/>
    <w:rsid w:val="004237ED"/>
    <w:rsid w:val="00423815"/>
    <w:rsid w:val="00423989"/>
    <w:rsid w:val="004239E7"/>
    <w:rsid w:val="00423A6C"/>
    <w:rsid w:val="00423AC7"/>
    <w:rsid w:val="00423AD4"/>
    <w:rsid w:val="00423C9E"/>
    <w:rsid w:val="00423D15"/>
    <w:rsid w:val="00423D2D"/>
    <w:rsid w:val="00423F29"/>
    <w:rsid w:val="00424094"/>
    <w:rsid w:val="004240DE"/>
    <w:rsid w:val="004242C5"/>
    <w:rsid w:val="0042438F"/>
    <w:rsid w:val="00424437"/>
    <w:rsid w:val="0042447F"/>
    <w:rsid w:val="00424502"/>
    <w:rsid w:val="0042454D"/>
    <w:rsid w:val="004245ED"/>
    <w:rsid w:val="00424668"/>
    <w:rsid w:val="004246B2"/>
    <w:rsid w:val="004246BE"/>
    <w:rsid w:val="004246CB"/>
    <w:rsid w:val="0042472C"/>
    <w:rsid w:val="0042476A"/>
    <w:rsid w:val="00424900"/>
    <w:rsid w:val="00424929"/>
    <w:rsid w:val="00424930"/>
    <w:rsid w:val="00424A1A"/>
    <w:rsid w:val="00424B4E"/>
    <w:rsid w:val="00424C79"/>
    <w:rsid w:val="00424C93"/>
    <w:rsid w:val="00424CDC"/>
    <w:rsid w:val="00424CF4"/>
    <w:rsid w:val="00424DA6"/>
    <w:rsid w:val="00424E03"/>
    <w:rsid w:val="00424E14"/>
    <w:rsid w:val="00424E9B"/>
    <w:rsid w:val="00424EB9"/>
    <w:rsid w:val="00424F48"/>
    <w:rsid w:val="00424F49"/>
    <w:rsid w:val="00424FD2"/>
    <w:rsid w:val="00425003"/>
    <w:rsid w:val="00425047"/>
    <w:rsid w:val="0042504F"/>
    <w:rsid w:val="00425085"/>
    <w:rsid w:val="00425140"/>
    <w:rsid w:val="0042526B"/>
    <w:rsid w:val="0042530B"/>
    <w:rsid w:val="00425323"/>
    <w:rsid w:val="0042532C"/>
    <w:rsid w:val="00425442"/>
    <w:rsid w:val="004254FB"/>
    <w:rsid w:val="00425667"/>
    <w:rsid w:val="00425686"/>
    <w:rsid w:val="004257D1"/>
    <w:rsid w:val="0042587E"/>
    <w:rsid w:val="0042587F"/>
    <w:rsid w:val="004259D8"/>
    <w:rsid w:val="00425A1E"/>
    <w:rsid w:val="00425A1F"/>
    <w:rsid w:val="00425A2F"/>
    <w:rsid w:val="00425AAE"/>
    <w:rsid w:val="00425ACB"/>
    <w:rsid w:val="00425ACD"/>
    <w:rsid w:val="00425AE4"/>
    <w:rsid w:val="00425BEC"/>
    <w:rsid w:val="00425C90"/>
    <w:rsid w:val="00425D16"/>
    <w:rsid w:val="00425DB6"/>
    <w:rsid w:val="00425DC3"/>
    <w:rsid w:val="00425DF5"/>
    <w:rsid w:val="00425EAC"/>
    <w:rsid w:val="00425F26"/>
    <w:rsid w:val="00425F42"/>
    <w:rsid w:val="00425FA3"/>
    <w:rsid w:val="00425FB6"/>
    <w:rsid w:val="00426015"/>
    <w:rsid w:val="0042608C"/>
    <w:rsid w:val="004260B5"/>
    <w:rsid w:val="004260F0"/>
    <w:rsid w:val="00426287"/>
    <w:rsid w:val="004263DF"/>
    <w:rsid w:val="00426447"/>
    <w:rsid w:val="004265A6"/>
    <w:rsid w:val="004265AA"/>
    <w:rsid w:val="004266ED"/>
    <w:rsid w:val="00426719"/>
    <w:rsid w:val="004267B1"/>
    <w:rsid w:val="004267C7"/>
    <w:rsid w:val="00426829"/>
    <w:rsid w:val="0042685A"/>
    <w:rsid w:val="00426906"/>
    <w:rsid w:val="00426910"/>
    <w:rsid w:val="004269A2"/>
    <w:rsid w:val="004269A7"/>
    <w:rsid w:val="004269F8"/>
    <w:rsid w:val="00426A28"/>
    <w:rsid w:val="00426AC9"/>
    <w:rsid w:val="00426B55"/>
    <w:rsid w:val="00426C84"/>
    <w:rsid w:val="00426D07"/>
    <w:rsid w:val="00426D11"/>
    <w:rsid w:val="00426D7D"/>
    <w:rsid w:val="00426DEA"/>
    <w:rsid w:val="00426E98"/>
    <w:rsid w:val="00426EDC"/>
    <w:rsid w:val="00426F80"/>
    <w:rsid w:val="00427043"/>
    <w:rsid w:val="00427066"/>
    <w:rsid w:val="00427098"/>
    <w:rsid w:val="00427298"/>
    <w:rsid w:val="00427378"/>
    <w:rsid w:val="00427408"/>
    <w:rsid w:val="00427488"/>
    <w:rsid w:val="004274DC"/>
    <w:rsid w:val="00427542"/>
    <w:rsid w:val="004276B7"/>
    <w:rsid w:val="004276BD"/>
    <w:rsid w:val="00427726"/>
    <w:rsid w:val="004277B7"/>
    <w:rsid w:val="004277D1"/>
    <w:rsid w:val="004277F7"/>
    <w:rsid w:val="004277FC"/>
    <w:rsid w:val="0042787D"/>
    <w:rsid w:val="0042794E"/>
    <w:rsid w:val="00427972"/>
    <w:rsid w:val="00427997"/>
    <w:rsid w:val="00427B0A"/>
    <w:rsid w:val="00427C82"/>
    <w:rsid w:val="00427E07"/>
    <w:rsid w:val="00427E0E"/>
    <w:rsid w:val="00427E0F"/>
    <w:rsid w:val="00427E74"/>
    <w:rsid w:val="00427F2F"/>
    <w:rsid w:val="00430058"/>
    <w:rsid w:val="0043024E"/>
    <w:rsid w:val="004302F7"/>
    <w:rsid w:val="004303C9"/>
    <w:rsid w:val="00430434"/>
    <w:rsid w:val="00430465"/>
    <w:rsid w:val="00430472"/>
    <w:rsid w:val="004305A9"/>
    <w:rsid w:val="00430605"/>
    <w:rsid w:val="00430813"/>
    <w:rsid w:val="0043082D"/>
    <w:rsid w:val="00430931"/>
    <w:rsid w:val="00430A66"/>
    <w:rsid w:val="00430ABB"/>
    <w:rsid w:val="00430AD5"/>
    <w:rsid w:val="00430B02"/>
    <w:rsid w:val="00430B29"/>
    <w:rsid w:val="00430B4E"/>
    <w:rsid w:val="00430B5C"/>
    <w:rsid w:val="00430BAC"/>
    <w:rsid w:val="00430BE1"/>
    <w:rsid w:val="00430CA0"/>
    <w:rsid w:val="00430D3A"/>
    <w:rsid w:val="00430D60"/>
    <w:rsid w:val="00430E82"/>
    <w:rsid w:val="00430F3D"/>
    <w:rsid w:val="00431040"/>
    <w:rsid w:val="00431071"/>
    <w:rsid w:val="00431082"/>
    <w:rsid w:val="00431166"/>
    <w:rsid w:val="004311C4"/>
    <w:rsid w:val="0043123E"/>
    <w:rsid w:val="004312A2"/>
    <w:rsid w:val="004312D8"/>
    <w:rsid w:val="004313EF"/>
    <w:rsid w:val="00431413"/>
    <w:rsid w:val="00431423"/>
    <w:rsid w:val="00431472"/>
    <w:rsid w:val="00431521"/>
    <w:rsid w:val="00431607"/>
    <w:rsid w:val="00431692"/>
    <w:rsid w:val="004316E9"/>
    <w:rsid w:val="00431896"/>
    <w:rsid w:val="00431920"/>
    <w:rsid w:val="00431944"/>
    <w:rsid w:val="00431A2E"/>
    <w:rsid w:val="00431B28"/>
    <w:rsid w:val="00431B6D"/>
    <w:rsid w:val="00431BC1"/>
    <w:rsid w:val="00431C29"/>
    <w:rsid w:val="00431C75"/>
    <w:rsid w:val="00431D5E"/>
    <w:rsid w:val="00431E9C"/>
    <w:rsid w:val="0043209C"/>
    <w:rsid w:val="00432118"/>
    <w:rsid w:val="00432199"/>
    <w:rsid w:val="004321E7"/>
    <w:rsid w:val="0043237E"/>
    <w:rsid w:val="00432463"/>
    <w:rsid w:val="00432479"/>
    <w:rsid w:val="00432489"/>
    <w:rsid w:val="004324BC"/>
    <w:rsid w:val="004325C0"/>
    <w:rsid w:val="0043266B"/>
    <w:rsid w:val="0043280C"/>
    <w:rsid w:val="00432812"/>
    <w:rsid w:val="004328C2"/>
    <w:rsid w:val="00432AAF"/>
    <w:rsid w:val="00432C0A"/>
    <w:rsid w:val="00432CD5"/>
    <w:rsid w:val="00432D28"/>
    <w:rsid w:val="00432D41"/>
    <w:rsid w:val="00432D67"/>
    <w:rsid w:val="00432E7D"/>
    <w:rsid w:val="00432EA1"/>
    <w:rsid w:val="00432EAD"/>
    <w:rsid w:val="00432F03"/>
    <w:rsid w:val="00432F73"/>
    <w:rsid w:val="00432F7F"/>
    <w:rsid w:val="0043308A"/>
    <w:rsid w:val="004330E8"/>
    <w:rsid w:val="00433156"/>
    <w:rsid w:val="004331CF"/>
    <w:rsid w:val="00433221"/>
    <w:rsid w:val="00433258"/>
    <w:rsid w:val="00433278"/>
    <w:rsid w:val="00433294"/>
    <w:rsid w:val="004332A2"/>
    <w:rsid w:val="00433302"/>
    <w:rsid w:val="00433380"/>
    <w:rsid w:val="004333BB"/>
    <w:rsid w:val="0043349D"/>
    <w:rsid w:val="004334CD"/>
    <w:rsid w:val="004334FF"/>
    <w:rsid w:val="00433504"/>
    <w:rsid w:val="0043355D"/>
    <w:rsid w:val="0043362C"/>
    <w:rsid w:val="00433674"/>
    <w:rsid w:val="0043367C"/>
    <w:rsid w:val="00433743"/>
    <w:rsid w:val="00433751"/>
    <w:rsid w:val="0043380C"/>
    <w:rsid w:val="00433944"/>
    <w:rsid w:val="004339E9"/>
    <w:rsid w:val="004339FD"/>
    <w:rsid w:val="00433CBD"/>
    <w:rsid w:val="00433CFE"/>
    <w:rsid w:val="00433D12"/>
    <w:rsid w:val="00433D1C"/>
    <w:rsid w:val="00433D7A"/>
    <w:rsid w:val="00433E45"/>
    <w:rsid w:val="00433F7F"/>
    <w:rsid w:val="00433F89"/>
    <w:rsid w:val="00433FB5"/>
    <w:rsid w:val="00434042"/>
    <w:rsid w:val="00434155"/>
    <w:rsid w:val="0043416B"/>
    <w:rsid w:val="00434198"/>
    <w:rsid w:val="00434299"/>
    <w:rsid w:val="0043446D"/>
    <w:rsid w:val="004344A9"/>
    <w:rsid w:val="004344B4"/>
    <w:rsid w:val="004345A6"/>
    <w:rsid w:val="004345A7"/>
    <w:rsid w:val="004345AC"/>
    <w:rsid w:val="00434605"/>
    <w:rsid w:val="004347D5"/>
    <w:rsid w:val="0043487E"/>
    <w:rsid w:val="0043489A"/>
    <w:rsid w:val="004348BE"/>
    <w:rsid w:val="00434908"/>
    <w:rsid w:val="00434977"/>
    <w:rsid w:val="004349FE"/>
    <w:rsid w:val="00434AC8"/>
    <w:rsid w:val="00434AEF"/>
    <w:rsid w:val="00434AF6"/>
    <w:rsid w:val="00434BCC"/>
    <w:rsid w:val="00434BCE"/>
    <w:rsid w:val="00434C45"/>
    <w:rsid w:val="00434CA5"/>
    <w:rsid w:val="00434CA6"/>
    <w:rsid w:val="00434CD6"/>
    <w:rsid w:val="00434D4B"/>
    <w:rsid w:val="00434D91"/>
    <w:rsid w:val="00434E77"/>
    <w:rsid w:val="00434F5B"/>
    <w:rsid w:val="00435001"/>
    <w:rsid w:val="004350CF"/>
    <w:rsid w:val="004350E4"/>
    <w:rsid w:val="004351D5"/>
    <w:rsid w:val="0043526C"/>
    <w:rsid w:val="004352BC"/>
    <w:rsid w:val="004352ED"/>
    <w:rsid w:val="00435398"/>
    <w:rsid w:val="004353BE"/>
    <w:rsid w:val="00435452"/>
    <w:rsid w:val="004354B9"/>
    <w:rsid w:val="004354BB"/>
    <w:rsid w:val="0043550A"/>
    <w:rsid w:val="00435526"/>
    <w:rsid w:val="00435604"/>
    <w:rsid w:val="004356C7"/>
    <w:rsid w:val="004356DC"/>
    <w:rsid w:val="004356DE"/>
    <w:rsid w:val="004357B3"/>
    <w:rsid w:val="00435850"/>
    <w:rsid w:val="00435852"/>
    <w:rsid w:val="004358EB"/>
    <w:rsid w:val="0043598C"/>
    <w:rsid w:val="0043599B"/>
    <w:rsid w:val="004359B3"/>
    <w:rsid w:val="00435AAF"/>
    <w:rsid w:val="00435C45"/>
    <w:rsid w:val="00435DB7"/>
    <w:rsid w:val="00435DC2"/>
    <w:rsid w:val="00435E38"/>
    <w:rsid w:val="00435E8D"/>
    <w:rsid w:val="00435F03"/>
    <w:rsid w:val="00435F4D"/>
    <w:rsid w:val="00435FBA"/>
    <w:rsid w:val="00436101"/>
    <w:rsid w:val="00436197"/>
    <w:rsid w:val="004361C6"/>
    <w:rsid w:val="004361EA"/>
    <w:rsid w:val="0043622C"/>
    <w:rsid w:val="004362B3"/>
    <w:rsid w:val="004362C3"/>
    <w:rsid w:val="00436327"/>
    <w:rsid w:val="004363B3"/>
    <w:rsid w:val="004363C3"/>
    <w:rsid w:val="00436453"/>
    <w:rsid w:val="00436538"/>
    <w:rsid w:val="0043654C"/>
    <w:rsid w:val="0043657B"/>
    <w:rsid w:val="004365D7"/>
    <w:rsid w:val="004366A1"/>
    <w:rsid w:val="004366F7"/>
    <w:rsid w:val="00436729"/>
    <w:rsid w:val="00436755"/>
    <w:rsid w:val="00436795"/>
    <w:rsid w:val="004367BF"/>
    <w:rsid w:val="00436886"/>
    <w:rsid w:val="004368B6"/>
    <w:rsid w:val="00436917"/>
    <w:rsid w:val="004369AD"/>
    <w:rsid w:val="004369F3"/>
    <w:rsid w:val="00436A4A"/>
    <w:rsid w:val="00436AC3"/>
    <w:rsid w:val="00436B28"/>
    <w:rsid w:val="00436B37"/>
    <w:rsid w:val="00436B6E"/>
    <w:rsid w:val="00436C4D"/>
    <w:rsid w:val="00436C7D"/>
    <w:rsid w:val="00436CC3"/>
    <w:rsid w:val="00436CD6"/>
    <w:rsid w:val="00436D33"/>
    <w:rsid w:val="00436E68"/>
    <w:rsid w:val="00436FC6"/>
    <w:rsid w:val="00437046"/>
    <w:rsid w:val="00437083"/>
    <w:rsid w:val="00437114"/>
    <w:rsid w:val="004371AF"/>
    <w:rsid w:val="0043725A"/>
    <w:rsid w:val="0043728C"/>
    <w:rsid w:val="0043733D"/>
    <w:rsid w:val="00437356"/>
    <w:rsid w:val="00437377"/>
    <w:rsid w:val="004373D2"/>
    <w:rsid w:val="0043746B"/>
    <w:rsid w:val="00437584"/>
    <w:rsid w:val="00437614"/>
    <w:rsid w:val="0043764B"/>
    <w:rsid w:val="004376BF"/>
    <w:rsid w:val="00437775"/>
    <w:rsid w:val="004377FB"/>
    <w:rsid w:val="0043781C"/>
    <w:rsid w:val="0043782C"/>
    <w:rsid w:val="0043790F"/>
    <w:rsid w:val="00437A3D"/>
    <w:rsid w:val="00437BBE"/>
    <w:rsid w:val="00437CC1"/>
    <w:rsid w:val="00437CE7"/>
    <w:rsid w:val="00437D1D"/>
    <w:rsid w:val="00437D34"/>
    <w:rsid w:val="00437D9C"/>
    <w:rsid w:val="00437E92"/>
    <w:rsid w:val="00437EF4"/>
    <w:rsid w:val="00437F09"/>
    <w:rsid w:val="00437F39"/>
    <w:rsid w:val="00437FA1"/>
    <w:rsid w:val="00440034"/>
    <w:rsid w:val="0044007E"/>
    <w:rsid w:val="00440092"/>
    <w:rsid w:val="004400AB"/>
    <w:rsid w:val="004400D2"/>
    <w:rsid w:val="00440111"/>
    <w:rsid w:val="00440171"/>
    <w:rsid w:val="004401F7"/>
    <w:rsid w:val="00440263"/>
    <w:rsid w:val="0044029D"/>
    <w:rsid w:val="004402F3"/>
    <w:rsid w:val="004402FC"/>
    <w:rsid w:val="00440314"/>
    <w:rsid w:val="0044035C"/>
    <w:rsid w:val="004403C6"/>
    <w:rsid w:val="004404AB"/>
    <w:rsid w:val="00440502"/>
    <w:rsid w:val="00440542"/>
    <w:rsid w:val="00440609"/>
    <w:rsid w:val="0044060D"/>
    <w:rsid w:val="0044065D"/>
    <w:rsid w:val="004406AC"/>
    <w:rsid w:val="004406B4"/>
    <w:rsid w:val="004408A6"/>
    <w:rsid w:val="004408C7"/>
    <w:rsid w:val="004408F5"/>
    <w:rsid w:val="004409DA"/>
    <w:rsid w:val="00440A78"/>
    <w:rsid w:val="00440B3F"/>
    <w:rsid w:val="00440B89"/>
    <w:rsid w:val="00440DE7"/>
    <w:rsid w:val="00440DFC"/>
    <w:rsid w:val="00440F0A"/>
    <w:rsid w:val="00440F46"/>
    <w:rsid w:val="00440F81"/>
    <w:rsid w:val="00440FCD"/>
    <w:rsid w:val="0044102B"/>
    <w:rsid w:val="0044122E"/>
    <w:rsid w:val="004412AC"/>
    <w:rsid w:val="004412D0"/>
    <w:rsid w:val="0044142B"/>
    <w:rsid w:val="00441440"/>
    <w:rsid w:val="00441527"/>
    <w:rsid w:val="00441605"/>
    <w:rsid w:val="0044162B"/>
    <w:rsid w:val="00441645"/>
    <w:rsid w:val="0044165E"/>
    <w:rsid w:val="00441692"/>
    <w:rsid w:val="004416A2"/>
    <w:rsid w:val="004417B4"/>
    <w:rsid w:val="004417DE"/>
    <w:rsid w:val="00441803"/>
    <w:rsid w:val="0044184E"/>
    <w:rsid w:val="00441850"/>
    <w:rsid w:val="00441872"/>
    <w:rsid w:val="0044187C"/>
    <w:rsid w:val="0044196E"/>
    <w:rsid w:val="00441A01"/>
    <w:rsid w:val="00441A32"/>
    <w:rsid w:val="00441AE1"/>
    <w:rsid w:val="00441B11"/>
    <w:rsid w:val="00441B75"/>
    <w:rsid w:val="00441BE0"/>
    <w:rsid w:val="00441C37"/>
    <w:rsid w:val="00441CA0"/>
    <w:rsid w:val="00441CA8"/>
    <w:rsid w:val="00441CDA"/>
    <w:rsid w:val="00441D88"/>
    <w:rsid w:val="00441D9A"/>
    <w:rsid w:val="00441E99"/>
    <w:rsid w:val="00441EC6"/>
    <w:rsid w:val="00441ED2"/>
    <w:rsid w:val="00441F3B"/>
    <w:rsid w:val="00441F51"/>
    <w:rsid w:val="00441FB3"/>
    <w:rsid w:val="00441FE1"/>
    <w:rsid w:val="00441FE8"/>
    <w:rsid w:val="00442046"/>
    <w:rsid w:val="0044206D"/>
    <w:rsid w:val="004420EB"/>
    <w:rsid w:val="0044211D"/>
    <w:rsid w:val="00442175"/>
    <w:rsid w:val="00442264"/>
    <w:rsid w:val="00442293"/>
    <w:rsid w:val="00442306"/>
    <w:rsid w:val="004423A1"/>
    <w:rsid w:val="004423EE"/>
    <w:rsid w:val="004424CA"/>
    <w:rsid w:val="00442546"/>
    <w:rsid w:val="004425B3"/>
    <w:rsid w:val="004425FE"/>
    <w:rsid w:val="004427C7"/>
    <w:rsid w:val="004427E2"/>
    <w:rsid w:val="004427F6"/>
    <w:rsid w:val="0044295D"/>
    <w:rsid w:val="0044298C"/>
    <w:rsid w:val="00442AA3"/>
    <w:rsid w:val="00442B41"/>
    <w:rsid w:val="00442BAE"/>
    <w:rsid w:val="00442C29"/>
    <w:rsid w:val="00442D63"/>
    <w:rsid w:val="00442DB7"/>
    <w:rsid w:val="00442E1A"/>
    <w:rsid w:val="00442E85"/>
    <w:rsid w:val="00442ECE"/>
    <w:rsid w:val="00442F22"/>
    <w:rsid w:val="00442F32"/>
    <w:rsid w:val="00442F3B"/>
    <w:rsid w:val="00442F44"/>
    <w:rsid w:val="00442F5C"/>
    <w:rsid w:val="00442FE5"/>
    <w:rsid w:val="00442FF7"/>
    <w:rsid w:val="00443005"/>
    <w:rsid w:val="00443031"/>
    <w:rsid w:val="0044313D"/>
    <w:rsid w:val="0044321F"/>
    <w:rsid w:val="0044332F"/>
    <w:rsid w:val="0044333B"/>
    <w:rsid w:val="00443388"/>
    <w:rsid w:val="004433CE"/>
    <w:rsid w:val="004434C0"/>
    <w:rsid w:val="00443543"/>
    <w:rsid w:val="00443549"/>
    <w:rsid w:val="004435A3"/>
    <w:rsid w:val="004435C2"/>
    <w:rsid w:val="00443662"/>
    <w:rsid w:val="00443685"/>
    <w:rsid w:val="00443757"/>
    <w:rsid w:val="00443847"/>
    <w:rsid w:val="004438AB"/>
    <w:rsid w:val="00443A31"/>
    <w:rsid w:val="00443AB0"/>
    <w:rsid w:val="00443BDA"/>
    <w:rsid w:val="00443C41"/>
    <w:rsid w:val="00443D6B"/>
    <w:rsid w:val="00443DAB"/>
    <w:rsid w:val="00443E8C"/>
    <w:rsid w:val="00443E92"/>
    <w:rsid w:val="00443E9A"/>
    <w:rsid w:val="00443EBD"/>
    <w:rsid w:val="004440C1"/>
    <w:rsid w:val="004440D9"/>
    <w:rsid w:val="00444124"/>
    <w:rsid w:val="004441B4"/>
    <w:rsid w:val="004441D3"/>
    <w:rsid w:val="004441DC"/>
    <w:rsid w:val="00444308"/>
    <w:rsid w:val="0044433B"/>
    <w:rsid w:val="00444541"/>
    <w:rsid w:val="004445E8"/>
    <w:rsid w:val="004445F5"/>
    <w:rsid w:val="004446E5"/>
    <w:rsid w:val="004447E6"/>
    <w:rsid w:val="00444821"/>
    <w:rsid w:val="0044487C"/>
    <w:rsid w:val="00444885"/>
    <w:rsid w:val="0044491B"/>
    <w:rsid w:val="0044493B"/>
    <w:rsid w:val="0044496D"/>
    <w:rsid w:val="004449A2"/>
    <w:rsid w:val="00444A8F"/>
    <w:rsid w:val="00444B08"/>
    <w:rsid w:val="00444BE8"/>
    <w:rsid w:val="00444C01"/>
    <w:rsid w:val="00444C83"/>
    <w:rsid w:val="00444CAF"/>
    <w:rsid w:val="00444D1F"/>
    <w:rsid w:val="00444E21"/>
    <w:rsid w:val="00444F01"/>
    <w:rsid w:val="00445001"/>
    <w:rsid w:val="00445087"/>
    <w:rsid w:val="004450D9"/>
    <w:rsid w:val="00445158"/>
    <w:rsid w:val="004451BD"/>
    <w:rsid w:val="004451CC"/>
    <w:rsid w:val="004452BA"/>
    <w:rsid w:val="004452E8"/>
    <w:rsid w:val="004452F2"/>
    <w:rsid w:val="0044530A"/>
    <w:rsid w:val="0044530F"/>
    <w:rsid w:val="0044534E"/>
    <w:rsid w:val="00445371"/>
    <w:rsid w:val="00445462"/>
    <w:rsid w:val="004454C0"/>
    <w:rsid w:val="004454D5"/>
    <w:rsid w:val="0044559A"/>
    <w:rsid w:val="004457C1"/>
    <w:rsid w:val="004457C4"/>
    <w:rsid w:val="00445885"/>
    <w:rsid w:val="00445A51"/>
    <w:rsid w:val="00445AA7"/>
    <w:rsid w:val="00445BD9"/>
    <w:rsid w:val="00445CD6"/>
    <w:rsid w:val="00445CE6"/>
    <w:rsid w:val="00445D2B"/>
    <w:rsid w:val="00445D3F"/>
    <w:rsid w:val="00445E25"/>
    <w:rsid w:val="00445E9D"/>
    <w:rsid w:val="00445ED8"/>
    <w:rsid w:val="00445F05"/>
    <w:rsid w:val="00445F14"/>
    <w:rsid w:val="00445FE6"/>
    <w:rsid w:val="00445FE9"/>
    <w:rsid w:val="0044601F"/>
    <w:rsid w:val="0044604F"/>
    <w:rsid w:val="00446052"/>
    <w:rsid w:val="00446069"/>
    <w:rsid w:val="0044608D"/>
    <w:rsid w:val="00446166"/>
    <w:rsid w:val="00446226"/>
    <w:rsid w:val="0044636E"/>
    <w:rsid w:val="00446427"/>
    <w:rsid w:val="0044649B"/>
    <w:rsid w:val="00446590"/>
    <w:rsid w:val="004467B0"/>
    <w:rsid w:val="00446818"/>
    <w:rsid w:val="00446834"/>
    <w:rsid w:val="004468B0"/>
    <w:rsid w:val="00446916"/>
    <w:rsid w:val="00446A7B"/>
    <w:rsid w:val="00446AB0"/>
    <w:rsid w:val="00446AB4"/>
    <w:rsid w:val="00446AD5"/>
    <w:rsid w:val="00446BA7"/>
    <w:rsid w:val="00446C2C"/>
    <w:rsid w:val="00446CAF"/>
    <w:rsid w:val="00446D2A"/>
    <w:rsid w:val="00446E60"/>
    <w:rsid w:val="00446E95"/>
    <w:rsid w:val="00446EBD"/>
    <w:rsid w:val="00446FA4"/>
    <w:rsid w:val="0044702E"/>
    <w:rsid w:val="00447031"/>
    <w:rsid w:val="004470C5"/>
    <w:rsid w:val="0044710B"/>
    <w:rsid w:val="004471D4"/>
    <w:rsid w:val="004472FF"/>
    <w:rsid w:val="00447374"/>
    <w:rsid w:val="004473D5"/>
    <w:rsid w:val="00447446"/>
    <w:rsid w:val="00447456"/>
    <w:rsid w:val="004475DE"/>
    <w:rsid w:val="004476DF"/>
    <w:rsid w:val="0044777A"/>
    <w:rsid w:val="00447925"/>
    <w:rsid w:val="00447951"/>
    <w:rsid w:val="00447A56"/>
    <w:rsid w:val="00447A6C"/>
    <w:rsid w:val="00447A89"/>
    <w:rsid w:val="00447A8D"/>
    <w:rsid w:val="00447AB5"/>
    <w:rsid w:val="00447ADA"/>
    <w:rsid w:val="00447B81"/>
    <w:rsid w:val="00447BEE"/>
    <w:rsid w:val="00447D28"/>
    <w:rsid w:val="00447D2C"/>
    <w:rsid w:val="00447D39"/>
    <w:rsid w:val="00447DA2"/>
    <w:rsid w:val="00447E7C"/>
    <w:rsid w:val="0045000F"/>
    <w:rsid w:val="00450026"/>
    <w:rsid w:val="0045009B"/>
    <w:rsid w:val="00450124"/>
    <w:rsid w:val="0045021B"/>
    <w:rsid w:val="004502BA"/>
    <w:rsid w:val="004502BE"/>
    <w:rsid w:val="004502D2"/>
    <w:rsid w:val="0045032F"/>
    <w:rsid w:val="00450333"/>
    <w:rsid w:val="0045040C"/>
    <w:rsid w:val="004504AD"/>
    <w:rsid w:val="004504F2"/>
    <w:rsid w:val="0045050F"/>
    <w:rsid w:val="004505E9"/>
    <w:rsid w:val="004505F1"/>
    <w:rsid w:val="00450673"/>
    <w:rsid w:val="004506DD"/>
    <w:rsid w:val="0045094E"/>
    <w:rsid w:val="00450998"/>
    <w:rsid w:val="00450A08"/>
    <w:rsid w:val="00450A83"/>
    <w:rsid w:val="00450A89"/>
    <w:rsid w:val="00450AE6"/>
    <w:rsid w:val="00450BA6"/>
    <w:rsid w:val="00450BAC"/>
    <w:rsid w:val="00450C62"/>
    <w:rsid w:val="00450C97"/>
    <w:rsid w:val="00450CB9"/>
    <w:rsid w:val="00450D48"/>
    <w:rsid w:val="00450DAD"/>
    <w:rsid w:val="00450DC7"/>
    <w:rsid w:val="00450EF2"/>
    <w:rsid w:val="00450F0B"/>
    <w:rsid w:val="00450F12"/>
    <w:rsid w:val="00450F55"/>
    <w:rsid w:val="00450F6F"/>
    <w:rsid w:val="00450FD1"/>
    <w:rsid w:val="0045104F"/>
    <w:rsid w:val="00451078"/>
    <w:rsid w:val="004510CD"/>
    <w:rsid w:val="00451193"/>
    <w:rsid w:val="00451417"/>
    <w:rsid w:val="00451420"/>
    <w:rsid w:val="00451432"/>
    <w:rsid w:val="00451473"/>
    <w:rsid w:val="0045150A"/>
    <w:rsid w:val="00451545"/>
    <w:rsid w:val="0045154A"/>
    <w:rsid w:val="0045156D"/>
    <w:rsid w:val="0045160C"/>
    <w:rsid w:val="004516F0"/>
    <w:rsid w:val="0045170D"/>
    <w:rsid w:val="0045173E"/>
    <w:rsid w:val="004517DA"/>
    <w:rsid w:val="00451823"/>
    <w:rsid w:val="0045189C"/>
    <w:rsid w:val="004518C4"/>
    <w:rsid w:val="00451965"/>
    <w:rsid w:val="004519C2"/>
    <w:rsid w:val="00451A2A"/>
    <w:rsid w:val="00451AC8"/>
    <w:rsid w:val="00451B18"/>
    <w:rsid w:val="00451C0A"/>
    <w:rsid w:val="00451C33"/>
    <w:rsid w:val="00451D08"/>
    <w:rsid w:val="00451D45"/>
    <w:rsid w:val="00451DB1"/>
    <w:rsid w:val="00451F40"/>
    <w:rsid w:val="00451FB9"/>
    <w:rsid w:val="0045202B"/>
    <w:rsid w:val="004520BE"/>
    <w:rsid w:val="004520D6"/>
    <w:rsid w:val="00452109"/>
    <w:rsid w:val="004521B5"/>
    <w:rsid w:val="004522AA"/>
    <w:rsid w:val="004522F3"/>
    <w:rsid w:val="00452569"/>
    <w:rsid w:val="0045258A"/>
    <w:rsid w:val="00452591"/>
    <w:rsid w:val="00452594"/>
    <w:rsid w:val="004525F1"/>
    <w:rsid w:val="0045278E"/>
    <w:rsid w:val="004527A9"/>
    <w:rsid w:val="00452823"/>
    <w:rsid w:val="00452914"/>
    <w:rsid w:val="004529D7"/>
    <w:rsid w:val="00452AEE"/>
    <w:rsid w:val="00452AF0"/>
    <w:rsid w:val="00452B04"/>
    <w:rsid w:val="00452B11"/>
    <w:rsid w:val="00452B98"/>
    <w:rsid w:val="00452BAC"/>
    <w:rsid w:val="00452C0A"/>
    <w:rsid w:val="00452C3F"/>
    <w:rsid w:val="00452CDB"/>
    <w:rsid w:val="00452DDA"/>
    <w:rsid w:val="00452E7B"/>
    <w:rsid w:val="00452ECF"/>
    <w:rsid w:val="00452F99"/>
    <w:rsid w:val="0045301D"/>
    <w:rsid w:val="0045302E"/>
    <w:rsid w:val="00453265"/>
    <w:rsid w:val="0045331A"/>
    <w:rsid w:val="0045344E"/>
    <w:rsid w:val="004534BF"/>
    <w:rsid w:val="0045353B"/>
    <w:rsid w:val="004535DE"/>
    <w:rsid w:val="00453658"/>
    <w:rsid w:val="0045366B"/>
    <w:rsid w:val="00453713"/>
    <w:rsid w:val="00453750"/>
    <w:rsid w:val="004537E6"/>
    <w:rsid w:val="004537FF"/>
    <w:rsid w:val="00453914"/>
    <w:rsid w:val="0045392B"/>
    <w:rsid w:val="0045392C"/>
    <w:rsid w:val="00453AA2"/>
    <w:rsid w:val="00453B7B"/>
    <w:rsid w:val="00453C42"/>
    <w:rsid w:val="00453C8B"/>
    <w:rsid w:val="00453CEC"/>
    <w:rsid w:val="00453DE4"/>
    <w:rsid w:val="00453E66"/>
    <w:rsid w:val="00453EB4"/>
    <w:rsid w:val="00453F22"/>
    <w:rsid w:val="00453FCB"/>
    <w:rsid w:val="004540A4"/>
    <w:rsid w:val="004541C2"/>
    <w:rsid w:val="004541EB"/>
    <w:rsid w:val="00454214"/>
    <w:rsid w:val="00454272"/>
    <w:rsid w:val="004542C8"/>
    <w:rsid w:val="004542E2"/>
    <w:rsid w:val="0045434F"/>
    <w:rsid w:val="00454377"/>
    <w:rsid w:val="004543CA"/>
    <w:rsid w:val="00454414"/>
    <w:rsid w:val="00454446"/>
    <w:rsid w:val="00454453"/>
    <w:rsid w:val="0045445C"/>
    <w:rsid w:val="00454480"/>
    <w:rsid w:val="00454482"/>
    <w:rsid w:val="0045449E"/>
    <w:rsid w:val="004544FF"/>
    <w:rsid w:val="0045452B"/>
    <w:rsid w:val="0045458C"/>
    <w:rsid w:val="004545FC"/>
    <w:rsid w:val="00454621"/>
    <w:rsid w:val="004546E3"/>
    <w:rsid w:val="0045473F"/>
    <w:rsid w:val="00454777"/>
    <w:rsid w:val="004547E7"/>
    <w:rsid w:val="00454822"/>
    <w:rsid w:val="00454875"/>
    <w:rsid w:val="00454892"/>
    <w:rsid w:val="0045489A"/>
    <w:rsid w:val="004548DB"/>
    <w:rsid w:val="00454947"/>
    <w:rsid w:val="004549CC"/>
    <w:rsid w:val="00454A28"/>
    <w:rsid w:val="00454A61"/>
    <w:rsid w:val="00454A78"/>
    <w:rsid w:val="00454AB8"/>
    <w:rsid w:val="00454AC9"/>
    <w:rsid w:val="00454B78"/>
    <w:rsid w:val="00454B80"/>
    <w:rsid w:val="00454BCE"/>
    <w:rsid w:val="00454C06"/>
    <w:rsid w:val="00454C3A"/>
    <w:rsid w:val="00454C53"/>
    <w:rsid w:val="00454CD6"/>
    <w:rsid w:val="00454D05"/>
    <w:rsid w:val="00454D38"/>
    <w:rsid w:val="00454D9C"/>
    <w:rsid w:val="00454E49"/>
    <w:rsid w:val="00454F44"/>
    <w:rsid w:val="00454FF4"/>
    <w:rsid w:val="00454FF6"/>
    <w:rsid w:val="00455031"/>
    <w:rsid w:val="004550F9"/>
    <w:rsid w:val="00455219"/>
    <w:rsid w:val="00455291"/>
    <w:rsid w:val="0045529B"/>
    <w:rsid w:val="004552A3"/>
    <w:rsid w:val="0045531A"/>
    <w:rsid w:val="00455387"/>
    <w:rsid w:val="0045542B"/>
    <w:rsid w:val="0045543B"/>
    <w:rsid w:val="00455484"/>
    <w:rsid w:val="00455485"/>
    <w:rsid w:val="004555D2"/>
    <w:rsid w:val="0045568C"/>
    <w:rsid w:val="004556BB"/>
    <w:rsid w:val="00455701"/>
    <w:rsid w:val="0045570C"/>
    <w:rsid w:val="00455832"/>
    <w:rsid w:val="0045583F"/>
    <w:rsid w:val="00455843"/>
    <w:rsid w:val="004558CB"/>
    <w:rsid w:val="004558D1"/>
    <w:rsid w:val="00455A5B"/>
    <w:rsid w:val="00455B3C"/>
    <w:rsid w:val="00455C75"/>
    <w:rsid w:val="00455CB5"/>
    <w:rsid w:val="00455DE8"/>
    <w:rsid w:val="00455E88"/>
    <w:rsid w:val="00455E9A"/>
    <w:rsid w:val="00455F54"/>
    <w:rsid w:val="00455F66"/>
    <w:rsid w:val="00455FE0"/>
    <w:rsid w:val="0045601E"/>
    <w:rsid w:val="00456022"/>
    <w:rsid w:val="00456055"/>
    <w:rsid w:val="00456157"/>
    <w:rsid w:val="004561CF"/>
    <w:rsid w:val="004563F7"/>
    <w:rsid w:val="00456537"/>
    <w:rsid w:val="00456574"/>
    <w:rsid w:val="0045657B"/>
    <w:rsid w:val="004565E3"/>
    <w:rsid w:val="0045661C"/>
    <w:rsid w:val="00456642"/>
    <w:rsid w:val="00456669"/>
    <w:rsid w:val="0045675A"/>
    <w:rsid w:val="0045686A"/>
    <w:rsid w:val="0045689D"/>
    <w:rsid w:val="004568FD"/>
    <w:rsid w:val="00456978"/>
    <w:rsid w:val="00456A50"/>
    <w:rsid w:val="00456A5A"/>
    <w:rsid w:val="00456AB5"/>
    <w:rsid w:val="00456BA0"/>
    <w:rsid w:val="00456BB0"/>
    <w:rsid w:val="00456BC0"/>
    <w:rsid w:val="00456BDE"/>
    <w:rsid w:val="00456C00"/>
    <w:rsid w:val="00456C58"/>
    <w:rsid w:val="00456C76"/>
    <w:rsid w:val="00456D45"/>
    <w:rsid w:val="00456DB2"/>
    <w:rsid w:val="00456DB6"/>
    <w:rsid w:val="00456DB7"/>
    <w:rsid w:val="00456DC9"/>
    <w:rsid w:val="00456EA0"/>
    <w:rsid w:val="00456F34"/>
    <w:rsid w:val="00456FE5"/>
    <w:rsid w:val="00457038"/>
    <w:rsid w:val="004570C9"/>
    <w:rsid w:val="004570EC"/>
    <w:rsid w:val="00457194"/>
    <w:rsid w:val="00457256"/>
    <w:rsid w:val="004572DD"/>
    <w:rsid w:val="004573E6"/>
    <w:rsid w:val="004573F7"/>
    <w:rsid w:val="004574C7"/>
    <w:rsid w:val="004574C8"/>
    <w:rsid w:val="00457771"/>
    <w:rsid w:val="00457796"/>
    <w:rsid w:val="004578E3"/>
    <w:rsid w:val="004578F8"/>
    <w:rsid w:val="004579A6"/>
    <w:rsid w:val="004579D2"/>
    <w:rsid w:val="00457AB6"/>
    <w:rsid w:val="00457B0B"/>
    <w:rsid w:val="00457B25"/>
    <w:rsid w:val="00457CA9"/>
    <w:rsid w:val="00457D35"/>
    <w:rsid w:val="00457D3E"/>
    <w:rsid w:val="00457F54"/>
    <w:rsid w:val="00457F93"/>
    <w:rsid w:val="00457FF0"/>
    <w:rsid w:val="0046000E"/>
    <w:rsid w:val="004600AD"/>
    <w:rsid w:val="00460171"/>
    <w:rsid w:val="00460186"/>
    <w:rsid w:val="004602C3"/>
    <w:rsid w:val="0046030C"/>
    <w:rsid w:val="00460371"/>
    <w:rsid w:val="00460385"/>
    <w:rsid w:val="004603FD"/>
    <w:rsid w:val="004604F5"/>
    <w:rsid w:val="00460507"/>
    <w:rsid w:val="004605F2"/>
    <w:rsid w:val="00460637"/>
    <w:rsid w:val="00460658"/>
    <w:rsid w:val="00460838"/>
    <w:rsid w:val="004608BB"/>
    <w:rsid w:val="004608CF"/>
    <w:rsid w:val="0046092D"/>
    <w:rsid w:val="004609A8"/>
    <w:rsid w:val="00460A13"/>
    <w:rsid w:val="00460A2B"/>
    <w:rsid w:val="00460A3C"/>
    <w:rsid w:val="00460AB4"/>
    <w:rsid w:val="00460B71"/>
    <w:rsid w:val="00460BA6"/>
    <w:rsid w:val="00460C28"/>
    <w:rsid w:val="00460C47"/>
    <w:rsid w:val="00460CB0"/>
    <w:rsid w:val="00460CE9"/>
    <w:rsid w:val="00460D95"/>
    <w:rsid w:val="00460DC0"/>
    <w:rsid w:val="00460E1C"/>
    <w:rsid w:val="00460E67"/>
    <w:rsid w:val="00460E68"/>
    <w:rsid w:val="00460E7E"/>
    <w:rsid w:val="0046108F"/>
    <w:rsid w:val="004610AD"/>
    <w:rsid w:val="004611F1"/>
    <w:rsid w:val="00461249"/>
    <w:rsid w:val="00461324"/>
    <w:rsid w:val="0046132D"/>
    <w:rsid w:val="00461422"/>
    <w:rsid w:val="004614C3"/>
    <w:rsid w:val="004614F4"/>
    <w:rsid w:val="00461500"/>
    <w:rsid w:val="004615D9"/>
    <w:rsid w:val="00461633"/>
    <w:rsid w:val="00461661"/>
    <w:rsid w:val="0046176F"/>
    <w:rsid w:val="004617F4"/>
    <w:rsid w:val="00461858"/>
    <w:rsid w:val="00461866"/>
    <w:rsid w:val="00461885"/>
    <w:rsid w:val="004618F3"/>
    <w:rsid w:val="00461993"/>
    <w:rsid w:val="00461A36"/>
    <w:rsid w:val="00461B18"/>
    <w:rsid w:val="00461B33"/>
    <w:rsid w:val="00461C31"/>
    <w:rsid w:val="00461CAF"/>
    <w:rsid w:val="00461F36"/>
    <w:rsid w:val="00461F94"/>
    <w:rsid w:val="0046201B"/>
    <w:rsid w:val="00462297"/>
    <w:rsid w:val="004622E3"/>
    <w:rsid w:val="004624B6"/>
    <w:rsid w:val="004625B6"/>
    <w:rsid w:val="00462674"/>
    <w:rsid w:val="00462687"/>
    <w:rsid w:val="004626CE"/>
    <w:rsid w:val="00462702"/>
    <w:rsid w:val="004627B7"/>
    <w:rsid w:val="004627D5"/>
    <w:rsid w:val="004627EB"/>
    <w:rsid w:val="004629C6"/>
    <w:rsid w:val="00462A3B"/>
    <w:rsid w:val="00462A3F"/>
    <w:rsid w:val="00462A6D"/>
    <w:rsid w:val="00462A7C"/>
    <w:rsid w:val="00462ADC"/>
    <w:rsid w:val="00462B21"/>
    <w:rsid w:val="00462B5C"/>
    <w:rsid w:val="00462BA6"/>
    <w:rsid w:val="00462BB5"/>
    <w:rsid w:val="00462C28"/>
    <w:rsid w:val="00462C31"/>
    <w:rsid w:val="00462D03"/>
    <w:rsid w:val="00462D1C"/>
    <w:rsid w:val="00462DC3"/>
    <w:rsid w:val="00462DEE"/>
    <w:rsid w:val="00462F43"/>
    <w:rsid w:val="00462F8C"/>
    <w:rsid w:val="004630BA"/>
    <w:rsid w:val="004630D3"/>
    <w:rsid w:val="00463183"/>
    <w:rsid w:val="004631F3"/>
    <w:rsid w:val="00463241"/>
    <w:rsid w:val="004635BE"/>
    <w:rsid w:val="00463608"/>
    <w:rsid w:val="00463637"/>
    <w:rsid w:val="00463675"/>
    <w:rsid w:val="00463698"/>
    <w:rsid w:val="0046371F"/>
    <w:rsid w:val="004637C9"/>
    <w:rsid w:val="00463899"/>
    <w:rsid w:val="004638C6"/>
    <w:rsid w:val="00463951"/>
    <w:rsid w:val="00463955"/>
    <w:rsid w:val="00463965"/>
    <w:rsid w:val="00463A1C"/>
    <w:rsid w:val="00463A9C"/>
    <w:rsid w:val="00463ADF"/>
    <w:rsid w:val="00463B32"/>
    <w:rsid w:val="00463B8C"/>
    <w:rsid w:val="00463BE8"/>
    <w:rsid w:val="00463BFE"/>
    <w:rsid w:val="00463C4F"/>
    <w:rsid w:val="00463D63"/>
    <w:rsid w:val="00463DD7"/>
    <w:rsid w:val="00463E47"/>
    <w:rsid w:val="00463E4D"/>
    <w:rsid w:val="00463E51"/>
    <w:rsid w:val="00463EA7"/>
    <w:rsid w:val="00463F46"/>
    <w:rsid w:val="00463FD9"/>
    <w:rsid w:val="00464039"/>
    <w:rsid w:val="0046408E"/>
    <w:rsid w:val="004640FB"/>
    <w:rsid w:val="0046410D"/>
    <w:rsid w:val="00464233"/>
    <w:rsid w:val="004642C1"/>
    <w:rsid w:val="004642E4"/>
    <w:rsid w:val="00464300"/>
    <w:rsid w:val="00464311"/>
    <w:rsid w:val="00464314"/>
    <w:rsid w:val="004643B9"/>
    <w:rsid w:val="004643C9"/>
    <w:rsid w:val="004643E0"/>
    <w:rsid w:val="00464469"/>
    <w:rsid w:val="00464500"/>
    <w:rsid w:val="00464551"/>
    <w:rsid w:val="00464574"/>
    <w:rsid w:val="004645AE"/>
    <w:rsid w:val="00464603"/>
    <w:rsid w:val="00464633"/>
    <w:rsid w:val="004646E6"/>
    <w:rsid w:val="004648B8"/>
    <w:rsid w:val="00464998"/>
    <w:rsid w:val="004649BE"/>
    <w:rsid w:val="00464A00"/>
    <w:rsid w:val="00464A5C"/>
    <w:rsid w:val="00464A6F"/>
    <w:rsid w:val="00464AFD"/>
    <w:rsid w:val="00464B4A"/>
    <w:rsid w:val="00464B72"/>
    <w:rsid w:val="00464BAA"/>
    <w:rsid w:val="00464F7F"/>
    <w:rsid w:val="00464F9A"/>
    <w:rsid w:val="00464FC6"/>
    <w:rsid w:val="00464FDE"/>
    <w:rsid w:val="00465021"/>
    <w:rsid w:val="004650D9"/>
    <w:rsid w:val="00465102"/>
    <w:rsid w:val="00465259"/>
    <w:rsid w:val="004652F2"/>
    <w:rsid w:val="004653C2"/>
    <w:rsid w:val="00465496"/>
    <w:rsid w:val="004654A3"/>
    <w:rsid w:val="004654A5"/>
    <w:rsid w:val="0046558C"/>
    <w:rsid w:val="004655E7"/>
    <w:rsid w:val="00465644"/>
    <w:rsid w:val="0046570B"/>
    <w:rsid w:val="00465712"/>
    <w:rsid w:val="0046574B"/>
    <w:rsid w:val="00465846"/>
    <w:rsid w:val="00465862"/>
    <w:rsid w:val="00465906"/>
    <w:rsid w:val="00465990"/>
    <w:rsid w:val="004659F4"/>
    <w:rsid w:val="00465A43"/>
    <w:rsid w:val="00465A5B"/>
    <w:rsid w:val="00465B1D"/>
    <w:rsid w:val="00465B48"/>
    <w:rsid w:val="00465C2C"/>
    <w:rsid w:val="00465C2F"/>
    <w:rsid w:val="00465CA9"/>
    <w:rsid w:val="00465CAB"/>
    <w:rsid w:val="00465D1B"/>
    <w:rsid w:val="00465DF9"/>
    <w:rsid w:val="00465E04"/>
    <w:rsid w:val="00465E3C"/>
    <w:rsid w:val="00465F5A"/>
    <w:rsid w:val="00466008"/>
    <w:rsid w:val="0046602D"/>
    <w:rsid w:val="0046603E"/>
    <w:rsid w:val="00466065"/>
    <w:rsid w:val="0046606B"/>
    <w:rsid w:val="00466085"/>
    <w:rsid w:val="004660F4"/>
    <w:rsid w:val="00466112"/>
    <w:rsid w:val="00466129"/>
    <w:rsid w:val="0046612D"/>
    <w:rsid w:val="004661CE"/>
    <w:rsid w:val="00466270"/>
    <w:rsid w:val="00466289"/>
    <w:rsid w:val="00466347"/>
    <w:rsid w:val="00466369"/>
    <w:rsid w:val="00466386"/>
    <w:rsid w:val="00466469"/>
    <w:rsid w:val="00466550"/>
    <w:rsid w:val="00466575"/>
    <w:rsid w:val="00466629"/>
    <w:rsid w:val="0046663B"/>
    <w:rsid w:val="004666A6"/>
    <w:rsid w:val="00466769"/>
    <w:rsid w:val="0046679D"/>
    <w:rsid w:val="004667FE"/>
    <w:rsid w:val="00466819"/>
    <w:rsid w:val="00466899"/>
    <w:rsid w:val="004668DE"/>
    <w:rsid w:val="00466902"/>
    <w:rsid w:val="00466903"/>
    <w:rsid w:val="0046690F"/>
    <w:rsid w:val="004669C4"/>
    <w:rsid w:val="00466A2B"/>
    <w:rsid w:val="00466A3B"/>
    <w:rsid w:val="00466A84"/>
    <w:rsid w:val="00466B55"/>
    <w:rsid w:val="00466B92"/>
    <w:rsid w:val="00466BD3"/>
    <w:rsid w:val="00466C49"/>
    <w:rsid w:val="00466C4B"/>
    <w:rsid w:val="00466CFC"/>
    <w:rsid w:val="00466D4C"/>
    <w:rsid w:val="00466D51"/>
    <w:rsid w:val="00466E24"/>
    <w:rsid w:val="00466E65"/>
    <w:rsid w:val="00466E66"/>
    <w:rsid w:val="00466E73"/>
    <w:rsid w:val="00466EC3"/>
    <w:rsid w:val="00466F2E"/>
    <w:rsid w:val="00466FB8"/>
    <w:rsid w:val="00466FDC"/>
    <w:rsid w:val="00467064"/>
    <w:rsid w:val="00467087"/>
    <w:rsid w:val="004672B5"/>
    <w:rsid w:val="004673FD"/>
    <w:rsid w:val="00467477"/>
    <w:rsid w:val="004675B3"/>
    <w:rsid w:val="004675F3"/>
    <w:rsid w:val="004675FD"/>
    <w:rsid w:val="004676B6"/>
    <w:rsid w:val="0046779E"/>
    <w:rsid w:val="004677E5"/>
    <w:rsid w:val="004677E7"/>
    <w:rsid w:val="0046789A"/>
    <w:rsid w:val="004678CB"/>
    <w:rsid w:val="004678E5"/>
    <w:rsid w:val="00467943"/>
    <w:rsid w:val="004679BC"/>
    <w:rsid w:val="00467A3E"/>
    <w:rsid w:val="00467A96"/>
    <w:rsid w:val="00467B07"/>
    <w:rsid w:val="00467C23"/>
    <w:rsid w:val="00467CD6"/>
    <w:rsid w:val="00467D06"/>
    <w:rsid w:val="00467D0D"/>
    <w:rsid w:val="00467D38"/>
    <w:rsid w:val="00467D3F"/>
    <w:rsid w:val="00467D62"/>
    <w:rsid w:val="00467DB6"/>
    <w:rsid w:val="0047004E"/>
    <w:rsid w:val="004700CD"/>
    <w:rsid w:val="00470112"/>
    <w:rsid w:val="00470178"/>
    <w:rsid w:val="004701C5"/>
    <w:rsid w:val="00470201"/>
    <w:rsid w:val="00470256"/>
    <w:rsid w:val="0047027D"/>
    <w:rsid w:val="004703EB"/>
    <w:rsid w:val="004704F8"/>
    <w:rsid w:val="004704FC"/>
    <w:rsid w:val="004705CF"/>
    <w:rsid w:val="004706D8"/>
    <w:rsid w:val="004707AD"/>
    <w:rsid w:val="004707E5"/>
    <w:rsid w:val="004708A3"/>
    <w:rsid w:val="004708AA"/>
    <w:rsid w:val="00470942"/>
    <w:rsid w:val="00470967"/>
    <w:rsid w:val="0047098B"/>
    <w:rsid w:val="00470A7F"/>
    <w:rsid w:val="00470B81"/>
    <w:rsid w:val="00470BF2"/>
    <w:rsid w:val="00470C20"/>
    <w:rsid w:val="00470C33"/>
    <w:rsid w:val="00470CA1"/>
    <w:rsid w:val="00470CF6"/>
    <w:rsid w:val="00470E41"/>
    <w:rsid w:val="0047103E"/>
    <w:rsid w:val="00471088"/>
    <w:rsid w:val="00471137"/>
    <w:rsid w:val="00471222"/>
    <w:rsid w:val="004712BA"/>
    <w:rsid w:val="0047148B"/>
    <w:rsid w:val="004714D0"/>
    <w:rsid w:val="0047160A"/>
    <w:rsid w:val="0047169B"/>
    <w:rsid w:val="004716DB"/>
    <w:rsid w:val="0047170D"/>
    <w:rsid w:val="00471713"/>
    <w:rsid w:val="00471794"/>
    <w:rsid w:val="004717A6"/>
    <w:rsid w:val="004717B6"/>
    <w:rsid w:val="004718FF"/>
    <w:rsid w:val="0047196F"/>
    <w:rsid w:val="00471A7A"/>
    <w:rsid w:val="00471A7D"/>
    <w:rsid w:val="00471B35"/>
    <w:rsid w:val="00471C01"/>
    <w:rsid w:val="00471C39"/>
    <w:rsid w:val="00471C5B"/>
    <w:rsid w:val="00471CFA"/>
    <w:rsid w:val="00471D7C"/>
    <w:rsid w:val="00471DA9"/>
    <w:rsid w:val="00471DC3"/>
    <w:rsid w:val="00471E39"/>
    <w:rsid w:val="00471EC8"/>
    <w:rsid w:val="00471EE4"/>
    <w:rsid w:val="00471EF5"/>
    <w:rsid w:val="00471F05"/>
    <w:rsid w:val="00471FDB"/>
    <w:rsid w:val="004720A2"/>
    <w:rsid w:val="0047223F"/>
    <w:rsid w:val="004722EB"/>
    <w:rsid w:val="004722ED"/>
    <w:rsid w:val="00472418"/>
    <w:rsid w:val="00472504"/>
    <w:rsid w:val="00472589"/>
    <w:rsid w:val="004727BB"/>
    <w:rsid w:val="00472804"/>
    <w:rsid w:val="00472873"/>
    <w:rsid w:val="0047287E"/>
    <w:rsid w:val="00472951"/>
    <w:rsid w:val="0047296C"/>
    <w:rsid w:val="00472AA0"/>
    <w:rsid w:val="00472BA0"/>
    <w:rsid w:val="00472C07"/>
    <w:rsid w:val="00472C22"/>
    <w:rsid w:val="00472C62"/>
    <w:rsid w:val="00472CDD"/>
    <w:rsid w:val="00472DA5"/>
    <w:rsid w:val="00472DBD"/>
    <w:rsid w:val="00472DDC"/>
    <w:rsid w:val="00472DE8"/>
    <w:rsid w:val="00472E67"/>
    <w:rsid w:val="00472E69"/>
    <w:rsid w:val="00472ED8"/>
    <w:rsid w:val="00472F0A"/>
    <w:rsid w:val="00472F52"/>
    <w:rsid w:val="00472F5B"/>
    <w:rsid w:val="004732E0"/>
    <w:rsid w:val="00473488"/>
    <w:rsid w:val="00473537"/>
    <w:rsid w:val="00473666"/>
    <w:rsid w:val="004736D7"/>
    <w:rsid w:val="004736DE"/>
    <w:rsid w:val="004736F4"/>
    <w:rsid w:val="004737C5"/>
    <w:rsid w:val="004737DA"/>
    <w:rsid w:val="0047381D"/>
    <w:rsid w:val="004739F7"/>
    <w:rsid w:val="00473A2B"/>
    <w:rsid w:val="00473A52"/>
    <w:rsid w:val="00473AB6"/>
    <w:rsid w:val="00473BFC"/>
    <w:rsid w:val="00473C74"/>
    <w:rsid w:val="00473D05"/>
    <w:rsid w:val="00473D99"/>
    <w:rsid w:val="00473DE9"/>
    <w:rsid w:val="00473E8F"/>
    <w:rsid w:val="00473FE6"/>
    <w:rsid w:val="00474064"/>
    <w:rsid w:val="004740E3"/>
    <w:rsid w:val="00474204"/>
    <w:rsid w:val="0047421D"/>
    <w:rsid w:val="0047438B"/>
    <w:rsid w:val="004743F9"/>
    <w:rsid w:val="00474434"/>
    <w:rsid w:val="00474533"/>
    <w:rsid w:val="00474543"/>
    <w:rsid w:val="00474579"/>
    <w:rsid w:val="004745C8"/>
    <w:rsid w:val="0047462E"/>
    <w:rsid w:val="00474653"/>
    <w:rsid w:val="004746B4"/>
    <w:rsid w:val="004746DD"/>
    <w:rsid w:val="0047473C"/>
    <w:rsid w:val="004747DD"/>
    <w:rsid w:val="004748A6"/>
    <w:rsid w:val="004748D7"/>
    <w:rsid w:val="0047494A"/>
    <w:rsid w:val="00474A40"/>
    <w:rsid w:val="00474AE8"/>
    <w:rsid w:val="00474B73"/>
    <w:rsid w:val="00474C59"/>
    <w:rsid w:val="00474E52"/>
    <w:rsid w:val="00474E5D"/>
    <w:rsid w:val="00474E61"/>
    <w:rsid w:val="00474ED5"/>
    <w:rsid w:val="00474F40"/>
    <w:rsid w:val="00475145"/>
    <w:rsid w:val="0047518A"/>
    <w:rsid w:val="004751BD"/>
    <w:rsid w:val="00475209"/>
    <w:rsid w:val="00475246"/>
    <w:rsid w:val="004752D5"/>
    <w:rsid w:val="004752EA"/>
    <w:rsid w:val="0047533F"/>
    <w:rsid w:val="004754C0"/>
    <w:rsid w:val="00475529"/>
    <w:rsid w:val="0047554D"/>
    <w:rsid w:val="00475562"/>
    <w:rsid w:val="00475606"/>
    <w:rsid w:val="00475670"/>
    <w:rsid w:val="0047572D"/>
    <w:rsid w:val="004757DB"/>
    <w:rsid w:val="00475812"/>
    <w:rsid w:val="00475866"/>
    <w:rsid w:val="00475895"/>
    <w:rsid w:val="004758C3"/>
    <w:rsid w:val="0047595E"/>
    <w:rsid w:val="004759AF"/>
    <w:rsid w:val="00475A4B"/>
    <w:rsid w:val="00475AA0"/>
    <w:rsid w:val="00475B1B"/>
    <w:rsid w:val="00475B32"/>
    <w:rsid w:val="00475B63"/>
    <w:rsid w:val="00475B7E"/>
    <w:rsid w:val="00475C1B"/>
    <w:rsid w:val="00475CB1"/>
    <w:rsid w:val="00475D35"/>
    <w:rsid w:val="00475D5A"/>
    <w:rsid w:val="00475E04"/>
    <w:rsid w:val="00475E3A"/>
    <w:rsid w:val="00475E62"/>
    <w:rsid w:val="00475EB1"/>
    <w:rsid w:val="00475F30"/>
    <w:rsid w:val="00475F8B"/>
    <w:rsid w:val="00475FBB"/>
    <w:rsid w:val="00475FD4"/>
    <w:rsid w:val="004761AD"/>
    <w:rsid w:val="004761DF"/>
    <w:rsid w:val="004761F9"/>
    <w:rsid w:val="004761FD"/>
    <w:rsid w:val="00476273"/>
    <w:rsid w:val="004762A8"/>
    <w:rsid w:val="004762AD"/>
    <w:rsid w:val="004763E7"/>
    <w:rsid w:val="00476425"/>
    <w:rsid w:val="00476460"/>
    <w:rsid w:val="0047646A"/>
    <w:rsid w:val="0047648B"/>
    <w:rsid w:val="004764A7"/>
    <w:rsid w:val="00476562"/>
    <w:rsid w:val="004765AB"/>
    <w:rsid w:val="00476647"/>
    <w:rsid w:val="004766E7"/>
    <w:rsid w:val="0047670A"/>
    <w:rsid w:val="00476721"/>
    <w:rsid w:val="0047683B"/>
    <w:rsid w:val="00476844"/>
    <w:rsid w:val="0047684B"/>
    <w:rsid w:val="0047698D"/>
    <w:rsid w:val="00476A6C"/>
    <w:rsid w:val="00476AAB"/>
    <w:rsid w:val="00476AF7"/>
    <w:rsid w:val="00476B3F"/>
    <w:rsid w:val="00476BA7"/>
    <w:rsid w:val="00476BAB"/>
    <w:rsid w:val="00476CBD"/>
    <w:rsid w:val="00476E8A"/>
    <w:rsid w:val="00476F13"/>
    <w:rsid w:val="00476FA4"/>
    <w:rsid w:val="00477136"/>
    <w:rsid w:val="00477237"/>
    <w:rsid w:val="0047725B"/>
    <w:rsid w:val="0047729E"/>
    <w:rsid w:val="004772E4"/>
    <w:rsid w:val="00477316"/>
    <w:rsid w:val="0047738D"/>
    <w:rsid w:val="004773C5"/>
    <w:rsid w:val="0047743F"/>
    <w:rsid w:val="00477469"/>
    <w:rsid w:val="00477480"/>
    <w:rsid w:val="00477497"/>
    <w:rsid w:val="00477615"/>
    <w:rsid w:val="00477693"/>
    <w:rsid w:val="004776A5"/>
    <w:rsid w:val="004776CA"/>
    <w:rsid w:val="004778D1"/>
    <w:rsid w:val="00477984"/>
    <w:rsid w:val="00477A04"/>
    <w:rsid w:val="00477ADB"/>
    <w:rsid w:val="00477B3D"/>
    <w:rsid w:val="00477BAC"/>
    <w:rsid w:val="00477C83"/>
    <w:rsid w:val="00477CAA"/>
    <w:rsid w:val="00477D41"/>
    <w:rsid w:val="00477D58"/>
    <w:rsid w:val="00477D72"/>
    <w:rsid w:val="00477E2A"/>
    <w:rsid w:val="00477E6E"/>
    <w:rsid w:val="004800E7"/>
    <w:rsid w:val="004801AE"/>
    <w:rsid w:val="004802D3"/>
    <w:rsid w:val="004803B4"/>
    <w:rsid w:val="004804C2"/>
    <w:rsid w:val="004804C4"/>
    <w:rsid w:val="004804F0"/>
    <w:rsid w:val="0048056F"/>
    <w:rsid w:val="0048060C"/>
    <w:rsid w:val="00480697"/>
    <w:rsid w:val="00480887"/>
    <w:rsid w:val="00480889"/>
    <w:rsid w:val="004808A4"/>
    <w:rsid w:val="004808E2"/>
    <w:rsid w:val="00480956"/>
    <w:rsid w:val="00480992"/>
    <w:rsid w:val="0048099F"/>
    <w:rsid w:val="00480A03"/>
    <w:rsid w:val="00480A04"/>
    <w:rsid w:val="00480AE2"/>
    <w:rsid w:val="00480D36"/>
    <w:rsid w:val="00480D62"/>
    <w:rsid w:val="00480D80"/>
    <w:rsid w:val="00480E19"/>
    <w:rsid w:val="00480E50"/>
    <w:rsid w:val="00480E6F"/>
    <w:rsid w:val="00480E83"/>
    <w:rsid w:val="00480FF0"/>
    <w:rsid w:val="00480FF3"/>
    <w:rsid w:val="0048107D"/>
    <w:rsid w:val="004810FC"/>
    <w:rsid w:val="00481265"/>
    <w:rsid w:val="0048130C"/>
    <w:rsid w:val="0048142F"/>
    <w:rsid w:val="0048145F"/>
    <w:rsid w:val="00481677"/>
    <w:rsid w:val="0048168F"/>
    <w:rsid w:val="004816EF"/>
    <w:rsid w:val="00481731"/>
    <w:rsid w:val="0048182F"/>
    <w:rsid w:val="00481883"/>
    <w:rsid w:val="004818EA"/>
    <w:rsid w:val="00481988"/>
    <w:rsid w:val="004819E0"/>
    <w:rsid w:val="004819FB"/>
    <w:rsid w:val="00481A1D"/>
    <w:rsid w:val="00481A77"/>
    <w:rsid w:val="00481E7A"/>
    <w:rsid w:val="00481EA0"/>
    <w:rsid w:val="00481EC4"/>
    <w:rsid w:val="00481FC5"/>
    <w:rsid w:val="004820B5"/>
    <w:rsid w:val="004820D5"/>
    <w:rsid w:val="00482112"/>
    <w:rsid w:val="00482166"/>
    <w:rsid w:val="004821B7"/>
    <w:rsid w:val="00482206"/>
    <w:rsid w:val="004822DB"/>
    <w:rsid w:val="004822F6"/>
    <w:rsid w:val="00482538"/>
    <w:rsid w:val="0048254F"/>
    <w:rsid w:val="00482672"/>
    <w:rsid w:val="0048268F"/>
    <w:rsid w:val="0048269D"/>
    <w:rsid w:val="004826A8"/>
    <w:rsid w:val="004826D4"/>
    <w:rsid w:val="0048274D"/>
    <w:rsid w:val="004827A8"/>
    <w:rsid w:val="00482845"/>
    <w:rsid w:val="0048284B"/>
    <w:rsid w:val="004828F3"/>
    <w:rsid w:val="00482911"/>
    <w:rsid w:val="00482937"/>
    <w:rsid w:val="004829BE"/>
    <w:rsid w:val="00482AC6"/>
    <w:rsid w:val="00482B3C"/>
    <w:rsid w:val="00482B78"/>
    <w:rsid w:val="00482BD6"/>
    <w:rsid w:val="00482BDC"/>
    <w:rsid w:val="00482C70"/>
    <w:rsid w:val="00482C7C"/>
    <w:rsid w:val="00482CA0"/>
    <w:rsid w:val="00482D77"/>
    <w:rsid w:val="00482E0E"/>
    <w:rsid w:val="00482E2C"/>
    <w:rsid w:val="00482EE0"/>
    <w:rsid w:val="00482F12"/>
    <w:rsid w:val="00482F64"/>
    <w:rsid w:val="00482F8B"/>
    <w:rsid w:val="00482FA3"/>
    <w:rsid w:val="0048303F"/>
    <w:rsid w:val="0048308C"/>
    <w:rsid w:val="004830E5"/>
    <w:rsid w:val="004830EA"/>
    <w:rsid w:val="00483143"/>
    <w:rsid w:val="004831E0"/>
    <w:rsid w:val="0048323F"/>
    <w:rsid w:val="00483299"/>
    <w:rsid w:val="004832BC"/>
    <w:rsid w:val="00483302"/>
    <w:rsid w:val="00483382"/>
    <w:rsid w:val="004833F1"/>
    <w:rsid w:val="00483417"/>
    <w:rsid w:val="00483598"/>
    <w:rsid w:val="00483668"/>
    <w:rsid w:val="00483678"/>
    <w:rsid w:val="00483701"/>
    <w:rsid w:val="00483818"/>
    <w:rsid w:val="00483935"/>
    <w:rsid w:val="00483963"/>
    <w:rsid w:val="00483AA8"/>
    <w:rsid w:val="00483B3D"/>
    <w:rsid w:val="00483B71"/>
    <w:rsid w:val="00483BA7"/>
    <w:rsid w:val="00483C6F"/>
    <w:rsid w:val="00483D2B"/>
    <w:rsid w:val="00483D9A"/>
    <w:rsid w:val="00483F57"/>
    <w:rsid w:val="00483F7E"/>
    <w:rsid w:val="0048408B"/>
    <w:rsid w:val="004840A2"/>
    <w:rsid w:val="00484194"/>
    <w:rsid w:val="004841A7"/>
    <w:rsid w:val="00484343"/>
    <w:rsid w:val="0048440F"/>
    <w:rsid w:val="00484463"/>
    <w:rsid w:val="004844DC"/>
    <w:rsid w:val="00484511"/>
    <w:rsid w:val="0048454D"/>
    <w:rsid w:val="00484852"/>
    <w:rsid w:val="00484934"/>
    <w:rsid w:val="00484C65"/>
    <w:rsid w:val="00484D4D"/>
    <w:rsid w:val="00484E50"/>
    <w:rsid w:val="00484EFD"/>
    <w:rsid w:val="00484F15"/>
    <w:rsid w:val="00484F83"/>
    <w:rsid w:val="0048506E"/>
    <w:rsid w:val="00485111"/>
    <w:rsid w:val="00485119"/>
    <w:rsid w:val="00485125"/>
    <w:rsid w:val="004851BE"/>
    <w:rsid w:val="00485201"/>
    <w:rsid w:val="00485278"/>
    <w:rsid w:val="004853B1"/>
    <w:rsid w:val="004853FA"/>
    <w:rsid w:val="0048547A"/>
    <w:rsid w:val="0048550A"/>
    <w:rsid w:val="0048554A"/>
    <w:rsid w:val="00485810"/>
    <w:rsid w:val="0048590D"/>
    <w:rsid w:val="0048593D"/>
    <w:rsid w:val="0048595D"/>
    <w:rsid w:val="00485968"/>
    <w:rsid w:val="004859DD"/>
    <w:rsid w:val="00485A4B"/>
    <w:rsid w:val="00485A8F"/>
    <w:rsid w:val="00485ADA"/>
    <w:rsid w:val="00485AF0"/>
    <w:rsid w:val="00485B23"/>
    <w:rsid w:val="00485B84"/>
    <w:rsid w:val="00485BB7"/>
    <w:rsid w:val="00485BE9"/>
    <w:rsid w:val="00485CCB"/>
    <w:rsid w:val="00485CFD"/>
    <w:rsid w:val="00485D26"/>
    <w:rsid w:val="00485D2D"/>
    <w:rsid w:val="00485EA0"/>
    <w:rsid w:val="00485EC0"/>
    <w:rsid w:val="00485F44"/>
    <w:rsid w:val="00485FBD"/>
    <w:rsid w:val="00485FD5"/>
    <w:rsid w:val="0048608C"/>
    <w:rsid w:val="004860AA"/>
    <w:rsid w:val="004860D9"/>
    <w:rsid w:val="00486119"/>
    <w:rsid w:val="00486181"/>
    <w:rsid w:val="004861F3"/>
    <w:rsid w:val="00486204"/>
    <w:rsid w:val="00486250"/>
    <w:rsid w:val="0048629B"/>
    <w:rsid w:val="004862D8"/>
    <w:rsid w:val="004864A8"/>
    <w:rsid w:val="004864E4"/>
    <w:rsid w:val="004864F6"/>
    <w:rsid w:val="00486524"/>
    <w:rsid w:val="004865A5"/>
    <w:rsid w:val="004866A9"/>
    <w:rsid w:val="004866EF"/>
    <w:rsid w:val="00486725"/>
    <w:rsid w:val="00486734"/>
    <w:rsid w:val="004867B4"/>
    <w:rsid w:val="00486848"/>
    <w:rsid w:val="004868D8"/>
    <w:rsid w:val="004868E8"/>
    <w:rsid w:val="004868EB"/>
    <w:rsid w:val="00486934"/>
    <w:rsid w:val="0048694B"/>
    <w:rsid w:val="004869DA"/>
    <w:rsid w:val="00486B22"/>
    <w:rsid w:val="00486BF4"/>
    <w:rsid w:val="00486BFE"/>
    <w:rsid w:val="00486C7D"/>
    <w:rsid w:val="00486CDF"/>
    <w:rsid w:val="00486D58"/>
    <w:rsid w:val="00486D81"/>
    <w:rsid w:val="00486DC1"/>
    <w:rsid w:val="00486E02"/>
    <w:rsid w:val="00486E6C"/>
    <w:rsid w:val="00486ED0"/>
    <w:rsid w:val="00486F03"/>
    <w:rsid w:val="00486F1A"/>
    <w:rsid w:val="00486F9C"/>
    <w:rsid w:val="004871AC"/>
    <w:rsid w:val="004871C2"/>
    <w:rsid w:val="00487216"/>
    <w:rsid w:val="00487306"/>
    <w:rsid w:val="004873A3"/>
    <w:rsid w:val="004873B3"/>
    <w:rsid w:val="004873E8"/>
    <w:rsid w:val="00487419"/>
    <w:rsid w:val="0048742D"/>
    <w:rsid w:val="004874FD"/>
    <w:rsid w:val="00487537"/>
    <w:rsid w:val="004875A2"/>
    <w:rsid w:val="004875FD"/>
    <w:rsid w:val="00487659"/>
    <w:rsid w:val="004876DD"/>
    <w:rsid w:val="0048780D"/>
    <w:rsid w:val="004879AD"/>
    <w:rsid w:val="00487A07"/>
    <w:rsid w:val="00487A69"/>
    <w:rsid w:val="00487AE2"/>
    <w:rsid w:val="00487BC3"/>
    <w:rsid w:val="00487C60"/>
    <w:rsid w:val="00487D01"/>
    <w:rsid w:val="00487D77"/>
    <w:rsid w:val="00487DAC"/>
    <w:rsid w:val="00487E3F"/>
    <w:rsid w:val="00487F0B"/>
    <w:rsid w:val="00487F76"/>
    <w:rsid w:val="00487FC7"/>
    <w:rsid w:val="00487FDB"/>
    <w:rsid w:val="0049001E"/>
    <w:rsid w:val="00490040"/>
    <w:rsid w:val="0049004E"/>
    <w:rsid w:val="0049008D"/>
    <w:rsid w:val="004900DE"/>
    <w:rsid w:val="00490209"/>
    <w:rsid w:val="0049029F"/>
    <w:rsid w:val="004902BE"/>
    <w:rsid w:val="0049040E"/>
    <w:rsid w:val="0049044D"/>
    <w:rsid w:val="00490499"/>
    <w:rsid w:val="00490766"/>
    <w:rsid w:val="0049084E"/>
    <w:rsid w:val="00490862"/>
    <w:rsid w:val="0049097E"/>
    <w:rsid w:val="00490A1D"/>
    <w:rsid w:val="00490A6C"/>
    <w:rsid w:val="00490BA6"/>
    <w:rsid w:val="00490EB7"/>
    <w:rsid w:val="00490ED9"/>
    <w:rsid w:val="00490F08"/>
    <w:rsid w:val="00490F44"/>
    <w:rsid w:val="00490FE2"/>
    <w:rsid w:val="00491045"/>
    <w:rsid w:val="00491199"/>
    <w:rsid w:val="004911D6"/>
    <w:rsid w:val="0049125F"/>
    <w:rsid w:val="0049129E"/>
    <w:rsid w:val="004913D2"/>
    <w:rsid w:val="0049142F"/>
    <w:rsid w:val="00491486"/>
    <w:rsid w:val="00491558"/>
    <w:rsid w:val="00491571"/>
    <w:rsid w:val="00491609"/>
    <w:rsid w:val="004916CD"/>
    <w:rsid w:val="00491735"/>
    <w:rsid w:val="0049176E"/>
    <w:rsid w:val="004917AF"/>
    <w:rsid w:val="004918C1"/>
    <w:rsid w:val="0049193A"/>
    <w:rsid w:val="004919F0"/>
    <w:rsid w:val="00491A99"/>
    <w:rsid w:val="00491B90"/>
    <w:rsid w:val="00491BCA"/>
    <w:rsid w:val="00491C1D"/>
    <w:rsid w:val="00491C39"/>
    <w:rsid w:val="00491C4A"/>
    <w:rsid w:val="00491C8F"/>
    <w:rsid w:val="00491CD5"/>
    <w:rsid w:val="00491DAA"/>
    <w:rsid w:val="00491E11"/>
    <w:rsid w:val="00491E62"/>
    <w:rsid w:val="00491F04"/>
    <w:rsid w:val="00491F74"/>
    <w:rsid w:val="00491F7A"/>
    <w:rsid w:val="00491FBC"/>
    <w:rsid w:val="0049219E"/>
    <w:rsid w:val="004921E6"/>
    <w:rsid w:val="00492235"/>
    <w:rsid w:val="004922C5"/>
    <w:rsid w:val="004922D3"/>
    <w:rsid w:val="0049232E"/>
    <w:rsid w:val="004923EE"/>
    <w:rsid w:val="00492462"/>
    <w:rsid w:val="004924B8"/>
    <w:rsid w:val="00492616"/>
    <w:rsid w:val="004926DC"/>
    <w:rsid w:val="004927C2"/>
    <w:rsid w:val="004927D0"/>
    <w:rsid w:val="0049280D"/>
    <w:rsid w:val="004928C4"/>
    <w:rsid w:val="004928D2"/>
    <w:rsid w:val="004928E2"/>
    <w:rsid w:val="0049292C"/>
    <w:rsid w:val="00492A4E"/>
    <w:rsid w:val="00492AA3"/>
    <w:rsid w:val="00492B36"/>
    <w:rsid w:val="00492BAD"/>
    <w:rsid w:val="00492BE0"/>
    <w:rsid w:val="00492BF3"/>
    <w:rsid w:val="00492C55"/>
    <w:rsid w:val="00492C69"/>
    <w:rsid w:val="00492DC7"/>
    <w:rsid w:val="00492DF1"/>
    <w:rsid w:val="00492F2E"/>
    <w:rsid w:val="00492F99"/>
    <w:rsid w:val="00492F9E"/>
    <w:rsid w:val="004930AA"/>
    <w:rsid w:val="004931FC"/>
    <w:rsid w:val="00493296"/>
    <w:rsid w:val="004932B1"/>
    <w:rsid w:val="0049336B"/>
    <w:rsid w:val="0049336C"/>
    <w:rsid w:val="0049337F"/>
    <w:rsid w:val="004933A1"/>
    <w:rsid w:val="00493466"/>
    <w:rsid w:val="00493504"/>
    <w:rsid w:val="0049350C"/>
    <w:rsid w:val="0049356C"/>
    <w:rsid w:val="004935EC"/>
    <w:rsid w:val="004936CB"/>
    <w:rsid w:val="0049370B"/>
    <w:rsid w:val="0049374F"/>
    <w:rsid w:val="004937EF"/>
    <w:rsid w:val="004939E0"/>
    <w:rsid w:val="004939F6"/>
    <w:rsid w:val="00493B3B"/>
    <w:rsid w:val="00493B54"/>
    <w:rsid w:val="00493BDF"/>
    <w:rsid w:val="00493C23"/>
    <w:rsid w:val="00493CAB"/>
    <w:rsid w:val="00493CF8"/>
    <w:rsid w:val="00493D1A"/>
    <w:rsid w:val="00493D3E"/>
    <w:rsid w:val="00493D6D"/>
    <w:rsid w:val="00493D73"/>
    <w:rsid w:val="00493DD2"/>
    <w:rsid w:val="00493EE9"/>
    <w:rsid w:val="00493F65"/>
    <w:rsid w:val="00493F8C"/>
    <w:rsid w:val="00493F92"/>
    <w:rsid w:val="00493F96"/>
    <w:rsid w:val="00494024"/>
    <w:rsid w:val="00494025"/>
    <w:rsid w:val="004940F6"/>
    <w:rsid w:val="00494181"/>
    <w:rsid w:val="0049418E"/>
    <w:rsid w:val="004941C9"/>
    <w:rsid w:val="004941F9"/>
    <w:rsid w:val="00494268"/>
    <w:rsid w:val="004942DF"/>
    <w:rsid w:val="00494377"/>
    <w:rsid w:val="00494463"/>
    <w:rsid w:val="0049448A"/>
    <w:rsid w:val="00494531"/>
    <w:rsid w:val="00494652"/>
    <w:rsid w:val="004946DE"/>
    <w:rsid w:val="004946F4"/>
    <w:rsid w:val="0049475C"/>
    <w:rsid w:val="004947C3"/>
    <w:rsid w:val="004948A3"/>
    <w:rsid w:val="004948C3"/>
    <w:rsid w:val="004949F5"/>
    <w:rsid w:val="00494A20"/>
    <w:rsid w:val="00494A5D"/>
    <w:rsid w:val="00494AE7"/>
    <w:rsid w:val="00494B5D"/>
    <w:rsid w:val="00494C71"/>
    <w:rsid w:val="00494D5A"/>
    <w:rsid w:val="00494D91"/>
    <w:rsid w:val="00494EE4"/>
    <w:rsid w:val="00494F1F"/>
    <w:rsid w:val="00494FE5"/>
    <w:rsid w:val="004950E4"/>
    <w:rsid w:val="00495133"/>
    <w:rsid w:val="00495168"/>
    <w:rsid w:val="004951EE"/>
    <w:rsid w:val="004952CD"/>
    <w:rsid w:val="00495315"/>
    <w:rsid w:val="00495318"/>
    <w:rsid w:val="00495325"/>
    <w:rsid w:val="004956F8"/>
    <w:rsid w:val="00495723"/>
    <w:rsid w:val="00495741"/>
    <w:rsid w:val="00495AAE"/>
    <w:rsid w:val="00495C02"/>
    <w:rsid w:val="00495C28"/>
    <w:rsid w:val="00495D08"/>
    <w:rsid w:val="00495D3A"/>
    <w:rsid w:val="00495D3B"/>
    <w:rsid w:val="00495EA9"/>
    <w:rsid w:val="00495F3D"/>
    <w:rsid w:val="00495F89"/>
    <w:rsid w:val="0049600A"/>
    <w:rsid w:val="00496049"/>
    <w:rsid w:val="00496052"/>
    <w:rsid w:val="004960A3"/>
    <w:rsid w:val="004960DF"/>
    <w:rsid w:val="004960FA"/>
    <w:rsid w:val="0049613C"/>
    <w:rsid w:val="00496204"/>
    <w:rsid w:val="0049626D"/>
    <w:rsid w:val="0049642E"/>
    <w:rsid w:val="0049644C"/>
    <w:rsid w:val="004964B0"/>
    <w:rsid w:val="0049650D"/>
    <w:rsid w:val="004965EA"/>
    <w:rsid w:val="00496619"/>
    <w:rsid w:val="004966E8"/>
    <w:rsid w:val="0049673C"/>
    <w:rsid w:val="004967AD"/>
    <w:rsid w:val="004967E0"/>
    <w:rsid w:val="00496804"/>
    <w:rsid w:val="00496835"/>
    <w:rsid w:val="0049691E"/>
    <w:rsid w:val="0049699C"/>
    <w:rsid w:val="004969CC"/>
    <w:rsid w:val="004969FD"/>
    <w:rsid w:val="00496A02"/>
    <w:rsid w:val="00496B02"/>
    <w:rsid w:val="00496B6B"/>
    <w:rsid w:val="00496B9C"/>
    <w:rsid w:val="00496C0D"/>
    <w:rsid w:val="00496D46"/>
    <w:rsid w:val="00496DC8"/>
    <w:rsid w:val="00496DED"/>
    <w:rsid w:val="00496E3F"/>
    <w:rsid w:val="00496F2E"/>
    <w:rsid w:val="00496F6E"/>
    <w:rsid w:val="00496FEA"/>
    <w:rsid w:val="00497004"/>
    <w:rsid w:val="00497008"/>
    <w:rsid w:val="0049705D"/>
    <w:rsid w:val="00497180"/>
    <w:rsid w:val="004971AA"/>
    <w:rsid w:val="00497203"/>
    <w:rsid w:val="004972EC"/>
    <w:rsid w:val="00497311"/>
    <w:rsid w:val="00497438"/>
    <w:rsid w:val="0049745D"/>
    <w:rsid w:val="00497520"/>
    <w:rsid w:val="0049755D"/>
    <w:rsid w:val="00497577"/>
    <w:rsid w:val="004975F4"/>
    <w:rsid w:val="004975FE"/>
    <w:rsid w:val="00497656"/>
    <w:rsid w:val="00497682"/>
    <w:rsid w:val="004976E9"/>
    <w:rsid w:val="00497750"/>
    <w:rsid w:val="00497831"/>
    <w:rsid w:val="0049783C"/>
    <w:rsid w:val="004978E0"/>
    <w:rsid w:val="004978E9"/>
    <w:rsid w:val="0049793A"/>
    <w:rsid w:val="00497943"/>
    <w:rsid w:val="0049797E"/>
    <w:rsid w:val="004979F3"/>
    <w:rsid w:val="00497A9A"/>
    <w:rsid w:val="00497ACE"/>
    <w:rsid w:val="00497AEA"/>
    <w:rsid w:val="00497C01"/>
    <w:rsid w:val="00497C5E"/>
    <w:rsid w:val="00497CBF"/>
    <w:rsid w:val="00497D10"/>
    <w:rsid w:val="00497DB5"/>
    <w:rsid w:val="00497E5F"/>
    <w:rsid w:val="00497EDF"/>
    <w:rsid w:val="00497F8B"/>
    <w:rsid w:val="00497FC8"/>
    <w:rsid w:val="004A0011"/>
    <w:rsid w:val="004A007F"/>
    <w:rsid w:val="004A0088"/>
    <w:rsid w:val="004A0155"/>
    <w:rsid w:val="004A01BF"/>
    <w:rsid w:val="004A02DA"/>
    <w:rsid w:val="004A033C"/>
    <w:rsid w:val="004A03D3"/>
    <w:rsid w:val="004A03F1"/>
    <w:rsid w:val="004A047A"/>
    <w:rsid w:val="004A04C1"/>
    <w:rsid w:val="004A0570"/>
    <w:rsid w:val="004A0613"/>
    <w:rsid w:val="004A0803"/>
    <w:rsid w:val="004A09A8"/>
    <w:rsid w:val="004A09F4"/>
    <w:rsid w:val="004A0A15"/>
    <w:rsid w:val="004A0A3C"/>
    <w:rsid w:val="004A0A54"/>
    <w:rsid w:val="004A0B90"/>
    <w:rsid w:val="004A0BDF"/>
    <w:rsid w:val="004A0BE7"/>
    <w:rsid w:val="004A0C75"/>
    <w:rsid w:val="004A0CAA"/>
    <w:rsid w:val="004A0D5B"/>
    <w:rsid w:val="004A0D76"/>
    <w:rsid w:val="004A0DBB"/>
    <w:rsid w:val="004A0DFF"/>
    <w:rsid w:val="004A0EAC"/>
    <w:rsid w:val="004A0F2E"/>
    <w:rsid w:val="004A0F38"/>
    <w:rsid w:val="004A10FC"/>
    <w:rsid w:val="004A11E9"/>
    <w:rsid w:val="004A12CE"/>
    <w:rsid w:val="004A1391"/>
    <w:rsid w:val="004A13F0"/>
    <w:rsid w:val="004A1464"/>
    <w:rsid w:val="004A1483"/>
    <w:rsid w:val="004A1495"/>
    <w:rsid w:val="004A14D9"/>
    <w:rsid w:val="004A152B"/>
    <w:rsid w:val="004A15FE"/>
    <w:rsid w:val="004A177A"/>
    <w:rsid w:val="004A17D0"/>
    <w:rsid w:val="004A1839"/>
    <w:rsid w:val="004A1841"/>
    <w:rsid w:val="004A197A"/>
    <w:rsid w:val="004A1999"/>
    <w:rsid w:val="004A1A0C"/>
    <w:rsid w:val="004A1B01"/>
    <w:rsid w:val="004A1B53"/>
    <w:rsid w:val="004A1B66"/>
    <w:rsid w:val="004A1D2A"/>
    <w:rsid w:val="004A1DC4"/>
    <w:rsid w:val="004A1DCF"/>
    <w:rsid w:val="004A1DE3"/>
    <w:rsid w:val="004A1F72"/>
    <w:rsid w:val="004A1F94"/>
    <w:rsid w:val="004A1F97"/>
    <w:rsid w:val="004A211B"/>
    <w:rsid w:val="004A216E"/>
    <w:rsid w:val="004A21A3"/>
    <w:rsid w:val="004A21D5"/>
    <w:rsid w:val="004A2203"/>
    <w:rsid w:val="004A2321"/>
    <w:rsid w:val="004A2325"/>
    <w:rsid w:val="004A23D0"/>
    <w:rsid w:val="004A23EE"/>
    <w:rsid w:val="004A2417"/>
    <w:rsid w:val="004A24EF"/>
    <w:rsid w:val="004A24F9"/>
    <w:rsid w:val="004A24FD"/>
    <w:rsid w:val="004A2594"/>
    <w:rsid w:val="004A261A"/>
    <w:rsid w:val="004A26D6"/>
    <w:rsid w:val="004A2765"/>
    <w:rsid w:val="004A288B"/>
    <w:rsid w:val="004A28B6"/>
    <w:rsid w:val="004A296B"/>
    <w:rsid w:val="004A2BF7"/>
    <w:rsid w:val="004A2C39"/>
    <w:rsid w:val="004A2C3F"/>
    <w:rsid w:val="004A2CB6"/>
    <w:rsid w:val="004A2D65"/>
    <w:rsid w:val="004A2DA3"/>
    <w:rsid w:val="004A2F75"/>
    <w:rsid w:val="004A2FC4"/>
    <w:rsid w:val="004A2FD8"/>
    <w:rsid w:val="004A2FF4"/>
    <w:rsid w:val="004A30BE"/>
    <w:rsid w:val="004A30C7"/>
    <w:rsid w:val="004A34D6"/>
    <w:rsid w:val="004A35F9"/>
    <w:rsid w:val="004A36EF"/>
    <w:rsid w:val="004A37B5"/>
    <w:rsid w:val="004A3A06"/>
    <w:rsid w:val="004A3AEB"/>
    <w:rsid w:val="004A3B8F"/>
    <w:rsid w:val="004A3CAB"/>
    <w:rsid w:val="004A3D03"/>
    <w:rsid w:val="004A3D5B"/>
    <w:rsid w:val="004A3E0B"/>
    <w:rsid w:val="004A3E3E"/>
    <w:rsid w:val="004A3FA7"/>
    <w:rsid w:val="004A3FBE"/>
    <w:rsid w:val="004A3FC1"/>
    <w:rsid w:val="004A4071"/>
    <w:rsid w:val="004A419A"/>
    <w:rsid w:val="004A4260"/>
    <w:rsid w:val="004A4269"/>
    <w:rsid w:val="004A4301"/>
    <w:rsid w:val="004A43AE"/>
    <w:rsid w:val="004A440A"/>
    <w:rsid w:val="004A4615"/>
    <w:rsid w:val="004A4659"/>
    <w:rsid w:val="004A479C"/>
    <w:rsid w:val="004A47C4"/>
    <w:rsid w:val="004A48D7"/>
    <w:rsid w:val="004A49CB"/>
    <w:rsid w:val="004A49D3"/>
    <w:rsid w:val="004A4A0B"/>
    <w:rsid w:val="004A4AA2"/>
    <w:rsid w:val="004A4B53"/>
    <w:rsid w:val="004A4DD5"/>
    <w:rsid w:val="004A4E70"/>
    <w:rsid w:val="004A4F68"/>
    <w:rsid w:val="004A4FA6"/>
    <w:rsid w:val="004A4FAB"/>
    <w:rsid w:val="004A5009"/>
    <w:rsid w:val="004A5016"/>
    <w:rsid w:val="004A50B6"/>
    <w:rsid w:val="004A5103"/>
    <w:rsid w:val="004A5153"/>
    <w:rsid w:val="004A5157"/>
    <w:rsid w:val="004A5198"/>
    <w:rsid w:val="004A51E9"/>
    <w:rsid w:val="004A51FC"/>
    <w:rsid w:val="004A522D"/>
    <w:rsid w:val="004A52C5"/>
    <w:rsid w:val="004A52DE"/>
    <w:rsid w:val="004A53B9"/>
    <w:rsid w:val="004A5591"/>
    <w:rsid w:val="004A55C6"/>
    <w:rsid w:val="004A55FE"/>
    <w:rsid w:val="004A56F9"/>
    <w:rsid w:val="004A5734"/>
    <w:rsid w:val="004A57DE"/>
    <w:rsid w:val="004A5898"/>
    <w:rsid w:val="004A58D4"/>
    <w:rsid w:val="004A5999"/>
    <w:rsid w:val="004A59AF"/>
    <w:rsid w:val="004A59F5"/>
    <w:rsid w:val="004A5A07"/>
    <w:rsid w:val="004A5A4E"/>
    <w:rsid w:val="004A5ACB"/>
    <w:rsid w:val="004A5B34"/>
    <w:rsid w:val="004A5BB0"/>
    <w:rsid w:val="004A5BEB"/>
    <w:rsid w:val="004A5C38"/>
    <w:rsid w:val="004A5C49"/>
    <w:rsid w:val="004A5CEC"/>
    <w:rsid w:val="004A5DD4"/>
    <w:rsid w:val="004A5E02"/>
    <w:rsid w:val="004A5E84"/>
    <w:rsid w:val="004A5ED7"/>
    <w:rsid w:val="004A5F57"/>
    <w:rsid w:val="004A5F5C"/>
    <w:rsid w:val="004A6003"/>
    <w:rsid w:val="004A6025"/>
    <w:rsid w:val="004A60D7"/>
    <w:rsid w:val="004A614A"/>
    <w:rsid w:val="004A6194"/>
    <w:rsid w:val="004A6195"/>
    <w:rsid w:val="004A6254"/>
    <w:rsid w:val="004A62DF"/>
    <w:rsid w:val="004A6341"/>
    <w:rsid w:val="004A6465"/>
    <w:rsid w:val="004A6491"/>
    <w:rsid w:val="004A64E8"/>
    <w:rsid w:val="004A65C8"/>
    <w:rsid w:val="004A66BA"/>
    <w:rsid w:val="004A66CA"/>
    <w:rsid w:val="004A6743"/>
    <w:rsid w:val="004A67E7"/>
    <w:rsid w:val="004A68B5"/>
    <w:rsid w:val="004A68D1"/>
    <w:rsid w:val="004A6939"/>
    <w:rsid w:val="004A693C"/>
    <w:rsid w:val="004A6976"/>
    <w:rsid w:val="004A6989"/>
    <w:rsid w:val="004A69A7"/>
    <w:rsid w:val="004A69CA"/>
    <w:rsid w:val="004A6A52"/>
    <w:rsid w:val="004A6B22"/>
    <w:rsid w:val="004A6B37"/>
    <w:rsid w:val="004A6BA3"/>
    <w:rsid w:val="004A6C42"/>
    <w:rsid w:val="004A6D94"/>
    <w:rsid w:val="004A6D98"/>
    <w:rsid w:val="004A6DDB"/>
    <w:rsid w:val="004A6E8B"/>
    <w:rsid w:val="004A6F25"/>
    <w:rsid w:val="004A6F46"/>
    <w:rsid w:val="004A70EA"/>
    <w:rsid w:val="004A72A3"/>
    <w:rsid w:val="004A72DF"/>
    <w:rsid w:val="004A73B3"/>
    <w:rsid w:val="004A7478"/>
    <w:rsid w:val="004A755F"/>
    <w:rsid w:val="004A7697"/>
    <w:rsid w:val="004A76DE"/>
    <w:rsid w:val="004A7824"/>
    <w:rsid w:val="004A7953"/>
    <w:rsid w:val="004A7A87"/>
    <w:rsid w:val="004A7AD4"/>
    <w:rsid w:val="004A7AE5"/>
    <w:rsid w:val="004A7B01"/>
    <w:rsid w:val="004A7BDF"/>
    <w:rsid w:val="004A7C97"/>
    <w:rsid w:val="004A7CEF"/>
    <w:rsid w:val="004A7D2B"/>
    <w:rsid w:val="004A7D5F"/>
    <w:rsid w:val="004A7D63"/>
    <w:rsid w:val="004A7D69"/>
    <w:rsid w:val="004A7D83"/>
    <w:rsid w:val="004A7F7F"/>
    <w:rsid w:val="004A7FB6"/>
    <w:rsid w:val="004B0046"/>
    <w:rsid w:val="004B00B9"/>
    <w:rsid w:val="004B010C"/>
    <w:rsid w:val="004B0149"/>
    <w:rsid w:val="004B02CE"/>
    <w:rsid w:val="004B0356"/>
    <w:rsid w:val="004B03E7"/>
    <w:rsid w:val="004B05F0"/>
    <w:rsid w:val="004B05FE"/>
    <w:rsid w:val="004B0604"/>
    <w:rsid w:val="004B06F6"/>
    <w:rsid w:val="004B0739"/>
    <w:rsid w:val="004B0755"/>
    <w:rsid w:val="004B07E9"/>
    <w:rsid w:val="004B0885"/>
    <w:rsid w:val="004B0929"/>
    <w:rsid w:val="004B09DF"/>
    <w:rsid w:val="004B0ADE"/>
    <w:rsid w:val="004B0B8C"/>
    <w:rsid w:val="004B0BFC"/>
    <w:rsid w:val="004B0C67"/>
    <w:rsid w:val="004B0CD5"/>
    <w:rsid w:val="004B0D3C"/>
    <w:rsid w:val="004B0DE4"/>
    <w:rsid w:val="004B0E13"/>
    <w:rsid w:val="004B0E5A"/>
    <w:rsid w:val="004B0F02"/>
    <w:rsid w:val="004B0F48"/>
    <w:rsid w:val="004B0F88"/>
    <w:rsid w:val="004B0FE7"/>
    <w:rsid w:val="004B101E"/>
    <w:rsid w:val="004B1050"/>
    <w:rsid w:val="004B10D2"/>
    <w:rsid w:val="004B110A"/>
    <w:rsid w:val="004B11BE"/>
    <w:rsid w:val="004B1222"/>
    <w:rsid w:val="004B1252"/>
    <w:rsid w:val="004B12C4"/>
    <w:rsid w:val="004B1393"/>
    <w:rsid w:val="004B13C7"/>
    <w:rsid w:val="004B1523"/>
    <w:rsid w:val="004B15F5"/>
    <w:rsid w:val="004B1622"/>
    <w:rsid w:val="004B17B0"/>
    <w:rsid w:val="004B1885"/>
    <w:rsid w:val="004B188E"/>
    <w:rsid w:val="004B197D"/>
    <w:rsid w:val="004B19C2"/>
    <w:rsid w:val="004B1B14"/>
    <w:rsid w:val="004B1B64"/>
    <w:rsid w:val="004B1B6D"/>
    <w:rsid w:val="004B1B6F"/>
    <w:rsid w:val="004B1B96"/>
    <w:rsid w:val="004B1BA7"/>
    <w:rsid w:val="004B1C37"/>
    <w:rsid w:val="004B1C43"/>
    <w:rsid w:val="004B1C80"/>
    <w:rsid w:val="004B1C97"/>
    <w:rsid w:val="004B1CA9"/>
    <w:rsid w:val="004B1D65"/>
    <w:rsid w:val="004B1D71"/>
    <w:rsid w:val="004B1DA7"/>
    <w:rsid w:val="004B1E09"/>
    <w:rsid w:val="004B1E93"/>
    <w:rsid w:val="004B1ED6"/>
    <w:rsid w:val="004B1F58"/>
    <w:rsid w:val="004B2055"/>
    <w:rsid w:val="004B20B6"/>
    <w:rsid w:val="004B20C5"/>
    <w:rsid w:val="004B21F9"/>
    <w:rsid w:val="004B2241"/>
    <w:rsid w:val="004B22B5"/>
    <w:rsid w:val="004B2313"/>
    <w:rsid w:val="004B2487"/>
    <w:rsid w:val="004B256F"/>
    <w:rsid w:val="004B25B6"/>
    <w:rsid w:val="004B2664"/>
    <w:rsid w:val="004B2782"/>
    <w:rsid w:val="004B27AD"/>
    <w:rsid w:val="004B2818"/>
    <w:rsid w:val="004B28C7"/>
    <w:rsid w:val="004B28DD"/>
    <w:rsid w:val="004B290D"/>
    <w:rsid w:val="004B2911"/>
    <w:rsid w:val="004B296D"/>
    <w:rsid w:val="004B29EF"/>
    <w:rsid w:val="004B2B71"/>
    <w:rsid w:val="004B2C00"/>
    <w:rsid w:val="004B2C1C"/>
    <w:rsid w:val="004B2C7B"/>
    <w:rsid w:val="004B2CE3"/>
    <w:rsid w:val="004B2CEF"/>
    <w:rsid w:val="004B2ECF"/>
    <w:rsid w:val="004B2F7E"/>
    <w:rsid w:val="004B301A"/>
    <w:rsid w:val="004B31C4"/>
    <w:rsid w:val="004B320A"/>
    <w:rsid w:val="004B326F"/>
    <w:rsid w:val="004B33E9"/>
    <w:rsid w:val="004B344E"/>
    <w:rsid w:val="004B3539"/>
    <w:rsid w:val="004B3633"/>
    <w:rsid w:val="004B36E3"/>
    <w:rsid w:val="004B370B"/>
    <w:rsid w:val="004B3785"/>
    <w:rsid w:val="004B37BD"/>
    <w:rsid w:val="004B3875"/>
    <w:rsid w:val="004B387F"/>
    <w:rsid w:val="004B3A43"/>
    <w:rsid w:val="004B3A61"/>
    <w:rsid w:val="004B3A93"/>
    <w:rsid w:val="004B3C5B"/>
    <w:rsid w:val="004B3C60"/>
    <w:rsid w:val="004B3D24"/>
    <w:rsid w:val="004B3D7F"/>
    <w:rsid w:val="004B3E33"/>
    <w:rsid w:val="004B3E5E"/>
    <w:rsid w:val="004B3E99"/>
    <w:rsid w:val="004B3F16"/>
    <w:rsid w:val="004B3F4D"/>
    <w:rsid w:val="004B410B"/>
    <w:rsid w:val="004B4111"/>
    <w:rsid w:val="004B4145"/>
    <w:rsid w:val="004B4151"/>
    <w:rsid w:val="004B4266"/>
    <w:rsid w:val="004B42A8"/>
    <w:rsid w:val="004B42FE"/>
    <w:rsid w:val="004B43D1"/>
    <w:rsid w:val="004B43DA"/>
    <w:rsid w:val="004B43E9"/>
    <w:rsid w:val="004B4474"/>
    <w:rsid w:val="004B450D"/>
    <w:rsid w:val="004B455B"/>
    <w:rsid w:val="004B4570"/>
    <w:rsid w:val="004B45E9"/>
    <w:rsid w:val="004B4635"/>
    <w:rsid w:val="004B471C"/>
    <w:rsid w:val="004B47D3"/>
    <w:rsid w:val="004B48A4"/>
    <w:rsid w:val="004B49CA"/>
    <w:rsid w:val="004B4A9D"/>
    <w:rsid w:val="004B4B38"/>
    <w:rsid w:val="004B4B8E"/>
    <w:rsid w:val="004B4BCD"/>
    <w:rsid w:val="004B4CDB"/>
    <w:rsid w:val="004B4E27"/>
    <w:rsid w:val="004B4E3E"/>
    <w:rsid w:val="004B4E89"/>
    <w:rsid w:val="004B4EDE"/>
    <w:rsid w:val="004B4FCF"/>
    <w:rsid w:val="004B4FD7"/>
    <w:rsid w:val="004B4FFD"/>
    <w:rsid w:val="004B505A"/>
    <w:rsid w:val="004B51F2"/>
    <w:rsid w:val="004B522A"/>
    <w:rsid w:val="004B5296"/>
    <w:rsid w:val="004B52A4"/>
    <w:rsid w:val="004B53E1"/>
    <w:rsid w:val="004B5432"/>
    <w:rsid w:val="004B548A"/>
    <w:rsid w:val="004B550A"/>
    <w:rsid w:val="004B5568"/>
    <w:rsid w:val="004B55C3"/>
    <w:rsid w:val="004B55C7"/>
    <w:rsid w:val="004B55E1"/>
    <w:rsid w:val="004B55ED"/>
    <w:rsid w:val="004B565E"/>
    <w:rsid w:val="004B57F3"/>
    <w:rsid w:val="004B585C"/>
    <w:rsid w:val="004B588C"/>
    <w:rsid w:val="004B58B2"/>
    <w:rsid w:val="004B58C6"/>
    <w:rsid w:val="004B58E2"/>
    <w:rsid w:val="004B590A"/>
    <w:rsid w:val="004B5A10"/>
    <w:rsid w:val="004B5AB4"/>
    <w:rsid w:val="004B5B25"/>
    <w:rsid w:val="004B5B26"/>
    <w:rsid w:val="004B5C40"/>
    <w:rsid w:val="004B5C9D"/>
    <w:rsid w:val="004B5D91"/>
    <w:rsid w:val="004B5DF4"/>
    <w:rsid w:val="004B5E79"/>
    <w:rsid w:val="004B5E87"/>
    <w:rsid w:val="004B5E90"/>
    <w:rsid w:val="004B5EE3"/>
    <w:rsid w:val="004B5F8B"/>
    <w:rsid w:val="004B6056"/>
    <w:rsid w:val="004B6108"/>
    <w:rsid w:val="004B616B"/>
    <w:rsid w:val="004B6284"/>
    <w:rsid w:val="004B62ED"/>
    <w:rsid w:val="004B630C"/>
    <w:rsid w:val="004B643B"/>
    <w:rsid w:val="004B646B"/>
    <w:rsid w:val="004B650D"/>
    <w:rsid w:val="004B66F0"/>
    <w:rsid w:val="004B678C"/>
    <w:rsid w:val="004B687A"/>
    <w:rsid w:val="004B6941"/>
    <w:rsid w:val="004B6A4D"/>
    <w:rsid w:val="004B6AE1"/>
    <w:rsid w:val="004B6C22"/>
    <w:rsid w:val="004B6C64"/>
    <w:rsid w:val="004B6CB0"/>
    <w:rsid w:val="004B6D08"/>
    <w:rsid w:val="004B6D36"/>
    <w:rsid w:val="004B6DE1"/>
    <w:rsid w:val="004B6E37"/>
    <w:rsid w:val="004B6EA7"/>
    <w:rsid w:val="004B6F4A"/>
    <w:rsid w:val="004B6FED"/>
    <w:rsid w:val="004B71BB"/>
    <w:rsid w:val="004B72E2"/>
    <w:rsid w:val="004B72FF"/>
    <w:rsid w:val="004B7351"/>
    <w:rsid w:val="004B739F"/>
    <w:rsid w:val="004B73FA"/>
    <w:rsid w:val="004B7420"/>
    <w:rsid w:val="004B747D"/>
    <w:rsid w:val="004B74B5"/>
    <w:rsid w:val="004B7535"/>
    <w:rsid w:val="004B756E"/>
    <w:rsid w:val="004B757C"/>
    <w:rsid w:val="004B7583"/>
    <w:rsid w:val="004B758F"/>
    <w:rsid w:val="004B76CD"/>
    <w:rsid w:val="004B7752"/>
    <w:rsid w:val="004B77D9"/>
    <w:rsid w:val="004B7A18"/>
    <w:rsid w:val="004B7A6C"/>
    <w:rsid w:val="004B7AB2"/>
    <w:rsid w:val="004B7CAE"/>
    <w:rsid w:val="004B7D6D"/>
    <w:rsid w:val="004B7DF8"/>
    <w:rsid w:val="004B7E08"/>
    <w:rsid w:val="004B7E54"/>
    <w:rsid w:val="004B7F7A"/>
    <w:rsid w:val="004B7F97"/>
    <w:rsid w:val="004C000A"/>
    <w:rsid w:val="004C005C"/>
    <w:rsid w:val="004C0144"/>
    <w:rsid w:val="004C02C4"/>
    <w:rsid w:val="004C02ED"/>
    <w:rsid w:val="004C03E1"/>
    <w:rsid w:val="004C03F4"/>
    <w:rsid w:val="004C0416"/>
    <w:rsid w:val="004C0473"/>
    <w:rsid w:val="004C04D2"/>
    <w:rsid w:val="004C0766"/>
    <w:rsid w:val="004C076C"/>
    <w:rsid w:val="004C076F"/>
    <w:rsid w:val="004C0845"/>
    <w:rsid w:val="004C087E"/>
    <w:rsid w:val="004C08B4"/>
    <w:rsid w:val="004C0912"/>
    <w:rsid w:val="004C0953"/>
    <w:rsid w:val="004C096E"/>
    <w:rsid w:val="004C09E2"/>
    <w:rsid w:val="004C0A24"/>
    <w:rsid w:val="004C0B56"/>
    <w:rsid w:val="004C0B87"/>
    <w:rsid w:val="004C0C34"/>
    <w:rsid w:val="004C0C80"/>
    <w:rsid w:val="004C0CB2"/>
    <w:rsid w:val="004C0CFA"/>
    <w:rsid w:val="004C0DC7"/>
    <w:rsid w:val="004C0DDE"/>
    <w:rsid w:val="004C0E3C"/>
    <w:rsid w:val="004C0E58"/>
    <w:rsid w:val="004C0E7A"/>
    <w:rsid w:val="004C0E81"/>
    <w:rsid w:val="004C0F49"/>
    <w:rsid w:val="004C0F70"/>
    <w:rsid w:val="004C1027"/>
    <w:rsid w:val="004C1064"/>
    <w:rsid w:val="004C109E"/>
    <w:rsid w:val="004C10D4"/>
    <w:rsid w:val="004C112A"/>
    <w:rsid w:val="004C125F"/>
    <w:rsid w:val="004C129B"/>
    <w:rsid w:val="004C135D"/>
    <w:rsid w:val="004C137A"/>
    <w:rsid w:val="004C140E"/>
    <w:rsid w:val="004C142C"/>
    <w:rsid w:val="004C14CA"/>
    <w:rsid w:val="004C15E0"/>
    <w:rsid w:val="004C1676"/>
    <w:rsid w:val="004C16EE"/>
    <w:rsid w:val="004C16F5"/>
    <w:rsid w:val="004C1866"/>
    <w:rsid w:val="004C18DB"/>
    <w:rsid w:val="004C1945"/>
    <w:rsid w:val="004C19B1"/>
    <w:rsid w:val="004C19D6"/>
    <w:rsid w:val="004C19E8"/>
    <w:rsid w:val="004C1A26"/>
    <w:rsid w:val="004C1AE6"/>
    <w:rsid w:val="004C1B2D"/>
    <w:rsid w:val="004C1C33"/>
    <w:rsid w:val="004C1D0A"/>
    <w:rsid w:val="004C1D54"/>
    <w:rsid w:val="004C1D99"/>
    <w:rsid w:val="004C1E7D"/>
    <w:rsid w:val="004C1EB1"/>
    <w:rsid w:val="004C1F3E"/>
    <w:rsid w:val="004C1F59"/>
    <w:rsid w:val="004C2017"/>
    <w:rsid w:val="004C2043"/>
    <w:rsid w:val="004C20AB"/>
    <w:rsid w:val="004C20ED"/>
    <w:rsid w:val="004C2291"/>
    <w:rsid w:val="004C22AF"/>
    <w:rsid w:val="004C235A"/>
    <w:rsid w:val="004C23CE"/>
    <w:rsid w:val="004C2400"/>
    <w:rsid w:val="004C2433"/>
    <w:rsid w:val="004C24C9"/>
    <w:rsid w:val="004C2522"/>
    <w:rsid w:val="004C256C"/>
    <w:rsid w:val="004C25E1"/>
    <w:rsid w:val="004C26C3"/>
    <w:rsid w:val="004C27B5"/>
    <w:rsid w:val="004C27E0"/>
    <w:rsid w:val="004C27FA"/>
    <w:rsid w:val="004C28B4"/>
    <w:rsid w:val="004C29AA"/>
    <w:rsid w:val="004C29F7"/>
    <w:rsid w:val="004C2A19"/>
    <w:rsid w:val="004C2A2F"/>
    <w:rsid w:val="004C2A80"/>
    <w:rsid w:val="004C2AA8"/>
    <w:rsid w:val="004C2B21"/>
    <w:rsid w:val="004C2B45"/>
    <w:rsid w:val="004C2BF9"/>
    <w:rsid w:val="004C2C59"/>
    <w:rsid w:val="004C2C83"/>
    <w:rsid w:val="004C2CE7"/>
    <w:rsid w:val="004C2D4B"/>
    <w:rsid w:val="004C2D57"/>
    <w:rsid w:val="004C2D78"/>
    <w:rsid w:val="004C2F33"/>
    <w:rsid w:val="004C2F45"/>
    <w:rsid w:val="004C30C8"/>
    <w:rsid w:val="004C30EB"/>
    <w:rsid w:val="004C3188"/>
    <w:rsid w:val="004C31AA"/>
    <w:rsid w:val="004C31F5"/>
    <w:rsid w:val="004C32B4"/>
    <w:rsid w:val="004C33F7"/>
    <w:rsid w:val="004C3454"/>
    <w:rsid w:val="004C3467"/>
    <w:rsid w:val="004C34A1"/>
    <w:rsid w:val="004C352D"/>
    <w:rsid w:val="004C3539"/>
    <w:rsid w:val="004C366F"/>
    <w:rsid w:val="004C36A7"/>
    <w:rsid w:val="004C3705"/>
    <w:rsid w:val="004C3757"/>
    <w:rsid w:val="004C3770"/>
    <w:rsid w:val="004C37F9"/>
    <w:rsid w:val="004C3869"/>
    <w:rsid w:val="004C3922"/>
    <w:rsid w:val="004C3A52"/>
    <w:rsid w:val="004C3B9C"/>
    <w:rsid w:val="004C3BE3"/>
    <w:rsid w:val="004C3CC4"/>
    <w:rsid w:val="004C3CE7"/>
    <w:rsid w:val="004C3D29"/>
    <w:rsid w:val="004C3DA8"/>
    <w:rsid w:val="004C3DD6"/>
    <w:rsid w:val="004C3E2E"/>
    <w:rsid w:val="004C3F33"/>
    <w:rsid w:val="004C3F83"/>
    <w:rsid w:val="004C40EF"/>
    <w:rsid w:val="004C40F2"/>
    <w:rsid w:val="004C412C"/>
    <w:rsid w:val="004C424E"/>
    <w:rsid w:val="004C42A4"/>
    <w:rsid w:val="004C4410"/>
    <w:rsid w:val="004C441E"/>
    <w:rsid w:val="004C4443"/>
    <w:rsid w:val="004C4617"/>
    <w:rsid w:val="004C4685"/>
    <w:rsid w:val="004C4697"/>
    <w:rsid w:val="004C46AF"/>
    <w:rsid w:val="004C46BC"/>
    <w:rsid w:val="004C472D"/>
    <w:rsid w:val="004C4942"/>
    <w:rsid w:val="004C497E"/>
    <w:rsid w:val="004C4996"/>
    <w:rsid w:val="004C4AE0"/>
    <w:rsid w:val="004C4AF8"/>
    <w:rsid w:val="004C4BBC"/>
    <w:rsid w:val="004C4C03"/>
    <w:rsid w:val="004C4C2A"/>
    <w:rsid w:val="004C4C4B"/>
    <w:rsid w:val="004C4C97"/>
    <w:rsid w:val="004C4CDE"/>
    <w:rsid w:val="004C4CF6"/>
    <w:rsid w:val="004C4D87"/>
    <w:rsid w:val="004C4D88"/>
    <w:rsid w:val="004C4DCC"/>
    <w:rsid w:val="004C4DDD"/>
    <w:rsid w:val="004C4E33"/>
    <w:rsid w:val="004C4E6E"/>
    <w:rsid w:val="004C4E78"/>
    <w:rsid w:val="004C4ED1"/>
    <w:rsid w:val="004C4ED8"/>
    <w:rsid w:val="004C4F18"/>
    <w:rsid w:val="004C4F41"/>
    <w:rsid w:val="004C4F67"/>
    <w:rsid w:val="004C4FDC"/>
    <w:rsid w:val="004C5053"/>
    <w:rsid w:val="004C50CC"/>
    <w:rsid w:val="004C529B"/>
    <w:rsid w:val="004C52BE"/>
    <w:rsid w:val="004C531B"/>
    <w:rsid w:val="004C5334"/>
    <w:rsid w:val="004C537C"/>
    <w:rsid w:val="004C53CE"/>
    <w:rsid w:val="004C5550"/>
    <w:rsid w:val="004C56B0"/>
    <w:rsid w:val="004C57AD"/>
    <w:rsid w:val="004C57EC"/>
    <w:rsid w:val="004C5862"/>
    <w:rsid w:val="004C596B"/>
    <w:rsid w:val="004C5A6A"/>
    <w:rsid w:val="004C5A9A"/>
    <w:rsid w:val="004C5B10"/>
    <w:rsid w:val="004C5D77"/>
    <w:rsid w:val="004C5D7E"/>
    <w:rsid w:val="004C5EC1"/>
    <w:rsid w:val="004C5ECC"/>
    <w:rsid w:val="004C5F5C"/>
    <w:rsid w:val="004C5F61"/>
    <w:rsid w:val="004C6010"/>
    <w:rsid w:val="004C6103"/>
    <w:rsid w:val="004C61C9"/>
    <w:rsid w:val="004C62DC"/>
    <w:rsid w:val="004C6318"/>
    <w:rsid w:val="004C6352"/>
    <w:rsid w:val="004C6429"/>
    <w:rsid w:val="004C6567"/>
    <w:rsid w:val="004C6575"/>
    <w:rsid w:val="004C65C5"/>
    <w:rsid w:val="004C65F1"/>
    <w:rsid w:val="004C6605"/>
    <w:rsid w:val="004C661A"/>
    <w:rsid w:val="004C663C"/>
    <w:rsid w:val="004C6666"/>
    <w:rsid w:val="004C6683"/>
    <w:rsid w:val="004C66A7"/>
    <w:rsid w:val="004C66B3"/>
    <w:rsid w:val="004C673B"/>
    <w:rsid w:val="004C678B"/>
    <w:rsid w:val="004C68C9"/>
    <w:rsid w:val="004C6923"/>
    <w:rsid w:val="004C6A43"/>
    <w:rsid w:val="004C6AA9"/>
    <w:rsid w:val="004C6AAB"/>
    <w:rsid w:val="004C6B9C"/>
    <w:rsid w:val="004C6BA5"/>
    <w:rsid w:val="004C6BE4"/>
    <w:rsid w:val="004C6C15"/>
    <w:rsid w:val="004C6C22"/>
    <w:rsid w:val="004C6C66"/>
    <w:rsid w:val="004C6CC6"/>
    <w:rsid w:val="004C6CE3"/>
    <w:rsid w:val="004C6D75"/>
    <w:rsid w:val="004C6D8E"/>
    <w:rsid w:val="004C6F21"/>
    <w:rsid w:val="004C6F54"/>
    <w:rsid w:val="004C6F56"/>
    <w:rsid w:val="004C6FC9"/>
    <w:rsid w:val="004C6FF7"/>
    <w:rsid w:val="004C7005"/>
    <w:rsid w:val="004C717D"/>
    <w:rsid w:val="004C7369"/>
    <w:rsid w:val="004C7386"/>
    <w:rsid w:val="004C7392"/>
    <w:rsid w:val="004C742A"/>
    <w:rsid w:val="004C7461"/>
    <w:rsid w:val="004C7495"/>
    <w:rsid w:val="004C7594"/>
    <w:rsid w:val="004C75A3"/>
    <w:rsid w:val="004C766E"/>
    <w:rsid w:val="004C773B"/>
    <w:rsid w:val="004C77C7"/>
    <w:rsid w:val="004C77DF"/>
    <w:rsid w:val="004C77E8"/>
    <w:rsid w:val="004C7926"/>
    <w:rsid w:val="004C797F"/>
    <w:rsid w:val="004C7A24"/>
    <w:rsid w:val="004C7A55"/>
    <w:rsid w:val="004C7B77"/>
    <w:rsid w:val="004C7BAD"/>
    <w:rsid w:val="004C7BFB"/>
    <w:rsid w:val="004C7C9E"/>
    <w:rsid w:val="004C7CA9"/>
    <w:rsid w:val="004C7D02"/>
    <w:rsid w:val="004C7D44"/>
    <w:rsid w:val="004C7E4C"/>
    <w:rsid w:val="004C7FF6"/>
    <w:rsid w:val="004D0181"/>
    <w:rsid w:val="004D0284"/>
    <w:rsid w:val="004D02DB"/>
    <w:rsid w:val="004D0300"/>
    <w:rsid w:val="004D033B"/>
    <w:rsid w:val="004D03E8"/>
    <w:rsid w:val="004D056C"/>
    <w:rsid w:val="004D05AF"/>
    <w:rsid w:val="004D06E0"/>
    <w:rsid w:val="004D0749"/>
    <w:rsid w:val="004D0829"/>
    <w:rsid w:val="004D0922"/>
    <w:rsid w:val="004D0942"/>
    <w:rsid w:val="004D0A13"/>
    <w:rsid w:val="004D0A82"/>
    <w:rsid w:val="004D0B32"/>
    <w:rsid w:val="004D0BAD"/>
    <w:rsid w:val="004D0BB2"/>
    <w:rsid w:val="004D0C53"/>
    <w:rsid w:val="004D0C63"/>
    <w:rsid w:val="004D0C99"/>
    <w:rsid w:val="004D0CE4"/>
    <w:rsid w:val="004D0D05"/>
    <w:rsid w:val="004D0D41"/>
    <w:rsid w:val="004D0D6C"/>
    <w:rsid w:val="004D0DA0"/>
    <w:rsid w:val="004D0DB9"/>
    <w:rsid w:val="004D0DF2"/>
    <w:rsid w:val="004D10C4"/>
    <w:rsid w:val="004D10D2"/>
    <w:rsid w:val="004D1176"/>
    <w:rsid w:val="004D118C"/>
    <w:rsid w:val="004D11D9"/>
    <w:rsid w:val="004D121C"/>
    <w:rsid w:val="004D1239"/>
    <w:rsid w:val="004D124A"/>
    <w:rsid w:val="004D13BF"/>
    <w:rsid w:val="004D150A"/>
    <w:rsid w:val="004D15D1"/>
    <w:rsid w:val="004D166B"/>
    <w:rsid w:val="004D166E"/>
    <w:rsid w:val="004D1691"/>
    <w:rsid w:val="004D16E8"/>
    <w:rsid w:val="004D17B0"/>
    <w:rsid w:val="004D17DA"/>
    <w:rsid w:val="004D180E"/>
    <w:rsid w:val="004D1843"/>
    <w:rsid w:val="004D1875"/>
    <w:rsid w:val="004D1928"/>
    <w:rsid w:val="004D19A8"/>
    <w:rsid w:val="004D1A0C"/>
    <w:rsid w:val="004D1AA2"/>
    <w:rsid w:val="004D1AC3"/>
    <w:rsid w:val="004D1B13"/>
    <w:rsid w:val="004D1BBA"/>
    <w:rsid w:val="004D1C77"/>
    <w:rsid w:val="004D1CB7"/>
    <w:rsid w:val="004D1CCD"/>
    <w:rsid w:val="004D1CD5"/>
    <w:rsid w:val="004D1D37"/>
    <w:rsid w:val="004D1D68"/>
    <w:rsid w:val="004D1DCF"/>
    <w:rsid w:val="004D1E95"/>
    <w:rsid w:val="004D1EE5"/>
    <w:rsid w:val="004D1F9E"/>
    <w:rsid w:val="004D2039"/>
    <w:rsid w:val="004D20DE"/>
    <w:rsid w:val="004D210A"/>
    <w:rsid w:val="004D2184"/>
    <w:rsid w:val="004D21FA"/>
    <w:rsid w:val="004D22B7"/>
    <w:rsid w:val="004D234B"/>
    <w:rsid w:val="004D2393"/>
    <w:rsid w:val="004D2394"/>
    <w:rsid w:val="004D23FB"/>
    <w:rsid w:val="004D2429"/>
    <w:rsid w:val="004D2448"/>
    <w:rsid w:val="004D2527"/>
    <w:rsid w:val="004D25D8"/>
    <w:rsid w:val="004D25F3"/>
    <w:rsid w:val="004D265E"/>
    <w:rsid w:val="004D267F"/>
    <w:rsid w:val="004D2731"/>
    <w:rsid w:val="004D2735"/>
    <w:rsid w:val="004D275C"/>
    <w:rsid w:val="004D275D"/>
    <w:rsid w:val="004D2794"/>
    <w:rsid w:val="004D2832"/>
    <w:rsid w:val="004D2850"/>
    <w:rsid w:val="004D28C1"/>
    <w:rsid w:val="004D28CB"/>
    <w:rsid w:val="004D290F"/>
    <w:rsid w:val="004D298A"/>
    <w:rsid w:val="004D2A10"/>
    <w:rsid w:val="004D2A12"/>
    <w:rsid w:val="004D2ADB"/>
    <w:rsid w:val="004D2C3F"/>
    <w:rsid w:val="004D2CFE"/>
    <w:rsid w:val="004D2D0F"/>
    <w:rsid w:val="004D2D1D"/>
    <w:rsid w:val="004D2D38"/>
    <w:rsid w:val="004D2DAE"/>
    <w:rsid w:val="004D2DB5"/>
    <w:rsid w:val="004D2E45"/>
    <w:rsid w:val="004D2E54"/>
    <w:rsid w:val="004D2E64"/>
    <w:rsid w:val="004D2EB5"/>
    <w:rsid w:val="004D2F85"/>
    <w:rsid w:val="004D2FC2"/>
    <w:rsid w:val="004D3050"/>
    <w:rsid w:val="004D3080"/>
    <w:rsid w:val="004D3088"/>
    <w:rsid w:val="004D30B4"/>
    <w:rsid w:val="004D3194"/>
    <w:rsid w:val="004D32FE"/>
    <w:rsid w:val="004D34D3"/>
    <w:rsid w:val="004D35DC"/>
    <w:rsid w:val="004D3664"/>
    <w:rsid w:val="004D3740"/>
    <w:rsid w:val="004D3784"/>
    <w:rsid w:val="004D3807"/>
    <w:rsid w:val="004D382D"/>
    <w:rsid w:val="004D38B3"/>
    <w:rsid w:val="004D399E"/>
    <w:rsid w:val="004D3AFF"/>
    <w:rsid w:val="004D3B31"/>
    <w:rsid w:val="004D3BAC"/>
    <w:rsid w:val="004D3BDE"/>
    <w:rsid w:val="004D3C07"/>
    <w:rsid w:val="004D3C40"/>
    <w:rsid w:val="004D3C8C"/>
    <w:rsid w:val="004D3DE2"/>
    <w:rsid w:val="004D3DE9"/>
    <w:rsid w:val="004D3E53"/>
    <w:rsid w:val="004D3E74"/>
    <w:rsid w:val="004D3ECB"/>
    <w:rsid w:val="004D3F3F"/>
    <w:rsid w:val="004D3F56"/>
    <w:rsid w:val="004D3F85"/>
    <w:rsid w:val="004D409D"/>
    <w:rsid w:val="004D41E1"/>
    <w:rsid w:val="004D41FB"/>
    <w:rsid w:val="004D42FE"/>
    <w:rsid w:val="004D437B"/>
    <w:rsid w:val="004D440A"/>
    <w:rsid w:val="004D4423"/>
    <w:rsid w:val="004D442D"/>
    <w:rsid w:val="004D448A"/>
    <w:rsid w:val="004D4517"/>
    <w:rsid w:val="004D4526"/>
    <w:rsid w:val="004D46C0"/>
    <w:rsid w:val="004D471E"/>
    <w:rsid w:val="004D48D7"/>
    <w:rsid w:val="004D49DB"/>
    <w:rsid w:val="004D49F8"/>
    <w:rsid w:val="004D4C1C"/>
    <w:rsid w:val="004D4D33"/>
    <w:rsid w:val="004D4DCE"/>
    <w:rsid w:val="004D4E1F"/>
    <w:rsid w:val="004D4E35"/>
    <w:rsid w:val="004D4FF1"/>
    <w:rsid w:val="004D502F"/>
    <w:rsid w:val="004D5034"/>
    <w:rsid w:val="004D504C"/>
    <w:rsid w:val="004D50F4"/>
    <w:rsid w:val="004D51B3"/>
    <w:rsid w:val="004D5252"/>
    <w:rsid w:val="004D5273"/>
    <w:rsid w:val="004D529C"/>
    <w:rsid w:val="004D533C"/>
    <w:rsid w:val="004D54EC"/>
    <w:rsid w:val="004D550F"/>
    <w:rsid w:val="004D5527"/>
    <w:rsid w:val="004D55EA"/>
    <w:rsid w:val="004D5672"/>
    <w:rsid w:val="004D5739"/>
    <w:rsid w:val="004D574D"/>
    <w:rsid w:val="004D5775"/>
    <w:rsid w:val="004D5967"/>
    <w:rsid w:val="004D59F6"/>
    <w:rsid w:val="004D5A3C"/>
    <w:rsid w:val="004D5AB8"/>
    <w:rsid w:val="004D5B54"/>
    <w:rsid w:val="004D5BED"/>
    <w:rsid w:val="004D5C99"/>
    <w:rsid w:val="004D5CC8"/>
    <w:rsid w:val="004D5D7E"/>
    <w:rsid w:val="004D5DB5"/>
    <w:rsid w:val="004D5E7B"/>
    <w:rsid w:val="004D5E98"/>
    <w:rsid w:val="004D5EB8"/>
    <w:rsid w:val="004D5F56"/>
    <w:rsid w:val="004D5F75"/>
    <w:rsid w:val="004D5FF9"/>
    <w:rsid w:val="004D6096"/>
    <w:rsid w:val="004D6231"/>
    <w:rsid w:val="004D6240"/>
    <w:rsid w:val="004D62C9"/>
    <w:rsid w:val="004D62D7"/>
    <w:rsid w:val="004D6349"/>
    <w:rsid w:val="004D6366"/>
    <w:rsid w:val="004D63DC"/>
    <w:rsid w:val="004D64AB"/>
    <w:rsid w:val="004D6575"/>
    <w:rsid w:val="004D6644"/>
    <w:rsid w:val="004D66D6"/>
    <w:rsid w:val="004D6711"/>
    <w:rsid w:val="004D6752"/>
    <w:rsid w:val="004D677E"/>
    <w:rsid w:val="004D6987"/>
    <w:rsid w:val="004D69B8"/>
    <w:rsid w:val="004D6A38"/>
    <w:rsid w:val="004D6ABB"/>
    <w:rsid w:val="004D6AD3"/>
    <w:rsid w:val="004D6AEA"/>
    <w:rsid w:val="004D6C0B"/>
    <w:rsid w:val="004D6C37"/>
    <w:rsid w:val="004D6C3D"/>
    <w:rsid w:val="004D6C85"/>
    <w:rsid w:val="004D6CBF"/>
    <w:rsid w:val="004D6DAD"/>
    <w:rsid w:val="004D6DB4"/>
    <w:rsid w:val="004D6DBB"/>
    <w:rsid w:val="004D6E65"/>
    <w:rsid w:val="004D6E76"/>
    <w:rsid w:val="004D6E92"/>
    <w:rsid w:val="004D6E9A"/>
    <w:rsid w:val="004D6EC3"/>
    <w:rsid w:val="004D6FC4"/>
    <w:rsid w:val="004D7068"/>
    <w:rsid w:val="004D715F"/>
    <w:rsid w:val="004D72D4"/>
    <w:rsid w:val="004D740F"/>
    <w:rsid w:val="004D7463"/>
    <w:rsid w:val="004D755F"/>
    <w:rsid w:val="004D7562"/>
    <w:rsid w:val="004D75C8"/>
    <w:rsid w:val="004D7740"/>
    <w:rsid w:val="004D7787"/>
    <w:rsid w:val="004D78FC"/>
    <w:rsid w:val="004D78FE"/>
    <w:rsid w:val="004D7918"/>
    <w:rsid w:val="004D7A15"/>
    <w:rsid w:val="004D7ACA"/>
    <w:rsid w:val="004D7AED"/>
    <w:rsid w:val="004D7B5A"/>
    <w:rsid w:val="004D7B9D"/>
    <w:rsid w:val="004D7BEE"/>
    <w:rsid w:val="004D7C15"/>
    <w:rsid w:val="004D7C42"/>
    <w:rsid w:val="004D7CD6"/>
    <w:rsid w:val="004D7DB8"/>
    <w:rsid w:val="004D7DF6"/>
    <w:rsid w:val="004D7E7A"/>
    <w:rsid w:val="004D7FED"/>
    <w:rsid w:val="004E0015"/>
    <w:rsid w:val="004E0130"/>
    <w:rsid w:val="004E015F"/>
    <w:rsid w:val="004E01B0"/>
    <w:rsid w:val="004E01E8"/>
    <w:rsid w:val="004E03FB"/>
    <w:rsid w:val="004E0544"/>
    <w:rsid w:val="004E0551"/>
    <w:rsid w:val="004E05DF"/>
    <w:rsid w:val="004E0625"/>
    <w:rsid w:val="004E066C"/>
    <w:rsid w:val="004E0740"/>
    <w:rsid w:val="004E079D"/>
    <w:rsid w:val="004E081E"/>
    <w:rsid w:val="004E083A"/>
    <w:rsid w:val="004E08AA"/>
    <w:rsid w:val="004E096D"/>
    <w:rsid w:val="004E09F3"/>
    <w:rsid w:val="004E0A64"/>
    <w:rsid w:val="004E0B31"/>
    <w:rsid w:val="004E0C1B"/>
    <w:rsid w:val="004E0C4C"/>
    <w:rsid w:val="004E0C98"/>
    <w:rsid w:val="004E0CC6"/>
    <w:rsid w:val="004E0D85"/>
    <w:rsid w:val="004E0F40"/>
    <w:rsid w:val="004E0FF8"/>
    <w:rsid w:val="004E105D"/>
    <w:rsid w:val="004E1091"/>
    <w:rsid w:val="004E11A4"/>
    <w:rsid w:val="004E11BE"/>
    <w:rsid w:val="004E11DD"/>
    <w:rsid w:val="004E1277"/>
    <w:rsid w:val="004E129B"/>
    <w:rsid w:val="004E137E"/>
    <w:rsid w:val="004E13C4"/>
    <w:rsid w:val="004E14EB"/>
    <w:rsid w:val="004E152D"/>
    <w:rsid w:val="004E152E"/>
    <w:rsid w:val="004E1534"/>
    <w:rsid w:val="004E15BF"/>
    <w:rsid w:val="004E15D2"/>
    <w:rsid w:val="004E1603"/>
    <w:rsid w:val="004E1646"/>
    <w:rsid w:val="004E1647"/>
    <w:rsid w:val="004E17D8"/>
    <w:rsid w:val="004E1923"/>
    <w:rsid w:val="004E1A39"/>
    <w:rsid w:val="004E1A78"/>
    <w:rsid w:val="004E1A9D"/>
    <w:rsid w:val="004E1B78"/>
    <w:rsid w:val="004E1BCD"/>
    <w:rsid w:val="004E1C05"/>
    <w:rsid w:val="004E1CC9"/>
    <w:rsid w:val="004E1D61"/>
    <w:rsid w:val="004E1DE0"/>
    <w:rsid w:val="004E1E1A"/>
    <w:rsid w:val="004E1E43"/>
    <w:rsid w:val="004E1E7A"/>
    <w:rsid w:val="004E1F57"/>
    <w:rsid w:val="004E1FCF"/>
    <w:rsid w:val="004E1FF5"/>
    <w:rsid w:val="004E215D"/>
    <w:rsid w:val="004E228A"/>
    <w:rsid w:val="004E2392"/>
    <w:rsid w:val="004E23E3"/>
    <w:rsid w:val="004E24BF"/>
    <w:rsid w:val="004E2562"/>
    <w:rsid w:val="004E25CC"/>
    <w:rsid w:val="004E25DB"/>
    <w:rsid w:val="004E2645"/>
    <w:rsid w:val="004E26A7"/>
    <w:rsid w:val="004E26D7"/>
    <w:rsid w:val="004E280A"/>
    <w:rsid w:val="004E2A01"/>
    <w:rsid w:val="004E2AAA"/>
    <w:rsid w:val="004E2B47"/>
    <w:rsid w:val="004E2B55"/>
    <w:rsid w:val="004E2BA8"/>
    <w:rsid w:val="004E2C18"/>
    <w:rsid w:val="004E2C36"/>
    <w:rsid w:val="004E2CB6"/>
    <w:rsid w:val="004E2D0F"/>
    <w:rsid w:val="004E2D2E"/>
    <w:rsid w:val="004E2F44"/>
    <w:rsid w:val="004E2F96"/>
    <w:rsid w:val="004E3098"/>
    <w:rsid w:val="004E3153"/>
    <w:rsid w:val="004E3296"/>
    <w:rsid w:val="004E32C6"/>
    <w:rsid w:val="004E33A1"/>
    <w:rsid w:val="004E33D3"/>
    <w:rsid w:val="004E33DC"/>
    <w:rsid w:val="004E359C"/>
    <w:rsid w:val="004E366A"/>
    <w:rsid w:val="004E367A"/>
    <w:rsid w:val="004E371B"/>
    <w:rsid w:val="004E3743"/>
    <w:rsid w:val="004E3758"/>
    <w:rsid w:val="004E385B"/>
    <w:rsid w:val="004E38CB"/>
    <w:rsid w:val="004E38D0"/>
    <w:rsid w:val="004E38EC"/>
    <w:rsid w:val="004E3903"/>
    <w:rsid w:val="004E3914"/>
    <w:rsid w:val="004E3958"/>
    <w:rsid w:val="004E39E4"/>
    <w:rsid w:val="004E3A34"/>
    <w:rsid w:val="004E3A8F"/>
    <w:rsid w:val="004E3B0C"/>
    <w:rsid w:val="004E3B2D"/>
    <w:rsid w:val="004E3B65"/>
    <w:rsid w:val="004E3BAE"/>
    <w:rsid w:val="004E3BE9"/>
    <w:rsid w:val="004E3CCF"/>
    <w:rsid w:val="004E3CD2"/>
    <w:rsid w:val="004E3CE1"/>
    <w:rsid w:val="004E3CF5"/>
    <w:rsid w:val="004E3D69"/>
    <w:rsid w:val="004E3DBA"/>
    <w:rsid w:val="004E3EA5"/>
    <w:rsid w:val="004E3EDF"/>
    <w:rsid w:val="004E3F47"/>
    <w:rsid w:val="004E3F8A"/>
    <w:rsid w:val="004E3FA0"/>
    <w:rsid w:val="004E3FA7"/>
    <w:rsid w:val="004E3FAC"/>
    <w:rsid w:val="004E3FF0"/>
    <w:rsid w:val="004E413F"/>
    <w:rsid w:val="004E41C9"/>
    <w:rsid w:val="004E41CB"/>
    <w:rsid w:val="004E422C"/>
    <w:rsid w:val="004E42F4"/>
    <w:rsid w:val="004E4482"/>
    <w:rsid w:val="004E4489"/>
    <w:rsid w:val="004E44AD"/>
    <w:rsid w:val="004E455A"/>
    <w:rsid w:val="004E4686"/>
    <w:rsid w:val="004E46F4"/>
    <w:rsid w:val="004E4795"/>
    <w:rsid w:val="004E47ED"/>
    <w:rsid w:val="004E47FA"/>
    <w:rsid w:val="004E4820"/>
    <w:rsid w:val="004E4934"/>
    <w:rsid w:val="004E498D"/>
    <w:rsid w:val="004E499A"/>
    <w:rsid w:val="004E49D4"/>
    <w:rsid w:val="004E4A07"/>
    <w:rsid w:val="004E4A18"/>
    <w:rsid w:val="004E4C4D"/>
    <w:rsid w:val="004E4D38"/>
    <w:rsid w:val="004E4D6A"/>
    <w:rsid w:val="004E4DF3"/>
    <w:rsid w:val="004E4E46"/>
    <w:rsid w:val="004E4E6B"/>
    <w:rsid w:val="004E4F62"/>
    <w:rsid w:val="004E508B"/>
    <w:rsid w:val="004E515F"/>
    <w:rsid w:val="004E52D8"/>
    <w:rsid w:val="004E546D"/>
    <w:rsid w:val="004E553D"/>
    <w:rsid w:val="004E55B9"/>
    <w:rsid w:val="004E55BE"/>
    <w:rsid w:val="004E55D2"/>
    <w:rsid w:val="004E57B7"/>
    <w:rsid w:val="004E5814"/>
    <w:rsid w:val="004E59F9"/>
    <w:rsid w:val="004E5A0A"/>
    <w:rsid w:val="004E5AE2"/>
    <w:rsid w:val="004E5BF0"/>
    <w:rsid w:val="004E5C26"/>
    <w:rsid w:val="004E5C2A"/>
    <w:rsid w:val="004E5C30"/>
    <w:rsid w:val="004E5C47"/>
    <w:rsid w:val="004E5D10"/>
    <w:rsid w:val="004E5D40"/>
    <w:rsid w:val="004E5D59"/>
    <w:rsid w:val="004E5E59"/>
    <w:rsid w:val="004E5EBF"/>
    <w:rsid w:val="004E5EDC"/>
    <w:rsid w:val="004E5FF2"/>
    <w:rsid w:val="004E6049"/>
    <w:rsid w:val="004E60A9"/>
    <w:rsid w:val="004E60B2"/>
    <w:rsid w:val="004E60B3"/>
    <w:rsid w:val="004E61D6"/>
    <w:rsid w:val="004E621F"/>
    <w:rsid w:val="004E62CA"/>
    <w:rsid w:val="004E649C"/>
    <w:rsid w:val="004E64F6"/>
    <w:rsid w:val="004E654C"/>
    <w:rsid w:val="004E6682"/>
    <w:rsid w:val="004E66B1"/>
    <w:rsid w:val="004E66E5"/>
    <w:rsid w:val="004E6759"/>
    <w:rsid w:val="004E67AD"/>
    <w:rsid w:val="004E6856"/>
    <w:rsid w:val="004E68CF"/>
    <w:rsid w:val="004E6940"/>
    <w:rsid w:val="004E6988"/>
    <w:rsid w:val="004E69C4"/>
    <w:rsid w:val="004E6A32"/>
    <w:rsid w:val="004E6A43"/>
    <w:rsid w:val="004E6A8C"/>
    <w:rsid w:val="004E6AD6"/>
    <w:rsid w:val="004E6BA7"/>
    <w:rsid w:val="004E6C7D"/>
    <w:rsid w:val="004E6C8B"/>
    <w:rsid w:val="004E6D45"/>
    <w:rsid w:val="004E6DCA"/>
    <w:rsid w:val="004E6E4C"/>
    <w:rsid w:val="004E6F4A"/>
    <w:rsid w:val="004E7024"/>
    <w:rsid w:val="004E71C8"/>
    <w:rsid w:val="004E723A"/>
    <w:rsid w:val="004E7243"/>
    <w:rsid w:val="004E7373"/>
    <w:rsid w:val="004E7493"/>
    <w:rsid w:val="004E7553"/>
    <w:rsid w:val="004E755B"/>
    <w:rsid w:val="004E7560"/>
    <w:rsid w:val="004E75DA"/>
    <w:rsid w:val="004E7640"/>
    <w:rsid w:val="004E766A"/>
    <w:rsid w:val="004E7699"/>
    <w:rsid w:val="004E76E4"/>
    <w:rsid w:val="004E771F"/>
    <w:rsid w:val="004E779D"/>
    <w:rsid w:val="004E7935"/>
    <w:rsid w:val="004E7965"/>
    <w:rsid w:val="004E798B"/>
    <w:rsid w:val="004E7A57"/>
    <w:rsid w:val="004E7A84"/>
    <w:rsid w:val="004E7B36"/>
    <w:rsid w:val="004E7B79"/>
    <w:rsid w:val="004E7D45"/>
    <w:rsid w:val="004E7ED9"/>
    <w:rsid w:val="004E7F0D"/>
    <w:rsid w:val="004E7F26"/>
    <w:rsid w:val="004E7F56"/>
    <w:rsid w:val="004F0011"/>
    <w:rsid w:val="004F001E"/>
    <w:rsid w:val="004F0169"/>
    <w:rsid w:val="004F01F7"/>
    <w:rsid w:val="004F0216"/>
    <w:rsid w:val="004F02AF"/>
    <w:rsid w:val="004F03D0"/>
    <w:rsid w:val="004F0460"/>
    <w:rsid w:val="004F0474"/>
    <w:rsid w:val="004F04F3"/>
    <w:rsid w:val="004F0775"/>
    <w:rsid w:val="004F0788"/>
    <w:rsid w:val="004F08A2"/>
    <w:rsid w:val="004F08AF"/>
    <w:rsid w:val="004F0901"/>
    <w:rsid w:val="004F0911"/>
    <w:rsid w:val="004F0923"/>
    <w:rsid w:val="004F0998"/>
    <w:rsid w:val="004F0A7E"/>
    <w:rsid w:val="004F0A8E"/>
    <w:rsid w:val="004F0AB9"/>
    <w:rsid w:val="004F0B7E"/>
    <w:rsid w:val="004F0BEB"/>
    <w:rsid w:val="004F0CAC"/>
    <w:rsid w:val="004F0D12"/>
    <w:rsid w:val="004F0E65"/>
    <w:rsid w:val="004F0E9A"/>
    <w:rsid w:val="004F0EA4"/>
    <w:rsid w:val="004F0F07"/>
    <w:rsid w:val="004F0F53"/>
    <w:rsid w:val="004F0F65"/>
    <w:rsid w:val="004F0F72"/>
    <w:rsid w:val="004F1090"/>
    <w:rsid w:val="004F1185"/>
    <w:rsid w:val="004F11AC"/>
    <w:rsid w:val="004F1249"/>
    <w:rsid w:val="004F12BB"/>
    <w:rsid w:val="004F1371"/>
    <w:rsid w:val="004F1395"/>
    <w:rsid w:val="004F13B2"/>
    <w:rsid w:val="004F1436"/>
    <w:rsid w:val="004F1448"/>
    <w:rsid w:val="004F152D"/>
    <w:rsid w:val="004F1614"/>
    <w:rsid w:val="004F176C"/>
    <w:rsid w:val="004F1940"/>
    <w:rsid w:val="004F1974"/>
    <w:rsid w:val="004F1998"/>
    <w:rsid w:val="004F19D2"/>
    <w:rsid w:val="004F19E4"/>
    <w:rsid w:val="004F1A57"/>
    <w:rsid w:val="004F1BD5"/>
    <w:rsid w:val="004F1BD7"/>
    <w:rsid w:val="004F1BDA"/>
    <w:rsid w:val="004F1CC3"/>
    <w:rsid w:val="004F1CE7"/>
    <w:rsid w:val="004F1CEF"/>
    <w:rsid w:val="004F1D4A"/>
    <w:rsid w:val="004F1F7B"/>
    <w:rsid w:val="004F2028"/>
    <w:rsid w:val="004F205B"/>
    <w:rsid w:val="004F20C0"/>
    <w:rsid w:val="004F20D7"/>
    <w:rsid w:val="004F20D8"/>
    <w:rsid w:val="004F211B"/>
    <w:rsid w:val="004F2167"/>
    <w:rsid w:val="004F2227"/>
    <w:rsid w:val="004F224D"/>
    <w:rsid w:val="004F226E"/>
    <w:rsid w:val="004F2310"/>
    <w:rsid w:val="004F23EA"/>
    <w:rsid w:val="004F2445"/>
    <w:rsid w:val="004F2458"/>
    <w:rsid w:val="004F25EF"/>
    <w:rsid w:val="004F25F9"/>
    <w:rsid w:val="004F276E"/>
    <w:rsid w:val="004F278B"/>
    <w:rsid w:val="004F27DD"/>
    <w:rsid w:val="004F27E0"/>
    <w:rsid w:val="004F27FE"/>
    <w:rsid w:val="004F287D"/>
    <w:rsid w:val="004F2A27"/>
    <w:rsid w:val="004F2A5C"/>
    <w:rsid w:val="004F2A81"/>
    <w:rsid w:val="004F2A85"/>
    <w:rsid w:val="004F2A8B"/>
    <w:rsid w:val="004F2AC4"/>
    <w:rsid w:val="004F2AFD"/>
    <w:rsid w:val="004F2B95"/>
    <w:rsid w:val="004F2BCC"/>
    <w:rsid w:val="004F2C76"/>
    <w:rsid w:val="004F2C8B"/>
    <w:rsid w:val="004F2EB0"/>
    <w:rsid w:val="004F2F5A"/>
    <w:rsid w:val="004F2F77"/>
    <w:rsid w:val="004F2F8B"/>
    <w:rsid w:val="004F2FBD"/>
    <w:rsid w:val="004F304A"/>
    <w:rsid w:val="004F3154"/>
    <w:rsid w:val="004F3196"/>
    <w:rsid w:val="004F3373"/>
    <w:rsid w:val="004F3380"/>
    <w:rsid w:val="004F3418"/>
    <w:rsid w:val="004F3499"/>
    <w:rsid w:val="004F35C7"/>
    <w:rsid w:val="004F3706"/>
    <w:rsid w:val="004F3717"/>
    <w:rsid w:val="004F3917"/>
    <w:rsid w:val="004F3938"/>
    <w:rsid w:val="004F3A6A"/>
    <w:rsid w:val="004F3A7C"/>
    <w:rsid w:val="004F3A87"/>
    <w:rsid w:val="004F3A94"/>
    <w:rsid w:val="004F3B6E"/>
    <w:rsid w:val="004F3BE4"/>
    <w:rsid w:val="004F3C08"/>
    <w:rsid w:val="004F3CB2"/>
    <w:rsid w:val="004F3E0B"/>
    <w:rsid w:val="004F3E63"/>
    <w:rsid w:val="004F3F14"/>
    <w:rsid w:val="004F3F7E"/>
    <w:rsid w:val="004F3FCC"/>
    <w:rsid w:val="004F41AA"/>
    <w:rsid w:val="004F41BF"/>
    <w:rsid w:val="004F434C"/>
    <w:rsid w:val="004F4369"/>
    <w:rsid w:val="004F43D1"/>
    <w:rsid w:val="004F43D6"/>
    <w:rsid w:val="004F44B1"/>
    <w:rsid w:val="004F44FC"/>
    <w:rsid w:val="004F451B"/>
    <w:rsid w:val="004F4534"/>
    <w:rsid w:val="004F455F"/>
    <w:rsid w:val="004F46D7"/>
    <w:rsid w:val="004F4735"/>
    <w:rsid w:val="004F479A"/>
    <w:rsid w:val="004F47FB"/>
    <w:rsid w:val="004F47FF"/>
    <w:rsid w:val="004F4810"/>
    <w:rsid w:val="004F4860"/>
    <w:rsid w:val="004F4896"/>
    <w:rsid w:val="004F492A"/>
    <w:rsid w:val="004F4973"/>
    <w:rsid w:val="004F4974"/>
    <w:rsid w:val="004F4AE7"/>
    <w:rsid w:val="004F4B8A"/>
    <w:rsid w:val="004F4C7C"/>
    <w:rsid w:val="004F4CDA"/>
    <w:rsid w:val="004F4CE0"/>
    <w:rsid w:val="004F4D08"/>
    <w:rsid w:val="004F4D58"/>
    <w:rsid w:val="004F4E90"/>
    <w:rsid w:val="004F4F4A"/>
    <w:rsid w:val="004F4FD6"/>
    <w:rsid w:val="004F5046"/>
    <w:rsid w:val="004F5125"/>
    <w:rsid w:val="004F51C2"/>
    <w:rsid w:val="004F52DB"/>
    <w:rsid w:val="004F5302"/>
    <w:rsid w:val="004F5372"/>
    <w:rsid w:val="004F538B"/>
    <w:rsid w:val="004F5402"/>
    <w:rsid w:val="004F54EF"/>
    <w:rsid w:val="004F550B"/>
    <w:rsid w:val="004F5600"/>
    <w:rsid w:val="004F5681"/>
    <w:rsid w:val="004F5713"/>
    <w:rsid w:val="004F58C7"/>
    <w:rsid w:val="004F58DF"/>
    <w:rsid w:val="004F595F"/>
    <w:rsid w:val="004F5A69"/>
    <w:rsid w:val="004F5AB6"/>
    <w:rsid w:val="004F5C8D"/>
    <w:rsid w:val="004F5CD9"/>
    <w:rsid w:val="004F5D40"/>
    <w:rsid w:val="004F5D95"/>
    <w:rsid w:val="004F5DBC"/>
    <w:rsid w:val="004F5E73"/>
    <w:rsid w:val="004F5E99"/>
    <w:rsid w:val="004F5F0E"/>
    <w:rsid w:val="004F5F1C"/>
    <w:rsid w:val="004F5FCB"/>
    <w:rsid w:val="004F5FD7"/>
    <w:rsid w:val="004F608C"/>
    <w:rsid w:val="004F60A2"/>
    <w:rsid w:val="004F6114"/>
    <w:rsid w:val="004F6170"/>
    <w:rsid w:val="004F617F"/>
    <w:rsid w:val="004F61AF"/>
    <w:rsid w:val="004F61B6"/>
    <w:rsid w:val="004F623E"/>
    <w:rsid w:val="004F63C6"/>
    <w:rsid w:val="004F63D2"/>
    <w:rsid w:val="004F643D"/>
    <w:rsid w:val="004F6463"/>
    <w:rsid w:val="004F64FD"/>
    <w:rsid w:val="004F6525"/>
    <w:rsid w:val="004F652C"/>
    <w:rsid w:val="004F66D9"/>
    <w:rsid w:val="004F6704"/>
    <w:rsid w:val="004F6728"/>
    <w:rsid w:val="004F683B"/>
    <w:rsid w:val="004F689C"/>
    <w:rsid w:val="004F68A7"/>
    <w:rsid w:val="004F6A4A"/>
    <w:rsid w:val="004F6B2F"/>
    <w:rsid w:val="004F6B32"/>
    <w:rsid w:val="004F6BEE"/>
    <w:rsid w:val="004F6BFC"/>
    <w:rsid w:val="004F6C18"/>
    <w:rsid w:val="004F6D25"/>
    <w:rsid w:val="004F6D6C"/>
    <w:rsid w:val="004F6DC3"/>
    <w:rsid w:val="004F6E44"/>
    <w:rsid w:val="004F7007"/>
    <w:rsid w:val="004F7051"/>
    <w:rsid w:val="004F70EA"/>
    <w:rsid w:val="004F7137"/>
    <w:rsid w:val="004F7163"/>
    <w:rsid w:val="004F7262"/>
    <w:rsid w:val="004F72DD"/>
    <w:rsid w:val="004F7315"/>
    <w:rsid w:val="004F73AB"/>
    <w:rsid w:val="004F7464"/>
    <w:rsid w:val="004F74A0"/>
    <w:rsid w:val="004F74F0"/>
    <w:rsid w:val="004F757F"/>
    <w:rsid w:val="004F7674"/>
    <w:rsid w:val="004F76FA"/>
    <w:rsid w:val="004F781F"/>
    <w:rsid w:val="004F7873"/>
    <w:rsid w:val="004F7916"/>
    <w:rsid w:val="004F7937"/>
    <w:rsid w:val="004F796E"/>
    <w:rsid w:val="004F7A41"/>
    <w:rsid w:val="004F7A96"/>
    <w:rsid w:val="004F7B4A"/>
    <w:rsid w:val="004F7B7A"/>
    <w:rsid w:val="004F7BD9"/>
    <w:rsid w:val="004F7C24"/>
    <w:rsid w:val="004F7CDA"/>
    <w:rsid w:val="004F7D08"/>
    <w:rsid w:val="004F7D1A"/>
    <w:rsid w:val="004F7DE2"/>
    <w:rsid w:val="004F7EC2"/>
    <w:rsid w:val="004F7EE4"/>
    <w:rsid w:val="004F7F47"/>
    <w:rsid w:val="004F7F77"/>
    <w:rsid w:val="004F7F91"/>
    <w:rsid w:val="004F7FFA"/>
    <w:rsid w:val="004F7FFC"/>
    <w:rsid w:val="00500024"/>
    <w:rsid w:val="0050004D"/>
    <w:rsid w:val="00500081"/>
    <w:rsid w:val="00500129"/>
    <w:rsid w:val="00500136"/>
    <w:rsid w:val="005001A6"/>
    <w:rsid w:val="0050046D"/>
    <w:rsid w:val="0050047B"/>
    <w:rsid w:val="005004BE"/>
    <w:rsid w:val="0050051C"/>
    <w:rsid w:val="005005A6"/>
    <w:rsid w:val="00500612"/>
    <w:rsid w:val="00500633"/>
    <w:rsid w:val="00500672"/>
    <w:rsid w:val="005007A3"/>
    <w:rsid w:val="005008A2"/>
    <w:rsid w:val="0050091E"/>
    <w:rsid w:val="0050099A"/>
    <w:rsid w:val="00500A42"/>
    <w:rsid w:val="00500A88"/>
    <w:rsid w:val="00500B8D"/>
    <w:rsid w:val="00500CC8"/>
    <w:rsid w:val="00500D01"/>
    <w:rsid w:val="005010A8"/>
    <w:rsid w:val="005010D2"/>
    <w:rsid w:val="00501105"/>
    <w:rsid w:val="00501140"/>
    <w:rsid w:val="005011D9"/>
    <w:rsid w:val="005011EF"/>
    <w:rsid w:val="00501383"/>
    <w:rsid w:val="00501385"/>
    <w:rsid w:val="005013AA"/>
    <w:rsid w:val="005013FD"/>
    <w:rsid w:val="0050140A"/>
    <w:rsid w:val="0050156B"/>
    <w:rsid w:val="005015B5"/>
    <w:rsid w:val="0050162A"/>
    <w:rsid w:val="0050166E"/>
    <w:rsid w:val="0050169E"/>
    <w:rsid w:val="005016F1"/>
    <w:rsid w:val="005017DD"/>
    <w:rsid w:val="005019AC"/>
    <w:rsid w:val="005019E1"/>
    <w:rsid w:val="00501A2D"/>
    <w:rsid w:val="00501A34"/>
    <w:rsid w:val="00501AF3"/>
    <w:rsid w:val="00501B5E"/>
    <w:rsid w:val="00501BB4"/>
    <w:rsid w:val="00501BC1"/>
    <w:rsid w:val="00501BC5"/>
    <w:rsid w:val="00501BD4"/>
    <w:rsid w:val="00501C0C"/>
    <w:rsid w:val="00501D8E"/>
    <w:rsid w:val="00501D96"/>
    <w:rsid w:val="00501D9B"/>
    <w:rsid w:val="00501DE0"/>
    <w:rsid w:val="00501F53"/>
    <w:rsid w:val="00501F77"/>
    <w:rsid w:val="00501F98"/>
    <w:rsid w:val="00501FD3"/>
    <w:rsid w:val="00501FE9"/>
    <w:rsid w:val="00502082"/>
    <w:rsid w:val="0050218D"/>
    <w:rsid w:val="00502199"/>
    <w:rsid w:val="005021A3"/>
    <w:rsid w:val="005021A9"/>
    <w:rsid w:val="00502205"/>
    <w:rsid w:val="00502230"/>
    <w:rsid w:val="00502263"/>
    <w:rsid w:val="005022BD"/>
    <w:rsid w:val="0050230B"/>
    <w:rsid w:val="00502312"/>
    <w:rsid w:val="00502524"/>
    <w:rsid w:val="005025AB"/>
    <w:rsid w:val="00502617"/>
    <w:rsid w:val="0050261A"/>
    <w:rsid w:val="00502683"/>
    <w:rsid w:val="00502720"/>
    <w:rsid w:val="00502759"/>
    <w:rsid w:val="005027E7"/>
    <w:rsid w:val="00502846"/>
    <w:rsid w:val="005028D4"/>
    <w:rsid w:val="005029EC"/>
    <w:rsid w:val="005029F4"/>
    <w:rsid w:val="00502A34"/>
    <w:rsid w:val="00502A7F"/>
    <w:rsid w:val="00502BA9"/>
    <w:rsid w:val="00502C35"/>
    <w:rsid w:val="00502CDE"/>
    <w:rsid w:val="00502F55"/>
    <w:rsid w:val="00502F99"/>
    <w:rsid w:val="0050300E"/>
    <w:rsid w:val="00503084"/>
    <w:rsid w:val="00503092"/>
    <w:rsid w:val="005030EF"/>
    <w:rsid w:val="00503140"/>
    <w:rsid w:val="005031D4"/>
    <w:rsid w:val="005031DA"/>
    <w:rsid w:val="005031E5"/>
    <w:rsid w:val="00503356"/>
    <w:rsid w:val="005033F8"/>
    <w:rsid w:val="0050340F"/>
    <w:rsid w:val="00503443"/>
    <w:rsid w:val="00503485"/>
    <w:rsid w:val="0050350E"/>
    <w:rsid w:val="00503516"/>
    <w:rsid w:val="00503552"/>
    <w:rsid w:val="00503584"/>
    <w:rsid w:val="005035C9"/>
    <w:rsid w:val="005035F9"/>
    <w:rsid w:val="00503719"/>
    <w:rsid w:val="0050371A"/>
    <w:rsid w:val="0050371B"/>
    <w:rsid w:val="005037BC"/>
    <w:rsid w:val="00503833"/>
    <w:rsid w:val="005038AC"/>
    <w:rsid w:val="00503912"/>
    <w:rsid w:val="0050393B"/>
    <w:rsid w:val="0050396F"/>
    <w:rsid w:val="00503A5A"/>
    <w:rsid w:val="00503B58"/>
    <w:rsid w:val="00503B87"/>
    <w:rsid w:val="00503BAC"/>
    <w:rsid w:val="00503C77"/>
    <w:rsid w:val="00503CB5"/>
    <w:rsid w:val="00503D83"/>
    <w:rsid w:val="00503D8A"/>
    <w:rsid w:val="00503DBD"/>
    <w:rsid w:val="00503DE4"/>
    <w:rsid w:val="00503E49"/>
    <w:rsid w:val="00503ED6"/>
    <w:rsid w:val="00503F59"/>
    <w:rsid w:val="00503F78"/>
    <w:rsid w:val="00503FF1"/>
    <w:rsid w:val="0050410A"/>
    <w:rsid w:val="0050413C"/>
    <w:rsid w:val="0050428A"/>
    <w:rsid w:val="005042E1"/>
    <w:rsid w:val="00504440"/>
    <w:rsid w:val="005044AD"/>
    <w:rsid w:val="005044D7"/>
    <w:rsid w:val="005044D9"/>
    <w:rsid w:val="00504548"/>
    <w:rsid w:val="00504572"/>
    <w:rsid w:val="00504609"/>
    <w:rsid w:val="005046BB"/>
    <w:rsid w:val="005046F3"/>
    <w:rsid w:val="0050480C"/>
    <w:rsid w:val="005048BA"/>
    <w:rsid w:val="00504A92"/>
    <w:rsid w:val="00504AF9"/>
    <w:rsid w:val="00504BD9"/>
    <w:rsid w:val="00504C05"/>
    <w:rsid w:val="00504C1E"/>
    <w:rsid w:val="00504C7A"/>
    <w:rsid w:val="00504CB8"/>
    <w:rsid w:val="00504CC1"/>
    <w:rsid w:val="00504CD1"/>
    <w:rsid w:val="00504CDD"/>
    <w:rsid w:val="00504D14"/>
    <w:rsid w:val="00504D78"/>
    <w:rsid w:val="00504DDE"/>
    <w:rsid w:val="00504DFC"/>
    <w:rsid w:val="00504E3F"/>
    <w:rsid w:val="00504EE0"/>
    <w:rsid w:val="00504EFF"/>
    <w:rsid w:val="00504F10"/>
    <w:rsid w:val="00504F27"/>
    <w:rsid w:val="00504F56"/>
    <w:rsid w:val="00505043"/>
    <w:rsid w:val="0050504E"/>
    <w:rsid w:val="005050B1"/>
    <w:rsid w:val="0050512D"/>
    <w:rsid w:val="0050539B"/>
    <w:rsid w:val="005053A9"/>
    <w:rsid w:val="00505448"/>
    <w:rsid w:val="005054D0"/>
    <w:rsid w:val="00505543"/>
    <w:rsid w:val="00505679"/>
    <w:rsid w:val="00505781"/>
    <w:rsid w:val="00505791"/>
    <w:rsid w:val="0050579E"/>
    <w:rsid w:val="0050589F"/>
    <w:rsid w:val="005058CE"/>
    <w:rsid w:val="0050590E"/>
    <w:rsid w:val="00505981"/>
    <w:rsid w:val="005059BD"/>
    <w:rsid w:val="00505A0B"/>
    <w:rsid w:val="00505ABC"/>
    <w:rsid w:val="00505AD3"/>
    <w:rsid w:val="00505AF9"/>
    <w:rsid w:val="00505B4D"/>
    <w:rsid w:val="00505B94"/>
    <w:rsid w:val="00505BD8"/>
    <w:rsid w:val="00505CEA"/>
    <w:rsid w:val="00505D49"/>
    <w:rsid w:val="00505D7E"/>
    <w:rsid w:val="00505DDA"/>
    <w:rsid w:val="00505E14"/>
    <w:rsid w:val="00505E27"/>
    <w:rsid w:val="00505E6E"/>
    <w:rsid w:val="00505EE1"/>
    <w:rsid w:val="00505F77"/>
    <w:rsid w:val="00506040"/>
    <w:rsid w:val="0050609C"/>
    <w:rsid w:val="005060C5"/>
    <w:rsid w:val="005061C5"/>
    <w:rsid w:val="005061E7"/>
    <w:rsid w:val="00506217"/>
    <w:rsid w:val="005062CB"/>
    <w:rsid w:val="00506317"/>
    <w:rsid w:val="005063C1"/>
    <w:rsid w:val="0050641F"/>
    <w:rsid w:val="0050656D"/>
    <w:rsid w:val="005065EC"/>
    <w:rsid w:val="00506673"/>
    <w:rsid w:val="005066A1"/>
    <w:rsid w:val="0050684E"/>
    <w:rsid w:val="00506906"/>
    <w:rsid w:val="0050690B"/>
    <w:rsid w:val="00506981"/>
    <w:rsid w:val="005069C1"/>
    <w:rsid w:val="00506A69"/>
    <w:rsid w:val="00506A8F"/>
    <w:rsid w:val="00506AB3"/>
    <w:rsid w:val="00506B17"/>
    <w:rsid w:val="00506C1B"/>
    <w:rsid w:val="00506C3D"/>
    <w:rsid w:val="00506C9F"/>
    <w:rsid w:val="00506DBC"/>
    <w:rsid w:val="00506DF8"/>
    <w:rsid w:val="00506E20"/>
    <w:rsid w:val="0050702A"/>
    <w:rsid w:val="0050708A"/>
    <w:rsid w:val="0050709D"/>
    <w:rsid w:val="0050712A"/>
    <w:rsid w:val="005072CF"/>
    <w:rsid w:val="00507461"/>
    <w:rsid w:val="0050748A"/>
    <w:rsid w:val="0050750B"/>
    <w:rsid w:val="0050753E"/>
    <w:rsid w:val="005075ED"/>
    <w:rsid w:val="0050766B"/>
    <w:rsid w:val="005076BF"/>
    <w:rsid w:val="00507895"/>
    <w:rsid w:val="00507991"/>
    <w:rsid w:val="005079B6"/>
    <w:rsid w:val="00507A78"/>
    <w:rsid w:val="00507C41"/>
    <w:rsid w:val="00507C53"/>
    <w:rsid w:val="00507C84"/>
    <w:rsid w:val="00507D46"/>
    <w:rsid w:val="00507DD8"/>
    <w:rsid w:val="00507E20"/>
    <w:rsid w:val="00507E53"/>
    <w:rsid w:val="00507EE4"/>
    <w:rsid w:val="00507F3B"/>
    <w:rsid w:val="00507FCB"/>
    <w:rsid w:val="00507FCD"/>
    <w:rsid w:val="00510044"/>
    <w:rsid w:val="0051007C"/>
    <w:rsid w:val="005100AA"/>
    <w:rsid w:val="005100FA"/>
    <w:rsid w:val="0051013E"/>
    <w:rsid w:val="0051015A"/>
    <w:rsid w:val="00510299"/>
    <w:rsid w:val="005102EE"/>
    <w:rsid w:val="00510326"/>
    <w:rsid w:val="00510494"/>
    <w:rsid w:val="00510574"/>
    <w:rsid w:val="005105C0"/>
    <w:rsid w:val="0051062C"/>
    <w:rsid w:val="00510646"/>
    <w:rsid w:val="005106CE"/>
    <w:rsid w:val="005106EE"/>
    <w:rsid w:val="005106F9"/>
    <w:rsid w:val="0051071A"/>
    <w:rsid w:val="0051079E"/>
    <w:rsid w:val="00510824"/>
    <w:rsid w:val="00510AB5"/>
    <w:rsid w:val="00510B47"/>
    <w:rsid w:val="00510B99"/>
    <w:rsid w:val="00510BAF"/>
    <w:rsid w:val="00510BCF"/>
    <w:rsid w:val="00510CAF"/>
    <w:rsid w:val="00510D27"/>
    <w:rsid w:val="00510D3B"/>
    <w:rsid w:val="00510DC7"/>
    <w:rsid w:val="00510E05"/>
    <w:rsid w:val="00510F08"/>
    <w:rsid w:val="00510FB8"/>
    <w:rsid w:val="00510FFB"/>
    <w:rsid w:val="00511084"/>
    <w:rsid w:val="005110BA"/>
    <w:rsid w:val="005110CD"/>
    <w:rsid w:val="005110E1"/>
    <w:rsid w:val="005110FB"/>
    <w:rsid w:val="00511131"/>
    <w:rsid w:val="0051114E"/>
    <w:rsid w:val="005112DB"/>
    <w:rsid w:val="005112E6"/>
    <w:rsid w:val="00511306"/>
    <w:rsid w:val="0051130B"/>
    <w:rsid w:val="005113C2"/>
    <w:rsid w:val="00511412"/>
    <w:rsid w:val="005114F6"/>
    <w:rsid w:val="00511570"/>
    <w:rsid w:val="0051159D"/>
    <w:rsid w:val="005115A0"/>
    <w:rsid w:val="00511627"/>
    <w:rsid w:val="0051166B"/>
    <w:rsid w:val="0051183B"/>
    <w:rsid w:val="00511845"/>
    <w:rsid w:val="005118D6"/>
    <w:rsid w:val="0051192F"/>
    <w:rsid w:val="00511A04"/>
    <w:rsid w:val="00511A4B"/>
    <w:rsid w:val="00511A75"/>
    <w:rsid w:val="00511A83"/>
    <w:rsid w:val="00511BAC"/>
    <w:rsid w:val="00511C33"/>
    <w:rsid w:val="00511C58"/>
    <w:rsid w:val="00511C6A"/>
    <w:rsid w:val="00511CBB"/>
    <w:rsid w:val="00511CEB"/>
    <w:rsid w:val="00511DD4"/>
    <w:rsid w:val="00511E0A"/>
    <w:rsid w:val="00511ED4"/>
    <w:rsid w:val="00511F7E"/>
    <w:rsid w:val="00511FE2"/>
    <w:rsid w:val="0051200B"/>
    <w:rsid w:val="005120A1"/>
    <w:rsid w:val="00512102"/>
    <w:rsid w:val="005121A1"/>
    <w:rsid w:val="005121A5"/>
    <w:rsid w:val="0051223E"/>
    <w:rsid w:val="00512319"/>
    <w:rsid w:val="0051237A"/>
    <w:rsid w:val="0051240E"/>
    <w:rsid w:val="00512453"/>
    <w:rsid w:val="0051255A"/>
    <w:rsid w:val="00512611"/>
    <w:rsid w:val="00512626"/>
    <w:rsid w:val="005126B5"/>
    <w:rsid w:val="005126D4"/>
    <w:rsid w:val="0051272A"/>
    <w:rsid w:val="005127AD"/>
    <w:rsid w:val="005127C5"/>
    <w:rsid w:val="00512893"/>
    <w:rsid w:val="00512907"/>
    <w:rsid w:val="00512950"/>
    <w:rsid w:val="005129A7"/>
    <w:rsid w:val="005129A8"/>
    <w:rsid w:val="005129BA"/>
    <w:rsid w:val="00512AA0"/>
    <w:rsid w:val="00512AF8"/>
    <w:rsid w:val="00512CD2"/>
    <w:rsid w:val="00512D04"/>
    <w:rsid w:val="00512DD6"/>
    <w:rsid w:val="00512EA5"/>
    <w:rsid w:val="00512EAD"/>
    <w:rsid w:val="00512F40"/>
    <w:rsid w:val="005130AA"/>
    <w:rsid w:val="005130D5"/>
    <w:rsid w:val="00513174"/>
    <w:rsid w:val="00513232"/>
    <w:rsid w:val="005132D6"/>
    <w:rsid w:val="00513374"/>
    <w:rsid w:val="0051339A"/>
    <w:rsid w:val="005133B3"/>
    <w:rsid w:val="005133FB"/>
    <w:rsid w:val="00513471"/>
    <w:rsid w:val="00513528"/>
    <w:rsid w:val="0051353B"/>
    <w:rsid w:val="005135A6"/>
    <w:rsid w:val="005136C4"/>
    <w:rsid w:val="00513722"/>
    <w:rsid w:val="005137C7"/>
    <w:rsid w:val="00513818"/>
    <w:rsid w:val="0051385D"/>
    <w:rsid w:val="00513994"/>
    <w:rsid w:val="00513A7E"/>
    <w:rsid w:val="00513C62"/>
    <w:rsid w:val="00513C74"/>
    <w:rsid w:val="00513C7F"/>
    <w:rsid w:val="00513C98"/>
    <w:rsid w:val="00513CAE"/>
    <w:rsid w:val="00513D58"/>
    <w:rsid w:val="00513E06"/>
    <w:rsid w:val="00513E2F"/>
    <w:rsid w:val="00513E42"/>
    <w:rsid w:val="00513E93"/>
    <w:rsid w:val="00513F96"/>
    <w:rsid w:val="00513FF7"/>
    <w:rsid w:val="00514016"/>
    <w:rsid w:val="00514171"/>
    <w:rsid w:val="00514330"/>
    <w:rsid w:val="0051436B"/>
    <w:rsid w:val="0051439B"/>
    <w:rsid w:val="005143CA"/>
    <w:rsid w:val="005145B7"/>
    <w:rsid w:val="00514675"/>
    <w:rsid w:val="00514747"/>
    <w:rsid w:val="00514808"/>
    <w:rsid w:val="00514874"/>
    <w:rsid w:val="00514889"/>
    <w:rsid w:val="005148A6"/>
    <w:rsid w:val="0051493A"/>
    <w:rsid w:val="00514961"/>
    <w:rsid w:val="00514A24"/>
    <w:rsid w:val="00514AD2"/>
    <w:rsid w:val="00514B14"/>
    <w:rsid w:val="00514CA0"/>
    <w:rsid w:val="00514D7B"/>
    <w:rsid w:val="00514DEC"/>
    <w:rsid w:val="00514E97"/>
    <w:rsid w:val="00514EAF"/>
    <w:rsid w:val="00514F33"/>
    <w:rsid w:val="00514FC3"/>
    <w:rsid w:val="00514FCF"/>
    <w:rsid w:val="00514FE9"/>
    <w:rsid w:val="00515009"/>
    <w:rsid w:val="0051501B"/>
    <w:rsid w:val="005150C5"/>
    <w:rsid w:val="00515113"/>
    <w:rsid w:val="0051518E"/>
    <w:rsid w:val="005151ED"/>
    <w:rsid w:val="0051526C"/>
    <w:rsid w:val="0051534E"/>
    <w:rsid w:val="005153BE"/>
    <w:rsid w:val="0051542B"/>
    <w:rsid w:val="00515548"/>
    <w:rsid w:val="005155EB"/>
    <w:rsid w:val="00515601"/>
    <w:rsid w:val="00515631"/>
    <w:rsid w:val="00515632"/>
    <w:rsid w:val="00515648"/>
    <w:rsid w:val="0051566B"/>
    <w:rsid w:val="00515678"/>
    <w:rsid w:val="005156DB"/>
    <w:rsid w:val="00515767"/>
    <w:rsid w:val="005157B3"/>
    <w:rsid w:val="005157EF"/>
    <w:rsid w:val="00515820"/>
    <w:rsid w:val="005158CB"/>
    <w:rsid w:val="00515903"/>
    <w:rsid w:val="00515BAF"/>
    <w:rsid w:val="00515C2C"/>
    <w:rsid w:val="00515E35"/>
    <w:rsid w:val="00515E39"/>
    <w:rsid w:val="00515EAF"/>
    <w:rsid w:val="00515EEB"/>
    <w:rsid w:val="005160DD"/>
    <w:rsid w:val="0051611E"/>
    <w:rsid w:val="00516149"/>
    <w:rsid w:val="005162FD"/>
    <w:rsid w:val="00516322"/>
    <w:rsid w:val="005163DB"/>
    <w:rsid w:val="00516485"/>
    <w:rsid w:val="005164BE"/>
    <w:rsid w:val="00516543"/>
    <w:rsid w:val="0051654D"/>
    <w:rsid w:val="0051663E"/>
    <w:rsid w:val="00516674"/>
    <w:rsid w:val="005166C0"/>
    <w:rsid w:val="00516744"/>
    <w:rsid w:val="00516813"/>
    <w:rsid w:val="005168FD"/>
    <w:rsid w:val="00516983"/>
    <w:rsid w:val="005169F7"/>
    <w:rsid w:val="00516AE9"/>
    <w:rsid w:val="00516B82"/>
    <w:rsid w:val="00516B91"/>
    <w:rsid w:val="00516BAB"/>
    <w:rsid w:val="00516CB8"/>
    <w:rsid w:val="00516CF7"/>
    <w:rsid w:val="00516E35"/>
    <w:rsid w:val="00516EB8"/>
    <w:rsid w:val="00516EC4"/>
    <w:rsid w:val="00516F3F"/>
    <w:rsid w:val="00516FB4"/>
    <w:rsid w:val="00516FDB"/>
    <w:rsid w:val="00517019"/>
    <w:rsid w:val="0051708E"/>
    <w:rsid w:val="00517101"/>
    <w:rsid w:val="00517119"/>
    <w:rsid w:val="0051715A"/>
    <w:rsid w:val="00517380"/>
    <w:rsid w:val="0051738D"/>
    <w:rsid w:val="005173C4"/>
    <w:rsid w:val="005173C6"/>
    <w:rsid w:val="005174E9"/>
    <w:rsid w:val="00517637"/>
    <w:rsid w:val="005176D2"/>
    <w:rsid w:val="005176E1"/>
    <w:rsid w:val="00517702"/>
    <w:rsid w:val="00517743"/>
    <w:rsid w:val="00517745"/>
    <w:rsid w:val="00517764"/>
    <w:rsid w:val="00517798"/>
    <w:rsid w:val="0051779D"/>
    <w:rsid w:val="005179DB"/>
    <w:rsid w:val="00517A2A"/>
    <w:rsid w:val="00517BD6"/>
    <w:rsid w:val="00517CC4"/>
    <w:rsid w:val="00517DE0"/>
    <w:rsid w:val="00517E05"/>
    <w:rsid w:val="00517E09"/>
    <w:rsid w:val="00517E21"/>
    <w:rsid w:val="00517E5B"/>
    <w:rsid w:val="00517E90"/>
    <w:rsid w:val="00517F42"/>
    <w:rsid w:val="0052003A"/>
    <w:rsid w:val="0052006F"/>
    <w:rsid w:val="00520162"/>
    <w:rsid w:val="005201D7"/>
    <w:rsid w:val="005201E4"/>
    <w:rsid w:val="0052022F"/>
    <w:rsid w:val="005202E5"/>
    <w:rsid w:val="00520549"/>
    <w:rsid w:val="0052059E"/>
    <w:rsid w:val="005205C7"/>
    <w:rsid w:val="00520604"/>
    <w:rsid w:val="0052065C"/>
    <w:rsid w:val="0052079A"/>
    <w:rsid w:val="005207DD"/>
    <w:rsid w:val="00520910"/>
    <w:rsid w:val="00520953"/>
    <w:rsid w:val="0052099F"/>
    <w:rsid w:val="005209BB"/>
    <w:rsid w:val="005209C2"/>
    <w:rsid w:val="005209F8"/>
    <w:rsid w:val="00520AE9"/>
    <w:rsid w:val="00520B04"/>
    <w:rsid w:val="00520B93"/>
    <w:rsid w:val="00520BE2"/>
    <w:rsid w:val="00520BE5"/>
    <w:rsid w:val="00520C04"/>
    <w:rsid w:val="00520D38"/>
    <w:rsid w:val="00520D5B"/>
    <w:rsid w:val="00520D90"/>
    <w:rsid w:val="00520DA5"/>
    <w:rsid w:val="00520DCF"/>
    <w:rsid w:val="00520EF3"/>
    <w:rsid w:val="00520F42"/>
    <w:rsid w:val="00520F4C"/>
    <w:rsid w:val="00520F82"/>
    <w:rsid w:val="00520FAD"/>
    <w:rsid w:val="00520FC9"/>
    <w:rsid w:val="00520FFE"/>
    <w:rsid w:val="005210D4"/>
    <w:rsid w:val="005210D5"/>
    <w:rsid w:val="00521107"/>
    <w:rsid w:val="0052120C"/>
    <w:rsid w:val="00521262"/>
    <w:rsid w:val="005212E3"/>
    <w:rsid w:val="005214E3"/>
    <w:rsid w:val="00521513"/>
    <w:rsid w:val="00521526"/>
    <w:rsid w:val="005215C7"/>
    <w:rsid w:val="00521626"/>
    <w:rsid w:val="00521674"/>
    <w:rsid w:val="005216CB"/>
    <w:rsid w:val="0052173F"/>
    <w:rsid w:val="0052175C"/>
    <w:rsid w:val="005217E8"/>
    <w:rsid w:val="00521A60"/>
    <w:rsid w:val="00521AB9"/>
    <w:rsid w:val="00521B8D"/>
    <w:rsid w:val="00521B98"/>
    <w:rsid w:val="00521BA5"/>
    <w:rsid w:val="00521D1D"/>
    <w:rsid w:val="00521DC1"/>
    <w:rsid w:val="00521E70"/>
    <w:rsid w:val="00521ECC"/>
    <w:rsid w:val="00521F60"/>
    <w:rsid w:val="00521F8A"/>
    <w:rsid w:val="00521F96"/>
    <w:rsid w:val="0052209F"/>
    <w:rsid w:val="005220F1"/>
    <w:rsid w:val="00522149"/>
    <w:rsid w:val="00522156"/>
    <w:rsid w:val="005221A4"/>
    <w:rsid w:val="005222E6"/>
    <w:rsid w:val="00522358"/>
    <w:rsid w:val="00522433"/>
    <w:rsid w:val="0052254C"/>
    <w:rsid w:val="0052255F"/>
    <w:rsid w:val="0052256D"/>
    <w:rsid w:val="0052270E"/>
    <w:rsid w:val="005227D1"/>
    <w:rsid w:val="00522981"/>
    <w:rsid w:val="005229EF"/>
    <w:rsid w:val="00522A25"/>
    <w:rsid w:val="00522A90"/>
    <w:rsid w:val="00522BB1"/>
    <w:rsid w:val="00522BDF"/>
    <w:rsid w:val="00522CBC"/>
    <w:rsid w:val="00522CCA"/>
    <w:rsid w:val="00522CDC"/>
    <w:rsid w:val="00522D41"/>
    <w:rsid w:val="00522D65"/>
    <w:rsid w:val="00522D81"/>
    <w:rsid w:val="00522E0D"/>
    <w:rsid w:val="00522F22"/>
    <w:rsid w:val="00522FA0"/>
    <w:rsid w:val="00523062"/>
    <w:rsid w:val="00523071"/>
    <w:rsid w:val="00523104"/>
    <w:rsid w:val="005231E8"/>
    <w:rsid w:val="00523232"/>
    <w:rsid w:val="00523263"/>
    <w:rsid w:val="00523294"/>
    <w:rsid w:val="00523360"/>
    <w:rsid w:val="005233C4"/>
    <w:rsid w:val="0052345C"/>
    <w:rsid w:val="005234A1"/>
    <w:rsid w:val="005234A6"/>
    <w:rsid w:val="005234AE"/>
    <w:rsid w:val="005234ED"/>
    <w:rsid w:val="005234F6"/>
    <w:rsid w:val="005235E4"/>
    <w:rsid w:val="00523613"/>
    <w:rsid w:val="005236D0"/>
    <w:rsid w:val="0052379C"/>
    <w:rsid w:val="005237F4"/>
    <w:rsid w:val="00523800"/>
    <w:rsid w:val="0052382F"/>
    <w:rsid w:val="00523948"/>
    <w:rsid w:val="005239C5"/>
    <w:rsid w:val="005239F3"/>
    <w:rsid w:val="00523A56"/>
    <w:rsid w:val="00523AC8"/>
    <w:rsid w:val="00523BAB"/>
    <w:rsid w:val="00523C5E"/>
    <w:rsid w:val="00523EE9"/>
    <w:rsid w:val="00523FE0"/>
    <w:rsid w:val="00524060"/>
    <w:rsid w:val="00524103"/>
    <w:rsid w:val="00524153"/>
    <w:rsid w:val="005243AD"/>
    <w:rsid w:val="005243B7"/>
    <w:rsid w:val="005243C0"/>
    <w:rsid w:val="00524581"/>
    <w:rsid w:val="005245F3"/>
    <w:rsid w:val="0052461A"/>
    <w:rsid w:val="00524671"/>
    <w:rsid w:val="005246D8"/>
    <w:rsid w:val="00524721"/>
    <w:rsid w:val="005248C7"/>
    <w:rsid w:val="00524921"/>
    <w:rsid w:val="0052492B"/>
    <w:rsid w:val="00524A19"/>
    <w:rsid w:val="00524A35"/>
    <w:rsid w:val="00524B5E"/>
    <w:rsid w:val="00524BDE"/>
    <w:rsid w:val="00524BFC"/>
    <w:rsid w:val="00524C79"/>
    <w:rsid w:val="00524CB1"/>
    <w:rsid w:val="00524D13"/>
    <w:rsid w:val="00524D6B"/>
    <w:rsid w:val="00524D6D"/>
    <w:rsid w:val="00524DBF"/>
    <w:rsid w:val="00524DFE"/>
    <w:rsid w:val="00524E01"/>
    <w:rsid w:val="00524E55"/>
    <w:rsid w:val="00524E7E"/>
    <w:rsid w:val="00524F5C"/>
    <w:rsid w:val="00524F7E"/>
    <w:rsid w:val="00524FEF"/>
    <w:rsid w:val="0052504D"/>
    <w:rsid w:val="0052504E"/>
    <w:rsid w:val="00525055"/>
    <w:rsid w:val="0052515E"/>
    <w:rsid w:val="005251D5"/>
    <w:rsid w:val="00525222"/>
    <w:rsid w:val="0052522D"/>
    <w:rsid w:val="005252C7"/>
    <w:rsid w:val="005252F9"/>
    <w:rsid w:val="0052539B"/>
    <w:rsid w:val="005253A1"/>
    <w:rsid w:val="005253AD"/>
    <w:rsid w:val="005253CA"/>
    <w:rsid w:val="0052544D"/>
    <w:rsid w:val="00525461"/>
    <w:rsid w:val="00525497"/>
    <w:rsid w:val="005254C4"/>
    <w:rsid w:val="005254F7"/>
    <w:rsid w:val="0052550F"/>
    <w:rsid w:val="0052552C"/>
    <w:rsid w:val="0052559B"/>
    <w:rsid w:val="00525635"/>
    <w:rsid w:val="00525729"/>
    <w:rsid w:val="0052572D"/>
    <w:rsid w:val="00525797"/>
    <w:rsid w:val="00525A84"/>
    <w:rsid w:val="00525BEA"/>
    <w:rsid w:val="00525C5B"/>
    <w:rsid w:val="00525C71"/>
    <w:rsid w:val="00525DB9"/>
    <w:rsid w:val="00525E68"/>
    <w:rsid w:val="00525F13"/>
    <w:rsid w:val="00525F59"/>
    <w:rsid w:val="00525FA3"/>
    <w:rsid w:val="00526219"/>
    <w:rsid w:val="00526285"/>
    <w:rsid w:val="005262C8"/>
    <w:rsid w:val="00526300"/>
    <w:rsid w:val="00526361"/>
    <w:rsid w:val="0052639B"/>
    <w:rsid w:val="005263F2"/>
    <w:rsid w:val="0052641D"/>
    <w:rsid w:val="0052647B"/>
    <w:rsid w:val="005264CB"/>
    <w:rsid w:val="005264E8"/>
    <w:rsid w:val="0052656A"/>
    <w:rsid w:val="0052657E"/>
    <w:rsid w:val="005265F1"/>
    <w:rsid w:val="005265FC"/>
    <w:rsid w:val="0052668B"/>
    <w:rsid w:val="005266A5"/>
    <w:rsid w:val="00526716"/>
    <w:rsid w:val="00526878"/>
    <w:rsid w:val="0052688F"/>
    <w:rsid w:val="005268EB"/>
    <w:rsid w:val="0052691A"/>
    <w:rsid w:val="0052694C"/>
    <w:rsid w:val="0052699E"/>
    <w:rsid w:val="005269E1"/>
    <w:rsid w:val="00526AE5"/>
    <w:rsid w:val="00526BD4"/>
    <w:rsid w:val="00526BE1"/>
    <w:rsid w:val="00526C15"/>
    <w:rsid w:val="00526C95"/>
    <w:rsid w:val="00526CB7"/>
    <w:rsid w:val="00526E73"/>
    <w:rsid w:val="00526F82"/>
    <w:rsid w:val="00527064"/>
    <w:rsid w:val="0052707D"/>
    <w:rsid w:val="005270B4"/>
    <w:rsid w:val="005270F3"/>
    <w:rsid w:val="0052714B"/>
    <w:rsid w:val="0052716E"/>
    <w:rsid w:val="005271C3"/>
    <w:rsid w:val="00527215"/>
    <w:rsid w:val="00527567"/>
    <w:rsid w:val="005275F3"/>
    <w:rsid w:val="0052760D"/>
    <w:rsid w:val="005276D5"/>
    <w:rsid w:val="005276F3"/>
    <w:rsid w:val="0052770B"/>
    <w:rsid w:val="00527737"/>
    <w:rsid w:val="00527741"/>
    <w:rsid w:val="0052784C"/>
    <w:rsid w:val="0052793A"/>
    <w:rsid w:val="00527A92"/>
    <w:rsid w:val="00527A98"/>
    <w:rsid w:val="00527B45"/>
    <w:rsid w:val="00527B67"/>
    <w:rsid w:val="00527C29"/>
    <w:rsid w:val="00527D5A"/>
    <w:rsid w:val="00527D7B"/>
    <w:rsid w:val="00527D8F"/>
    <w:rsid w:val="00527D9C"/>
    <w:rsid w:val="00527DDE"/>
    <w:rsid w:val="00527E68"/>
    <w:rsid w:val="00527EE0"/>
    <w:rsid w:val="00527F2F"/>
    <w:rsid w:val="00527F4F"/>
    <w:rsid w:val="00527F8C"/>
    <w:rsid w:val="00527FBF"/>
    <w:rsid w:val="00527FF8"/>
    <w:rsid w:val="00530006"/>
    <w:rsid w:val="00530057"/>
    <w:rsid w:val="005301FD"/>
    <w:rsid w:val="00530250"/>
    <w:rsid w:val="00530299"/>
    <w:rsid w:val="00530302"/>
    <w:rsid w:val="00530326"/>
    <w:rsid w:val="0053036D"/>
    <w:rsid w:val="005303B4"/>
    <w:rsid w:val="005304CC"/>
    <w:rsid w:val="005304E7"/>
    <w:rsid w:val="00530583"/>
    <w:rsid w:val="00530592"/>
    <w:rsid w:val="0053067A"/>
    <w:rsid w:val="0053071C"/>
    <w:rsid w:val="00530775"/>
    <w:rsid w:val="0053077C"/>
    <w:rsid w:val="005307BF"/>
    <w:rsid w:val="005307C3"/>
    <w:rsid w:val="0053088A"/>
    <w:rsid w:val="00530898"/>
    <w:rsid w:val="00530904"/>
    <w:rsid w:val="00530A25"/>
    <w:rsid w:val="00530A4F"/>
    <w:rsid w:val="00530A7D"/>
    <w:rsid w:val="00530AA6"/>
    <w:rsid w:val="00530AA9"/>
    <w:rsid w:val="00530B60"/>
    <w:rsid w:val="00530BC1"/>
    <w:rsid w:val="00530BCA"/>
    <w:rsid w:val="00530C6E"/>
    <w:rsid w:val="00530CE9"/>
    <w:rsid w:val="00530DB2"/>
    <w:rsid w:val="00530DB8"/>
    <w:rsid w:val="00530E37"/>
    <w:rsid w:val="00530E82"/>
    <w:rsid w:val="00530EB2"/>
    <w:rsid w:val="00530ED6"/>
    <w:rsid w:val="00530F3E"/>
    <w:rsid w:val="00530F4A"/>
    <w:rsid w:val="00530F9B"/>
    <w:rsid w:val="00531036"/>
    <w:rsid w:val="0053103F"/>
    <w:rsid w:val="00531063"/>
    <w:rsid w:val="00531119"/>
    <w:rsid w:val="0053113D"/>
    <w:rsid w:val="00531182"/>
    <w:rsid w:val="005311A2"/>
    <w:rsid w:val="0053124E"/>
    <w:rsid w:val="005312B4"/>
    <w:rsid w:val="00531381"/>
    <w:rsid w:val="005313A4"/>
    <w:rsid w:val="00531438"/>
    <w:rsid w:val="00531592"/>
    <w:rsid w:val="005315F8"/>
    <w:rsid w:val="005316D0"/>
    <w:rsid w:val="005317CE"/>
    <w:rsid w:val="00531816"/>
    <w:rsid w:val="00531819"/>
    <w:rsid w:val="00531849"/>
    <w:rsid w:val="00531947"/>
    <w:rsid w:val="0053196E"/>
    <w:rsid w:val="00531980"/>
    <w:rsid w:val="00531ABA"/>
    <w:rsid w:val="00531AF3"/>
    <w:rsid w:val="00531BC3"/>
    <w:rsid w:val="00531CF3"/>
    <w:rsid w:val="00531D07"/>
    <w:rsid w:val="00531D51"/>
    <w:rsid w:val="00531E13"/>
    <w:rsid w:val="00531FE3"/>
    <w:rsid w:val="00532014"/>
    <w:rsid w:val="00532104"/>
    <w:rsid w:val="005322D5"/>
    <w:rsid w:val="005322FB"/>
    <w:rsid w:val="00532378"/>
    <w:rsid w:val="0053241B"/>
    <w:rsid w:val="005324AB"/>
    <w:rsid w:val="00532528"/>
    <w:rsid w:val="00532572"/>
    <w:rsid w:val="005325E6"/>
    <w:rsid w:val="0053274E"/>
    <w:rsid w:val="005327A7"/>
    <w:rsid w:val="005327DC"/>
    <w:rsid w:val="005327EB"/>
    <w:rsid w:val="0053281F"/>
    <w:rsid w:val="005328F2"/>
    <w:rsid w:val="00532948"/>
    <w:rsid w:val="005329E4"/>
    <w:rsid w:val="00532A4C"/>
    <w:rsid w:val="00532B9A"/>
    <w:rsid w:val="00532C84"/>
    <w:rsid w:val="00532CD7"/>
    <w:rsid w:val="00532D33"/>
    <w:rsid w:val="00532D6B"/>
    <w:rsid w:val="00532DB8"/>
    <w:rsid w:val="00532E8B"/>
    <w:rsid w:val="00532ED2"/>
    <w:rsid w:val="00532EF2"/>
    <w:rsid w:val="00532F12"/>
    <w:rsid w:val="00532F1F"/>
    <w:rsid w:val="00532F5B"/>
    <w:rsid w:val="00532FD4"/>
    <w:rsid w:val="005330F9"/>
    <w:rsid w:val="00533131"/>
    <w:rsid w:val="0053313F"/>
    <w:rsid w:val="005331BF"/>
    <w:rsid w:val="005331FF"/>
    <w:rsid w:val="00533258"/>
    <w:rsid w:val="00533292"/>
    <w:rsid w:val="0053329A"/>
    <w:rsid w:val="005332FA"/>
    <w:rsid w:val="005333C1"/>
    <w:rsid w:val="005333EE"/>
    <w:rsid w:val="00533476"/>
    <w:rsid w:val="005334B8"/>
    <w:rsid w:val="005334F6"/>
    <w:rsid w:val="00533652"/>
    <w:rsid w:val="00533683"/>
    <w:rsid w:val="005336B6"/>
    <w:rsid w:val="00533719"/>
    <w:rsid w:val="0053371C"/>
    <w:rsid w:val="00533749"/>
    <w:rsid w:val="00533791"/>
    <w:rsid w:val="00533895"/>
    <w:rsid w:val="005338B1"/>
    <w:rsid w:val="005338E6"/>
    <w:rsid w:val="005338ED"/>
    <w:rsid w:val="0053392A"/>
    <w:rsid w:val="00533989"/>
    <w:rsid w:val="005339EB"/>
    <w:rsid w:val="00533A04"/>
    <w:rsid w:val="00533AD3"/>
    <w:rsid w:val="00533B10"/>
    <w:rsid w:val="00533B22"/>
    <w:rsid w:val="00533C69"/>
    <w:rsid w:val="00533C70"/>
    <w:rsid w:val="00533CCC"/>
    <w:rsid w:val="00533DA0"/>
    <w:rsid w:val="00533DCF"/>
    <w:rsid w:val="00533E71"/>
    <w:rsid w:val="00533E7C"/>
    <w:rsid w:val="00533F1A"/>
    <w:rsid w:val="00534047"/>
    <w:rsid w:val="005340E9"/>
    <w:rsid w:val="005340ED"/>
    <w:rsid w:val="005341FC"/>
    <w:rsid w:val="00534216"/>
    <w:rsid w:val="0053431E"/>
    <w:rsid w:val="0053433A"/>
    <w:rsid w:val="005345AF"/>
    <w:rsid w:val="005345D9"/>
    <w:rsid w:val="00534685"/>
    <w:rsid w:val="00534780"/>
    <w:rsid w:val="0053478D"/>
    <w:rsid w:val="005347D2"/>
    <w:rsid w:val="0053483F"/>
    <w:rsid w:val="00534853"/>
    <w:rsid w:val="00534867"/>
    <w:rsid w:val="00534906"/>
    <w:rsid w:val="005349AC"/>
    <w:rsid w:val="00534AF8"/>
    <w:rsid w:val="00534B6C"/>
    <w:rsid w:val="00534B9B"/>
    <w:rsid w:val="00534BE3"/>
    <w:rsid w:val="00534C24"/>
    <w:rsid w:val="00534D57"/>
    <w:rsid w:val="00534DE4"/>
    <w:rsid w:val="00534E50"/>
    <w:rsid w:val="00534E6C"/>
    <w:rsid w:val="00534F93"/>
    <w:rsid w:val="00535150"/>
    <w:rsid w:val="00535207"/>
    <w:rsid w:val="0053523E"/>
    <w:rsid w:val="00535297"/>
    <w:rsid w:val="005352C3"/>
    <w:rsid w:val="005352FE"/>
    <w:rsid w:val="00535409"/>
    <w:rsid w:val="00535457"/>
    <w:rsid w:val="005354B3"/>
    <w:rsid w:val="005354C6"/>
    <w:rsid w:val="005354DA"/>
    <w:rsid w:val="00535613"/>
    <w:rsid w:val="005356E6"/>
    <w:rsid w:val="00535792"/>
    <w:rsid w:val="0053595A"/>
    <w:rsid w:val="00535AC9"/>
    <w:rsid w:val="00535C00"/>
    <w:rsid w:val="00535C64"/>
    <w:rsid w:val="00535C74"/>
    <w:rsid w:val="00535C7F"/>
    <w:rsid w:val="00535CAF"/>
    <w:rsid w:val="00535CFD"/>
    <w:rsid w:val="00535D1F"/>
    <w:rsid w:val="00535D51"/>
    <w:rsid w:val="00535E6A"/>
    <w:rsid w:val="0053604D"/>
    <w:rsid w:val="0053606B"/>
    <w:rsid w:val="00536254"/>
    <w:rsid w:val="0053628B"/>
    <w:rsid w:val="00536331"/>
    <w:rsid w:val="00536367"/>
    <w:rsid w:val="00536377"/>
    <w:rsid w:val="005363E5"/>
    <w:rsid w:val="00536428"/>
    <w:rsid w:val="00536433"/>
    <w:rsid w:val="0053645D"/>
    <w:rsid w:val="005364E4"/>
    <w:rsid w:val="00536536"/>
    <w:rsid w:val="00536556"/>
    <w:rsid w:val="00536577"/>
    <w:rsid w:val="0053658E"/>
    <w:rsid w:val="00536595"/>
    <w:rsid w:val="0053665E"/>
    <w:rsid w:val="005366BE"/>
    <w:rsid w:val="005366D3"/>
    <w:rsid w:val="00536715"/>
    <w:rsid w:val="00536743"/>
    <w:rsid w:val="00536756"/>
    <w:rsid w:val="00536790"/>
    <w:rsid w:val="005367A7"/>
    <w:rsid w:val="00536850"/>
    <w:rsid w:val="005368C2"/>
    <w:rsid w:val="0053692B"/>
    <w:rsid w:val="005369D0"/>
    <w:rsid w:val="00536A29"/>
    <w:rsid w:val="00536A5C"/>
    <w:rsid w:val="00536C3B"/>
    <w:rsid w:val="00536CF5"/>
    <w:rsid w:val="00536DA6"/>
    <w:rsid w:val="00536E18"/>
    <w:rsid w:val="00536E4D"/>
    <w:rsid w:val="00536F2B"/>
    <w:rsid w:val="00536F4B"/>
    <w:rsid w:val="00536F6A"/>
    <w:rsid w:val="00536F89"/>
    <w:rsid w:val="00536FE3"/>
    <w:rsid w:val="00537092"/>
    <w:rsid w:val="005370A6"/>
    <w:rsid w:val="005370CD"/>
    <w:rsid w:val="0053719D"/>
    <w:rsid w:val="005372A1"/>
    <w:rsid w:val="00537331"/>
    <w:rsid w:val="00537337"/>
    <w:rsid w:val="005373E4"/>
    <w:rsid w:val="00537502"/>
    <w:rsid w:val="005375C5"/>
    <w:rsid w:val="005375D0"/>
    <w:rsid w:val="0053760D"/>
    <w:rsid w:val="00537699"/>
    <w:rsid w:val="005376B0"/>
    <w:rsid w:val="005376DA"/>
    <w:rsid w:val="005377A3"/>
    <w:rsid w:val="0053786A"/>
    <w:rsid w:val="005378E6"/>
    <w:rsid w:val="005378F3"/>
    <w:rsid w:val="00537909"/>
    <w:rsid w:val="0053790F"/>
    <w:rsid w:val="0053793F"/>
    <w:rsid w:val="005379E9"/>
    <w:rsid w:val="00537A4B"/>
    <w:rsid w:val="00537AC2"/>
    <w:rsid w:val="00537AD9"/>
    <w:rsid w:val="00537B24"/>
    <w:rsid w:val="00537C50"/>
    <w:rsid w:val="00537D05"/>
    <w:rsid w:val="00537D73"/>
    <w:rsid w:val="00537D8E"/>
    <w:rsid w:val="00537DC3"/>
    <w:rsid w:val="00537FA4"/>
    <w:rsid w:val="00537FD0"/>
    <w:rsid w:val="00540050"/>
    <w:rsid w:val="00540097"/>
    <w:rsid w:val="005400D0"/>
    <w:rsid w:val="0054017D"/>
    <w:rsid w:val="00540206"/>
    <w:rsid w:val="0054026B"/>
    <w:rsid w:val="00540374"/>
    <w:rsid w:val="00540414"/>
    <w:rsid w:val="00540479"/>
    <w:rsid w:val="005404FA"/>
    <w:rsid w:val="0054053A"/>
    <w:rsid w:val="005405C4"/>
    <w:rsid w:val="00540664"/>
    <w:rsid w:val="00540672"/>
    <w:rsid w:val="00540697"/>
    <w:rsid w:val="00540723"/>
    <w:rsid w:val="005407E4"/>
    <w:rsid w:val="0054086C"/>
    <w:rsid w:val="00540893"/>
    <w:rsid w:val="00540952"/>
    <w:rsid w:val="0054098D"/>
    <w:rsid w:val="005409DE"/>
    <w:rsid w:val="00540A2E"/>
    <w:rsid w:val="00540BB3"/>
    <w:rsid w:val="00540BD6"/>
    <w:rsid w:val="00540CF3"/>
    <w:rsid w:val="00540E60"/>
    <w:rsid w:val="00540E9E"/>
    <w:rsid w:val="00540F17"/>
    <w:rsid w:val="00540F44"/>
    <w:rsid w:val="00541000"/>
    <w:rsid w:val="005410B5"/>
    <w:rsid w:val="00541193"/>
    <w:rsid w:val="0054125D"/>
    <w:rsid w:val="00541265"/>
    <w:rsid w:val="005412EA"/>
    <w:rsid w:val="00541307"/>
    <w:rsid w:val="00541313"/>
    <w:rsid w:val="00541353"/>
    <w:rsid w:val="00541381"/>
    <w:rsid w:val="00541416"/>
    <w:rsid w:val="005414DF"/>
    <w:rsid w:val="00541513"/>
    <w:rsid w:val="005415B8"/>
    <w:rsid w:val="005415D7"/>
    <w:rsid w:val="0054161C"/>
    <w:rsid w:val="00541667"/>
    <w:rsid w:val="00541698"/>
    <w:rsid w:val="005416EA"/>
    <w:rsid w:val="005416F9"/>
    <w:rsid w:val="005416FE"/>
    <w:rsid w:val="00541704"/>
    <w:rsid w:val="005417C2"/>
    <w:rsid w:val="00541804"/>
    <w:rsid w:val="00541873"/>
    <w:rsid w:val="005418D2"/>
    <w:rsid w:val="005419E5"/>
    <w:rsid w:val="00541ADA"/>
    <w:rsid w:val="00541BC5"/>
    <w:rsid w:val="00541C0A"/>
    <w:rsid w:val="00541C14"/>
    <w:rsid w:val="00541C71"/>
    <w:rsid w:val="00541C8A"/>
    <w:rsid w:val="00541D36"/>
    <w:rsid w:val="00541D5C"/>
    <w:rsid w:val="00541E1B"/>
    <w:rsid w:val="00541EA0"/>
    <w:rsid w:val="0054203A"/>
    <w:rsid w:val="00542064"/>
    <w:rsid w:val="00542092"/>
    <w:rsid w:val="00542149"/>
    <w:rsid w:val="00542249"/>
    <w:rsid w:val="00542303"/>
    <w:rsid w:val="00542345"/>
    <w:rsid w:val="00542356"/>
    <w:rsid w:val="005423D3"/>
    <w:rsid w:val="00542400"/>
    <w:rsid w:val="0054245B"/>
    <w:rsid w:val="005425FF"/>
    <w:rsid w:val="0054262B"/>
    <w:rsid w:val="005426C5"/>
    <w:rsid w:val="00542892"/>
    <w:rsid w:val="005428EF"/>
    <w:rsid w:val="005428F0"/>
    <w:rsid w:val="0054297A"/>
    <w:rsid w:val="005429C9"/>
    <w:rsid w:val="00542A95"/>
    <w:rsid w:val="00542AF6"/>
    <w:rsid w:val="00542CCC"/>
    <w:rsid w:val="00542D45"/>
    <w:rsid w:val="00542DFB"/>
    <w:rsid w:val="00542E35"/>
    <w:rsid w:val="00542E88"/>
    <w:rsid w:val="00542FBB"/>
    <w:rsid w:val="0054304E"/>
    <w:rsid w:val="0054309F"/>
    <w:rsid w:val="005430D0"/>
    <w:rsid w:val="0054314A"/>
    <w:rsid w:val="005431BE"/>
    <w:rsid w:val="0054320A"/>
    <w:rsid w:val="00543283"/>
    <w:rsid w:val="00543291"/>
    <w:rsid w:val="0054332C"/>
    <w:rsid w:val="00543395"/>
    <w:rsid w:val="005433B3"/>
    <w:rsid w:val="0054349C"/>
    <w:rsid w:val="005434B4"/>
    <w:rsid w:val="005435C9"/>
    <w:rsid w:val="0054360C"/>
    <w:rsid w:val="0054371B"/>
    <w:rsid w:val="00543787"/>
    <w:rsid w:val="0054387F"/>
    <w:rsid w:val="005438E0"/>
    <w:rsid w:val="0054395C"/>
    <w:rsid w:val="00543AF0"/>
    <w:rsid w:val="00543BA1"/>
    <w:rsid w:val="00543BA5"/>
    <w:rsid w:val="00543CD7"/>
    <w:rsid w:val="00543D65"/>
    <w:rsid w:val="00543D97"/>
    <w:rsid w:val="00543EB9"/>
    <w:rsid w:val="00543F32"/>
    <w:rsid w:val="00543FA9"/>
    <w:rsid w:val="00543FEC"/>
    <w:rsid w:val="00543FFD"/>
    <w:rsid w:val="0054409A"/>
    <w:rsid w:val="005440F6"/>
    <w:rsid w:val="005440FE"/>
    <w:rsid w:val="00544146"/>
    <w:rsid w:val="00544189"/>
    <w:rsid w:val="00544205"/>
    <w:rsid w:val="005442BD"/>
    <w:rsid w:val="00544310"/>
    <w:rsid w:val="00544311"/>
    <w:rsid w:val="00544391"/>
    <w:rsid w:val="005443D6"/>
    <w:rsid w:val="00544533"/>
    <w:rsid w:val="00544567"/>
    <w:rsid w:val="00544649"/>
    <w:rsid w:val="005446FE"/>
    <w:rsid w:val="00544731"/>
    <w:rsid w:val="00544866"/>
    <w:rsid w:val="0054486A"/>
    <w:rsid w:val="0054489F"/>
    <w:rsid w:val="0054497B"/>
    <w:rsid w:val="0054498E"/>
    <w:rsid w:val="005449C3"/>
    <w:rsid w:val="00544AB1"/>
    <w:rsid w:val="00544AB7"/>
    <w:rsid w:val="00544B90"/>
    <w:rsid w:val="00544BB3"/>
    <w:rsid w:val="00544BD7"/>
    <w:rsid w:val="00544CBD"/>
    <w:rsid w:val="00544CC6"/>
    <w:rsid w:val="00544D83"/>
    <w:rsid w:val="00544E16"/>
    <w:rsid w:val="00544E26"/>
    <w:rsid w:val="00544E7E"/>
    <w:rsid w:val="00544FB7"/>
    <w:rsid w:val="00545010"/>
    <w:rsid w:val="0054503F"/>
    <w:rsid w:val="005450F5"/>
    <w:rsid w:val="00545203"/>
    <w:rsid w:val="00545223"/>
    <w:rsid w:val="005453BD"/>
    <w:rsid w:val="005453D6"/>
    <w:rsid w:val="00545566"/>
    <w:rsid w:val="005455BA"/>
    <w:rsid w:val="00545661"/>
    <w:rsid w:val="005456DC"/>
    <w:rsid w:val="005458CF"/>
    <w:rsid w:val="00545903"/>
    <w:rsid w:val="00545994"/>
    <w:rsid w:val="005459CF"/>
    <w:rsid w:val="00545A08"/>
    <w:rsid w:val="00545A2B"/>
    <w:rsid w:val="00545ABE"/>
    <w:rsid w:val="00545B4A"/>
    <w:rsid w:val="00545B58"/>
    <w:rsid w:val="00545D19"/>
    <w:rsid w:val="00545D61"/>
    <w:rsid w:val="00545DE7"/>
    <w:rsid w:val="00545F92"/>
    <w:rsid w:val="0054600C"/>
    <w:rsid w:val="00546122"/>
    <w:rsid w:val="005461A7"/>
    <w:rsid w:val="00546283"/>
    <w:rsid w:val="005462D3"/>
    <w:rsid w:val="005462F0"/>
    <w:rsid w:val="00546300"/>
    <w:rsid w:val="0054643C"/>
    <w:rsid w:val="005464BB"/>
    <w:rsid w:val="005464FE"/>
    <w:rsid w:val="00546522"/>
    <w:rsid w:val="00546624"/>
    <w:rsid w:val="00546644"/>
    <w:rsid w:val="0054669B"/>
    <w:rsid w:val="00546715"/>
    <w:rsid w:val="00546A65"/>
    <w:rsid w:val="00546A95"/>
    <w:rsid w:val="00546B44"/>
    <w:rsid w:val="00546CB0"/>
    <w:rsid w:val="00546DF5"/>
    <w:rsid w:val="00547037"/>
    <w:rsid w:val="0054707A"/>
    <w:rsid w:val="00547170"/>
    <w:rsid w:val="0054718B"/>
    <w:rsid w:val="0054723D"/>
    <w:rsid w:val="005472A7"/>
    <w:rsid w:val="00547330"/>
    <w:rsid w:val="00547411"/>
    <w:rsid w:val="00547492"/>
    <w:rsid w:val="00547509"/>
    <w:rsid w:val="005475C8"/>
    <w:rsid w:val="005475E3"/>
    <w:rsid w:val="00547704"/>
    <w:rsid w:val="0054781A"/>
    <w:rsid w:val="005478A0"/>
    <w:rsid w:val="00547987"/>
    <w:rsid w:val="005479A0"/>
    <w:rsid w:val="00547AB0"/>
    <w:rsid w:val="00547B2B"/>
    <w:rsid w:val="00547B5D"/>
    <w:rsid w:val="00547B6A"/>
    <w:rsid w:val="00547C40"/>
    <w:rsid w:val="00547CA3"/>
    <w:rsid w:val="00547D3B"/>
    <w:rsid w:val="00547D44"/>
    <w:rsid w:val="00547DDB"/>
    <w:rsid w:val="00547E46"/>
    <w:rsid w:val="00547ED2"/>
    <w:rsid w:val="00547EDC"/>
    <w:rsid w:val="00547F02"/>
    <w:rsid w:val="00547F52"/>
    <w:rsid w:val="00547F9A"/>
    <w:rsid w:val="00550042"/>
    <w:rsid w:val="005500A2"/>
    <w:rsid w:val="00550160"/>
    <w:rsid w:val="005501F2"/>
    <w:rsid w:val="0055020C"/>
    <w:rsid w:val="0055024E"/>
    <w:rsid w:val="0055025E"/>
    <w:rsid w:val="005502BD"/>
    <w:rsid w:val="005502C3"/>
    <w:rsid w:val="005503CA"/>
    <w:rsid w:val="005503F0"/>
    <w:rsid w:val="00550415"/>
    <w:rsid w:val="005504B1"/>
    <w:rsid w:val="00550505"/>
    <w:rsid w:val="00550669"/>
    <w:rsid w:val="005506B7"/>
    <w:rsid w:val="0055077D"/>
    <w:rsid w:val="005508BB"/>
    <w:rsid w:val="0055091A"/>
    <w:rsid w:val="0055095D"/>
    <w:rsid w:val="00550A10"/>
    <w:rsid w:val="00550A46"/>
    <w:rsid w:val="00550A86"/>
    <w:rsid w:val="00550AD8"/>
    <w:rsid w:val="00550AFF"/>
    <w:rsid w:val="00550C00"/>
    <w:rsid w:val="00550E82"/>
    <w:rsid w:val="00550EFF"/>
    <w:rsid w:val="00550F01"/>
    <w:rsid w:val="00551010"/>
    <w:rsid w:val="005510AA"/>
    <w:rsid w:val="0055118F"/>
    <w:rsid w:val="005511AB"/>
    <w:rsid w:val="00551201"/>
    <w:rsid w:val="0055123D"/>
    <w:rsid w:val="005512B6"/>
    <w:rsid w:val="00551302"/>
    <w:rsid w:val="0055131D"/>
    <w:rsid w:val="00551341"/>
    <w:rsid w:val="00551357"/>
    <w:rsid w:val="0055136A"/>
    <w:rsid w:val="005513A9"/>
    <w:rsid w:val="005513DD"/>
    <w:rsid w:val="00551408"/>
    <w:rsid w:val="0055144F"/>
    <w:rsid w:val="00551517"/>
    <w:rsid w:val="00551523"/>
    <w:rsid w:val="0055162D"/>
    <w:rsid w:val="0055168A"/>
    <w:rsid w:val="00551695"/>
    <w:rsid w:val="00551850"/>
    <w:rsid w:val="00551870"/>
    <w:rsid w:val="005518C3"/>
    <w:rsid w:val="005518EF"/>
    <w:rsid w:val="005519A8"/>
    <w:rsid w:val="005519BE"/>
    <w:rsid w:val="005519F6"/>
    <w:rsid w:val="00551A03"/>
    <w:rsid w:val="00551A68"/>
    <w:rsid w:val="00551AD3"/>
    <w:rsid w:val="00551AE9"/>
    <w:rsid w:val="00551B68"/>
    <w:rsid w:val="00551D38"/>
    <w:rsid w:val="00551D7D"/>
    <w:rsid w:val="00551DBA"/>
    <w:rsid w:val="00551E6D"/>
    <w:rsid w:val="00551E92"/>
    <w:rsid w:val="00551ED9"/>
    <w:rsid w:val="00551F84"/>
    <w:rsid w:val="00551FDE"/>
    <w:rsid w:val="0055210A"/>
    <w:rsid w:val="00552139"/>
    <w:rsid w:val="005521D1"/>
    <w:rsid w:val="005521E3"/>
    <w:rsid w:val="00552206"/>
    <w:rsid w:val="005523ED"/>
    <w:rsid w:val="00552414"/>
    <w:rsid w:val="00552436"/>
    <w:rsid w:val="00552578"/>
    <w:rsid w:val="00552580"/>
    <w:rsid w:val="00552772"/>
    <w:rsid w:val="00552897"/>
    <w:rsid w:val="00552923"/>
    <w:rsid w:val="00552935"/>
    <w:rsid w:val="00552998"/>
    <w:rsid w:val="00552A0D"/>
    <w:rsid w:val="00552A4E"/>
    <w:rsid w:val="00552A73"/>
    <w:rsid w:val="00552AC7"/>
    <w:rsid w:val="00552ACF"/>
    <w:rsid w:val="00552AE7"/>
    <w:rsid w:val="00552AEF"/>
    <w:rsid w:val="00552B56"/>
    <w:rsid w:val="00552BEF"/>
    <w:rsid w:val="00552CBA"/>
    <w:rsid w:val="00552CEE"/>
    <w:rsid w:val="00552D03"/>
    <w:rsid w:val="00552D50"/>
    <w:rsid w:val="00552DAA"/>
    <w:rsid w:val="00552DF8"/>
    <w:rsid w:val="00552E66"/>
    <w:rsid w:val="00552F4F"/>
    <w:rsid w:val="00552F93"/>
    <w:rsid w:val="00552FDF"/>
    <w:rsid w:val="00553091"/>
    <w:rsid w:val="005530B2"/>
    <w:rsid w:val="0055310D"/>
    <w:rsid w:val="00553160"/>
    <w:rsid w:val="0055316D"/>
    <w:rsid w:val="00553250"/>
    <w:rsid w:val="005532F9"/>
    <w:rsid w:val="0055330D"/>
    <w:rsid w:val="005533A4"/>
    <w:rsid w:val="00553411"/>
    <w:rsid w:val="00553423"/>
    <w:rsid w:val="00553443"/>
    <w:rsid w:val="00553455"/>
    <w:rsid w:val="00553468"/>
    <w:rsid w:val="005534D4"/>
    <w:rsid w:val="005534E3"/>
    <w:rsid w:val="005535E9"/>
    <w:rsid w:val="00553706"/>
    <w:rsid w:val="00553734"/>
    <w:rsid w:val="00553779"/>
    <w:rsid w:val="005537B5"/>
    <w:rsid w:val="00553859"/>
    <w:rsid w:val="0055391A"/>
    <w:rsid w:val="00553924"/>
    <w:rsid w:val="0055399D"/>
    <w:rsid w:val="00553AE3"/>
    <w:rsid w:val="00553B0C"/>
    <w:rsid w:val="00553B92"/>
    <w:rsid w:val="00553BD4"/>
    <w:rsid w:val="00553C03"/>
    <w:rsid w:val="00553C81"/>
    <w:rsid w:val="00553CBD"/>
    <w:rsid w:val="00553CD0"/>
    <w:rsid w:val="00553D6E"/>
    <w:rsid w:val="00553DB9"/>
    <w:rsid w:val="00553E11"/>
    <w:rsid w:val="00553E4C"/>
    <w:rsid w:val="00553EA9"/>
    <w:rsid w:val="00553FDF"/>
    <w:rsid w:val="005540BC"/>
    <w:rsid w:val="0055410E"/>
    <w:rsid w:val="005543A4"/>
    <w:rsid w:val="00554407"/>
    <w:rsid w:val="00554411"/>
    <w:rsid w:val="00554444"/>
    <w:rsid w:val="00554466"/>
    <w:rsid w:val="005545D4"/>
    <w:rsid w:val="005545E0"/>
    <w:rsid w:val="0055462F"/>
    <w:rsid w:val="00554761"/>
    <w:rsid w:val="0055478B"/>
    <w:rsid w:val="005547D8"/>
    <w:rsid w:val="00554880"/>
    <w:rsid w:val="005548D4"/>
    <w:rsid w:val="00554919"/>
    <w:rsid w:val="00554986"/>
    <w:rsid w:val="00554A06"/>
    <w:rsid w:val="00554A45"/>
    <w:rsid w:val="00554A4A"/>
    <w:rsid w:val="00554A5D"/>
    <w:rsid w:val="00554AE9"/>
    <w:rsid w:val="00554B05"/>
    <w:rsid w:val="00554B06"/>
    <w:rsid w:val="00554C11"/>
    <w:rsid w:val="00554C96"/>
    <w:rsid w:val="00554CD0"/>
    <w:rsid w:val="00554CDB"/>
    <w:rsid w:val="00554D3E"/>
    <w:rsid w:val="00554D70"/>
    <w:rsid w:val="00554EAC"/>
    <w:rsid w:val="00554F01"/>
    <w:rsid w:val="00554F0E"/>
    <w:rsid w:val="00554F2C"/>
    <w:rsid w:val="00554FB8"/>
    <w:rsid w:val="00554FCF"/>
    <w:rsid w:val="00555147"/>
    <w:rsid w:val="0055521D"/>
    <w:rsid w:val="0055537A"/>
    <w:rsid w:val="00555397"/>
    <w:rsid w:val="00555492"/>
    <w:rsid w:val="00555521"/>
    <w:rsid w:val="00555537"/>
    <w:rsid w:val="0055554C"/>
    <w:rsid w:val="005555A4"/>
    <w:rsid w:val="00555677"/>
    <w:rsid w:val="005556EE"/>
    <w:rsid w:val="0055574D"/>
    <w:rsid w:val="005557A2"/>
    <w:rsid w:val="005558B8"/>
    <w:rsid w:val="005558C1"/>
    <w:rsid w:val="005559BC"/>
    <w:rsid w:val="00555B18"/>
    <w:rsid w:val="00555BB0"/>
    <w:rsid w:val="00555BC3"/>
    <w:rsid w:val="00555BFA"/>
    <w:rsid w:val="00555C2A"/>
    <w:rsid w:val="00555C37"/>
    <w:rsid w:val="00555C4B"/>
    <w:rsid w:val="00555C59"/>
    <w:rsid w:val="00555CA8"/>
    <w:rsid w:val="00555D61"/>
    <w:rsid w:val="00555DA2"/>
    <w:rsid w:val="00555DE1"/>
    <w:rsid w:val="00555F36"/>
    <w:rsid w:val="00555F71"/>
    <w:rsid w:val="00555F82"/>
    <w:rsid w:val="00555F86"/>
    <w:rsid w:val="0055601E"/>
    <w:rsid w:val="00556140"/>
    <w:rsid w:val="005561E5"/>
    <w:rsid w:val="00556297"/>
    <w:rsid w:val="005562F0"/>
    <w:rsid w:val="00556313"/>
    <w:rsid w:val="00556326"/>
    <w:rsid w:val="00556388"/>
    <w:rsid w:val="00556399"/>
    <w:rsid w:val="005563C9"/>
    <w:rsid w:val="005563CF"/>
    <w:rsid w:val="0055641A"/>
    <w:rsid w:val="005566D3"/>
    <w:rsid w:val="0055671A"/>
    <w:rsid w:val="0055674F"/>
    <w:rsid w:val="00556755"/>
    <w:rsid w:val="0055679A"/>
    <w:rsid w:val="005567F9"/>
    <w:rsid w:val="00556844"/>
    <w:rsid w:val="00556918"/>
    <w:rsid w:val="005569EF"/>
    <w:rsid w:val="00556A1A"/>
    <w:rsid w:val="00556C7F"/>
    <w:rsid w:val="00556D56"/>
    <w:rsid w:val="00556DE6"/>
    <w:rsid w:val="00556E6B"/>
    <w:rsid w:val="00556E79"/>
    <w:rsid w:val="00556E7D"/>
    <w:rsid w:val="00556F8D"/>
    <w:rsid w:val="00556FAC"/>
    <w:rsid w:val="00557056"/>
    <w:rsid w:val="00557084"/>
    <w:rsid w:val="005570BB"/>
    <w:rsid w:val="005570CE"/>
    <w:rsid w:val="0055713C"/>
    <w:rsid w:val="0055722B"/>
    <w:rsid w:val="00557276"/>
    <w:rsid w:val="005572F5"/>
    <w:rsid w:val="0055742D"/>
    <w:rsid w:val="0055754E"/>
    <w:rsid w:val="005575B9"/>
    <w:rsid w:val="00557608"/>
    <w:rsid w:val="0055778E"/>
    <w:rsid w:val="005577E9"/>
    <w:rsid w:val="00557879"/>
    <w:rsid w:val="0055789F"/>
    <w:rsid w:val="005578E8"/>
    <w:rsid w:val="0055795A"/>
    <w:rsid w:val="00557965"/>
    <w:rsid w:val="0055796B"/>
    <w:rsid w:val="00557A27"/>
    <w:rsid w:val="00557BF9"/>
    <w:rsid w:val="00557CEB"/>
    <w:rsid w:val="00557D3F"/>
    <w:rsid w:val="00557E69"/>
    <w:rsid w:val="00560016"/>
    <w:rsid w:val="005600DC"/>
    <w:rsid w:val="0056021A"/>
    <w:rsid w:val="0056022F"/>
    <w:rsid w:val="00560355"/>
    <w:rsid w:val="00560396"/>
    <w:rsid w:val="005604E7"/>
    <w:rsid w:val="00560514"/>
    <w:rsid w:val="0056052F"/>
    <w:rsid w:val="00560651"/>
    <w:rsid w:val="00560750"/>
    <w:rsid w:val="0056085A"/>
    <w:rsid w:val="005608A4"/>
    <w:rsid w:val="005608F1"/>
    <w:rsid w:val="00560967"/>
    <w:rsid w:val="00560A56"/>
    <w:rsid w:val="00560B20"/>
    <w:rsid w:val="00560B2E"/>
    <w:rsid w:val="00560BDA"/>
    <w:rsid w:val="00560C31"/>
    <w:rsid w:val="00560C57"/>
    <w:rsid w:val="00560C7A"/>
    <w:rsid w:val="00560CAC"/>
    <w:rsid w:val="00560CE4"/>
    <w:rsid w:val="00560DE1"/>
    <w:rsid w:val="00560DEE"/>
    <w:rsid w:val="00560ECF"/>
    <w:rsid w:val="00560F9A"/>
    <w:rsid w:val="0056100B"/>
    <w:rsid w:val="005610A3"/>
    <w:rsid w:val="005610B0"/>
    <w:rsid w:val="005610B2"/>
    <w:rsid w:val="00561112"/>
    <w:rsid w:val="005611DA"/>
    <w:rsid w:val="0056127E"/>
    <w:rsid w:val="005612E0"/>
    <w:rsid w:val="005612F0"/>
    <w:rsid w:val="00561326"/>
    <w:rsid w:val="005613CF"/>
    <w:rsid w:val="0056143D"/>
    <w:rsid w:val="00561487"/>
    <w:rsid w:val="0056152E"/>
    <w:rsid w:val="005615F3"/>
    <w:rsid w:val="0056166F"/>
    <w:rsid w:val="00561679"/>
    <w:rsid w:val="005617E6"/>
    <w:rsid w:val="00561869"/>
    <w:rsid w:val="005618F0"/>
    <w:rsid w:val="00561961"/>
    <w:rsid w:val="00561975"/>
    <w:rsid w:val="00561985"/>
    <w:rsid w:val="00561A27"/>
    <w:rsid w:val="00561A55"/>
    <w:rsid w:val="00561C8D"/>
    <w:rsid w:val="00561C8E"/>
    <w:rsid w:val="00561C98"/>
    <w:rsid w:val="00561D50"/>
    <w:rsid w:val="00561DB0"/>
    <w:rsid w:val="00561DB2"/>
    <w:rsid w:val="00561E24"/>
    <w:rsid w:val="00561E62"/>
    <w:rsid w:val="00561ED3"/>
    <w:rsid w:val="00561F0C"/>
    <w:rsid w:val="00561FF3"/>
    <w:rsid w:val="00562079"/>
    <w:rsid w:val="00562143"/>
    <w:rsid w:val="00562165"/>
    <w:rsid w:val="00562219"/>
    <w:rsid w:val="00562273"/>
    <w:rsid w:val="005622A2"/>
    <w:rsid w:val="0056236E"/>
    <w:rsid w:val="0056247A"/>
    <w:rsid w:val="005625D6"/>
    <w:rsid w:val="0056266F"/>
    <w:rsid w:val="005626BB"/>
    <w:rsid w:val="0056270C"/>
    <w:rsid w:val="00562710"/>
    <w:rsid w:val="00562733"/>
    <w:rsid w:val="0056277E"/>
    <w:rsid w:val="0056287A"/>
    <w:rsid w:val="0056299F"/>
    <w:rsid w:val="00562B0A"/>
    <w:rsid w:val="00562B51"/>
    <w:rsid w:val="00562B62"/>
    <w:rsid w:val="00562BA1"/>
    <w:rsid w:val="00562C02"/>
    <w:rsid w:val="00562C07"/>
    <w:rsid w:val="00562C91"/>
    <w:rsid w:val="00562D92"/>
    <w:rsid w:val="00562DE6"/>
    <w:rsid w:val="00562E27"/>
    <w:rsid w:val="00562E4C"/>
    <w:rsid w:val="00562EA4"/>
    <w:rsid w:val="00562EB5"/>
    <w:rsid w:val="00562EE3"/>
    <w:rsid w:val="00562F37"/>
    <w:rsid w:val="00562F66"/>
    <w:rsid w:val="0056312A"/>
    <w:rsid w:val="00563131"/>
    <w:rsid w:val="005631AA"/>
    <w:rsid w:val="0056325B"/>
    <w:rsid w:val="005632B7"/>
    <w:rsid w:val="00563321"/>
    <w:rsid w:val="00563325"/>
    <w:rsid w:val="005633D4"/>
    <w:rsid w:val="005633FD"/>
    <w:rsid w:val="00563461"/>
    <w:rsid w:val="00563531"/>
    <w:rsid w:val="00563549"/>
    <w:rsid w:val="00563597"/>
    <w:rsid w:val="00563621"/>
    <w:rsid w:val="0056362F"/>
    <w:rsid w:val="00563658"/>
    <w:rsid w:val="00563741"/>
    <w:rsid w:val="005637FA"/>
    <w:rsid w:val="005638D0"/>
    <w:rsid w:val="00563A0E"/>
    <w:rsid w:val="00563B14"/>
    <w:rsid w:val="00563B56"/>
    <w:rsid w:val="00563BD6"/>
    <w:rsid w:val="00563C66"/>
    <w:rsid w:val="00563D16"/>
    <w:rsid w:val="00563D5B"/>
    <w:rsid w:val="00563DCD"/>
    <w:rsid w:val="00563DD7"/>
    <w:rsid w:val="00563E73"/>
    <w:rsid w:val="00563ECD"/>
    <w:rsid w:val="00563FB1"/>
    <w:rsid w:val="00564091"/>
    <w:rsid w:val="0056409A"/>
    <w:rsid w:val="005641DF"/>
    <w:rsid w:val="00564212"/>
    <w:rsid w:val="005642A5"/>
    <w:rsid w:val="005642C2"/>
    <w:rsid w:val="005642C9"/>
    <w:rsid w:val="0056430F"/>
    <w:rsid w:val="0056433F"/>
    <w:rsid w:val="0056451D"/>
    <w:rsid w:val="00564523"/>
    <w:rsid w:val="005646C5"/>
    <w:rsid w:val="0056471A"/>
    <w:rsid w:val="00564780"/>
    <w:rsid w:val="0056478C"/>
    <w:rsid w:val="005647DF"/>
    <w:rsid w:val="0056489D"/>
    <w:rsid w:val="00564901"/>
    <w:rsid w:val="0056490A"/>
    <w:rsid w:val="0056496D"/>
    <w:rsid w:val="00564A5C"/>
    <w:rsid w:val="00564A8D"/>
    <w:rsid w:val="00564B32"/>
    <w:rsid w:val="00564C39"/>
    <w:rsid w:val="00564D7B"/>
    <w:rsid w:val="00564DFC"/>
    <w:rsid w:val="00564E41"/>
    <w:rsid w:val="00564F1E"/>
    <w:rsid w:val="00565064"/>
    <w:rsid w:val="0056506C"/>
    <w:rsid w:val="00565108"/>
    <w:rsid w:val="0056511A"/>
    <w:rsid w:val="0056514E"/>
    <w:rsid w:val="005652A4"/>
    <w:rsid w:val="005652C4"/>
    <w:rsid w:val="005652CB"/>
    <w:rsid w:val="0056530A"/>
    <w:rsid w:val="0056534E"/>
    <w:rsid w:val="005653C2"/>
    <w:rsid w:val="005653CC"/>
    <w:rsid w:val="00565466"/>
    <w:rsid w:val="005654B4"/>
    <w:rsid w:val="0056555F"/>
    <w:rsid w:val="0056558D"/>
    <w:rsid w:val="0056561B"/>
    <w:rsid w:val="005656F2"/>
    <w:rsid w:val="00565729"/>
    <w:rsid w:val="00565755"/>
    <w:rsid w:val="005657B3"/>
    <w:rsid w:val="005657D9"/>
    <w:rsid w:val="0056585E"/>
    <w:rsid w:val="00565891"/>
    <w:rsid w:val="005659B7"/>
    <w:rsid w:val="005659F8"/>
    <w:rsid w:val="00565AAE"/>
    <w:rsid w:val="00565AC8"/>
    <w:rsid w:val="00565AD7"/>
    <w:rsid w:val="00565AE4"/>
    <w:rsid w:val="00565B05"/>
    <w:rsid w:val="00565B3B"/>
    <w:rsid w:val="00565BF1"/>
    <w:rsid w:val="00565BF4"/>
    <w:rsid w:val="00565BF5"/>
    <w:rsid w:val="00565C0F"/>
    <w:rsid w:val="00565D0B"/>
    <w:rsid w:val="00565DD2"/>
    <w:rsid w:val="00565DD3"/>
    <w:rsid w:val="00565DF7"/>
    <w:rsid w:val="00565EE1"/>
    <w:rsid w:val="00565F15"/>
    <w:rsid w:val="00565F21"/>
    <w:rsid w:val="00565F80"/>
    <w:rsid w:val="00565FB1"/>
    <w:rsid w:val="00565FCA"/>
    <w:rsid w:val="0056602F"/>
    <w:rsid w:val="0056603D"/>
    <w:rsid w:val="00566051"/>
    <w:rsid w:val="005660EF"/>
    <w:rsid w:val="005660F5"/>
    <w:rsid w:val="005661A4"/>
    <w:rsid w:val="00566238"/>
    <w:rsid w:val="0056626C"/>
    <w:rsid w:val="0056629E"/>
    <w:rsid w:val="00566375"/>
    <w:rsid w:val="00566407"/>
    <w:rsid w:val="00566413"/>
    <w:rsid w:val="0056642C"/>
    <w:rsid w:val="00566510"/>
    <w:rsid w:val="00566511"/>
    <w:rsid w:val="0056655F"/>
    <w:rsid w:val="00566597"/>
    <w:rsid w:val="0056660B"/>
    <w:rsid w:val="0056661F"/>
    <w:rsid w:val="005666EA"/>
    <w:rsid w:val="00566700"/>
    <w:rsid w:val="00566721"/>
    <w:rsid w:val="00566763"/>
    <w:rsid w:val="005668F7"/>
    <w:rsid w:val="0056696D"/>
    <w:rsid w:val="00566981"/>
    <w:rsid w:val="005669BD"/>
    <w:rsid w:val="005669CC"/>
    <w:rsid w:val="00566B7B"/>
    <w:rsid w:val="00566B85"/>
    <w:rsid w:val="00566C3F"/>
    <w:rsid w:val="00566C8F"/>
    <w:rsid w:val="00566C9A"/>
    <w:rsid w:val="00566E37"/>
    <w:rsid w:val="00566EC4"/>
    <w:rsid w:val="00566FAB"/>
    <w:rsid w:val="005670FD"/>
    <w:rsid w:val="00567117"/>
    <w:rsid w:val="00567140"/>
    <w:rsid w:val="005671D8"/>
    <w:rsid w:val="00567230"/>
    <w:rsid w:val="00567276"/>
    <w:rsid w:val="00567333"/>
    <w:rsid w:val="005673AA"/>
    <w:rsid w:val="0056740C"/>
    <w:rsid w:val="00567432"/>
    <w:rsid w:val="0056747D"/>
    <w:rsid w:val="0056749D"/>
    <w:rsid w:val="005674AD"/>
    <w:rsid w:val="00567518"/>
    <w:rsid w:val="0056756B"/>
    <w:rsid w:val="005675D2"/>
    <w:rsid w:val="00567621"/>
    <w:rsid w:val="005676A8"/>
    <w:rsid w:val="005676AC"/>
    <w:rsid w:val="00567712"/>
    <w:rsid w:val="00567865"/>
    <w:rsid w:val="005678EC"/>
    <w:rsid w:val="00567A9E"/>
    <w:rsid w:val="00567ACA"/>
    <w:rsid w:val="00567B77"/>
    <w:rsid w:val="00567BB6"/>
    <w:rsid w:val="00567C98"/>
    <w:rsid w:val="00567CB2"/>
    <w:rsid w:val="00567DF9"/>
    <w:rsid w:val="00567E23"/>
    <w:rsid w:val="00567E6F"/>
    <w:rsid w:val="00567F30"/>
    <w:rsid w:val="00570019"/>
    <w:rsid w:val="00570195"/>
    <w:rsid w:val="005701D2"/>
    <w:rsid w:val="0057029D"/>
    <w:rsid w:val="00570343"/>
    <w:rsid w:val="005703A2"/>
    <w:rsid w:val="005703D3"/>
    <w:rsid w:val="005704AB"/>
    <w:rsid w:val="0057056E"/>
    <w:rsid w:val="0057068A"/>
    <w:rsid w:val="005706BA"/>
    <w:rsid w:val="005706E9"/>
    <w:rsid w:val="00570751"/>
    <w:rsid w:val="0057076E"/>
    <w:rsid w:val="0057077E"/>
    <w:rsid w:val="005708C0"/>
    <w:rsid w:val="005708C9"/>
    <w:rsid w:val="00570981"/>
    <w:rsid w:val="00570993"/>
    <w:rsid w:val="00570AEA"/>
    <w:rsid w:val="00570B01"/>
    <w:rsid w:val="00570B4B"/>
    <w:rsid w:val="00570C41"/>
    <w:rsid w:val="00570CA6"/>
    <w:rsid w:val="00570D8B"/>
    <w:rsid w:val="00570D8C"/>
    <w:rsid w:val="00570DD1"/>
    <w:rsid w:val="00570E34"/>
    <w:rsid w:val="00570F2B"/>
    <w:rsid w:val="00570FDA"/>
    <w:rsid w:val="00570FEF"/>
    <w:rsid w:val="00571008"/>
    <w:rsid w:val="00571029"/>
    <w:rsid w:val="00571054"/>
    <w:rsid w:val="00571071"/>
    <w:rsid w:val="005710CA"/>
    <w:rsid w:val="00571124"/>
    <w:rsid w:val="0057115F"/>
    <w:rsid w:val="0057118D"/>
    <w:rsid w:val="005711C4"/>
    <w:rsid w:val="005711C9"/>
    <w:rsid w:val="0057124A"/>
    <w:rsid w:val="005712C0"/>
    <w:rsid w:val="005712CE"/>
    <w:rsid w:val="0057137F"/>
    <w:rsid w:val="00571390"/>
    <w:rsid w:val="00571494"/>
    <w:rsid w:val="00571530"/>
    <w:rsid w:val="0057154D"/>
    <w:rsid w:val="005715EF"/>
    <w:rsid w:val="00571616"/>
    <w:rsid w:val="00571701"/>
    <w:rsid w:val="00571713"/>
    <w:rsid w:val="005717F0"/>
    <w:rsid w:val="0057185A"/>
    <w:rsid w:val="0057197F"/>
    <w:rsid w:val="00571A84"/>
    <w:rsid w:val="00571B31"/>
    <w:rsid w:val="00571D01"/>
    <w:rsid w:val="00571DEF"/>
    <w:rsid w:val="00571E1D"/>
    <w:rsid w:val="00571E7A"/>
    <w:rsid w:val="00571F59"/>
    <w:rsid w:val="0057208D"/>
    <w:rsid w:val="005720BD"/>
    <w:rsid w:val="00572134"/>
    <w:rsid w:val="00572175"/>
    <w:rsid w:val="005721CE"/>
    <w:rsid w:val="00572216"/>
    <w:rsid w:val="00572235"/>
    <w:rsid w:val="0057226C"/>
    <w:rsid w:val="005722C0"/>
    <w:rsid w:val="00572336"/>
    <w:rsid w:val="00572345"/>
    <w:rsid w:val="0057236D"/>
    <w:rsid w:val="00572398"/>
    <w:rsid w:val="00572433"/>
    <w:rsid w:val="00572463"/>
    <w:rsid w:val="00572599"/>
    <w:rsid w:val="00572631"/>
    <w:rsid w:val="0057268F"/>
    <w:rsid w:val="005727EB"/>
    <w:rsid w:val="00572891"/>
    <w:rsid w:val="005728A2"/>
    <w:rsid w:val="00572962"/>
    <w:rsid w:val="00572969"/>
    <w:rsid w:val="00572CDF"/>
    <w:rsid w:val="00572E92"/>
    <w:rsid w:val="00572EA4"/>
    <w:rsid w:val="00572EF3"/>
    <w:rsid w:val="00572F6D"/>
    <w:rsid w:val="00572FF2"/>
    <w:rsid w:val="0057303F"/>
    <w:rsid w:val="005731A0"/>
    <w:rsid w:val="005731B2"/>
    <w:rsid w:val="00573209"/>
    <w:rsid w:val="0057322D"/>
    <w:rsid w:val="00573302"/>
    <w:rsid w:val="00573326"/>
    <w:rsid w:val="00573352"/>
    <w:rsid w:val="005733B1"/>
    <w:rsid w:val="005733D7"/>
    <w:rsid w:val="00573432"/>
    <w:rsid w:val="00573451"/>
    <w:rsid w:val="0057352E"/>
    <w:rsid w:val="005735E5"/>
    <w:rsid w:val="0057384A"/>
    <w:rsid w:val="00573881"/>
    <w:rsid w:val="005738DC"/>
    <w:rsid w:val="00573931"/>
    <w:rsid w:val="00573970"/>
    <w:rsid w:val="005739A7"/>
    <w:rsid w:val="00573A74"/>
    <w:rsid w:val="00573C0E"/>
    <w:rsid w:val="00573C94"/>
    <w:rsid w:val="00573CA9"/>
    <w:rsid w:val="00573CD5"/>
    <w:rsid w:val="00573CEF"/>
    <w:rsid w:val="00573D31"/>
    <w:rsid w:val="00573D4B"/>
    <w:rsid w:val="00573D94"/>
    <w:rsid w:val="00573E0E"/>
    <w:rsid w:val="00573E3E"/>
    <w:rsid w:val="00573E66"/>
    <w:rsid w:val="00573E6D"/>
    <w:rsid w:val="00573E7D"/>
    <w:rsid w:val="00573EBB"/>
    <w:rsid w:val="00573FAE"/>
    <w:rsid w:val="00573FED"/>
    <w:rsid w:val="00574013"/>
    <w:rsid w:val="0057401A"/>
    <w:rsid w:val="00574064"/>
    <w:rsid w:val="005740A0"/>
    <w:rsid w:val="005740B4"/>
    <w:rsid w:val="005740BD"/>
    <w:rsid w:val="005740E7"/>
    <w:rsid w:val="005740F2"/>
    <w:rsid w:val="0057411A"/>
    <w:rsid w:val="00574200"/>
    <w:rsid w:val="0057430B"/>
    <w:rsid w:val="00574364"/>
    <w:rsid w:val="0057436B"/>
    <w:rsid w:val="00574375"/>
    <w:rsid w:val="0057439A"/>
    <w:rsid w:val="0057442B"/>
    <w:rsid w:val="00574513"/>
    <w:rsid w:val="00574630"/>
    <w:rsid w:val="00574693"/>
    <w:rsid w:val="005746FD"/>
    <w:rsid w:val="0057479D"/>
    <w:rsid w:val="005747B0"/>
    <w:rsid w:val="00574826"/>
    <w:rsid w:val="0057487A"/>
    <w:rsid w:val="005748D9"/>
    <w:rsid w:val="00574AD4"/>
    <w:rsid w:val="00574BCA"/>
    <w:rsid w:val="00574BF4"/>
    <w:rsid w:val="00574C1F"/>
    <w:rsid w:val="00574C4D"/>
    <w:rsid w:val="00574C72"/>
    <w:rsid w:val="00574CA8"/>
    <w:rsid w:val="00574DB8"/>
    <w:rsid w:val="00574E34"/>
    <w:rsid w:val="00574EE5"/>
    <w:rsid w:val="00574EEC"/>
    <w:rsid w:val="00574FDC"/>
    <w:rsid w:val="0057502B"/>
    <w:rsid w:val="0057503D"/>
    <w:rsid w:val="00575056"/>
    <w:rsid w:val="0057510E"/>
    <w:rsid w:val="0057512A"/>
    <w:rsid w:val="0057513E"/>
    <w:rsid w:val="00575175"/>
    <w:rsid w:val="005751D5"/>
    <w:rsid w:val="0057525C"/>
    <w:rsid w:val="005752B8"/>
    <w:rsid w:val="00575340"/>
    <w:rsid w:val="005753DC"/>
    <w:rsid w:val="005753E3"/>
    <w:rsid w:val="00575468"/>
    <w:rsid w:val="00575490"/>
    <w:rsid w:val="00575577"/>
    <w:rsid w:val="005755EF"/>
    <w:rsid w:val="0057563E"/>
    <w:rsid w:val="00575659"/>
    <w:rsid w:val="00575795"/>
    <w:rsid w:val="005757DA"/>
    <w:rsid w:val="00575849"/>
    <w:rsid w:val="005758D0"/>
    <w:rsid w:val="005759CB"/>
    <w:rsid w:val="00575AF4"/>
    <w:rsid w:val="00575CAD"/>
    <w:rsid w:val="00575DF3"/>
    <w:rsid w:val="00575EA0"/>
    <w:rsid w:val="00575EC4"/>
    <w:rsid w:val="00575F95"/>
    <w:rsid w:val="005761F4"/>
    <w:rsid w:val="0057630D"/>
    <w:rsid w:val="0057637D"/>
    <w:rsid w:val="005763F7"/>
    <w:rsid w:val="005763F8"/>
    <w:rsid w:val="00576495"/>
    <w:rsid w:val="005764A1"/>
    <w:rsid w:val="00576539"/>
    <w:rsid w:val="005765D8"/>
    <w:rsid w:val="0057674E"/>
    <w:rsid w:val="00576808"/>
    <w:rsid w:val="00576866"/>
    <w:rsid w:val="0057690D"/>
    <w:rsid w:val="0057690F"/>
    <w:rsid w:val="0057699A"/>
    <w:rsid w:val="005769C4"/>
    <w:rsid w:val="00576A08"/>
    <w:rsid w:val="00576A3B"/>
    <w:rsid w:val="00576B0B"/>
    <w:rsid w:val="00576BF8"/>
    <w:rsid w:val="00576C47"/>
    <w:rsid w:val="00576C56"/>
    <w:rsid w:val="00576DF7"/>
    <w:rsid w:val="00576E12"/>
    <w:rsid w:val="00576E3E"/>
    <w:rsid w:val="00576E65"/>
    <w:rsid w:val="00576E95"/>
    <w:rsid w:val="00576EA8"/>
    <w:rsid w:val="00576EB9"/>
    <w:rsid w:val="00576F13"/>
    <w:rsid w:val="00576F50"/>
    <w:rsid w:val="00577179"/>
    <w:rsid w:val="00577211"/>
    <w:rsid w:val="00577272"/>
    <w:rsid w:val="0057728B"/>
    <w:rsid w:val="005772E2"/>
    <w:rsid w:val="00577636"/>
    <w:rsid w:val="00577673"/>
    <w:rsid w:val="00577744"/>
    <w:rsid w:val="00577751"/>
    <w:rsid w:val="005777C8"/>
    <w:rsid w:val="00577954"/>
    <w:rsid w:val="00577A42"/>
    <w:rsid w:val="00577AF4"/>
    <w:rsid w:val="00577C04"/>
    <w:rsid w:val="00577CE0"/>
    <w:rsid w:val="00577DC4"/>
    <w:rsid w:val="00577F02"/>
    <w:rsid w:val="00577F83"/>
    <w:rsid w:val="00577FDF"/>
    <w:rsid w:val="0058004D"/>
    <w:rsid w:val="005800FA"/>
    <w:rsid w:val="00580137"/>
    <w:rsid w:val="005801A3"/>
    <w:rsid w:val="005801D6"/>
    <w:rsid w:val="005801E8"/>
    <w:rsid w:val="005801ED"/>
    <w:rsid w:val="00580224"/>
    <w:rsid w:val="00580342"/>
    <w:rsid w:val="00580370"/>
    <w:rsid w:val="005803B7"/>
    <w:rsid w:val="00580488"/>
    <w:rsid w:val="005804E1"/>
    <w:rsid w:val="0058055A"/>
    <w:rsid w:val="00580615"/>
    <w:rsid w:val="0058065E"/>
    <w:rsid w:val="0058066A"/>
    <w:rsid w:val="005806BE"/>
    <w:rsid w:val="0058083A"/>
    <w:rsid w:val="005809EE"/>
    <w:rsid w:val="005809FB"/>
    <w:rsid w:val="00580AC2"/>
    <w:rsid w:val="00580AD2"/>
    <w:rsid w:val="00580B04"/>
    <w:rsid w:val="00580B65"/>
    <w:rsid w:val="00580BC9"/>
    <w:rsid w:val="00580CEB"/>
    <w:rsid w:val="00580E0C"/>
    <w:rsid w:val="00580E30"/>
    <w:rsid w:val="005810F4"/>
    <w:rsid w:val="0058119C"/>
    <w:rsid w:val="005811FA"/>
    <w:rsid w:val="0058127A"/>
    <w:rsid w:val="005812A9"/>
    <w:rsid w:val="005812DB"/>
    <w:rsid w:val="0058132A"/>
    <w:rsid w:val="00581392"/>
    <w:rsid w:val="005813A0"/>
    <w:rsid w:val="00581502"/>
    <w:rsid w:val="0058165A"/>
    <w:rsid w:val="00581725"/>
    <w:rsid w:val="00581795"/>
    <w:rsid w:val="0058179B"/>
    <w:rsid w:val="0058182D"/>
    <w:rsid w:val="005818A5"/>
    <w:rsid w:val="005818CB"/>
    <w:rsid w:val="005819EC"/>
    <w:rsid w:val="005819F5"/>
    <w:rsid w:val="00581A49"/>
    <w:rsid w:val="00581A65"/>
    <w:rsid w:val="00581A6B"/>
    <w:rsid w:val="00581AF7"/>
    <w:rsid w:val="00581C0E"/>
    <w:rsid w:val="00581E64"/>
    <w:rsid w:val="00581EE5"/>
    <w:rsid w:val="00581F45"/>
    <w:rsid w:val="00581F55"/>
    <w:rsid w:val="00581F9C"/>
    <w:rsid w:val="00581FA4"/>
    <w:rsid w:val="00581FC8"/>
    <w:rsid w:val="00582000"/>
    <w:rsid w:val="00582033"/>
    <w:rsid w:val="00582183"/>
    <w:rsid w:val="00582186"/>
    <w:rsid w:val="0058219A"/>
    <w:rsid w:val="005823B6"/>
    <w:rsid w:val="00582427"/>
    <w:rsid w:val="0058249A"/>
    <w:rsid w:val="005824BE"/>
    <w:rsid w:val="005824CC"/>
    <w:rsid w:val="00582516"/>
    <w:rsid w:val="00582562"/>
    <w:rsid w:val="005826B0"/>
    <w:rsid w:val="005826EA"/>
    <w:rsid w:val="0058274F"/>
    <w:rsid w:val="0058276B"/>
    <w:rsid w:val="00582979"/>
    <w:rsid w:val="0058298C"/>
    <w:rsid w:val="00582B0F"/>
    <w:rsid w:val="00582B4A"/>
    <w:rsid w:val="00582B9D"/>
    <w:rsid w:val="00582C7F"/>
    <w:rsid w:val="00582CA2"/>
    <w:rsid w:val="00582CCF"/>
    <w:rsid w:val="00582D44"/>
    <w:rsid w:val="00582EB0"/>
    <w:rsid w:val="00582EDB"/>
    <w:rsid w:val="00582F24"/>
    <w:rsid w:val="00582F87"/>
    <w:rsid w:val="00582FA7"/>
    <w:rsid w:val="00582FB6"/>
    <w:rsid w:val="00582FFE"/>
    <w:rsid w:val="0058302A"/>
    <w:rsid w:val="00583097"/>
    <w:rsid w:val="005830AF"/>
    <w:rsid w:val="005830C6"/>
    <w:rsid w:val="005830D1"/>
    <w:rsid w:val="0058316C"/>
    <w:rsid w:val="00583243"/>
    <w:rsid w:val="00583366"/>
    <w:rsid w:val="0058337B"/>
    <w:rsid w:val="00583514"/>
    <w:rsid w:val="00583629"/>
    <w:rsid w:val="00583799"/>
    <w:rsid w:val="005837D6"/>
    <w:rsid w:val="0058388B"/>
    <w:rsid w:val="00583929"/>
    <w:rsid w:val="005839C0"/>
    <w:rsid w:val="005839E2"/>
    <w:rsid w:val="00583A4B"/>
    <w:rsid w:val="00583A58"/>
    <w:rsid w:val="00583A7A"/>
    <w:rsid w:val="00583B4C"/>
    <w:rsid w:val="00583C2C"/>
    <w:rsid w:val="00583D2F"/>
    <w:rsid w:val="00583D4E"/>
    <w:rsid w:val="00583D84"/>
    <w:rsid w:val="00583DB5"/>
    <w:rsid w:val="00583E0D"/>
    <w:rsid w:val="00583E43"/>
    <w:rsid w:val="00583E83"/>
    <w:rsid w:val="00583FA8"/>
    <w:rsid w:val="00583FF1"/>
    <w:rsid w:val="00584050"/>
    <w:rsid w:val="0058406B"/>
    <w:rsid w:val="00584164"/>
    <w:rsid w:val="005841F6"/>
    <w:rsid w:val="005842AE"/>
    <w:rsid w:val="005842DE"/>
    <w:rsid w:val="00584362"/>
    <w:rsid w:val="005844DC"/>
    <w:rsid w:val="0058460E"/>
    <w:rsid w:val="005846A5"/>
    <w:rsid w:val="0058491A"/>
    <w:rsid w:val="00584A1A"/>
    <w:rsid w:val="00584A51"/>
    <w:rsid w:val="00584A72"/>
    <w:rsid w:val="00584AC1"/>
    <w:rsid w:val="00584AED"/>
    <w:rsid w:val="00584B69"/>
    <w:rsid w:val="00584BAB"/>
    <w:rsid w:val="00584BBB"/>
    <w:rsid w:val="00584DB7"/>
    <w:rsid w:val="00584E0E"/>
    <w:rsid w:val="00584F21"/>
    <w:rsid w:val="00584F2B"/>
    <w:rsid w:val="00584F49"/>
    <w:rsid w:val="00585226"/>
    <w:rsid w:val="005852E7"/>
    <w:rsid w:val="0058542B"/>
    <w:rsid w:val="005854AB"/>
    <w:rsid w:val="00585512"/>
    <w:rsid w:val="00585596"/>
    <w:rsid w:val="00585761"/>
    <w:rsid w:val="005857E0"/>
    <w:rsid w:val="00585859"/>
    <w:rsid w:val="00585880"/>
    <w:rsid w:val="0058590C"/>
    <w:rsid w:val="00585984"/>
    <w:rsid w:val="005859B4"/>
    <w:rsid w:val="00585CA0"/>
    <w:rsid w:val="00585CD3"/>
    <w:rsid w:val="00585CF6"/>
    <w:rsid w:val="00585D2D"/>
    <w:rsid w:val="00585D45"/>
    <w:rsid w:val="00585DCA"/>
    <w:rsid w:val="00585E4C"/>
    <w:rsid w:val="00585FD9"/>
    <w:rsid w:val="00586003"/>
    <w:rsid w:val="00586037"/>
    <w:rsid w:val="005860F4"/>
    <w:rsid w:val="005861B0"/>
    <w:rsid w:val="005861FF"/>
    <w:rsid w:val="005862AF"/>
    <w:rsid w:val="00586314"/>
    <w:rsid w:val="00586385"/>
    <w:rsid w:val="00586406"/>
    <w:rsid w:val="0058642E"/>
    <w:rsid w:val="00586458"/>
    <w:rsid w:val="0058648A"/>
    <w:rsid w:val="0058648F"/>
    <w:rsid w:val="005864E6"/>
    <w:rsid w:val="00586519"/>
    <w:rsid w:val="0058657F"/>
    <w:rsid w:val="005865C1"/>
    <w:rsid w:val="00586625"/>
    <w:rsid w:val="0058669E"/>
    <w:rsid w:val="005866B1"/>
    <w:rsid w:val="00586881"/>
    <w:rsid w:val="005869CA"/>
    <w:rsid w:val="00586A40"/>
    <w:rsid w:val="00586A50"/>
    <w:rsid w:val="00586AA5"/>
    <w:rsid w:val="00586B5E"/>
    <w:rsid w:val="00586B75"/>
    <w:rsid w:val="00586D25"/>
    <w:rsid w:val="00586D62"/>
    <w:rsid w:val="00586E75"/>
    <w:rsid w:val="00586EC1"/>
    <w:rsid w:val="00586FAA"/>
    <w:rsid w:val="005870CD"/>
    <w:rsid w:val="005870D0"/>
    <w:rsid w:val="005870ED"/>
    <w:rsid w:val="00587155"/>
    <w:rsid w:val="0058719B"/>
    <w:rsid w:val="0058720F"/>
    <w:rsid w:val="00587292"/>
    <w:rsid w:val="005872DB"/>
    <w:rsid w:val="005872F8"/>
    <w:rsid w:val="005872F9"/>
    <w:rsid w:val="0058732A"/>
    <w:rsid w:val="0058743F"/>
    <w:rsid w:val="0058747B"/>
    <w:rsid w:val="005874C8"/>
    <w:rsid w:val="00587552"/>
    <w:rsid w:val="0058759B"/>
    <w:rsid w:val="005875AB"/>
    <w:rsid w:val="0058762A"/>
    <w:rsid w:val="005876DB"/>
    <w:rsid w:val="005876EB"/>
    <w:rsid w:val="00587736"/>
    <w:rsid w:val="0058777A"/>
    <w:rsid w:val="005878C0"/>
    <w:rsid w:val="00587927"/>
    <w:rsid w:val="00587932"/>
    <w:rsid w:val="005879CA"/>
    <w:rsid w:val="005879D7"/>
    <w:rsid w:val="00587B0C"/>
    <w:rsid w:val="00587BD7"/>
    <w:rsid w:val="00587C92"/>
    <w:rsid w:val="00587D1D"/>
    <w:rsid w:val="00587D21"/>
    <w:rsid w:val="00587DCB"/>
    <w:rsid w:val="00587DE6"/>
    <w:rsid w:val="00587DEE"/>
    <w:rsid w:val="00587EA3"/>
    <w:rsid w:val="00587EC4"/>
    <w:rsid w:val="00587F4A"/>
    <w:rsid w:val="00587FBE"/>
    <w:rsid w:val="0059001D"/>
    <w:rsid w:val="005900FA"/>
    <w:rsid w:val="00590309"/>
    <w:rsid w:val="00590320"/>
    <w:rsid w:val="005903A1"/>
    <w:rsid w:val="00590466"/>
    <w:rsid w:val="005904A6"/>
    <w:rsid w:val="005904AA"/>
    <w:rsid w:val="005905EF"/>
    <w:rsid w:val="00590764"/>
    <w:rsid w:val="005907DB"/>
    <w:rsid w:val="005907DE"/>
    <w:rsid w:val="0059083E"/>
    <w:rsid w:val="00590878"/>
    <w:rsid w:val="00590887"/>
    <w:rsid w:val="005908C0"/>
    <w:rsid w:val="00590995"/>
    <w:rsid w:val="005909C8"/>
    <w:rsid w:val="00590A71"/>
    <w:rsid w:val="00590ACB"/>
    <w:rsid w:val="00590AEA"/>
    <w:rsid w:val="00590B90"/>
    <w:rsid w:val="00590BAE"/>
    <w:rsid w:val="00590C2C"/>
    <w:rsid w:val="00590CBD"/>
    <w:rsid w:val="00590DAD"/>
    <w:rsid w:val="00590DCD"/>
    <w:rsid w:val="00590DEB"/>
    <w:rsid w:val="00590E70"/>
    <w:rsid w:val="00590FFC"/>
    <w:rsid w:val="00591023"/>
    <w:rsid w:val="0059105D"/>
    <w:rsid w:val="00591092"/>
    <w:rsid w:val="005910B9"/>
    <w:rsid w:val="0059116A"/>
    <w:rsid w:val="0059128D"/>
    <w:rsid w:val="0059128E"/>
    <w:rsid w:val="00591517"/>
    <w:rsid w:val="005917A3"/>
    <w:rsid w:val="005917A7"/>
    <w:rsid w:val="005917B5"/>
    <w:rsid w:val="005917F1"/>
    <w:rsid w:val="005917F3"/>
    <w:rsid w:val="005917F4"/>
    <w:rsid w:val="005918CC"/>
    <w:rsid w:val="0059194E"/>
    <w:rsid w:val="00591954"/>
    <w:rsid w:val="00591987"/>
    <w:rsid w:val="005919F3"/>
    <w:rsid w:val="00591A95"/>
    <w:rsid w:val="00591AC1"/>
    <w:rsid w:val="00591B60"/>
    <w:rsid w:val="00591B9B"/>
    <w:rsid w:val="00591BD8"/>
    <w:rsid w:val="00591DD4"/>
    <w:rsid w:val="00591E06"/>
    <w:rsid w:val="00591F5C"/>
    <w:rsid w:val="00591F64"/>
    <w:rsid w:val="00591FB6"/>
    <w:rsid w:val="005920E2"/>
    <w:rsid w:val="005921AA"/>
    <w:rsid w:val="005921BE"/>
    <w:rsid w:val="005921F8"/>
    <w:rsid w:val="005922C7"/>
    <w:rsid w:val="005922DC"/>
    <w:rsid w:val="0059230E"/>
    <w:rsid w:val="005923F3"/>
    <w:rsid w:val="005923F9"/>
    <w:rsid w:val="00592502"/>
    <w:rsid w:val="0059251A"/>
    <w:rsid w:val="0059251C"/>
    <w:rsid w:val="0059251E"/>
    <w:rsid w:val="005926C3"/>
    <w:rsid w:val="005926DB"/>
    <w:rsid w:val="0059270D"/>
    <w:rsid w:val="00592793"/>
    <w:rsid w:val="0059288E"/>
    <w:rsid w:val="0059289A"/>
    <w:rsid w:val="005928CD"/>
    <w:rsid w:val="005928D5"/>
    <w:rsid w:val="005928E8"/>
    <w:rsid w:val="00592915"/>
    <w:rsid w:val="005929B4"/>
    <w:rsid w:val="005929D9"/>
    <w:rsid w:val="00592A86"/>
    <w:rsid w:val="00592A91"/>
    <w:rsid w:val="00592B19"/>
    <w:rsid w:val="00592B6C"/>
    <w:rsid w:val="00592BA8"/>
    <w:rsid w:val="00592BF4"/>
    <w:rsid w:val="00592C4C"/>
    <w:rsid w:val="00592C5F"/>
    <w:rsid w:val="00592D3C"/>
    <w:rsid w:val="00592D88"/>
    <w:rsid w:val="00592D8D"/>
    <w:rsid w:val="00592DD5"/>
    <w:rsid w:val="00592F13"/>
    <w:rsid w:val="00592F94"/>
    <w:rsid w:val="005930E3"/>
    <w:rsid w:val="00593198"/>
    <w:rsid w:val="005931FB"/>
    <w:rsid w:val="005932C4"/>
    <w:rsid w:val="005932CE"/>
    <w:rsid w:val="00593491"/>
    <w:rsid w:val="0059349F"/>
    <w:rsid w:val="005934F2"/>
    <w:rsid w:val="00593580"/>
    <w:rsid w:val="005935C3"/>
    <w:rsid w:val="00593619"/>
    <w:rsid w:val="00593632"/>
    <w:rsid w:val="00593650"/>
    <w:rsid w:val="0059373E"/>
    <w:rsid w:val="00593755"/>
    <w:rsid w:val="0059376E"/>
    <w:rsid w:val="00593844"/>
    <w:rsid w:val="00593949"/>
    <w:rsid w:val="0059399E"/>
    <w:rsid w:val="00593AB5"/>
    <w:rsid w:val="00593AF5"/>
    <w:rsid w:val="00593B2B"/>
    <w:rsid w:val="00593B73"/>
    <w:rsid w:val="00593BF8"/>
    <w:rsid w:val="00593C6C"/>
    <w:rsid w:val="00593C78"/>
    <w:rsid w:val="00593D85"/>
    <w:rsid w:val="00593E58"/>
    <w:rsid w:val="00593E67"/>
    <w:rsid w:val="00593EA7"/>
    <w:rsid w:val="00593EF7"/>
    <w:rsid w:val="00593F45"/>
    <w:rsid w:val="00593F64"/>
    <w:rsid w:val="00594057"/>
    <w:rsid w:val="0059415F"/>
    <w:rsid w:val="005941A3"/>
    <w:rsid w:val="005942EE"/>
    <w:rsid w:val="005943DC"/>
    <w:rsid w:val="0059445C"/>
    <w:rsid w:val="0059466B"/>
    <w:rsid w:val="00594681"/>
    <w:rsid w:val="005946D9"/>
    <w:rsid w:val="005946EE"/>
    <w:rsid w:val="0059473B"/>
    <w:rsid w:val="00594766"/>
    <w:rsid w:val="00594775"/>
    <w:rsid w:val="00594795"/>
    <w:rsid w:val="005947BC"/>
    <w:rsid w:val="00594894"/>
    <w:rsid w:val="00594913"/>
    <w:rsid w:val="005949AE"/>
    <w:rsid w:val="00594A89"/>
    <w:rsid w:val="00594A9E"/>
    <w:rsid w:val="00594BF5"/>
    <w:rsid w:val="00594CEC"/>
    <w:rsid w:val="00594CF0"/>
    <w:rsid w:val="00594D0B"/>
    <w:rsid w:val="00594D14"/>
    <w:rsid w:val="00594E32"/>
    <w:rsid w:val="00594E6A"/>
    <w:rsid w:val="005950FB"/>
    <w:rsid w:val="00595170"/>
    <w:rsid w:val="00595278"/>
    <w:rsid w:val="0059529E"/>
    <w:rsid w:val="005952CA"/>
    <w:rsid w:val="005952F6"/>
    <w:rsid w:val="00595301"/>
    <w:rsid w:val="0059536F"/>
    <w:rsid w:val="00595391"/>
    <w:rsid w:val="00595424"/>
    <w:rsid w:val="0059545A"/>
    <w:rsid w:val="005954C0"/>
    <w:rsid w:val="00595537"/>
    <w:rsid w:val="005955E7"/>
    <w:rsid w:val="00595612"/>
    <w:rsid w:val="00595636"/>
    <w:rsid w:val="0059574D"/>
    <w:rsid w:val="0059585F"/>
    <w:rsid w:val="0059586A"/>
    <w:rsid w:val="005958CD"/>
    <w:rsid w:val="00595981"/>
    <w:rsid w:val="00595AB1"/>
    <w:rsid w:val="00595AD9"/>
    <w:rsid w:val="00595B64"/>
    <w:rsid w:val="00595B93"/>
    <w:rsid w:val="00595BC2"/>
    <w:rsid w:val="00595C20"/>
    <w:rsid w:val="00595CBC"/>
    <w:rsid w:val="00595E06"/>
    <w:rsid w:val="00595E60"/>
    <w:rsid w:val="00595F3A"/>
    <w:rsid w:val="00595F84"/>
    <w:rsid w:val="00595FA1"/>
    <w:rsid w:val="00595FFC"/>
    <w:rsid w:val="00596023"/>
    <w:rsid w:val="0059608B"/>
    <w:rsid w:val="00596121"/>
    <w:rsid w:val="00596139"/>
    <w:rsid w:val="005961B0"/>
    <w:rsid w:val="005961B3"/>
    <w:rsid w:val="00596220"/>
    <w:rsid w:val="005962A9"/>
    <w:rsid w:val="005962EA"/>
    <w:rsid w:val="005963A4"/>
    <w:rsid w:val="0059641B"/>
    <w:rsid w:val="005964D5"/>
    <w:rsid w:val="005964E5"/>
    <w:rsid w:val="005965AF"/>
    <w:rsid w:val="00596600"/>
    <w:rsid w:val="005966B3"/>
    <w:rsid w:val="005967B1"/>
    <w:rsid w:val="00596812"/>
    <w:rsid w:val="00596820"/>
    <w:rsid w:val="00596857"/>
    <w:rsid w:val="005968E0"/>
    <w:rsid w:val="00596A34"/>
    <w:rsid w:val="00596AC4"/>
    <w:rsid w:val="00596C88"/>
    <w:rsid w:val="00596DC3"/>
    <w:rsid w:val="00596F0D"/>
    <w:rsid w:val="00596FC5"/>
    <w:rsid w:val="0059701B"/>
    <w:rsid w:val="0059701D"/>
    <w:rsid w:val="0059712D"/>
    <w:rsid w:val="00597130"/>
    <w:rsid w:val="005971A7"/>
    <w:rsid w:val="00597226"/>
    <w:rsid w:val="00597230"/>
    <w:rsid w:val="005972B7"/>
    <w:rsid w:val="0059739C"/>
    <w:rsid w:val="005973C3"/>
    <w:rsid w:val="005973F0"/>
    <w:rsid w:val="00597474"/>
    <w:rsid w:val="005974F4"/>
    <w:rsid w:val="0059752A"/>
    <w:rsid w:val="00597553"/>
    <w:rsid w:val="0059760A"/>
    <w:rsid w:val="00597681"/>
    <w:rsid w:val="00597809"/>
    <w:rsid w:val="0059785C"/>
    <w:rsid w:val="005978B0"/>
    <w:rsid w:val="00597914"/>
    <w:rsid w:val="005979D4"/>
    <w:rsid w:val="00597AB6"/>
    <w:rsid w:val="00597AC6"/>
    <w:rsid w:val="00597AD8"/>
    <w:rsid w:val="00597B53"/>
    <w:rsid w:val="00597CD5"/>
    <w:rsid w:val="00597D7B"/>
    <w:rsid w:val="00597EC0"/>
    <w:rsid w:val="00597EC8"/>
    <w:rsid w:val="00597F17"/>
    <w:rsid w:val="00597FD0"/>
    <w:rsid w:val="005A0018"/>
    <w:rsid w:val="005A01A7"/>
    <w:rsid w:val="005A0433"/>
    <w:rsid w:val="005A05AF"/>
    <w:rsid w:val="005A0694"/>
    <w:rsid w:val="005A079C"/>
    <w:rsid w:val="005A0820"/>
    <w:rsid w:val="005A0994"/>
    <w:rsid w:val="005A0A69"/>
    <w:rsid w:val="005A0B80"/>
    <w:rsid w:val="005A0BB6"/>
    <w:rsid w:val="005A0D01"/>
    <w:rsid w:val="005A0D1E"/>
    <w:rsid w:val="005A0DB3"/>
    <w:rsid w:val="005A0DDE"/>
    <w:rsid w:val="005A0E6C"/>
    <w:rsid w:val="005A1041"/>
    <w:rsid w:val="005A10B2"/>
    <w:rsid w:val="005A1202"/>
    <w:rsid w:val="005A12BD"/>
    <w:rsid w:val="005A1383"/>
    <w:rsid w:val="005A147B"/>
    <w:rsid w:val="005A149B"/>
    <w:rsid w:val="005A14F5"/>
    <w:rsid w:val="005A1539"/>
    <w:rsid w:val="005A154D"/>
    <w:rsid w:val="005A15D1"/>
    <w:rsid w:val="005A1603"/>
    <w:rsid w:val="005A18A8"/>
    <w:rsid w:val="005A192C"/>
    <w:rsid w:val="005A1A5D"/>
    <w:rsid w:val="005A1ACF"/>
    <w:rsid w:val="005A1B6B"/>
    <w:rsid w:val="005A1BBB"/>
    <w:rsid w:val="005A1BBE"/>
    <w:rsid w:val="005A1C16"/>
    <w:rsid w:val="005A1CA2"/>
    <w:rsid w:val="005A1F02"/>
    <w:rsid w:val="005A1F56"/>
    <w:rsid w:val="005A2125"/>
    <w:rsid w:val="005A2137"/>
    <w:rsid w:val="005A2211"/>
    <w:rsid w:val="005A2258"/>
    <w:rsid w:val="005A2338"/>
    <w:rsid w:val="005A23C1"/>
    <w:rsid w:val="005A2472"/>
    <w:rsid w:val="005A2573"/>
    <w:rsid w:val="005A2579"/>
    <w:rsid w:val="005A26D8"/>
    <w:rsid w:val="005A26E2"/>
    <w:rsid w:val="005A2731"/>
    <w:rsid w:val="005A2748"/>
    <w:rsid w:val="005A27EB"/>
    <w:rsid w:val="005A27F4"/>
    <w:rsid w:val="005A27FF"/>
    <w:rsid w:val="005A293C"/>
    <w:rsid w:val="005A2AD7"/>
    <w:rsid w:val="005A2B41"/>
    <w:rsid w:val="005A2B4A"/>
    <w:rsid w:val="005A2B72"/>
    <w:rsid w:val="005A2C0B"/>
    <w:rsid w:val="005A2C39"/>
    <w:rsid w:val="005A2CCD"/>
    <w:rsid w:val="005A2D5D"/>
    <w:rsid w:val="005A2D6F"/>
    <w:rsid w:val="005A2E9C"/>
    <w:rsid w:val="005A2F53"/>
    <w:rsid w:val="005A3028"/>
    <w:rsid w:val="005A3094"/>
    <w:rsid w:val="005A3128"/>
    <w:rsid w:val="005A3133"/>
    <w:rsid w:val="005A315D"/>
    <w:rsid w:val="005A317A"/>
    <w:rsid w:val="005A31CF"/>
    <w:rsid w:val="005A33C6"/>
    <w:rsid w:val="005A33D5"/>
    <w:rsid w:val="005A3490"/>
    <w:rsid w:val="005A3516"/>
    <w:rsid w:val="005A3526"/>
    <w:rsid w:val="005A35B6"/>
    <w:rsid w:val="005A35CE"/>
    <w:rsid w:val="005A36CE"/>
    <w:rsid w:val="005A36CF"/>
    <w:rsid w:val="005A37C0"/>
    <w:rsid w:val="005A380A"/>
    <w:rsid w:val="005A3868"/>
    <w:rsid w:val="005A3895"/>
    <w:rsid w:val="005A38A6"/>
    <w:rsid w:val="005A3A5E"/>
    <w:rsid w:val="005A3A62"/>
    <w:rsid w:val="005A3A71"/>
    <w:rsid w:val="005A3AC8"/>
    <w:rsid w:val="005A3BD9"/>
    <w:rsid w:val="005A3C2A"/>
    <w:rsid w:val="005A3CAA"/>
    <w:rsid w:val="005A3CAC"/>
    <w:rsid w:val="005A3CF3"/>
    <w:rsid w:val="005A3D03"/>
    <w:rsid w:val="005A3D94"/>
    <w:rsid w:val="005A3E4D"/>
    <w:rsid w:val="005A3E85"/>
    <w:rsid w:val="005A3ECE"/>
    <w:rsid w:val="005A3ED8"/>
    <w:rsid w:val="005A3EE8"/>
    <w:rsid w:val="005A40D2"/>
    <w:rsid w:val="005A4140"/>
    <w:rsid w:val="005A42F4"/>
    <w:rsid w:val="005A4428"/>
    <w:rsid w:val="005A4540"/>
    <w:rsid w:val="005A4589"/>
    <w:rsid w:val="005A45B7"/>
    <w:rsid w:val="005A45C1"/>
    <w:rsid w:val="005A45E2"/>
    <w:rsid w:val="005A462A"/>
    <w:rsid w:val="005A46F1"/>
    <w:rsid w:val="005A46F9"/>
    <w:rsid w:val="005A475F"/>
    <w:rsid w:val="005A47B2"/>
    <w:rsid w:val="005A4941"/>
    <w:rsid w:val="005A49A8"/>
    <w:rsid w:val="005A4A0A"/>
    <w:rsid w:val="005A4AA1"/>
    <w:rsid w:val="005A4BF0"/>
    <w:rsid w:val="005A4C57"/>
    <w:rsid w:val="005A4CDF"/>
    <w:rsid w:val="005A4E3D"/>
    <w:rsid w:val="005A4E70"/>
    <w:rsid w:val="005A4EB1"/>
    <w:rsid w:val="005A4FBE"/>
    <w:rsid w:val="005A5038"/>
    <w:rsid w:val="005A5107"/>
    <w:rsid w:val="005A513F"/>
    <w:rsid w:val="005A515C"/>
    <w:rsid w:val="005A5178"/>
    <w:rsid w:val="005A54C4"/>
    <w:rsid w:val="005A5536"/>
    <w:rsid w:val="005A5577"/>
    <w:rsid w:val="005A5587"/>
    <w:rsid w:val="005A5769"/>
    <w:rsid w:val="005A5777"/>
    <w:rsid w:val="005A57E5"/>
    <w:rsid w:val="005A5820"/>
    <w:rsid w:val="005A58B8"/>
    <w:rsid w:val="005A593A"/>
    <w:rsid w:val="005A5A2F"/>
    <w:rsid w:val="005A5AC2"/>
    <w:rsid w:val="005A5B7C"/>
    <w:rsid w:val="005A5C6B"/>
    <w:rsid w:val="005A5EAE"/>
    <w:rsid w:val="005A5F15"/>
    <w:rsid w:val="005A5FF8"/>
    <w:rsid w:val="005A606A"/>
    <w:rsid w:val="005A606E"/>
    <w:rsid w:val="005A625A"/>
    <w:rsid w:val="005A6301"/>
    <w:rsid w:val="005A6342"/>
    <w:rsid w:val="005A6363"/>
    <w:rsid w:val="005A63FF"/>
    <w:rsid w:val="005A6582"/>
    <w:rsid w:val="005A65DF"/>
    <w:rsid w:val="005A66A5"/>
    <w:rsid w:val="005A66CF"/>
    <w:rsid w:val="005A66DB"/>
    <w:rsid w:val="005A6716"/>
    <w:rsid w:val="005A673D"/>
    <w:rsid w:val="005A67F6"/>
    <w:rsid w:val="005A680C"/>
    <w:rsid w:val="005A682F"/>
    <w:rsid w:val="005A6928"/>
    <w:rsid w:val="005A6948"/>
    <w:rsid w:val="005A6959"/>
    <w:rsid w:val="005A6A09"/>
    <w:rsid w:val="005A6A44"/>
    <w:rsid w:val="005A6A5A"/>
    <w:rsid w:val="005A6B23"/>
    <w:rsid w:val="005A6D4F"/>
    <w:rsid w:val="005A6DAC"/>
    <w:rsid w:val="005A6EB4"/>
    <w:rsid w:val="005A6EC8"/>
    <w:rsid w:val="005A6F0F"/>
    <w:rsid w:val="005A6F33"/>
    <w:rsid w:val="005A6F35"/>
    <w:rsid w:val="005A6FAE"/>
    <w:rsid w:val="005A6FC0"/>
    <w:rsid w:val="005A7044"/>
    <w:rsid w:val="005A7067"/>
    <w:rsid w:val="005A7075"/>
    <w:rsid w:val="005A7124"/>
    <w:rsid w:val="005A7173"/>
    <w:rsid w:val="005A71D8"/>
    <w:rsid w:val="005A7203"/>
    <w:rsid w:val="005A7214"/>
    <w:rsid w:val="005A7251"/>
    <w:rsid w:val="005A7279"/>
    <w:rsid w:val="005A7337"/>
    <w:rsid w:val="005A73E1"/>
    <w:rsid w:val="005A7462"/>
    <w:rsid w:val="005A74E5"/>
    <w:rsid w:val="005A766D"/>
    <w:rsid w:val="005A7746"/>
    <w:rsid w:val="005A78B9"/>
    <w:rsid w:val="005A78DD"/>
    <w:rsid w:val="005A79A4"/>
    <w:rsid w:val="005A79AD"/>
    <w:rsid w:val="005A79C4"/>
    <w:rsid w:val="005A79EC"/>
    <w:rsid w:val="005A7A17"/>
    <w:rsid w:val="005A7ABD"/>
    <w:rsid w:val="005A7B12"/>
    <w:rsid w:val="005A7B95"/>
    <w:rsid w:val="005A7D15"/>
    <w:rsid w:val="005A7D7C"/>
    <w:rsid w:val="005A7E51"/>
    <w:rsid w:val="005A7F3F"/>
    <w:rsid w:val="005A7F6B"/>
    <w:rsid w:val="005A7FB4"/>
    <w:rsid w:val="005B007F"/>
    <w:rsid w:val="005B00B6"/>
    <w:rsid w:val="005B0209"/>
    <w:rsid w:val="005B02AD"/>
    <w:rsid w:val="005B02FB"/>
    <w:rsid w:val="005B0349"/>
    <w:rsid w:val="005B03B0"/>
    <w:rsid w:val="005B03FD"/>
    <w:rsid w:val="005B0415"/>
    <w:rsid w:val="005B0422"/>
    <w:rsid w:val="005B0435"/>
    <w:rsid w:val="005B0485"/>
    <w:rsid w:val="005B0518"/>
    <w:rsid w:val="005B0772"/>
    <w:rsid w:val="005B0865"/>
    <w:rsid w:val="005B086D"/>
    <w:rsid w:val="005B0896"/>
    <w:rsid w:val="005B08CF"/>
    <w:rsid w:val="005B0AB6"/>
    <w:rsid w:val="005B0BC4"/>
    <w:rsid w:val="005B0C05"/>
    <w:rsid w:val="005B0C13"/>
    <w:rsid w:val="005B0CA3"/>
    <w:rsid w:val="005B0CCD"/>
    <w:rsid w:val="005B0D25"/>
    <w:rsid w:val="005B0D7F"/>
    <w:rsid w:val="005B0DA3"/>
    <w:rsid w:val="005B0DDD"/>
    <w:rsid w:val="005B0DFA"/>
    <w:rsid w:val="005B0DFE"/>
    <w:rsid w:val="005B0E05"/>
    <w:rsid w:val="005B0F16"/>
    <w:rsid w:val="005B0FA7"/>
    <w:rsid w:val="005B0FD3"/>
    <w:rsid w:val="005B0FF2"/>
    <w:rsid w:val="005B1022"/>
    <w:rsid w:val="005B105B"/>
    <w:rsid w:val="005B119D"/>
    <w:rsid w:val="005B11CC"/>
    <w:rsid w:val="005B1226"/>
    <w:rsid w:val="005B1250"/>
    <w:rsid w:val="005B1288"/>
    <w:rsid w:val="005B1299"/>
    <w:rsid w:val="005B1620"/>
    <w:rsid w:val="005B1647"/>
    <w:rsid w:val="005B1651"/>
    <w:rsid w:val="005B1672"/>
    <w:rsid w:val="005B1691"/>
    <w:rsid w:val="005B16DD"/>
    <w:rsid w:val="005B17AE"/>
    <w:rsid w:val="005B1817"/>
    <w:rsid w:val="005B1956"/>
    <w:rsid w:val="005B1A26"/>
    <w:rsid w:val="005B1A9A"/>
    <w:rsid w:val="005B1B04"/>
    <w:rsid w:val="005B1B23"/>
    <w:rsid w:val="005B1B3B"/>
    <w:rsid w:val="005B1B7A"/>
    <w:rsid w:val="005B1B9F"/>
    <w:rsid w:val="005B1BDC"/>
    <w:rsid w:val="005B1C17"/>
    <w:rsid w:val="005B1DE1"/>
    <w:rsid w:val="005B1DF2"/>
    <w:rsid w:val="005B2110"/>
    <w:rsid w:val="005B21A1"/>
    <w:rsid w:val="005B21ED"/>
    <w:rsid w:val="005B2263"/>
    <w:rsid w:val="005B23FC"/>
    <w:rsid w:val="005B243B"/>
    <w:rsid w:val="005B24FD"/>
    <w:rsid w:val="005B2509"/>
    <w:rsid w:val="005B2521"/>
    <w:rsid w:val="005B2562"/>
    <w:rsid w:val="005B2612"/>
    <w:rsid w:val="005B2765"/>
    <w:rsid w:val="005B2790"/>
    <w:rsid w:val="005B27BA"/>
    <w:rsid w:val="005B27D1"/>
    <w:rsid w:val="005B27DF"/>
    <w:rsid w:val="005B2828"/>
    <w:rsid w:val="005B2881"/>
    <w:rsid w:val="005B291C"/>
    <w:rsid w:val="005B293E"/>
    <w:rsid w:val="005B294A"/>
    <w:rsid w:val="005B294E"/>
    <w:rsid w:val="005B2984"/>
    <w:rsid w:val="005B298F"/>
    <w:rsid w:val="005B2998"/>
    <w:rsid w:val="005B2A0E"/>
    <w:rsid w:val="005B2A12"/>
    <w:rsid w:val="005B2BF4"/>
    <w:rsid w:val="005B2C6E"/>
    <w:rsid w:val="005B2D31"/>
    <w:rsid w:val="005B2D84"/>
    <w:rsid w:val="005B2E1A"/>
    <w:rsid w:val="005B2E43"/>
    <w:rsid w:val="005B2EB2"/>
    <w:rsid w:val="005B2F28"/>
    <w:rsid w:val="005B2F92"/>
    <w:rsid w:val="005B2FEB"/>
    <w:rsid w:val="005B3078"/>
    <w:rsid w:val="005B30A0"/>
    <w:rsid w:val="005B3179"/>
    <w:rsid w:val="005B3346"/>
    <w:rsid w:val="005B3352"/>
    <w:rsid w:val="005B3384"/>
    <w:rsid w:val="005B33A1"/>
    <w:rsid w:val="005B33F7"/>
    <w:rsid w:val="005B3503"/>
    <w:rsid w:val="005B352B"/>
    <w:rsid w:val="005B353A"/>
    <w:rsid w:val="005B35B5"/>
    <w:rsid w:val="005B360E"/>
    <w:rsid w:val="005B3681"/>
    <w:rsid w:val="005B375C"/>
    <w:rsid w:val="005B376C"/>
    <w:rsid w:val="005B37DA"/>
    <w:rsid w:val="005B3801"/>
    <w:rsid w:val="005B3900"/>
    <w:rsid w:val="005B3907"/>
    <w:rsid w:val="005B393C"/>
    <w:rsid w:val="005B3A2E"/>
    <w:rsid w:val="005B3AB9"/>
    <w:rsid w:val="005B3B02"/>
    <w:rsid w:val="005B3B1C"/>
    <w:rsid w:val="005B3C95"/>
    <w:rsid w:val="005B3E24"/>
    <w:rsid w:val="005B3E40"/>
    <w:rsid w:val="005B3ED7"/>
    <w:rsid w:val="005B3EF5"/>
    <w:rsid w:val="005B3F5A"/>
    <w:rsid w:val="005B401D"/>
    <w:rsid w:val="005B4112"/>
    <w:rsid w:val="005B424E"/>
    <w:rsid w:val="005B427D"/>
    <w:rsid w:val="005B42AE"/>
    <w:rsid w:val="005B4311"/>
    <w:rsid w:val="005B4330"/>
    <w:rsid w:val="005B4357"/>
    <w:rsid w:val="005B4405"/>
    <w:rsid w:val="005B4505"/>
    <w:rsid w:val="005B4537"/>
    <w:rsid w:val="005B4550"/>
    <w:rsid w:val="005B45A8"/>
    <w:rsid w:val="005B45C4"/>
    <w:rsid w:val="005B4689"/>
    <w:rsid w:val="005B4762"/>
    <w:rsid w:val="005B47B6"/>
    <w:rsid w:val="005B480E"/>
    <w:rsid w:val="005B486B"/>
    <w:rsid w:val="005B493A"/>
    <w:rsid w:val="005B496D"/>
    <w:rsid w:val="005B4A29"/>
    <w:rsid w:val="005B4A3F"/>
    <w:rsid w:val="005B4A78"/>
    <w:rsid w:val="005B4A82"/>
    <w:rsid w:val="005B4B6C"/>
    <w:rsid w:val="005B4BB8"/>
    <w:rsid w:val="005B4BDA"/>
    <w:rsid w:val="005B4BDD"/>
    <w:rsid w:val="005B4CCF"/>
    <w:rsid w:val="005B4CE7"/>
    <w:rsid w:val="005B4D07"/>
    <w:rsid w:val="005B4D36"/>
    <w:rsid w:val="005B4FB7"/>
    <w:rsid w:val="005B4FE7"/>
    <w:rsid w:val="005B5047"/>
    <w:rsid w:val="005B51A9"/>
    <w:rsid w:val="005B51B4"/>
    <w:rsid w:val="005B51D7"/>
    <w:rsid w:val="005B525B"/>
    <w:rsid w:val="005B530A"/>
    <w:rsid w:val="005B530F"/>
    <w:rsid w:val="005B531C"/>
    <w:rsid w:val="005B53A0"/>
    <w:rsid w:val="005B53EB"/>
    <w:rsid w:val="005B542D"/>
    <w:rsid w:val="005B5493"/>
    <w:rsid w:val="005B5495"/>
    <w:rsid w:val="005B549A"/>
    <w:rsid w:val="005B553E"/>
    <w:rsid w:val="005B5604"/>
    <w:rsid w:val="005B5690"/>
    <w:rsid w:val="005B5705"/>
    <w:rsid w:val="005B57F4"/>
    <w:rsid w:val="005B58E6"/>
    <w:rsid w:val="005B58F8"/>
    <w:rsid w:val="005B58FC"/>
    <w:rsid w:val="005B5947"/>
    <w:rsid w:val="005B595B"/>
    <w:rsid w:val="005B598A"/>
    <w:rsid w:val="005B59ED"/>
    <w:rsid w:val="005B5B58"/>
    <w:rsid w:val="005B5B5F"/>
    <w:rsid w:val="005B5C3D"/>
    <w:rsid w:val="005B5E08"/>
    <w:rsid w:val="005B5E3E"/>
    <w:rsid w:val="005B5E5B"/>
    <w:rsid w:val="005B5F62"/>
    <w:rsid w:val="005B5FD8"/>
    <w:rsid w:val="005B5FF4"/>
    <w:rsid w:val="005B6132"/>
    <w:rsid w:val="005B6164"/>
    <w:rsid w:val="005B616D"/>
    <w:rsid w:val="005B61CD"/>
    <w:rsid w:val="005B61DD"/>
    <w:rsid w:val="005B63F2"/>
    <w:rsid w:val="005B646B"/>
    <w:rsid w:val="005B64E8"/>
    <w:rsid w:val="005B6589"/>
    <w:rsid w:val="005B65BB"/>
    <w:rsid w:val="005B662F"/>
    <w:rsid w:val="005B664C"/>
    <w:rsid w:val="005B679D"/>
    <w:rsid w:val="005B67C9"/>
    <w:rsid w:val="005B68BE"/>
    <w:rsid w:val="005B68EB"/>
    <w:rsid w:val="005B6955"/>
    <w:rsid w:val="005B69B9"/>
    <w:rsid w:val="005B69ED"/>
    <w:rsid w:val="005B6ABF"/>
    <w:rsid w:val="005B6B65"/>
    <w:rsid w:val="005B6BBC"/>
    <w:rsid w:val="005B6BD8"/>
    <w:rsid w:val="005B6C5F"/>
    <w:rsid w:val="005B6DD2"/>
    <w:rsid w:val="005B6E5B"/>
    <w:rsid w:val="005B6E5E"/>
    <w:rsid w:val="005B6ED3"/>
    <w:rsid w:val="005B6FE2"/>
    <w:rsid w:val="005B709A"/>
    <w:rsid w:val="005B7210"/>
    <w:rsid w:val="005B7224"/>
    <w:rsid w:val="005B7272"/>
    <w:rsid w:val="005B7291"/>
    <w:rsid w:val="005B72C1"/>
    <w:rsid w:val="005B73CE"/>
    <w:rsid w:val="005B7485"/>
    <w:rsid w:val="005B7583"/>
    <w:rsid w:val="005B75EA"/>
    <w:rsid w:val="005B761A"/>
    <w:rsid w:val="005B7696"/>
    <w:rsid w:val="005B7768"/>
    <w:rsid w:val="005B77EF"/>
    <w:rsid w:val="005B78EC"/>
    <w:rsid w:val="005B7958"/>
    <w:rsid w:val="005B79CD"/>
    <w:rsid w:val="005B7A39"/>
    <w:rsid w:val="005B7A41"/>
    <w:rsid w:val="005B7A6E"/>
    <w:rsid w:val="005B7B3F"/>
    <w:rsid w:val="005B7B6B"/>
    <w:rsid w:val="005B7B96"/>
    <w:rsid w:val="005B7CEA"/>
    <w:rsid w:val="005B7CFE"/>
    <w:rsid w:val="005B7D4D"/>
    <w:rsid w:val="005B7DA2"/>
    <w:rsid w:val="005B7F98"/>
    <w:rsid w:val="005B7F9B"/>
    <w:rsid w:val="005B7FB8"/>
    <w:rsid w:val="005C0029"/>
    <w:rsid w:val="005C0044"/>
    <w:rsid w:val="005C0056"/>
    <w:rsid w:val="005C00B4"/>
    <w:rsid w:val="005C00C9"/>
    <w:rsid w:val="005C00EA"/>
    <w:rsid w:val="005C016D"/>
    <w:rsid w:val="005C01A0"/>
    <w:rsid w:val="005C0386"/>
    <w:rsid w:val="005C03B9"/>
    <w:rsid w:val="005C03FF"/>
    <w:rsid w:val="005C04D1"/>
    <w:rsid w:val="005C05DE"/>
    <w:rsid w:val="005C0646"/>
    <w:rsid w:val="005C06F2"/>
    <w:rsid w:val="005C0715"/>
    <w:rsid w:val="005C0748"/>
    <w:rsid w:val="005C07EF"/>
    <w:rsid w:val="005C0801"/>
    <w:rsid w:val="005C081E"/>
    <w:rsid w:val="005C0827"/>
    <w:rsid w:val="005C0888"/>
    <w:rsid w:val="005C08C3"/>
    <w:rsid w:val="005C08ED"/>
    <w:rsid w:val="005C09C9"/>
    <w:rsid w:val="005C0B23"/>
    <w:rsid w:val="005C0B4C"/>
    <w:rsid w:val="005C0C27"/>
    <w:rsid w:val="005C0CC7"/>
    <w:rsid w:val="005C0D81"/>
    <w:rsid w:val="005C0D98"/>
    <w:rsid w:val="005C0E0A"/>
    <w:rsid w:val="005C0E1E"/>
    <w:rsid w:val="005C0E9E"/>
    <w:rsid w:val="005C0EBF"/>
    <w:rsid w:val="005C0F82"/>
    <w:rsid w:val="005C1039"/>
    <w:rsid w:val="005C1088"/>
    <w:rsid w:val="005C10AC"/>
    <w:rsid w:val="005C10D2"/>
    <w:rsid w:val="005C10F4"/>
    <w:rsid w:val="005C10FC"/>
    <w:rsid w:val="005C11B7"/>
    <w:rsid w:val="005C125A"/>
    <w:rsid w:val="005C1265"/>
    <w:rsid w:val="005C12F9"/>
    <w:rsid w:val="005C135C"/>
    <w:rsid w:val="005C1397"/>
    <w:rsid w:val="005C13E4"/>
    <w:rsid w:val="005C14C6"/>
    <w:rsid w:val="005C150F"/>
    <w:rsid w:val="005C15D2"/>
    <w:rsid w:val="005C1616"/>
    <w:rsid w:val="005C167F"/>
    <w:rsid w:val="005C171F"/>
    <w:rsid w:val="005C1759"/>
    <w:rsid w:val="005C176C"/>
    <w:rsid w:val="005C18D4"/>
    <w:rsid w:val="005C1916"/>
    <w:rsid w:val="005C192A"/>
    <w:rsid w:val="005C1930"/>
    <w:rsid w:val="005C1956"/>
    <w:rsid w:val="005C1996"/>
    <w:rsid w:val="005C1ACF"/>
    <w:rsid w:val="005C1B75"/>
    <w:rsid w:val="005C1C8B"/>
    <w:rsid w:val="005C1CA6"/>
    <w:rsid w:val="005C1D8A"/>
    <w:rsid w:val="005C1E68"/>
    <w:rsid w:val="005C1F98"/>
    <w:rsid w:val="005C1F99"/>
    <w:rsid w:val="005C2084"/>
    <w:rsid w:val="005C20C8"/>
    <w:rsid w:val="005C2130"/>
    <w:rsid w:val="005C2160"/>
    <w:rsid w:val="005C228C"/>
    <w:rsid w:val="005C234F"/>
    <w:rsid w:val="005C2388"/>
    <w:rsid w:val="005C23CB"/>
    <w:rsid w:val="005C24FA"/>
    <w:rsid w:val="005C251C"/>
    <w:rsid w:val="005C2655"/>
    <w:rsid w:val="005C27B8"/>
    <w:rsid w:val="005C281C"/>
    <w:rsid w:val="005C2862"/>
    <w:rsid w:val="005C2885"/>
    <w:rsid w:val="005C28AA"/>
    <w:rsid w:val="005C2907"/>
    <w:rsid w:val="005C29C0"/>
    <w:rsid w:val="005C29C5"/>
    <w:rsid w:val="005C29FA"/>
    <w:rsid w:val="005C2A12"/>
    <w:rsid w:val="005C2B46"/>
    <w:rsid w:val="005C2B5C"/>
    <w:rsid w:val="005C2D32"/>
    <w:rsid w:val="005C2EA8"/>
    <w:rsid w:val="005C2F19"/>
    <w:rsid w:val="005C2F42"/>
    <w:rsid w:val="005C3033"/>
    <w:rsid w:val="005C305E"/>
    <w:rsid w:val="005C3079"/>
    <w:rsid w:val="005C3164"/>
    <w:rsid w:val="005C318C"/>
    <w:rsid w:val="005C31D8"/>
    <w:rsid w:val="005C31EA"/>
    <w:rsid w:val="005C3211"/>
    <w:rsid w:val="005C3294"/>
    <w:rsid w:val="005C3312"/>
    <w:rsid w:val="005C342D"/>
    <w:rsid w:val="005C3495"/>
    <w:rsid w:val="005C349B"/>
    <w:rsid w:val="005C35AC"/>
    <w:rsid w:val="005C3677"/>
    <w:rsid w:val="005C36C3"/>
    <w:rsid w:val="005C375D"/>
    <w:rsid w:val="005C37D0"/>
    <w:rsid w:val="005C3856"/>
    <w:rsid w:val="005C3948"/>
    <w:rsid w:val="005C39C1"/>
    <w:rsid w:val="005C3A21"/>
    <w:rsid w:val="005C3AD8"/>
    <w:rsid w:val="005C3AD9"/>
    <w:rsid w:val="005C3B4B"/>
    <w:rsid w:val="005C3BAB"/>
    <w:rsid w:val="005C3BBA"/>
    <w:rsid w:val="005C3C45"/>
    <w:rsid w:val="005C3C60"/>
    <w:rsid w:val="005C3CE8"/>
    <w:rsid w:val="005C3CFC"/>
    <w:rsid w:val="005C3D95"/>
    <w:rsid w:val="005C3DA2"/>
    <w:rsid w:val="005C3DEA"/>
    <w:rsid w:val="005C3E54"/>
    <w:rsid w:val="005C3EDE"/>
    <w:rsid w:val="005C3EE0"/>
    <w:rsid w:val="005C3F11"/>
    <w:rsid w:val="005C3F5F"/>
    <w:rsid w:val="005C3F86"/>
    <w:rsid w:val="005C400F"/>
    <w:rsid w:val="005C404A"/>
    <w:rsid w:val="005C40B2"/>
    <w:rsid w:val="005C40BD"/>
    <w:rsid w:val="005C40C9"/>
    <w:rsid w:val="005C412B"/>
    <w:rsid w:val="005C4169"/>
    <w:rsid w:val="005C416E"/>
    <w:rsid w:val="005C418E"/>
    <w:rsid w:val="005C41A4"/>
    <w:rsid w:val="005C41AC"/>
    <w:rsid w:val="005C420E"/>
    <w:rsid w:val="005C42DB"/>
    <w:rsid w:val="005C42F4"/>
    <w:rsid w:val="005C436E"/>
    <w:rsid w:val="005C43A3"/>
    <w:rsid w:val="005C4424"/>
    <w:rsid w:val="005C4474"/>
    <w:rsid w:val="005C44C1"/>
    <w:rsid w:val="005C44E3"/>
    <w:rsid w:val="005C44EF"/>
    <w:rsid w:val="005C460B"/>
    <w:rsid w:val="005C4631"/>
    <w:rsid w:val="005C4637"/>
    <w:rsid w:val="005C46CD"/>
    <w:rsid w:val="005C480D"/>
    <w:rsid w:val="005C4810"/>
    <w:rsid w:val="005C4814"/>
    <w:rsid w:val="005C484C"/>
    <w:rsid w:val="005C48C8"/>
    <w:rsid w:val="005C491A"/>
    <w:rsid w:val="005C492E"/>
    <w:rsid w:val="005C494A"/>
    <w:rsid w:val="005C4954"/>
    <w:rsid w:val="005C4A6B"/>
    <w:rsid w:val="005C4AFC"/>
    <w:rsid w:val="005C4BB4"/>
    <w:rsid w:val="005C4C10"/>
    <w:rsid w:val="005C4C1E"/>
    <w:rsid w:val="005C4C7E"/>
    <w:rsid w:val="005C4C8D"/>
    <w:rsid w:val="005C4DB2"/>
    <w:rsid w:val="005C4E0D"/>
    <w:rsid w:val="005C4F01"/>
    <w:rsid w:val="005C5089"/>
    <w:rsid w:val="005C50A4"/>
    <w:rsid w:val="005C5153"/>
    <w:rsid w:val="005C540A"/>
    <w:rsid w:val="005C5410"/>
    <w:rsid w:val="005C54E3"/>
    <w:rsid w:val="005C5681"/>
    <w:rsid w:val="005C5797"/>
    <w:rsid w:val="005C594F"/>
    <w:rsid w:val="005C59AB"/>
    <w:rsid w:val="005C5A44"/>
    <w:rsid w:val="005C5A71"/>
    <w:rsid w:val="005C5ADF"/>
    <w:rsid w:val="005C5B5A"/>
    <w:rsid w:val="005C5B87"/>
    <w:rsid w:val="005C5C2D"/>
    <w:rsid w:val="005C5C52"/>
    <w:rsid w:val="005C5C61"/>
    <w:rsid w:val="005C5CF0"/>
    <w:rsid w:val="005C5D20"/>
    <w:rsid w:val="005C5ED8"/>
    <w:rsid w:val="005C5F4F"/>
    <w:rsid w:val="005C5FAA"/>
    <w:rsid w:val="005C6033"/>
    <w:rsid w:val="005C6067"/>
    <w:rsid w:val="005C607C"/>
    <w:rsid w:val="005C616B"/>
    <w:rsid w:val="005C61B0"/>
    <w:rsid w:val="005C6295"/>
    <w:rsid w:val="005C635B"/>
    <w:rsid w:val="005C63FF"/>
    <w:rsid w:val="005C6423"/>
    <w:rsid w:val="005C6467"/>
    <w:rsid w:val="005C64B2"/>
    <w:rsid w:val="005C64B7"/>
    <w:rsid w:val="005C651B"/>
    <w:rsid w:val="005C655E"/>
    <w:rsid w:val="005C65CA"/>
    <w:rsid w:val="005C6645"/>
    <w:rsid w:val="005C66C8"/>
    <w:rsid w:val="005C671C"/>
    <w:rsid w:val="005C6778"/>
    <w:rsid w:val="005C67A2"/>
    <w:rsid w:val="005C67D9"/>
    <w:rsid w:val="005C698F"/>
    <w:rsid w:val="005C69A6"/>
    <w:rsid w:val="005C6A7F"/>
    <w:rsid w:val="005C6B13"/>
    <w:rsid w:val="005C6BC0"/>
    <w:rsid w:val="005C6C48"/>
    <w:rsid w:val="005C6C85"/>
    <w:rsid w:val="005C6CB4"/>
    <w:rsid w:val="005C6CF4"/>
    <w:rsid w:val="005C6D15"/>
    <w:rsid w:val="005C6D35"/>
    <w:rsid w:val="005C6D6A"/>
    <w:rsid w:val="005C6ED2"/>
    <w:rsid w:val="005C6FE6"/>
    <w:rsid w:val="005C713F"/>
    <w:rsid w:val="005C7163"/>
    <w:rsid w:val="005C71C9"/>
    <w:rsid w:val="005C730F"/>
    <w:rsid w:val="005C7357"/>
    <w:rsid w:val="005C73A7"/>
    <w:rsid w:val="005C73C3"/>
    <w:rsid w:val="005C752D"/>
    <w:rsid w:val="005C75D7"/>
    <w:rsid w:val="005C770C"/>
    <w:rsid w:val="005C7711"/>
    <w:rsid w:val="005C777D"/>
    <w:rsid w:val="005C7808"/>
    <w:rsid w:val="005C7884"/>
    <w:rsid w:val="005C7890"/>
    <w:rsid w:val="005C7918"/>
    <w:rsid w:val="005C796D"/>
    <w:rsid w:val="005C7977"/>
    <w:rsid w:val="005C799B"/>
    <w:rsid w:val="005C7A85"/>
    <w:rsid w:val="005C7AA4"/>
    <w:rsid w:val="005C7B26"/>
    <w:rsid w:val="005C7B8E"/>
    <w:rsid w:val="005C7BC6"/>
    <w:rsid w:val="005C7C94"/>
    <w:rsid w:val="005C7D18"/>
    <w:rsid w:val="005C7E87"/>
    <w:rsid w:val="005C7ED5"/>
    <w:rsid w:val="005C7F59"/>
    <w:rsid w:val="005D005F"/>
    <w:rsid w:val="005D0093"/>
    <w:rsid w:val="005D010F"/>
    <w:rsid w:val="005D0118"/>
    <w:rsid w:val="005D015F"/>
    <w:rsid w:val="005D0199"/>
    <w:rsid w:val="005D01A8"/>
    <w:rsid w:val="005D01C3"/>
    <w:rsid w:val="005D02A2"/>
    <w:rsid w:val="005D02DC"/>
    <w:rsid w:val="005D0325"/>
    <w:rsid w:val="005D0331"/>
    <w:rsid w:val="005D038F"/>
    <w:rsid w:val="005D04DF"/>
    <w:rsid w:val="005D059A"/>
    <w:rsid w:val="005D05DA"/>
    <w:rsid w:val="005D071A"/>
    <w:rsid w:val="005D0789"/>
    <w:rsid w:val="005D079F"/>
    <w:rsid w:val="005D0823"/>
    <w:rsid w:val="005D087B"/>
    <w:rsid w:val="005D090C"/>
    <w:rsid w:val="005D096B"/>
    <w:rsid w:val="005D0A2D"/>
    <w:rsid w:val="005D0A36"/>
    <w:rsid w:val="005D0A37"/>
    <w:rsid w:val="005D0AAD"/>
    <w:rsid w:val="005D0BBF"/>
    <w:rsid w:val="005D0BC1"/>
    <w:rsid w:val="005D0BE2"/>
    <w:rsid w:val="005D0CF4"/>
    <w:rsid w:val="005D0DC6"/>
    <w:rsid w:val="005D0F53"/>
    <w:rsid w:val="005D1005"/>
    <w:rsid w:val="005D109E"/>
    <w:rsid w:val="005D10F5"/>
    <w:rsid w:val="005D13D3"/>
    <w:rsid w:val="005D1595"/>
    <w:rsid w:val="005D15B6"/>
    <w:rsid w:val="005D1629"/>
    <w:rsid w:val="005D166C"/>
    <w:rsid w:val="005D173C"/>
    <w:rsid w:val="005D1772"/>
    <w:rsid w:val="005D177A"/>
    <w:rsid w:val="005D17EC"/>
    <w:rsid w:val="005D17FC"/>
    <w:rsid w:val="005D191F"/>
    <w:rsid w:val="005D197A"/>
    <w:rsid w:val="005D19E2"/>
    <w:rsid w:val="005D1A54"/>
    <w:rsid w:val="005D1AA1"/>
    <w:rsid w:val="005D1BB8"/>
    <w:rsid w:val="005D1C96"/>
    <w:rsid w:val="005D1D05"/>
    <w:rsid w:val="005D1D81"/>
    <w:rsid w:val="005D1FA7"/>
    <w:rsid w:val="005D1FBF"/>
    <w:rsid w:val="005D1FEB"/>
    <w:rsid w:val="005D20A3"/>
    <w:rsid w:val="005D2191"/>
    <w:rsid w:val="005D22AA"/>
    <w:rsid w:val="005D2405"/>
    <w:rsid w:val="005D2421"/>
    <w:rsid w:val="005D2485"/>
    <w:rsid w:val="005D2493"/>
    <w:rsid w:val="005D2713"/>
    <w:rsid w:val="005D272F"/>
    <w:rsid w:val="005D2748"/>
    <w:rsid w:val="005D2773"/>
    <w:rsid w:val="005D2861"/>
    <w:rsid w:val="005D288A"/>
    <w:rsid w:val="005D28BC"/>
    <w:rsid w:val="005D290A"/>
    <w:rsid w:val="005D2992"/>
    <w:rsid w:val="005D29C0"/>
    <w:rsid w:val="005D2A7B"/>
    <w:rsid w:val="005D2AC0"/>
    <w:rsid w:val="005D2B10"/>
    <w:rsid w:val="005D2B7F"/>
    <w:rsid w:val="005D2D42"/>
    <w:rsid w:val="005D2D4D"/>
    <w:rsid w:val="005D2DAE"/>
    <w:rsid w:val="005D2DC5"/>
    <w:rsid w:val="005D2E32"/>
    <w:rsid w:val="005D2FA6"/>
    <w:rsid w:val="005D3073"/>
    <w:rsid w:val="005D3080"/>
    <w:rsid w:val="005D3098"/>
    <w:rsid w:val="005D309F"/>
    <w:rsid w:val="005D3139"/>
    <w:rsid w:val="005D31CC"/>
    <w:rsid w:val="005D3320"/>
    <w:rsid w:val="005D34BB"/>
    <w:rsid w:val="005D34F4"/>
    <w:rsid w:val="005D380D"/>
    <w:rsid w:val="005D3819"/>
    <w:rsid w:val="005D394F"/>
    <w:rsid w:val="005D3A58"/>
    <w:rsid w:val="005D3ABC"/>
    <w:rsid w:val="005D3AC4"/>
    <w:rsid w:val="005D3AE6"/>
    <w:rsid w:val="005D3AE7"/>
    <w:rsid w:val="005D3B1F"/>
    <w:rsid w:val="005D3BB8"/>
    <w:rsid w:val="005D3BDF"/>
    <w:rsid w:val="005D3BE9"/>
    <w:rsid w:val="005D3C86"/>
    <w:rsid w:val="005D3CB4"/>
    <w:rsid w:val="005D3DA2"/>
    <w:rsid w:val="005D3DB4"/>
    <w:rsid w:val="005D3E5A"/>
    <w:rsid w:val="005D3F11"/>
    <w:rsid w:val="005D3F1E"/>
    <w:rsid w:val="005D3F75"/>
    <w:rsid w:val="005D40DD"/>
    <w:rsid w:val="005D4156"/>
    <w:rsid w:val="005D418D"/>
    <w:rsid w:val="005D4191"/>
    <w:rsid w:val="005D41A9"/>
    <w:rsid w:val="005D41DC"/>
    <w:rsid w:val="005D4379"/>
    <w:rsid w:val="005D4392"/>
    <w:rsid w:val="005D441B"/>
    <w:rsid w:val="005D4499"/>
    <w:rsid w:val="005D4527"/>
    <w:rsid w:val="005D46F3"/>
    <w:rsid w:val="005D4741"/>
    <w:rsid w:val="005D4853"/>
    <w:rsid w:val="005D4854"/>
    <w:rsid w:val="005D48C7"/>
    <w:rsid w:val="005D4908"/>
    <w:rsid w:val="005D490C"/>
    <w:rsid w:val="005D4956"/>
    <w:rsid w:val="005D4966"/>
    <w:rsid w:val="005D498E"/>
    <w:rsid w:val="005D49EF"/>
    <w:rsid w:val="005D4B48"/>
    <w:rsid w:val="005D4C01"/>
    <w:rsid w:val="005D4CAA"/>
    <w:rsid w:val="005D4CDA"/>
    <w:rsid w:val="005D4CDD"/>
    <w:rsid w:val="005D4E0B"/>
    <w:rsid w:val="005D4E0D"/>
    <w:rsid w:val="005D4E51"/>
    <w:rsid w:val="005D4EA0"/>
    <w:rsid w:val="005D4EB4"/>
    <w:rsid w:val="005D4EE0"/>
    <w:rsid w:val="005D4FD3"/>
    <w:rsid w:val="005D4FEE"/>
    <w:rsid w:val="005D4FFD"/>
    <w:rsid w:val="005D5117"/>
    <w:rsid w:val="005D51E4"/>
    <w:rsid w:val="005D5270"/>
    <w:rsid w:val="005D5292"/>
    <w:rsid w:val="005D5378"/>
    <w:rsid w:val="005D538B"/>
    <w:rsid w:val="005D53B1"/>
    <w:rsid w:val="005D53CA"/>
    <w:rsid w:val="005D544E"/>
    <w:rsid w:val="005D546E"/>
    <w:rsid w:val="005D552B"/>
    <w:rsid w:val="005D5585"/>
    <w:rsid w:val="005D5587"/>
    <w:rsid w:val="005D558E"/>
    <w:rsid w:val="005D55F4"/>
    <w:rsid w:val="005D5651"/>
    <w:rsid w:val="005D566B"/>
    <w:rsid w:val="005D57F6"/>
    <w:rsid w:val="005D5824"/>
    <w:rsid w:val="005D58D0"/>
    <w:rsid w:val="005D5ABF"/>
    <w:rsid w:val="005D5BB5"/>
    <w:rsid w:val="005D5BCE"/>
    <w:rsid w:val="005D5CD9"/>
    <w:rsid w:val="005D5CFF"/>
    <w:rsid w:val="005D5D12"/>
    <w:rsid w:val="005D5DFA"/>
    <w:rsid w:val="005D5EC0"/>
    <w:rsid w:val="005D5ECF"/>
    <w:rsid w:val="005D5FF2"/>
    <w:rsid w:val="005D604A"/>
    <w:rsid w:val="005D605A"/>
    <w:rsid w:val="005D6123"/>
    <w:rsid w:val="005D61CE"/>
    <w:rsid w:val="005D6235"/>
    <w:rsid w:val="005D628D"/>
    <w:rsid w:val="005D63B6"/>
    <w:rsid w:val="005D6488"/>
    <w:rsid w:val="005D64B8"/>
    <w:rsid w:val="005D64D2"/>
    <w:rsid w:val="005D64EE"/>
    <w:rsid w:val="005D64F3"/>
    <w:rsid w:val="005D65A1"/>
    <w:rsid w:val="005D65AD"/>
    <w:rsid w:val="005D66F3"/>
    <w:rsid w:val="005D6770"/>
    <w:rsid w:val="005D6785"/>
    <w:rsid w:val="005D6799"/>
    <w:rsid w:val="005D67E5"/>
    <w:rsid w:val="005D6820"/>
    <w:rsid w:val="005D6833"/>
    <w:rsid w:val="005D6885"/>
    <w:rsid w:val="005D6897"/>
    <w:rsid w:val="005D68E2"/>
    <w:rsid w:val="005D69D6"/>
    <w:rsid w:val="005D6A77"/>
    <w:rsid w:val="005D6B0E"/>
    <w:rsid w:val="005D6B64"/>
    <w:rsid w:val="005D6BB6"/>
    <w:rsid w:val="005D6CA8"/>
    <w:rsid w:val="005D6CC5"/>
    <w:rsid w:val="005D6DF9"/>
    <w:rsid w:val="005D6E64"/>
    <w:rsid w:val="005D6E9F"/>
    <w:rsid w:val="005D6EB8"/>
    <w:rsid w:val="005D6EC3"/>
    <w:rsid w:val="005D6F15"/>
    <w:rsid w:val="005D6F81"/>
    <w:rsid w:val="005D71D5"/>
    <w:rsid w:val="005D723C"/>
    <w:rsid w:val="005D72FE"/>
    <w:rsid w:val="005D7323"/>
    <w:rsid w:val="005D7344"/>
    <w:rsid w:val="005D734B"/>
    <w:rsid w:val="005D738C"/>
    <w:rsid w:val="005D740B"/>
    <w:rsid w:val="005D744F"/>
    <w:rsid w:val="005D74A5"/>
    <w:rsid w:val="005D75BF"/>
    <w:rsid w:val="005D77B4"/>
    <w:rsid w:val="005D77B7"/>
    <w:rsid w:val="005D77E1"/>
    <w:rsid w:val="005D7862"/>
    <w:rsid w:val="005D786D"/>
    <w:rsid w:val="005D7871"/>
    <w:rsid w:val="005D78F1"/>
    <w:rsid w:val="005D7972"/>
    <w:rsid w:val="005D79D6"/>
    <w:rsid w:val="005D7A2C"/>
    <w:rsid w:val="005D7A8B"/>
    <w:rsid w:val="005D7A8E"/>
    <w:rsid w:val="005D7ADA"/>
    <w:rsid w:val="005D7ADF"/>
    <w:rsid w:val="005D7B2E"/>
    <w:rsid w:val="005D7B61"/>
    <w:rsid w:val="005D7BB9"/>
    <w:rsid w:val="005D7C24"/>
    <w:rsid w:val="005D7D7B"/>
    <w:rsid w:val="005D7D80"/>
    <w:rsid w:val="005D7DC0"/>
    <w:rsid w:val="005D7DF5"/>
    <w:rsid w:val="005D7EDB"/>
    <w:rsid w:val="005D7F34"/>
    <w:rsid w:val="005D7F3E"/>
    <w:rsid w:val="005D7F48"/>
    <w:rsid w:val="005D7FE7"/>
    <w:rsid w:val="005E003B"/>
    <w:rsid w:val="005E0095"/>
    <w:rsid w:val="005E009D"/>
    <w:rsid w:val="005E010F"/>
    <w:rsid w:val="005E015F"/>
    <w:rsid w:val="005E01BB"/>
    <w:rsid w:val="005E0207"/>
    <w:rsid w:val="005E02C5"/>
    <w:rsid w:val="005E0327"/>
    <w:rsid w:val="005E03AC"/>
    <w:rsid w:val="005E040D"/>
    <w:rsid w:val="005E04F6"/>
    <w:rsid w:val="005E05B0"/>
    <w:rsid w:val="005E0644"/>
    <w:rsid w:val="005E064E"/>
    <w:rsid w:val="005E0678"/>
    <w:rsid w:val="005E0A35"/>
    <w:rsid w:val="005E0A86"/>
    <w:rsid w:val="005E0B10"/>
    <w:rsid w:val="005E0B4C"/>
    <w:rsid w:val="005E0B87"/>
    <w:rsid w:val="005E0E27"/>
    <w:rsid w:val="005E0E4E"/>
    <w:rsid w:val="005E0EA9"/>
    <w:rsid w:val="005E0F7B"/>
    <w:rsid w:val="005E0FDA"/>
    <w:rsid w:val="005E0FE0"/>
    <w:rsid w:val="005E105A"/>
    <w:rsid w:val="005E107B"/>
    <w:rsid w:val="005E12A3"/>
    <w:rsid w:val="005E12B6"/>
    <w:rsid w:val="005E1471"/>
    <w:rsid w:val="005E1597"/>
    <w:rsid w:val="005E15B5"/>
    <w:rsid w:val="005E1799"/>
    <w:rsid w:val="005E17A6"/>
    <w:rsid w:val="005E17EC"/>
    <w:rsid w:val="005E18FF"/>
    <w:rsid w:val="005E1901"/>
    <w:rsid w:val="005E1977"/>
    <w:rsid w:val="005E1AAC"/>
    <w:rsid w:val="005E1AFD"/>
    <w:rsid w:val="005E1BC7"/>
    <w:rsid w:val="005E1C10"/>
    <w:rsid w:val="005E1CBF"/>
    <w:rsid w:val="005E1DBE"/>
    <w:rsid w:val="005E1E00"/>
    <w:rsid w:val="005E1EBC"/>
    <w:rsid w:val="005E1F36"/>
    <w:rsid w:val="005E1F88"/>
    <w:rsid w:val="005E1F94"/>
    <w:rsid w:val="005E2010"/>
    <w:rsid w:val="005E2097"/>
    <w:rsid w:val="005E212B"/>
    <w:rsid w:val="005E2183"/>
    <w:rsid w:val="005E219D"/>
    <w:rsid w:val="005E21A0"/>
    <w:rsid w:val="005E2299"/>
    <w:rsid w:val="005E2329"/>
    <w:rsid w:val="005E23CF"/>
    <w:rsid w:val="005E23FA"/>
    <w:rsid w:val="005E24CF"/>
    <w:rsid w:val="005E260D"/>
    <w:rsid w:val="005E261C"/>
    <w:rsid w:val="005E2676"/>
    <w:rsid w:val="005E2691"/>
    <w:rsid w:val="005E27DD"/>
    <w:rsid w:val="005E282A"/>
    <w:rsid w:val="005E282F"/>
    <w:rsid w:val="005E286A"/>
    <w:rsid w:val="005E28AF"/>
    <w:rsid w:val="005E2962"/>
    <w:rsid w:val="005E29EF"/>
    <w:rsid w:val="005E2A07"/>
    <w:rsid w:val="005E2AB6"/>
    <w:rsid w:val="005E2BAB"/>
    <w:rsid w:val="005E2BCD"/>
    <w:rsid w:val="005E2C57"/>
    <w:rsid w:val="005E2C92"/>
    <w:rsid w:val="005E2D61"/>
    <w:rsid w:val="005E2DA2"/>
    <w:rsid w:val="005E2DFD"/>
    <w:rsid w:val="005E2F5C"/>
    <w:rsid w:val="005E2FEB"/>
    <w:rsid w:val="005E301F"/>
    <w:rsid w:val="005E304A"/>
    <w:rsid w:val="005E3056"/>
    <w:rsid w:val="005E3165"/>
    <w:rsid w:val="005E31C4"/>
    <w:rsid w:val="005E3298"/>
    <w:rsid w:val="005E32CC"/>
    <w:rsid w:val="005E3320"/>
    <w:rsid w:val="005E335F"/>
    <w:rsid w:val="005E33BB"/>
    <w:rsid w:val="005E3400"/>
    <w:rsid w:val="005E342A"/>
    <w:rsid w:val="005E34CA"/>
    <w:rsid w:val="005E3515"/>
    <w:rsid w:val="005E36E7"/>
    <w:rsid w:val="005E3879"/>
    <w:rsid w:val="005E393F"/>
    <w:rsid w:val="005E3940"/>
    <w:rsid w:val="005E3A02"/>
    <w:rsid w:val="005E3AA9"/>
    <w:rsid w:val="005E3B08"/>
    <w:rsid w:val="005E3B28"/>
    <w:rsid w:val="005E3BB5"/>
    <w:rsid w:val="005E3C1A"/>
    <w:rsid w:val="005E3C4D"/>
    <w:rsid w:val="005E3D45"/>
    <w:rsid w:val="005E3D4A"/>
    <w:rsid w:val="005E3DE0"/>
    <w:rsid w:val="005E3F91"/>
    <w:rsid w:val="005E4089"/>
    <w:rsid w:val="005E4123"/>
    <w:rsid w:val="005E4155"/>
    <w:rsid w:val="005E42AD"/>
    <w:rsid w:val="005E4339"/>
    <w:rsid w:val="005E4434"/>
    <w:rsid w:val="005E4468"/>
    <w:rsid w:val="005E4577"/>
    <w:rsid w:val="005E4684"/>
    <w:rsid w:val="005E4711"/>
    <w:rsid w:val="005E4769"/>
    <w:rsid w:val="005E488A"/>
    <w:rsid w:val="005E490C"/>
    <w:rsid w:val="005E4A18"/>
    <w:rsid w:val="005E4ABE"/>
    <w:rsid w:val="005E4AC1"/>
    <w:rsid w:val="005E4B83"/>
    <w:rsid w:val="005E4B97"/>
    <w:rsid w:val="005E4C15"/>
    <w:rsid w:val="005E4C28"/>
    <w:rsid w:val="005E4D1F"/>
    <w:rsid w:val="005E4D3D"/>
    <w:rsid w:val="005E4DAC"/>
    <w:rsid w:val="005E4E8B"/>
    <w:rsid w:val="005E4F2F"/>
    <w:rsid w:val="005E502D"/>
    <w:rsid w:val="005E50C4"/>
    <w:rsid w:val="005E5119"/>
    <w:rsid w:val="005E5193"/>
    <w:rsid w:val="005E51FF"/>
    <w:rsid w:val="005E5295"/>
    <w:rsid w:val="005E5296"/>
    <w:rsid w:val="005E52AC"/>
    <w:rsid w:val="005E53E3"/>
    <w:rsid w:val="005E55C2"/>
    <w:rsid w:val="005E55EA"/>
    <w:rsid w:val="005E5681"/>
    <w:rsid w:val="005E56DA"/>
    <w:rsid w:val="005E56EE"/>
    <w:rsid w:val="005E5713"/>
    <w:rsid w:val="005E5742"/>
    <w:rsid w:val="005E5744"/>
    <w:rsid w:val="005E57EF"/>
    <w:rsid w:val="005E581C"/>
    <w:rsid w:val="005E5847"/>
    <w:rsid w:val="005E586E"/>
    <w:rsid w:val="005E58A9"/>
    <w:rsid w:val="005E5900"/>
    <w:rsid w:val="005E5A03"/>
    <w:rsid w:val="005E5A3D"/>
    <w:rsid w:val="005E5A5C"/>
    <w:rsid w:val="005E5AB1"/>
    <w:rsid w:val="005E5ADF"/>
    <w:rsid w:val="005E5B60"/>
    <w:rsid w:val="005E5C1E"/>
    <w:rsid w:val="005E5C20"/>
    <w:rsid w:val="005E5C53"/>
    <w:rsid w:val="005E5CC9"/>
    <w:rsid w:val="005E5D74"/>
    <w:rsid w:val="005E5DE4"/>
    <w:rsid w:val="005E5E0C"/>
    <w:rsid w:val="005E6078"/>
    <w:rsid w:val="005E607D"/>
    <w:rsid w:val="005E615F"/>
    <w:rsid w:val="005E61EC"/>
    <w:rsid w:val="005E6315"/>
    <w:rsid w:val="005E639A"/>
    <w:rsid w:val="005E6481"/>
    <w:rsid w:val="005E64B2"/>
    <w:rsid w:val="005E6599"/>
    <w:rsid w:val="005E6634"/>
    <w:rsid w:val="005E663C"/>
    <w:rsid w:val="005E6665"/>
    <w:rsid w:val="005E66D1"/>
    <w:rsid w:val="005E6774"/>
    <w:rsid w:val="005E6837"/>
    <w:rsid w:val="005E6909"/>
    <w:rsid w:val="005E6961"/>
    <w:rsid w:val="005E6983"/>
    <w:rsid w:val="005E698B"/>
    <w:rsid w:val="005E69B8"/>
    <w:rsid w:val="005E69E6"/>
    <w:rsid w:val="005E6A2D"/>
    <w:rsid w:val="005E6B1F"/>
    <w:rsid w:val="005E6B84"/>
    <w:rsid w:val="005E6BA0"/>
    <w:rsid w:val="005E6C7E"/>
    <w:rsid w:val="005E6CC8"/>
    <w:rsid w:val="005E6D25"/>
    <w:rsid w:val="005E6D64"/>
    <w:rsid w:val="005E6DAB"/>
    <w:rsid w:val="005E6DF1"/>
    <w:rsid w:val="005E6E37"/>
    <w:rsid w:val="005E6E42"/>
    <w:rsid w:val="005E6E64"/>
    <w:rsid w:val="005E6EB7"/>
    <w:rsid w:val="005E6EBF"/>
    <w:rsid w:val="005E6ED4"/>
    <w:rsid w:val="005E6F31"/>
    <w:rsid w:val="005E7039"/>
    <w:rsid w:val="005E7043"/>
    <w:rsid w:val="005E70CF"/>
    <w:rsid w:val="005E7179"/>
    <w:rsid w:val="005E731F"/>
    <w:rsid w:val="005E7330"/>
    <w:rsid w:val="005E74D4"/>
    <w:rsid w:val="005E7578"/>
    <w:rsid w:val="005E7671"/>
    <w:rsid w:val="005E7699"/>
    <w:rsid w:val="005E77F9"/>
    <w:rsid w:val="005E784B"/>
    <w:rsid w:val="005E7894"/>
    <w:rsid w:val="005E7933"/>
    <w:rsid w:val="005E7964"/>
    <w:rsid w:val="005E7984"/>
    <w:rsid w:val="005E7A44"/>
    <w:rsid w:val="005E7A9F"/>
    <w:rsid w:val="005E7ACD"/>
    <w:rsid w:val="005E7BE1"/>
    <w:rsid w:val="005E7CED"/>
    <w:rsid w:val="005E7CF0"/>
    <w:rsid w:val="005E7D5B"/>
    <w:rsid w:val="005E7DC2"/>
    <w:rsid w:val="005E7DCD"/>
    <w:rsid w:val="005E7DF2"/>
    <w:rsid w:val="005E7EA2"/>
    <w:rsid w:val="005E7F59"/>
    <w:rsid w:val="005E7F7F"/>
    <w:rsid w:val="005E7FC6"/>
    <w:rsid w:val="005E7FE5"/>
    <w:rsid w:val="005E7FFA"/>
    <w:rsid w:val="005F0072"/>
    <w:rsid w:val="005F0082"/>
    <w:rsid w:val="005F01B6"/>
    <w:rsid w:val="005F0221"/>
    <w:rsid w:val="005F0225"/>
    <w:rsid w:val="005F0297"/>
    <w:rsid w:val="005F0298"/>
    <w:rsid w:val="005F029B"/>
    <w:rsid w:val="005F0300"/>
    <w:rsid w:val="005F032C"/>
    <w:rsid w:val="005F0499"/>
    <w:rsid w:val="005F0712"/>
    <w:rsid w:val="005F076E"/>
    <w:rsid w:val="005F07B8"/>
    <w:rsid w:val="005F0816"/>
    <w:rsid w:val="005F0883"/>
    <w:rsid w:val="005F0887"/>
    <w:rsid w:val="005F08A9"/>
    <w:rsid w:val="005F09C1"/>
    <w:rsid w:val="005F0A3A"/>
    <w:rsid w:val="005F0AD0"/>
    <w:rsid w:val="005F0B05"/>
    <w:rsid w:val="005F0B47"/>
    <w:rsid w:val="005F0E19"/>
    <w:rsid w:val="005F0EB8"/>
    <w:rsid w:val="005F0F0B"/>
    <w:rsid w:val="005F0F85"/>
    <w:rsid w:val="005F101B"/>
    <w:rsid w:val="005F10DF"/>
    <w:rsid w:val="005F110A"/>
    <w:rsid w:val="005F1116"/>
    <w:rsid w:val="005F117F"/>
    <w:rsid w:val="005F1180"/>
    <w:rsid w:val="005F1258"/>
    <w:rsid w:val="005F1264"/>
    <w:rsid w:val="005F130A"/>
    <w:rsid w:val="005F1327"/>
    <w:rsid w:val="005F140D"/>
    <w:rsid w:val="005F1427"/>
    <w:rsid w:val="005F145A"/>
    <w:rsid w:val="005F14D4"/>
    <w:rsid w:val="005F162B"/>
    <w:rsid w:val="005F1660"/>
    <w:rsid w:val="005F16E2"/>
    <w:rsid w:val="005F1815"/>
    <w:rsid w:val="005F18CA"/>
    <w:rsid w:val="005F18D7"/>
    <w:rsid w:val="005F1A03"/>
    <w:rsid w:val="005F1A1F"/>
    <w:rsid w:val="005F1A2A"/>
    <w:rsid w:val="005F1A2E"/>
    <w:rsid w:val="005F1A52"/>
    <w:rsid w:val="005F1A99"/>
    <w:rsid w:val="005F1AB9"/>
    <w:rsid w:val="005F1AFF"/>
    <w:rsid w:val="005F1B02"/>
    <w:rsid w:val="005F1BC0"/>
    <w:rsid w:val="005F1C19"/>
    <w:rsid w:val="005F1C1F"/>
    <w:rsid w:val="005F1C8F"/>
    <w:rsid w:val="005F1D68"/>
    <w:rsid w:val="005F1D92"/>
    <w:rsid w:val="005F1DF9"/>
    <w:rsid w:val="005F1E33"/>
    <w:rsid w:val="005F1EC3"/>
    <w:rsid w:val="005F1F49"/>
    <w:rsid w:val="005F1F69"/>
    <w:rsid w:val="005F2040"/>
    <w:rsid w:val="005F2067"/>
    <w:rsid w:val="005F217A"/>
    <w:rsid w:val="005F221A"/>
    <w:rsid w:val="005F2225"/>
    <w:rsid w:val="005F2231"/>
    <w:rsid w:val="005F2278"/>
    <w:rsid w:val="005F229E"/>
    <w:rsid w:val="005F22E7"/>
    <w:rsid w:val="005F2435"/>
    <w:rsid w:val="005F24B4"/>
    <w:rsid w:val="005F24D4"/>
    <w:rsid w:val="005F24DE"/>
    <w:rsid w:val="005F2580"/>
    <w:rsid w:val="005F26D7"/>
    <w:rsid w:val="005F26DB"/>
    <w:rsid w:val="005F26E6"/>
    <w:rsid w:val="005F27AE"/>
    <w:rsid w:val="005F2978"/>
    <w:rsid w:val="005F298C"/>
    <w:rsid w:val="005F2AFA"/>
    <w:rsid w:val="005F2B17"/>
    <w:rsid w:val="005F2B78"/>
    <w:rsid w:val="005F2B95"/>
    <w:rsid w:val="005F2BC5"/>
    <w:rsid w:val="005F2BFE"/>
    <w:rsid w:val="005F2C24"/>
    <w:rsid w:val="005F2CD3"/>
    <w:rsid w:val="005F2CDB"/>
    <w:rsid w:val="005F2D72"/>
    <w:rsid w:val="005F2DD0"/>
    <w:rsid w:val="005F2DD8"/>
    <w:rsid w:val="005F2DEA"/>
    <w:rsid w:val="005F2E73"/>
    <w:rsid w:val="005F2EC8"/>
    <w:rsid w:val="005F2EF0"/>
    <w:rsid w:val="005F2FBE"/>
    <w:rsid w:val="005F2FDB"/>
    <w:rsid w:val="005F300E"/>
    <w:rsid w:val="005F3046"/>
    <w:rsid w:val="005F31D8"/>
    <w:rsid w:val="005F31DD"/>
    <w:rsid w:val="005F31E8"/>
    <w:rsid w:val="005F31F9"/>
    <w:rsid w:val="005F325F"/>
    <w:rsid w:val="005F3277"/>
    <w:rsid w:val="005F3457"/>
    <w:rsid w:val="005F3511"/>
    <w:rsid w:val="005F3549"/>
    <w:rsid w:val="005F35BA"/>
    <w:rsid w:val="005F361A"/>
    <w:rsid w:val="005F36E2"/>
    <w:rsid w:val="005F375C"/>
    <w:rsid w:val="005F3771"/>
    <w:rsid w:val="005F37B2"/>
    <w:rsid w:val="005F37D7"/>
    <w:rsid w:val="005F37DE"/>
    <w:rsid w:val="005F384C"/>
    <w:rsid w:val="005F3902"/>
    <w:rsid w:val="005F3934"/>
    <w:rsid w:val="005F39EB"/>
    <w:rsid w:val="005F3A8B"/>
    <w:rsid w:val="005F3AB6"/>
    <w:rsid w:val="005F3B45"/>
    <w:rsid w:val="005F3B73"/>
    <w:rsid w:val="005F3BC4"/>
    <w:rsid w:val="005F3BDD"/>
    <w:rsid w:val="005F3C48"/>
    <w:rsid w:val="005F3C76"/>
    <w:rsid w:val="005F3CA3"/>
    <w:rsid w:val="005F3CC1"/>
    <w:rsid w:val="005F3D47"/>
    <w:rsid w:val="005F3D75"/>
    <w:rsid w:val="005F3DF8"/>
    <w:rsid w:val="005F3F18"/>
    <w:rsid w:val="005F3FE6"/>
    <w:rsid w:val="005F3FF0"/>
    <w:rsid w:val="005F4004"/>
    <w:rsid w:val="005F401D"/>
    <w:rsid w:val="005F40AA"/>
    <w:rsid w:val="005F40D4"/>
    <w:rsid w:val="005F412D"/>
    <w:rsid w:val="005F4261"/>
    <w:rsid w:val="005F43DC"/>
    <w:rsid w:val="005F44B1"/>
    <w:rsid w:val="005F45A1"/>
    <w:rsid w:val="005F45A8"/>
    <w:rsid w:val="005F45C6"/>
    <w:rsid w:val="005F45D5"/>
    <w:rsid w:val="005F4622"/>
    <w:rsid w:val="005F48CC"/>
    <w:rsid w:val="005F49CD"/>
    <w:rsid w:val="005F4A2C"/>
    <w:rsid w:val="005F4A7E"/>
    <w:rsid w:val="005F4B2E"/>
    <w:rsid w:val="005F4CF3"/>
    <w:rsid w:val="005F4D00"/>
    <w:rsid w:val="005F4D3C"/>
    <w:rsid w:val="005F4D44"/>
    <w:rsid w:val="005F4E44"/>
    <w:rsid w:val="005F4F5D"/>
    <w:rsid w:val="005F4F8F"/>
    <w:rsid w:val="005F506E"/>
    <w:rsid w:val="005F50A6"/>
    <w:rsid w:val="005F5167"/>
    <w:rsid w:val="005F5242"/>
    <w:rsid w:val="005F5289"/>
    <w:rsid w:val="005F52E5"/>
    <w:rsid w:val="005F5305"/>
    <w:rsid w:val="005F5347"/>
    <w:rsid w:val="005F5372"/>
    <w:rsid w:val="005F539F"/>
    <w:rsid w:val="005F5402"/>
    <w:rsid w:val="005F5426"/>
    <w:rsid w:val="005F547D"/>
    <w:rsid w:val="005F5550"/>
    <w:rsid w:val="005F586B"/>
    <w:rsid w:val="005F58E0"/>
    <w:rsid w:val="005F590F"/>
    <w:rsid w:val="005F59E5"/>
    <w:rsid w:val="005F5C96"/>
    <w:rsid w:val="005F5ECE"/>
    <w:rsid w:val="005F5ED7"/>
    <w:rsid w:val="005F5EDF"/>
    <w:rsid w:val="005F5F1B"/>
    <w:rsid w:val="005F601D"/>
    <w:rsid w:val="005F612D"/>
    <w:rsid w:val="005F613D"/>
    <w:rsid w:val="005F6219"/>
    <w:rsid w:val="005F6265"/>
    <w:rsid w:val="005F62E7"/>
    <w:rsid w:val="005F638E"/>
    <w:rsid w:val="005F6401"/>
    <w:rsid w:val="005F64B0"/>
    <w:rsid w:val="005F64F0"/>
    <w:rsid w:val="005F6626"/>
    <w:rsid w:val="005F666E"/>
    <w:rsid w:val="005F6814"/>
    <w:rsid w:val="005F6841"/>
    <w:rsid w:val="005F68BF"/>
    <w:rsid w:val="005F695D"/>
    <w:rsid w:val="005F6A50"/>
    <w:rsid w:val="005F6AA9"/>
    <w:rsid w:val="005F6AAC"/>
    <w:rsid w:val="005F6B23"/>
    <w:rsid w:val="005F6BB2"/>
    <w:rsid w:val="005F6C18"/>
    <w:rsid w:val="005F6C80"/>
    <w:rsid w:val="005F6D27"/>
    <w:rsid w:val="005F6D8B"/>
    <w:rsid w:val="005F6DB0"/>
    <w:rsid w:val="005F6DEB"/>
    <w:rsid w:val="005F6E53"/>
    <w:rsid w:val="005F6EF0"/>
    <w:rsid w:val="005F6F0E"/>
    <w:rsid w:val="005F6F82"/>
    <w:rsid w:val="005F6F85"/>
    <w:rsid w:val="005F7005"/>
    <w:rsid w:val="005F718E"/>
    <w:rsid w:val="005F71E7"/>
    <w:rsid w:val="005F71F6"/>
    <w:rsid w:val="005F7209"/>
    <w:rsid w:val="005F7220"/>
    <w:rsid w:val="005F7221"/>
    <w:rsid w:val="005F7336"/>
    <w:rsid w:val="005F737B"/>
    <w:rsid w:val="005F7394"/>
    <w:rsid w:val="005F7591"/>
    <w:rsid w:val="005F75B4"/>
    <w:rsid w:val="005F764E"/>
    <w:rsid w:val="005F76AC"/>
    <w:rsid w:val="005F76CF"/>
    <w:rsid w:val="005F76D1"/>
    <w:rsid w:val="005F76E1"/>
    <w:rsid w:val="005F76ED"/>
    <w:rsid w:val="005F7719"/>
    <w:rsid w:val="005F7772"/>
    <w:rsid w:val="005F7794"/>
    <w:rsid w:val="005F77BA"/>
    <w:rsid w:val="005F77C0"/>
    <w:rsid w:val="005F77D3"/>
    <w:rsid w:val="005F7834"/>
    <w:rsid w:val="005F7892"/>
    <w:rsid w:val="005F7894"/>
    <w:rsid w:val="005F78AE"/>
    <w:rsid w:val="005F7933"/>
    <w:rsid w:val="005F7B61"/>
    <w:rsid w:val="005F7C6B"/>
    <w:rsid w:val="005F7C72"/>
    <w:rsid w:val="005F7CDC"/>
    <w:rsid w:val="005F7D3B"/>
    <w:rsid w:val="005F7D41"/>
    <w:rsid w:val="005F7D8B"/>
    <w:rsid w:val="005F7E05"/>
    <w:rsid w:val="005F7F65"/>
    <w:rsid w:val="005F7F97"/>
    <w:rsid w:val="0060000C"/>
    <w:rsid w:val="00600032"/>
    <w:rsid w:val="006000AA"/>
    <w:rsid w:val="0060019A"/>
    <w:rsid w:val="006001CF"/>
    <w:rsid w:val="006001DA"/>
    <w:rsid w:val="00600267"/>
    <w:rsid w:val="0060028E"/>
    <w:rsid w:val="00600320"/>
    <w:rsid w:val="0060036B"/>
    <w:rsid w:val="0060041A"/>
    <w:rsid w:val="00600498"/>
    <w:rsid w:val="006004DD"/>
    <w:rsid w:val="0060052E"/>
    <w:rsid w:val="00600574"/>
    <w:rsid w:val="00600607"/>
    <w:rsid w:val="00600662"/>
    <w:rsid w:val="006006F4"/>
    <w:rsid w:val="006006F9"/>
    <w:rsid w:val="006007FD"/>
    <w:rsid w:val="00600876"/>
    <w:rsid w:val="0060099B"/>
    <w:rsid w:val="00600A0A"/>
    <w:rsid w:val="00600A17"/>
    <w:rsid w:val="00600B04"/>
    <w:rsid w:val="00600B09"/>
    <w:rsid w:val="00600B1B"/>
    <w:rsid w:val="00600B8F"/>
    <w:rsid w:val="00600BA1"/>
    <w:rsid w:val="00600BF1"/>
    <w:rsid w:val="00600C03"/>
    <w:rsid w:val="00600C8E"/>
    <w:rsid w:val="00600D02"/>
    <w:rsid w:val="00600D42"/>
    <w:rsid w:val="00600D54"/>
    <w:rsid w:val="00600E5F"/>
    <w:rsid w:val="00600E83"/>
    <w:rsid w:val="00600F03"/>
    <w:rsid w:val="00600F31"/>
    <w:rsid w:val="00600FE2"/>
    <w:rsid w:val="00600FE3"/>
    <w:rsid w:val="00601006"/>
    <w:rsid w:val="00601075"/>
    <w:rsid w:val="00601162"/>
    <w:rsid w:val="00601313"/>
    <w:rsid w:val="0060138B"/>
    <w:rsid w:val="006013E9"/>
    <w:rsid w:val="0060148B"/>
    <w:rsid w:val="006014A9"/>
    <w:rsid w:val="00601633"/>
    <w:rsid w:val="00601674"/>
    <w:rsid w:val="00601731"/>
    <w:rsid w:val="00601814"/>
    <w:rsid w:val="00601817"/>
    <w:rsid w:val="0060191C"/>
    <w:rsid w:val="0060193A"/>
    <w:rsid w:val="00601967"/>
    <w:rsid w:val="00601AC3"/>
    <w:rsid w:val="00601B85"/>
    <w:rsid w:val="00601BDE"/>
    <w:rsid w:val="00601BFD"/>
    <w:rsid w:val="00601C1D"/>
    <w:rsid w:val="00601C68"/>
    <w:rsid w:val="00601EBD"/>
    <w:rsid w:val="00601EDB"/>
    <w:rsid w:val="00601F1D"/>
    <w:rsid w:val="00601F75"/>
    <w:rsid w:val="00601F80"/>
    <w:rsid w:val="00601FB6"/>
    <w:rsid w:val="006020B3"/>
    <w:rsid w:val="00602136"/>
    <w:rsid w:val="006021CE"/>
    <w:rsid w:val="0060222F"/>
    <w:rsid w:val="006022B8"/>
    <w:rsid w:val="00602395"/>
    <w:rsid w:val="006023D1"/>
    <w:rsid w:val="00602451"/>
    <w:rsid w:val="00602482"/>
    <w:rsid w:val="006024C7"/>
    <w:rsid w:val="00602523"/>
    <w:rsid w:val="0060255D"/>
    <w:rsid w:val="00602699"/>
    <w:rsid w:val="00602701"/>
    <w:rsid w:val="00602762"/>
    <w:rsid w:val="006027C7"/>
    <w:rsid w:val="0060280C"/>
    <w:rsid w:val="00602AEA"/>
    <w:rsid w:val="00602B04"/>
    <w:rsid w:val="00602B8D"/>
    <w:rsid w:val="00602C23"/>
    <w:rsid w:val="00602D57"/>
    <w:rsid w:val="00602D70"/>
    <w:rsid w:val="00602DA3"/>
    <w:rsid w:val="00602DFC"/>
    <w:rsid w:val="00602E15"/>
    <w:rsid w:val="00602E23"/>
    <w:rsid w:val="00602EAB"/>
    <w:rsid w:val="00602ECE"/>
    <w:rsid w:val="00602F46"/>
    <w:rsid w:val="0060305F"/>
    <w:rsid w:val="00603082"/>
    <w:rsid w:val="006030A8"/>
    <w:rsid w:val="006030D9"/>
    <w:rsid w:val="00603157"/>
    <w:rsid w:val="00603227"/>
    <w:rsid w:val="00603316"/>
    <w:rsid w:val="00603456"/>
    <w:rsid w:val="006034A7"/>
    <w:rsid w:val="00603532"/>
    <w:rsid w:val="0060353C"/>
    <w:rsid w:val="0060354B"/>
    <w:rsid w:val="006035A1"/>
    <w:rsid w:val="00603743"/>
    <w:rsid w:val="00603781"/>
    <w:rsid w:val="006037A7"/>
    <w:rsid w:val="006037B8"/>
    <w:rsid w:val="006037E2"/>
    <w:rsid w:val="0060386C"/>
    <w:rsid w:val="006038AD"/>
    <w:rsid w:val="00603978"/>
    <w:rsid w:val="006039AE"/>
    <w:rsid w:val="006039B3"/>
    <w:rsid w:val="006039DD"/>
    <w:rsid w:val="00603BA6"/>
    <w:rsid w:val="00603BBE"/>
    <w:rsid w:val="00603C21"/>
    <w:rsid w:val="00603D59"/>
    <w:rsid w:val="00603D66"/>
    <w:rsid w:val="00603D8F"/>
    <w:rsid w:val="00603E11"/>
    <w:rsid w:val="00603E14"/>
    <w:rsid w:val="00603E51"/>
    <w:rsid w:val="00603E5E"/>
    <w:rsid w:val="00603F72"/>
    <w:rsid w:val="00603FBF"/>
    <w:rsid w:val="00604067"/>
    <w:rsid w:val="0060409C"/>
    <w:rsid w:val="006040AF"/>
    <w:rsid w:val="006041A1"/>
    <w:rsid w:val="00604402"/>
    <w:rsid w:val="00604567"/>
    <w:rsid w:val="0060465B"/>
    <w:rsid w:val="00604A83"/>
    <w:rsid w:val="00604CD2"/>
    <w:rsid w:val="00604E2C"/>
    <w:rsid w:val="00604E8C"/>
    <w:rsid w:val="00604FAF"/>
    <w:rsid w:val="00604FFC"/>
    <w:rsid w:val="00605012"/>
    <w:rsid w:val="00605022"/>
    <w:rsid w:val="00605038"/>
    <w:rsid w:val="00605087"/>
    <w:rsid w:val="00605190"/>
    <w:rsid w:val="006051C6"/>
    <w:rsid w:val="006051DD"/>
    <w:rsid w:val="00605247"/>
    <w:rsid w:val="0060526A"/>
    <w:rsid w:val="006052BA"/>
    <w:rsid w:val="006054C6"/>
    <w:rsid w:val="006054CD"/>
    <w:rsid w:val="006054E4"/>
    <w:rsid w:val="00605534"/>
    <w:rsid w:val="0060558B"/>
    <w:rsid w:val="00605693"/>
    <w:rsid w:val="006056C8"/>
    <w:rsid w:val="006056D9"/>
    <w:rsid w:val="00605736"/>
    <w:rsid w:val="006058E7"/>
    <w:rsid w:val="0060590F"/>
    <w:rsid w:val="00605967"/>
    <w:rsid w:val="0060599C"/>
    <w:rsid w:val="00605A26"/>
    <w:rsid w:val="00605A6A"/>
    <w:rsid w:val="00605A7B"/>
    <w:rsid w:val="00605A86"/>
    <w:rsid w:val="00605B89"/>
    <w:rsid w:val="00605C11"/>
    <w:rsid w:val="00605C20"/>
    <w:rsid w:val="00605C44"/>
    <w:rsid w:val="00605C56"/>
    <w:rsid w:val="00605D3A"/>
    <w:rsid w:val="00605DA7"/>
    <w:rsid w:val="00605E87"/>
    <w:rsid w:val="00605E8E"/>
    <w:rsid w:val="00605F82"/>
    <w:rsid w:val="006060A6"/>
    <w:rsid w:val="006060D9"/>
    <w:rsid w:val="0060613C"/>
    <w:rsid w:val="00606186"/>
    <w:rsid w:val="00606187"/>
    <w:rsid w:val="0060618B"/>
    <w:rsid w:val="006061AC"/>
    <w:rsid w:val="0060631D"/>
    <w:rsid w:val="00606323"/>
    <w:rsid w:val="006063D4"/>
    <w:rsid w:val="006063F3"/>
    <w:rsid w:val="0060640C"/>
    <w:rsid w:val="00606467"/>
    <w:rsid w:val="00606481"/>
    <w:rsid w:val="006065B2"/>
    <w:rsid w:val="00606817"/>
    <w:rsid w:val="0060684F"/>
    <w:rsid w:val="00606852"/>
    <w:rsid w:val="00606921"/>
    <w:rsid w:val="00606985"/>
    <w:rsid w:val="006069AD"/>
    <w:rsid w:val="006069C8"/>
    <w:rsid w:val="00606A90"/>
    <w:rsid w:val="00606A9E"/>
    <w:rsid w:val="00606B83"/>
    <w:rsid w:val="00606C03"/>
    <w:rsid w:val="00606C07"/>
    <w:rsid w:val="00606C88"/>
    <w:rsid w:val="00606D35"/>
    <w:rsid w:val="00606DC9"/>
    <w:rsid w:val="00606E30"/>
    <w:rsid w:val="00606E6F"/>
    <w:rsid w:val="00606EBD"/>
    <w:rsid w:val="00606F65"/>
    <w:rsid w:val="00606F99"/>
    <w:rsid w:val="00606FA1"/>
    <w:rsid w:val="00607006"/>
    <w:rsid w:val="006071BA"/>
    <w:rsid w:val="00607296"/>
    <w:rsid w:val="006072BA"/>
    <w:rsid w:val="006074E6"/>
    <w:rsid w:val="006074F3"/>
    <w:rsid w:val="00607542"/>
    <w:rsid w:val="0060760E"/>
    <w:rsid w:val="00607610"/>
    <w:rsid w:val="00607787"/>
    <w:rsid w:val="006077EB"/>
    <w:rsid w:val="006078C6"/>
    <w:rsid w:val="006078D9"/>
    <w:rsid w:val="00607951"/>
    <w:rsid w:val="00607962"/>
    <w:rsid w:val="00607A02"/>
    <w:rsid w:val="00607A2D"/>
    <w:rsid w:val="00607A87"/>
    <w:rsid w:val="00607ACD"/>
    <w:rsid w:val="00607B14"/>
    <w:rsid w:val="00607BA6"/>
    <w:rsid w:val="00607BF8"/>
    <w:rsid w:val="00607CBA"/>
    <w:rsid w:val="00607CE2"/>
    <w:rsid w:val="00607EEA"/>
    <w:rsid w:val="00607F47"/>
    <w:rsid w:val="00607F5E"/>
    <w:rsid w:val="00607F81"/>
    <w:rsid w:val="00607F83"/>
    <w:rsid w:val="00607FAE"/>
    <w:rsid w:val="006100A1"/>
    <w:rsid w:val="006101BA"/>
    <w:rsid w:val="006101F8"/>
    <w:rsid w:val="0061021D"/>
    <w:rsid w:val="00610229"/>
    <w:rsid w:val="0061023B"/>
    <w:rsid w:val="00610280"/>
    <w:rsid w:val="006102B1"/>
    <w:rsid w:val="00610356"/>
    <w:rsid w:val="0061039F"/>
    <w:rsid w:val="00610420"/>
    <w:rsid w:val="0061045C"/>
    <w:rsid w:val="00610477"/>
    <w:rsid w:val="006105F9"/>
    <w:rsid w:val="006105FD"/>
    <w:rsid w:val="00610614"/>
    <w:rsid w:val="00610625"/>
    <w:rsid w:val="00610667"/>
    <w:rsid w:val="00610691"/>
    <w:rsid w:val="00610716"/>
    <w:rsid w:val="006108C4"/>
    <w:rsid w:val="00610969"/>
    <w:rsid w:val="006109DA"/>
    <w:rsid w:val="00610A02"/>
    <w:rsid w:val="00610A8F"/>
    <w:rsid w:val="00610B66"/>
    <w:rsid w:val="00610BBC"/>
    <w:rsid w:val="00610BDF"/>
    <w:rsid w:val="00610CBA"/>
    <w:rsid w:val="00610DCD"/>
    <w:rsid w:val="00610E79"/>
    <w:rsid w:val="00610EC7"/>
    <w:rsid w:val="00610F02"/>
    <w:rsid w:val="00610F57"/>
    <w:rsid w:val="0061102F"/>
    <w:rsid w:val="00611069"/>
    <w:rsid w:val="00611085"/>
    <w:rsid w:val="006110FE"/>
    <w:rsid w:val="00611273"/>
    <w:rsid w:val="00611296"/>
    <w:rsid w:val="0061129C"/>
    <w:rsid w:val="006112F9"/>
    <w:rsid w:val="00611455"/>
    <w:rsid w:val="006114B6"/>
    <w:rsid w:val="00611527"/>
    <w:rsid w:val="0061153B"/>
    <w:rsid w:val="0061158A"/>
    <w:rsid w:val="00611631"/>
    <w:rsid w:val="006116A4"/>
    <w:rsid w:val="006116D3"/>
    <w:rsid w:val="006117E2"/>
    <w:rsid w:val="006117EB"/>
    <w:rsid w:val="006118E1"/>
    <w:rsid w:val="006119B8"/>
    <w:rsid w:val="00611D51"/>
    <w:rsid w:val="00611F31"/>
    <w:rsid w:val="00611F6C"/>
    <w:rsid w:val="00611FCC"/>
    <w:rsid w:val="00612020"/>
    <w:rsid w:val="006120FB"/>
    <w:rsid w:val="006121EC"/>
    <w:rsid w:val="00612244"/>
    <w:rsid w:val="006123BD"/>
    <w:rsid w:val="0061248B"/>
    <w:rsid w:val="0061250A"/>
    <w:rsid w:val="0061263D"/>
    <w:rsid w:val="00612710"/>
    <w:rsid w:val="00612812"/>
    <w:rsid w:val="0061284B"/>
    <w:rsid w:val="0061294A"/>
    <w:rsid w:val="00612A6F"/>
    <w:rsid w:val="00612A7F"/>
    <w:rsid w:val="00612BA6"/>
    <w:rsid w:val="00612BDD"/>
    <w:rsid w:val="00612C48"/>
    <w:rsid w:val="00612C4F"/>
    <w:rsid w:val="00612CAF"/>
    <w:rsid w:val="00612CC0"/>
    <w:rsid w:val="00612E29"/>
    <w:rsid w:val="00612EFE"/>
    <w:rsid w:val="00612F65"/>
    <w:rsid w:val="00613104"/>
    <w:rsid w:val="00613238"/>
    <w:rsid w:val="006132EA"/>
    <w:rsid w:val="006133A6"/>
    <w:rsid w:val="006133C8"/>
    <w:rsid w:val="006133F1"/>
    <w:rsid w:val="0061342E"/>
    <w:rsid w:val="006134DC"/>
    <w:rsid w:val="0061359C"/>
    <w:rsid w:val="006135E1"/>
    <w:rsid w:val="0061367E"/>
    <w:rsid w:val="006136E5"/>
    <w:rsid w:val="00613705"/>
    <w:rsid w:val="00613717"/>
    <w:rsid w:val="006137C8"/>
    <w:rsid w:val="00613907"/>
    <w:rsid w:val="00613A78"/>
    <w:rsid w:val="00613B43"/>
    <w:rsid w:val="00613BBD"/>
    <w:rsid w:val="00613BE2"/>
    <w:rsid w:val="00613D3D"/>
    <w:rsid w:val="00613DE6"/>
    <w:rsid w:val="00613E01"/>
    <w:rsid w:val="00613E0F"/>
    <w:rsid w:val="00613EB9"/>
    <w:rsid w:val="00613EC9"/>
    <w:rsid w:val="00614064"/>
    <w:rsid w:val="006140DA"/>
    <w:rsid w:val="00614193"/>
    <w:rsid w:val="00614224"/>
    <w:rsid w:val="0061429D"/>
    <w:rsid w:val="0061430D"/>
    <w:rsid w:val="00614326"/>
    <w:rsid w:val="00614335"/>
    <w:rsid w:val="0061436C"/>
    <w:rsid w:val="006143EC"/>
    <w:rsid w:val="00614455"/>
    <w:rsid w:val="00614460"/>
    <w:rsid w:val="00614483"/>
    <w:rsid w:val="006144B5"/>
    <w:rsid w:val="00614525"/>
    <w:rsid w:val="0061452E"/>
    <w:rsid w:val="00614646"/>
    <w:rsid w:val="00614943"/>
    <w:rsid w:val="006149F5"/>
    <w:rsid w:val="00614A83"/>
    <w:rsid w:val="00614B67"/>
    <w:rsid w:val="00614C4B"/>
    <w:rsid w:val="00614C5E"/>
    <w:rsid w:val="00614C91"/>
    <w:rsid w:val="00614D4A"/>
    <w:rsid w:val="00614EA9"/>
    <w:rsid w:val="00614EAF"/>
    <w:rsid w:val="00614EFC"/>
    <w:rsid w:val="00614F15"/>
    <w:rsid w:val="00614FAB"/>
    <w:rsid w:val="00614FC2"/>
    <w:rsid w:val="00614FF7"/>
    <w:rsid w:val="00615213"/>
    <w:rsid w:val="0061521A"/>
    <w:rsid w:val="00615286"/>
    <w:rsid w:val="0061533F"/>
    <w:rsid w:val="00615363"/>
    <w:rsid w:val="006153C3"/>
    <w:rsid w:val="006156B1"/>
    <w:rsid w:val="0061570A"/>
    <w:rsid w:val="0061574B"/>
    <w:rsid w:val="0061575F"/>
    <w:rsid w:val="006157EC"/>
    <w:rsid w:val="006157F9"/>
    <w:rsid w:val="0061585E"/>
    <w:rsid w:val="006158F8"/>
    <w:rsid w:val="0061590D"/>
    <w:rsid w:val="0061598F"/>
    <w:rsid w:val="00615A4E"/>
    <w:rsid w:val="00615AC8"/>
    <w:rsid w:val="00615B29"/>
    <w:rsid w:val="00615BBF"/>
    <w:rsid w:val="00615BD0"/>
    <w:rsid w:val="00615BDD"/>
    <w:rsid w:val="00615CB8"/>
    <w:rsid w:val="00615D48"/>
    <w:rsid w:val="00615D58"/>
    <w:rsid w:val="00615DE5"/>
    <w:rsid w:val="00615F15"/>
    <w:rsid w:val="00615FDC"/>
    <w:rsid w:val="00616037"/>
    <w:rsid w:val="00616075"/>
    <w:rsid w:val="00616177"/>
    <w:rsid w:val="0061619B"/>
    <w:rsid w:val="0061622C"/>
    <w:rsid w:val="006162B8"/>
    <w:rsid w:val="00616349"/>
    <w:rsid w:val="00616394"/>
    <w:rsid w:val="006163C6"/>
    <w:rsid w:val="0061641E"/>
    <w:rsid w:val="00616456"/>
    <w:rsid w:val="006165AE"/>
    <w:rsid w:val="00616628"/>
    <w:rsid w:val="00616653"/>
    <w:rsid w:val="00616782"/>
    <w:rsid w:val="00616899"/>
    <w:rsid w:val="0061692A"/>
    <w:rsid w:val="006169A2"/>
    <w:rsid w:val="00616A1A"/>
    <w:rsid w:val="00616AB4"/>
    <w:rsid w:val="00616AE6"/>
    <w:rsid w:val="00616AFF"/>
    <w:rsid w:val="00616B99"/>
    <w:rsid w:val="00616BB2"/>
    <w:rsid w:val="00616BE0"/>
    <w:rsid w:val="00616CB4"/>
    <w:rsid w:val="00616D1B"/>
    <w:rsid w:val="00616D84"/>
    <w:rsid w:val="00616E16"/>
    <w:rsid w:val="00616E18"/>
    <w:rsid w:val="00616E2C"/>
    <w:rsid w:val="00616E9C"/>
    <w:rsid w:val="00616F0A"/>
    <w:rsid w:val="00616F45"/>
    <w:rsid w:val="00616F7D"/>
    <w:rsid w:val="0061708E"/>
    <w:rsid w:val="00617149"/>
    <w:rsid w:val="0061725C"/>
    <w:rsid w:val="0061728C"/>
    <w:rsid w:val="006172DC"/>
    <w:rsid w:val="00617329"/>
    <w:rsid w:val="00617359"/>
    <w:rsid w:val="0061749B"/>
    <w:rsid w:val="006174A8"/>
    <w:rsid w:val="0061759A"/>
    <w:rsid w:val="006175DF"/>
    <w:rsid w:val="00617792"/>
    <w:rsid w:val="006177EE"/>
    <w:rsid w:val="006177F6"/>
    <w:rsid w:val="00617880"/>
    <w:rsid w:val="00617897"/>
    <w:rsid w:val="00617916"/>
    <w:rsid w:val="006179A3"/>
    <w:rsid w:val="00617A2D"/>
    <w:rsid w:val="00617AAF"/>
    <w:rsid w:val="00617C36"/>
    <w:rsid w:val="00617DC9"/>
    <w:rsid w:val="00617DEB"/>
    <w:rsid w:val="00617EF4"/>
    <w:rsid w:val="00620019"/>
    <w:rsid w:val="00620082"/>
    <w:rsid w:val="006200E3"/>
    <w:rsid w:val="006201F3"/>
    <w:rsid w:val="0062020B"/>
    <w:rsid w:val="00620231"/>
    <w:rsid w:val="00620277"/>
    <w:rsid w:val="006202BC"/>
    <w:rsid w:val="006202D9"/>
    <w:rsid w:val="006202DC"/>
    <w:rsid w:val="006203D2"/>
    <w:rsid w:val="00620488"/>
    <w:rsid w:val="006204E5"/>
    <w:rsid w:val="0062051E"/>
    <w:rsid w:val="0062056D"/>
    <w:rsid w:val="00620810"/>
    <w:rsid w:val="00620812"/>
    <w:rsid w:val="00620850"/>
    <w:rsid w:val="006208A2"/>
    <w:rsid w:val="0062098B"/>
    <w:rsid w:val="00620A72"/>
    <w:rsid w:val="00620BCE"/>
    <w:rsid w:val="00620BEA"/>
    <w:rsid w:val="00620C41"/>
    <w:rsid w:val="00620C84"/>
    <w:rsid w:val="00620DA3"/>
    <w:rsid w:val="00620EBA"/>
    <w:rsid w:val="00620F55"/>
    <w:rsid w:val="00620FEC"/>
    <w:rsid w:val="0062108F"/>
    <w:rsid w:val="006210F3"/>
    <w:rsid w:val="006210F4"/>
    <w:rsid w:val="00621167"/>
    <w:rsid w:val="00621287"/>
    <w:rsid w:val="006212BA"/>
    <w:rsid w:val="006212D2"/>
    <w:rsid w:val="006213DD"/>
    <w:rsid w:val="00621405"/>
    <w:rsid w:val="00621420"/>
    <w:rsid w:val="006214A3"/>
    <w:rsid w:val="006214E5"/>
    <w:rsid w:val="00621555"/>
    <w:rsid w:val="006215B4"/>
    <w:rsid w:val="0062166B"/>
    <w:rsid w:val="00621672"/>
    <w:rsid w:val="006216D6"/>
    <w:rsid w:val="006216F5"/>
    <w:rsid w:val="00621767"/>
    <w:rsid w:val="0062181F"/>
    <w:rsid w:val="006218B6"/>
    <w:rsid w:val="0062190A"/>
    <w:rsid w:val="0062196B"/>
    <w:rsid w:val="006219B0"/>
    <w:rsid w:val="00621A80"/>
    <w:rsid w:val="00621AD7"/>
    <w:rsid w:val="00621B06"/>
    <w:rsid w:val="00621B6B"/>
    <w:rsid w:val="00621BD0"/>
    <w:rsid w:val="00621BFD"/>
    <w:rsid w:val="00621C68"/>
    <w:rsid w:val="00621C89"/>
    <w:rsid w:val="00621D1C"/>
    <w:rsid w:val="00621D69"/>
    <w:rsid w:val="00621E65"/>
    <w:rsid w:val="00621E6A"/>
    <w:rsid w:val="00621E85"/>
    <w:rsid w:val="00621EBB"/>
    <w:rsid w:val="00621F04"/>
    <w:rsid w:val="00621F23"/>
    <w:rsid w:val="00621F86"/>
    <w:rsid w:val="00621FCC"/>
    <w:rsid w:val="00621FD3"/>
    <w:rsid w:val="00622021"/>
    <w:rsid w:val="006220D6"/>
    <w:rsid w:val="0062211A"/>
    <w:rsid w:val="006221AD"/>
    <w:rsid w:val="006222CC"/>
    <w:rsid w:val="006222DB"/>
    <w:rsid w:val="00622334"/>
    <w:rsid w:val="00622374"/>
    <w:rsid w:val="00622532"/>
    <w:rsid w:val="00622618"/>
    <w:rsid w:val="006226C6"/>
    <w:rsid w:val="006228DF"/>
    <w:rsid w:val="006228E0"/>
    <w:rsid w:val="006229D3"/>
    <w:rsid w:val="00622A5B"/>
    <w:rsid w:val="00622AC1"/>
    <w:rsid w:val="00622B2E"/>
    <w:rsid w:val="00622C0E"/>
    <w:rsid w:val="00622C2E"/>
    <w:rsid w:val="00622C66"/>
    <w:rsid w:val="00622CE0"/>
    <w:rsid w:val="00622DDC"/>
    <w:rsid w:val="00622DE1"/>
    <w:rsid w:val="00622E48"/>
    <w:rsid w:val="00622F09"/>
    <w:rsid w:val="00622F30"/>
    <w:rsid w:val="00622F6D"/>
    <w:rsid w:val="00622FFF"/>
    <w:rsid w:val="006230A3"/>
    <w:rsid w:val="0062312F"/>
    <w:rsid w:val="006231B1"/>
    <w:rsid w:val="00623215"/>
    <w:rsid w:val="0062323B"/>
    <w:rsid w:val="006232F8"/>
    <w:rsid w:val="006233EF"/>
    <w:rsid w:val="00623467"/>
    <w:rsid w:val="00623506"/>
    <w:rsid w:val="0062352E"/>
    <w:rsid w:val="00623555"/>
    <w:rsid w:val="006235B1"/>
    <w:rsid w:val="006235F3"/>
    <w:rsid w:val="00623622"/>
    <w:rsid w:val="0062369F"/>
    <w:rsid w:val="006236C1"/>
    <w:rsid w:val="00623711"/>
    <w:rsid w:val="0062380C"/>
    <w:rsid w:val="006238FD"/>
    <w:rsid w:val="0062394D"/>
    <w:rsid w:val="006239D1"/>
    <w:rsid w:val="00623A44"/>
    <w:rsid w:val="00623B40"/>
    <w:rsid w:val="00623C12"/>
    <w:rsid w:val="00623DA5"/>
    <w:rsid w:val="00623E4B"/>
    <w:rsid w:val="00623F1A"/>
    <w:rsid w:val="00623FBB"/>
    <w:rsid w:val="00623FD4"/>
    <w:rsid w:val="00623FFF"/>
    <w:rsid w:val="00624058"/>
    <w:rsid w:val="00624089"/>
    <w:rsid w:val="006240C7"/>
    <w:rsid w:val="006240E6"/>
    <w:rsid w:val="0062419B"/>
    <w:rsid w:val="006241B8"/>
    <w:rsid w:val="0062421C"/>
    <w:rsid w:val="0062422D"/>
    <w:rsid w:val="0062423A"/>
    <w:rsid w:val="00624241"/>
    <w:rsid w:val="00624268"/>
    <w:rsid w:val="006242CB"/>
    <w:rsid w:val="006242DB"/>
    <w:rsid w:val="00624318"/>
    <w:rsid w:val="00624374"/>
    <w:rsid w:val="0062439C"/>
    <w:rsid w:val="00624413"/>
    <w:rsid w:val="00624460"/>
    <w:rsid w:val="00624474"/>
    <w:rsid w:val="0062447B"/>
    <w:rsid w:val="006244A9"/>
    <w:rsid w:val="00624520"/>
    <w:rsid w:val="00624621"/>
    <w:rsid w:val="00624655"/>
    <w:rsid w:val="006246D8"/>
    <w:rsid w:val="006246F0"/>
    <w:rsid w:val="006247E1"/>
    <w:rsid w:val="006247E8"/>
    <w:rsid w:val="0062484F"/>
    <w:rsid w:val="006248A9"/>
    <w:rsid w:val="00624930"/>
    <w:rsid w:val="00624934"/>
    <w:rsid w:val="0062494A"/>
    <w:rsid w:val="006249EE"/>
    <w:rsid w:val="006249FC"/>
    <w:rsid w:val="00624ADA"/>
    <w:rsid w:val="00624AE1"/>
    <w:rsid w:val="00624B1A"/>
    <w:rsid w:val="00624BF2"/>
    <w:rsid w:val="00624C2A"/>
    <w:rsid w:val="00624C31"/>
    <w:rsid w:val="00624C43"/>
    <w:rsid w:val="00624CD8"/>
    <w:rsid w:val="00624D96"/>
    <w:rsid w:val="00624DBE"/>
    <w:rsid w:val="00624FA2"/>
    <w:rsid w:val="00624FFC"/>
    <w:rsid w:val="00625050"/>
    <w:rsid w:val="006250C4"/>
    <w:rsid w:val="006250E2"/>
    <w:rsid w:val="00625113"/>
    <w:rsid w:val="006251F7"/>
    <w:rsid w:val="00625251"/>
    <w:rsid w:val="006252AE"/>
    <w:rsid w:val="006252BE"/>
    <w:rsid w:val="0062546A"/>
    <w:rsid w:val="0062549A"/>
    <w:rsid w:val="00625678"/>
    <w:rsid w:val="006257F9"/>
    <w:rsid w:val="0062585A"/>
    <w:rsid w:val="006258F3"/>
    <w:rsid w:val="00625954"/>
    <w:rsid w:val="006259AD"/>
    <w:rsid w:val="00625A58"/>
    <w:rsid w:val="00625AD1"/>
    <w:rsid w:val="00625AEA"/>
    <w:rsid w:val="00625B07"/>
    <w:rsid w:val="00625B35"/>
    <w:rsid w:val="00625C6F"/>
    <w:rsid w:val="00625C74"/>
    <w:rsid w:val="00625CAE"/>
    <w:rsid w:val="00625CDA"/>
    <w:rsid w:val="00625D88"/>
    <w:rsid w:val="00625D98"/>
    <w:rsid w:val="00625DED"/>
    <w:rsid w:val="00625E91"/>
    <w:rsid w:val="00625EDD"/>
    <w:rsid w:val="00625EFF"/>
    <w:rsid w:val="00625F35"/>
    <w:rsid w:val="00625F84"/>
    <w:rsid w:val="00625FF0"/>
    <w:rsid w:val="00626048"/>
    <w:rsid w:val="0062609A"/>
    <w:rsid w:val="006261E5"/>
    <w:rsid w:val="006263E9"/>
    <w:rsid w:val="006264AC"/>
    <w:rsid w:val="0062651A"/>
    <w:rsid w:val="00626547"/>
    <w:rsid w:val="006265F6"/>
    <w:rsid w:val="0062661A"/>
    <w:rsid w:val="0062662A"/>
    <w:rsid w:val="0062669E"/>
    <w:rsid w:val="006266BC"/>
    <w:rsid w:val="006266CF"/>
    <w:rsid w:val="0062679D"/>
    <w:rsid w:val="00626870"/>
    <w:rsid w:val="006268E1"/>
    <w:rsid w:val="006268F6"/>
    <w:rsid w:val="00626CE5"/>
    <w:rsid w:val="00626D55"/>
    <w:rsid w:val="00626E1E"/>
    <w:rsid w:val="00626EB0"/>
    <w:rsid w:val="00626EDA"/>
    <w:rsid w:val="0062706A"/>
    <w:rsid w:val="00627161"/>
    <w:rsid w:val="00627174"/>
    <w:rsid w:val="006271CB"/>
    <w:rsid w:val="006271F9"/>
    <w:rsid w:val="00627205"/>
    <w:rsid w:val="0062720D"/>
    <w:rsid w:val="0062724E"/>
    <w:rsid w:val="006272DD"/>
    <w:rsid w:val="006273F3"/>
    <w:rsid w:val="00627783"/>
    <w:rsid w:val="00627990"/>
    <w:rsid w:val="00627A32"/>
    <w:rsid w:val="00627A34"/>
    <w:rsid w:val="00627A77"/>
    <w:rsid w:val="00627A8E"/>
    <w:rsid w:val="00627AA2"/>
    <w:rsid w:val="00627AF6"/>
    <w:rsid w:val="00627B23"/>
    <w:rsid w:val="00627B54"/>
    <w:rsid w:val="00627B6E"/>
    <w:rsid w:val="00627B8B"/>
    <w:rsid w:val="00627BEC"/>
    <w:rsid w:val="00627CF6"/>
    <w:rsid w:val="00627D8D"/>
    <w:rsid w:val="00627DC8"/>
    <w:rsid w:val="00627E62"/>
    <w:rsid w:val="00627E95"/>
    <w:rsid w:val="00627EEF"/>
    <w:rsid w:val="00627F6C"/>
    <w:rsid w:val="00627FB7"/>
    <w:rsid w:val="00627FD7"/>
    <w:rsid w:val="0063004F"/>
    <w:rsid w:val="00630118"/>
    <w:rsid w:val="006301CF"/>
    <w:rsid w:val="00630226"/>
    <w:rsid w:val="006302B3"/>
    <w:rsid w:val="0063038F"/>
    <w:rsid w:val="00630559"/>
    <w:rsid w:val="006305A7"/>
    <w:rsid w:val="006305CE"/>
    <w:rsid w:val="00630687"/>
    <w:rsid w:val="006306EF"/>
    <w:rsid w:val="00630736"/>
    <w:rsid w:val="0063079C"/>
    <w:rsid w:val="0063081A"/>
    <w:rsid w:val="0063082C"/>
    <w:rsid w:val="00630834"/>
    <w:rsid w:val="006308D0"/>
    <w:rsid w:val="00630983"/>
    <w:rsid w:val="00630A06"/>
    <w:rsid w:val="00630A80"/>
    <w:rsid w:val="00630ADC"/>
    <w:rsid w:val="00630C61"/>
    <w:rsid w:val="00630CA6"/>
    <w:rsid w:val="00630CC0"/>
    <w:rsid w:val="00630D5D"/>
    <w:rsid w:val="00630DFC"/>
    <w:rsid w:val="00630E83"/>
    <w:rsid w:val="00630ED8"/>
    <w:rsid w:val="006310D8"/>
    <w:rsid w:val="0063110A"/>
    <w:rsid w:val="006311C1"/>
    <w:rsid w:val="0063120E"/>
    <w:rsid w:val="00631243"/>
    <w:rsid w:val="0063133C"/>
    <w:rsid w:val="00631344"/>
    <w:rsid w:val="00631459"/>
    <w:rsid w:val="006314F8"/>
    <w:rsid w:val="006314F9"/>
    <w:rsid w:val="0063153C"/>
    <w:rsid w:val="00631545"/>
    <w:rsid w:val="0063165D"/>
    <w:rsid w:val="006316B0"/>
    <w:rsid w:val="0063179B"/>
    <w:rsid w:val="0063179E"/>
    <w:rsid w:val="0063181C"/>
    <w:rsid w:val="006318D3"/>
    <w:rsid w:val="00631918"/>
    <w:rsid w:val="0063195F"/>
    <w:rsid w:val="00631978"/>
    <w:rsid w:val="00631989"/>
    <w:rsid w:val="00631A73"/>
    <w:rsid w:val="00631AE5"/>
    <w:rsid w:val="00631B09"/>
    <w:rsid w:val="00631CB7"/>
    <w:rsid w:val="00631D86"/>
    <w:rsid w:val="00631DFE"/>
    <w:rsid w:val="00631E2D"/>
    <w:rsid w:val="00631EA8"/>
    <w:rsid w:val="00631EB4"/>
    <w:rsid w:val="00631F71"/>
    <w:rsid w:val="00631FEB"/>
    <w:rsid w:val="0063202D"/>
    <w:rsid w:val="00632032"/>
    <w:rsid w:val="0063208C"/>
    <w:rsid w:val="006320AF"/>
    <w:rsid w:val="006321B9"/>
    <w:rsid w:val="006321DE"/>
    <w:rsid w:val="006322A3"/>
    <w:rsid w:val="006323E8"/>
    <w:rsid w:val="00632453"/>
    <w:rsid w:val="006324EB"/>
    <w:rsid w:val="00632581"/>
    <w:rsid w:val="0063258D"/>
    <w:rsid w:val="006325B4"/>
    <w:rsid w:val="006325FA"/>
    <w:rsid w:val="006325FB"/>
    <w:rsid w:val="00632625"/>
    <w:rsid w:val="00632636"/>
    <w:rsid w:val="006326C2"/>
    <w:rsid w:val="006326C6"/>
    <w:rsid w:val="00632817"/>
    <w:rsid w:val="006329C6"/>
    <w:rsid w:val="006329CF"/>
    <w:rsid w:val="00632A58"/>
    <w:rsid w:val="00632A73"/>
    <w:rsid w:val="00632AA3"/>
    <w:rsid w:val="00632AC0"/>
    <w:rsid w:val="00632BC5"/>
    <w:rsid w:val="00632C13"/>
    <w:rsid w:val="00632C1E"/>
    <w:rsid w:val="00632C51"/>
    <w:rsid w:val="00632CC6"/>
    <w:rsid w:val="00632D93"/>
    <w:rsid w:val="00632DED"/>
    <w:rsid w:val="00632EA1"/>
    <w:rsid w:val="00632EE8"/>
    <w:rsid w:val="00632F1E"/>
    <w:rsid w:val="00632F8B"/>
    <w:rsid w:val="00632FC8"/>
    <w:rsid w:val="00633102"/>
    <w:rsid w:val="00633194"/>
    <w:rsid w:val="006331B8"/>
    <w:rsid w:val="0063320A"/>
    <w:rsid w:val="00633235"/>
    <w:rsid w:val="006332F4"/>
    <w:rsid w:val="00633448"/>
    <w:rsid w:val="00633506"/>
    <w:rsid w:val="006335B0"/>
    <w:rsid w:val="00633666"/>
    <w:rsid w:val="00633738"/>
    <w:rsid w:val="00633857"/>
    <w:rsid w:val="0063389E"/>
    <w:rsid w:val="0063393A"/>
    <w:rsid w:val="00633999"/>
    <w:rsid w:val="006339B8"/>
    <w:rsid w:val="006339EE"/>
    <w:rsid w:val="006339EF"/>
    <w:rsid w:val="006339F9"/>
    <w:rsid w:val="006339FB"/>
    <w:rsid w:val="00633CE7"/>
    <w:rsid w:val="00633CFB"/>
    <w:rsid w:val="00633D9C"/>
    <w:rsid w:val="00633EB9"/>
    <w:rsid w:val="00633EE8"/>
    <w:rsid w:val="00633FE9"/>
    <w:rsid w:val="00633FEB"/>
    <w:rsid w:val="00634037"/>
    <w:rsid w:val="00634040"/>
    <w:rsid w:val="00634071"/>
    <w:rsid w:val="006340E3"/>
    <w:rsid w:val="0063414F"/>
    <w:rsid w:val="0063423A"/>
    <w:rsid w:val="0063429B"/>
    <w:rsid w:val="006342FF"/>
    <w:rsid w:val="006343B1"/>
    <w:rsid w:val="006343BF"/>
    <w:rsid w:val="00634407"/>
    <w:rsid w:val="006344A5"/>
    <w:rsid w:val="00634501"/>
    <w:rsid w:val="00634512"/>
    <w:rsid w:val="00634591"/>
    <w:rsid w:val="00634597"/>
    <w:rsid w:val="00634608"/>
    <w:rsid w:val="006346F2"/>
    <w:rsid w:val="00634728"/>
    <w:rsid w:val="0063485C"/>
    <w:rsid w:val="006349AD"/>
    <w:rsid w:val="006349E7"/>
    <w:rsid w:val="006349E8"/>
    <w:rsid w:val="00634A81"/>
    <w:rsid w:val="00634ACD"/>
    <w:rsid w:val="00634B16"/>
    <w:rsid w:val="00634BA7"/>
    <w:rsid w:val="00634BAD"/>
    <w:rsid w:val="00634BFA"/>
    <w:rsid w:val="00634C5D"/>
    <w:rsid w:val="00634CC6"/>
    <w:rsid w:val="00634E80"/>
    <w:rsid w:val="00634E83"/>
    <w:rsid w:val="00634F5D"/>
    <w:rsid w:val="00635023"/>
    <w:rsid w:val="0063504E"/>
    <w:rsid w:val="006350CA"/>
    <w:rsid w:val="006350DD"/>
    <w:rsid w:val="006350F2"/>
    <w:rsid w:val="00635180"/>
    <w:rsid w:val="0063519F"/>
    <w:rsid w:val="006351F0"/>
    <w:rsid w:val="006351F1"/>
    <w:rsid w:val="0063524A"/>
    <w:rsid w:val="006352A1"/>
    <w:rsid w:val="006352B7"/>
    <w:rsid w:val="006352CB"/>
    <w:rsid w:val="00635324"/>
    <w:rsid w:val="00635383"/>
    <w:rsid w:val="006353C1"/>
    <w:rsid w:val="006353C3"/>
    <w:rsid w:val="0063546D"/>
    <w:rsid w:val="00635487"/>
    <w:rsid w:val="0063564E"/>
    <w:rsid w:val="006356F3"/>
    <w:rsid w:val="0063573C"/>
    <w:rsid w:val="006357EB"/>
    <w:rsid w:val="006358B7"/>
    <w:rsid w:val="006358D1"/>
    <w:rsid w:val="00635911"/>
    <w:rsid w:val="006359C1"/>
    <w:rsid w:val="00635A61"/>
    <w:rsid w:val="00635B8D"/>
    <w:rsid w:val="00635C37"/>
    <w:rsid w:val="00635D46"/>
    <w:rsid w:val="00635E43"/>
    <w:rsid w:val="00635E69"/>
    <w:rsid w:val="00635EAA"/>
    <w:rsid w:val="00635ED6"/>
    <w:rsid w:val="00635F4B"/>
    <w:rsid w:val="00636117"/>
    <w:rsid w:val="00636158"/>
    <w:rsid w:val="00636199"/>
    <w:rsid w:val="006361F5"/>
    <w:rsid w:val="00636232"/>
    <w:rsid w:val="00636355"/>
    <w:rsid w:val="0063646F"/>
    <w:rsid w:val="00636492"/>
    <w:rsid w:val="006364CF"/>
    <w:rsid w:val="006364D9"/>
    <w:rsid w:val="00636571"/>
    <w:rsid w:val="00636595"/>
    <w:rsid w:val="006365E6"/>
    <w:rsid w:val="00636621"/>
    <w:rsid w:val="0063664D"/>
    <w:rsid w:val="00636670"/>
    <w:rsid w:val="00636763"/>
    <w:rsid w:val="006367ED"/>
    <w:rsid w:val="00636849"/>
    <w:rsid w:val="006368C6"/>
    <w:rsid w:val="0063691F"/>
    <w:rsid w:val="0063693C"/>
    <w:rsid w:val="00636947"/>
    <w:rsid w:val="006369E4"/>
    <w:rsid w:val="006369EE"/>
    <w:rsid w:val="00636AB4"/>
    <w:rsid w:val="00636AE6"/>
    <w:rsid w:val="00636BC0"/>
    <w:rsid w:val="00636BD6"/>
    <w:rsid w:val="00636BD9"/>
    <w:rsid w:val="00636C14"/>
    <w:rsid w:val="00636C47"/>
    <w:rsid w:val="00636C7A"/>
    <w:rsid w:val="00636CF3"/>
    <w:rsid w:val="00636D18"/>
    <w:rsid w:val="00636D44"/>
    <w:rsid w:val="00636D4B"/>
    <w:rsid w:val="00636D55"/>
    <w:rsid w:val="00636DBE"/>
    <w:rsid w:val="00636DDA"/>
    <w:rsid w:val="00636DFF"/>
    <w:rsid w:val="00636EA4"/>
    <w:rsid w:val="00636EDE"/>
    <w:rsid w:val="00636F7C"/>
    <w:rsid w:val="00636FAD"/>
    <w:rsid w:val="00636FFF"/>
    <w:rsid w:val="0063705C"/>
    <w:rsid w:val="006371EF"/>
    <w:rsid w:val="006372C8"/>
    <w:rsid w:val="0063733E"/>
    <w:rsid w:val="00637372"/>
    <w:rsid w:val="006373AB"/>
    <w:rsid w:val="00637654"/>
    <w:rsid w:val="006376C5"/>
    <w:rsid w:val="0063771F"/>
    <w:rsid w:val="00637724"/>
    <w:rsid w:val="0063776C"/>
    <w:rsid w:val="006378CF"/>
    <w:rsid w:val="00637948"/>
    <w:rsid w:val="00637975"/>
    <w:rsid w:val="00637A24"/>
    <w:rsid w:val="00637A80"/>
    <w:rsid w:val="00637AAF"/>
    <w:rsid w:val="00637AC5"/>
    <w:rsid w:val="00637ADE"/>
    <w:rsid w:val="00637B09"/>
    <w:rsid w:val="00637BBC"/>
    <w:rsid w:val="00637BF4"/>
    <w:rsid w:val="00637C44"/>
    <w:rsid w:val="00637C6E"/>
    <w:rsid w:val="00637D19"/>
    <w:rsid w:val="00637DCF"/>
    <w:rsid w:val="00637EE9"/>
    <w:rsid w:val="00637F95"/>
    <w:rsid w:val="00640043"/>
    <w:rsid w:val="006402A7"/>
    <w:rsid w:val="00640302"/>
    <w:rsid w:val="00640305"/>
    <w:rsid w:val="0064042F"/>
    <w:rsid w:val="006404B7"/>
    <w:rsid w:val="00640533"/>
    <w:rsid w:val="0064059B"/>
    <w:rsid w:val="006405B3"/>
    <w:rsid w:val="00640672"/>
    <w:rsid w:val="006406FD"/>
    <w:rsid w:val="00640725"/>
    <w:rsid w:val="00640784"/>
    <w:rsid w:val="0064078E"/>
    <w:rsid w:val="006408D6"/>
    <w:rsid w:val="0064094B"/>
    <w:rsid w:val="00640951"/>
    <w:rsid w:val="006409BC"/>
    <w:rsid w:val="00640B92"/>
    <w:rsid w:val="00640BB3"/>
    <w:rsid w:val="00640C4B"/>
    <w:rsid w:val="00640D53"/>
    <w:rsid w:val="00640E00"/>
    <w:rsid w:val="00640F29"/>
    <w:rsid w:val="00640FAB"/>
    <w:rsid w:val="006410DA"/>
    <w:rsid w:val="0064117D"/>
    <w:rsid w:val="00641199"/>
    <w:rsid w:val="00641294"/>
    <w:rsid w:val="006412EC"/>
    <w:rsid w:val="00641309"/>
    <w:rsid w:val="00641358"/>
    <w:rsid w:val="00641381"/>
    <w:rsid w:val="00641392"/>
    <w:rsid w:val="0064139C"/>
    <w:rsid w:val="0064147F"/>
    <w:rsid w:val="0064156C"/>
    <w:rsid w:val="00641570"/>
    <w:rsid w:val="0064157F"/>
    <w:rsid w:val="006415AA"/>
    <w:rsid w:val="006415C2"/>
    <w:rsid w:val="006416EB"/>
    <w:rsid w:val="00641751"/>
    <w:rsid w:val="0064175E"/>
    <w:rsid w:val="0064177A"/>
    <w:rsid w:val="006418A5"/>
    <w:rsid w:val="00641920"/>
    <w:rsid w:val="00641973"/>
    <w:rsid w:val="00641A3E"/>
    <w:rsid w:val="00641A58"/>
    <w:rsid w:val="00641B9A"/>
    <w:rsid w:val="00641C0F"/>
    <w:rsid w:val="00641CFC"/>
    <w:rsid w:val="00641D77"/>
    <w:rsid w:val="00641DEF"/>
    <w:rsid w:val="00641E3F"/>
    <w:rsid w:val="00641F35"/>
    <w:rsid w:val="00641F75"/>
    <w:rsid w:val="00641FFE"/>
    <w:rsid w:val="00642017"/>
    <w:rsid w:val="0064202F"/>
    <w:rsid w:val="00642094"/>
    <w:rsid w:val="00642238"/>
    <w:rsid w:val="006422EE"/>
    <w:rsid w:val="0064232C"/>
    <w:rsid w:val="00642378"/>
    <w:rsid w:val="006423A2"/>
    <w:rsid w:val="006423FA"/>
    <w:rsid w:val="006424AA"/>
    <w:rsid w:val="0064253C"/>
    <w:rsid w:val="0064258C"/>
    <w:rsid w:val="006426D5"/>
    <w:rsid w:val="00642775"/>
    <w:rsid w:val="006427DA"/>
    <w:rsid w:val="006427F2"/>
    <w:rsid w:val="00642835"/>
    <w:rsid w:val="006429AE"/>
    <w:rsid w:val="006429D4"/>
    <w:rsid w:val="00642A80"/>
    <w:rsid w:val="00642B4F"/>
    <w:rsid w:val="00642B75"/>
    <w:rsid w:val="00642B91"/>
    <w:rsid w:val="00642D1A"/>
    <w:rsid w:val="00642E52"/>
    <w:rsid w:val="00642FE2"/>
    <w:rsid w:val="00642FF3"/>
    <w:rsid w:val="00643038"/>
    <w:rsid w:val="00643097"/>
    <w:rsid w:val="00643185"/>
    <w:rsid w:val="00643283"/>
    <w:rsid w:val="00643300"/>
    <w:rsid w:val="0064331E"/>
    <w:rsid w:val="00643323"/>
    <w:rsid w:val="006433D1"/>
    <w:rsid w:val="00643477"/>
    <w:rsid w:val="0064352C"/>
    <w:rsid w:val="0064353B"/>
    <w:rsid w:val="00643615"/>
    <w:rsid w:val="006436A2"/>
    <w:rsid w:val="006436C9"/>
    <w:rsid w:val="0064377F"/>
    <w:rsid w:val="0064379C"/>
    <w:rsid w:val="006438BB"/>
    <w:rsid w:val="0064393C"/>
    <w:rsid w:val="00643955"/>
    <w:rsid w:val="00643A0B"/>
    <w:rsid w:val="00643A9A"/>
    <w:rsid w:val="00643AA4"/>
    <w:rsid w:val="00643B45"/>
    <w:rsid w:val="00643B50"/>
    <w:rsid w:val="00643B87"/>
    <w:rsid w:val="00643C56"/>
    <w:rsid w:val="00643CE0"/>
    <w:rsid w:val="00643D41"/>
    <w:rsid w:val="00643DB3"/>
    <w:rsid w:val="00643E07"/>
    <w:rsid w:val="00643E53"/>
    <w:rsid w:val="00643FB2"/>
    <w:rsid w:val="00643FDB"/>
    <w:rsid w:val="00643FEF"/>
    <w:rsid w:val="00644090"/>
    <w:rsid w:val="006440D2"/>
    <w:rsid w:val="00644107"/>
    <w:rsid w:val="0064411C"/>
    <w:rsid w:val="00644167"/>
    <w:rsid w:val="0064417F"/>
    <w:rsid w:val="006441EC"/>
    <w:rsid w:val="006441FD"/>
    <w:rsid w:val="00644234"/>
    <w:rsid w:val="0064424B"/>
    <w:rsid w:val="00644380"/>
    <w:rsid w:val="006443FB"/>
    <w:rsid w:val="00644421"/>
    <w:rsid w:val="00644457"/>
    <w:rsid w:val="00644486"/>
    <w:rsid w:val="00644502"/>
    <w:rsid w:val="00644508"/>
    <w:rsid w:val="0064453F"/>
    <w:rsid w:val="00644646"/>
    <w:rsid w:val="0064466E"/>
    <w:rsid w:val="006446C9"/>
    <w:rsid w:val="006446EC"/>
    <w:rsid w:val="00644724"/>
    <w:rsid w:val="006448B7"/>
    <w:rsid w:val="00644935"/>
    <w:rsid w:val="0064498A"/>
    <w:rsid w:val="006449CD"/>
    <w:rsid w:val="00644A5A"/>
    <w:rsid w:val="00644AA4"/>
    <w:rsid w:val="00644B6C"/>
    <w:rsid w:val="00644B71"/>
    <w:rsid w:val="00644B88"/>
    <w:rsid w:val="00644CD0"/>
    <w:rsid w:val="00644CE7"/>
    <w:rsid w:val="00644D42"/>
    <w:rsid w:val="00644E0A"/>
    <w:rsid w:val="00644EE4"/>
    <w:rsid w:val="00644F51"/>
    <w:rsid w:val="00644FDF"/>
    <w:rsid w:val="0064509B"/>
    <w:rsid w:val="006450DE"/>
    <w:rsid w:val="0064521A"/>
    <w:rsid w:val="006452BC"/>
    <w:rsid w:val="00645420"/>
    <w:rsid w:val="0064543F"/>
    <w:rsid w:val="00645486"/>
    <w:rsid w:val="0064554D"/>
    <w:rsid w:val="0064559E"/>
    <w:rsid w:val="006455CF"/>
    <w:rsid w:val="006455F6"/>
    <w:rsid w:val="006455FF"/>
    <w:rsid w:val="0064569B"/>
    <w:rsid w:val="006456FE"/>
    <w:rsid w:val="0064577D"/>
    <w:rsid w:val="00645782"/>
    <w:rsid w:val="006457CB"/>
    <w:rsid w:val="006457ED"/>
    <w:rsid w:val="00645A95"/>
    <w:rsid w:val="00645ABC"/>
    <w:rsid w:val="00645AE6"/>
    <w:rsid w:val="00645B29"/>
    <w:rsid w:val="00645CB5"/>
    <w:rsid w:val="00645CCB"/>
    <w:rsid w:val="00645D05"/>
    <w:rsid w:val="00645D56"/>
    <w:rsid w:val="00645D63"/>
    <w:rsid w:val="006460C0"/>
    <w:rsid w:val="00646178"/>
    <w:rsid w:val="0064619A"/>
    <w:rsid w:val="006461CB"/>
    <w:rsid w:val="006461F1"/>
    <w:rsid w:val="0064620C"/>
    <w:rsid w:val="00646236"/>
    <w:rsid w:val="00646270"/>
    <w:rsid w:val="006463F0"/>
    <w:rsid w:val="00646428"/>
    <w:rsid w:val="006464DB"/>
    <w:rsid w:val="0064650E"/>
    <w:rsid w:val="006465A3"/>
    <w:rsid w:val="0064667F"/>
    <w:rsid w:val="006467AE"/>
    <w:rsid w:val="0064685D"/>
    <w:rsid w:val="00646865"/>
    <w:rsid w:val="0064690D"/>
    <w:rsid w:val="00646945"/>
    <w:rsid w:val="00646A0E"/>
    <w:rsid w:val="00646A41"/>
    <w:rsid w:val="00646A6F"/>
    <w:rsid w:val="00646C21"/>
    <w:rsid w:val="00646C26"/>
    <w:rsid w:val="00646C81"/>
    <w:rsid w:val="00646C8E"/>
    <w:rsid w:val="00646CF8"/>
    <w:rsid w:val="00646D3B"/>
    <w:rsid w:val="00646D76"/>
    <w:rsid w:val="00646E0A"/>
    <w:rsid w:val="00646E8D"/>
    <w:rsid w:val="00646EE5"/>
    <w:rsid w:val="00646EFA"/>
    <w:rsid w:val="00646F5C"/>
    <w:rsid w:val="006470BA"/>
    <w:rsid w:val="00647149"/>
    <w:rsid w:val="00647216"/>
    <w:rsid w:val="006472F6"/>
    <w:rsid w:val="00647324"/>
    <w:rsid w:val="006473CE"/>
    <w:rsid w:val="00647407"/>
    <w:rsid w:val="0064742D"/>
    <w:rsid w:val="00647463"/>
    <w:rsid w:val="006474EC"/>
    <w:rsid w:val="006475A7"/>
    <w:rsid w:val="00647659"/>
    <w:rsid w:val="00647677"/>
    <w:rsid w:val="00647721"/>
    <w:rsid w:val="0064772A"/>
    <w:rsid w:val="0064775D"/>
    <w:rsid w:val="006477F2"/>
    <w:rsid w:val="006478E3"/>
    <w:rsid w:val="006478F4"/>
    <w:rsid w:val="00647927"/>
    <w:rsid w:val="00647948"/>
    <w:rsid w:val="0064794A"/>
    <w:rsid w:val="00647982"/>
    <w:rsid w:val="006479A1"/>
    <w:rsid w:val="006479D9"/>
    <w:rsid w:val="00647A0F"/>
    <w:rsid w:val="00647A60"/>
    <w:rsid w:val="00647A73"/>
    <w:rsid w:val="00647D80"/>
    <w:rsid w:val="00647E10"/>
    <w:rsid w:val="00647EA1"/>
    <w:rsid w:val="0065001C"/>
    <w:rsid w:val="0065007F"/>
    <w:rsid w:val="006500AD"/>
    <w:rsid w:val="00650114"/>
    <w:rsid w:val="00650125"/>
    <w:rsid w:val="0065016C"/>
    <w:rsid w:val="006501D3"/>
    <w:rsid w:val="006502D9"/>
    <w:rsid w:val="00650309"/>
    <w:rsid w:val="0065037C"/>
    <w:rsid w:val="006503E2"/>
    <w:rsid w:val="0065043E"/>
    <w:rsid w:val="00650440"/>
    <w:rsid w:val="00650544"/>
    <w:rsid w:val="006505A5"/>
    <w:rsid w:val="0065060A"/>
    <w:rsid w:val="0065081C"/>
    <w:rsid w:val="00650847"/>
    <w:rsid w:val="006508CF"/>
    <w:rsid w:val="006508D0"/>
    <w:rsid w:val="0065090F"/>
    <w:rsid w:val="006509D5"/>
    <w:rsid w:val="00650AA6"/>
    <w:rsid w:val="00650AC9"/>
    <w:rsid w:val="00650BAC"/>
    <w:rsid w:val="00650BF6"/>
    <w:rsid w:val="00650C1B"/>
    <w:rsid w:val="00650C5E"/>
    <w:rsid w:val="00650CB2"/>
    <w:rsid w:val="00650D97"/>
    <w:rsid w:val="00650E5B"/>
    <w:rsid w:val="00650EE7"/>
    <w:rsid w:val="00650F71"/>
    <w:rsid w:val="00650FF1"/>
    <w:rsid w:val="0065101F"/>
    <w:rsid w:val="006510CC"/>
    <w:rsid w:val="00651125"/>
    <w:rsid w:val="00651153"/>
    <w:rsid w:val="00651443"/>
    <w:rsid w:val="006514DA"/>
    <w:rsid w:val="00651518"/>
    <w:rsid w:val="006515D5"/>
    <w:rsid w:val="00651802"/>
    <w:rsid w:val="0065183A"/>
    <w:rsid w:val="00651872"/>
    <w:rsid w:val="0065187B"/>
    <w:rsid w:val="0065190B"/>
    <w:rsid w:val="006519BF"/>
    <w:rsid w:val="006519E9"/>
    <w:rsid w:val="00651AAD"/>
    <w:rsid w:val="00651AC5"/>
    <w:rsid w:val="00651AF5"/>
    <w:rsid w:val="00651C11"/>
    <w:rsid w:val="00651C7B"/>
    <w:rsid w:val="00651CED"/>
    <w:rsid w:val="00651D0F"/>
    <w:rsid w:val="00651D3D"/>
    <w:rsid w:val="00651DAE"/>
    <w:rsid w:val="00651F40"/>
    <w:rsid w:val="00651F5A"/>
    <w:rsid w:val="00651FBA"/>
    <w:rsid w:val="00651FBE"/>
    <w:rsid w:val="006520D7"/>
    <w:rsid w:val="0065220A"/>
    <w:rsid w:val="0065220F"/>
    <w:rsid w:val="00652351"/>
    <w:rsid w:val="00652354"/>
    <w:rsid w:val="0065235F"/>
    <w:rsid w:val="006523DA"/>
    <w:rsid w:val="00652443"/>
    <w:rsid w:val="0065253B"/>
    <w:rsid w:val="006525E5"/>
    <w:rsid w:val="00652604"/>
    <w:rsid w:val="00652632"/>
    <w:rsid w:val="00652651"/>
    <w:rsid w:val="006526BF"/>
    <w:rsid w:val="006526CC"/>
    <w:rsid w:val="0065278C"/>
    <w:rsid w:val="0065287F"/>
    <w:rsid w:val="006528A9"/>
    <w:rsid w:val="00652902"/>
    <w:rsid w:val="0065293B"/>
    <w:rsid w:val="00652AAE"/>
    <w:rsid w:val="00652B4F"/>
    <w:rsid w:val="00652E37"/>
    <w:rsid w:val="00652E56"/>
    <w:rsid w:val="00652EC5"/>
    <w:rsid w:val="00652F11"/>
    <w:rsid w:val="00652F75"/>
    <w:rsid w:val="00652FED"/>
    <w:rsid w:val="00652FF0"/>
    <w:rsid w:val="0065311A"/>
    <w:rsid w:val="00653130"/>
    <w:rsid w:val="0065315B"/>
    <w:rsid w:val="0065320A"/>
    <w:rsid w:val="0065324A"/>
    <w:rsid w:val="0065339A"/>
    <w:rsid w:val="006533A1"/>
    <w:rsid w:val="006534B6"/>
    <w:rsid w:val="006534C1"/>
    <w:rsid w:val="0065355F"/>
    <w:rsid w:val="006535F0"/>
    <w:rsid w:val="0065366D"/>
    <w:rsid w:val="00653776"/>
    <w:rsid w:val="0065393D"/>
    <w:rsid w:val="006539ED"/>
    <w:rsid w:val="00653A1E"/>
    <w:rsid w:val="00653A55"/>
    <w:rsid w:val="00653B65"/>
    <w:rsid w:val="00653C2F"/>
    <w:rsid w:val="00653C4F"/>
    <w:rsid w:val="00653C74"/>
    <w:rsid w:val="00653D07"/>
    <w:rsid w:val="00653D74"/>
    <w:rsid w:val="00653E2F"/>
    <w:rsid w:val="00653E56"/>
    <w:rsid w:val="00654019"/>
    <w:rsid w:val="00654064"/>
    <w:rsid w:val="0065409E"/>
    <w:rsid w:val="00654144"/>
    <w:rsid w:val="006542A6"/>
    <w:rsid w:val="00654336"/>
    <w:rsid w:val="00654350"/>
    <w:rsid w:val="00654424"/>
    <w:rsid w:val="00654435"/>
    <w:rsid w:val="0065447E"/>
    <w:rsid w:val="006544FE"/>
    <w:rsid w:val="006545E9"/>
    <w:rsid w:val="00654668"/>
    <w:rsid w:val="00654720"/>
    <w:rsid w:val="0065475C"/>
    <w:rsid w:val="006547DC"/>
    <w:rsid w:val="006548EE"/>
    <w:rsid w:val="00654960"/>
    <w:rsid w:val="006549FF"/>
    <w:rsid w:val="00654A23"/>
    <w:rsid w:val="00654A33"/>
    <w:rsid w:val="00654AE1"/>
    <w:rsid w:val="00654B03"/>
    <w:rsid w:val="00654B74"/>
    <w:rsid w:val="00654B86"/>
    <w:rsid w:val="00654C6F"/>
    <w:rsid w:val="00654CA4"/>
    <w:rsid w:val="00654CAB"/>
    <w:rsid w:val="00654D0E"/>
    <w:rsid w:val="00654DA3"/>
    <w:rsid w:val="00654DB4"/>
    <w:rsid w:val="00654DE7"/>
    <w:rsid w:val="00654E77"/>
    <w:rsid w:val="00654EF3"/>
    <w:rsid w:val="00654F8D"/>
    <w:rsid w:val="00654FE9"/>
    <w:rsid w:val="00655065"/>
    <w:rsid w:val="00655074"/>
    <w:rsid w:val="00655092"/>
    <w:rsid w:val="006551A6"/>
    <w:rsid w:val="006551E0"/>
    <w:rsid w:val="0065542A"/>
    <w:rsid w:val="00655472"/>
    <w:rsid w:val="00655498"/>
    <w:rsid w:val="0065556F"/>
    <w:rsid w:val="0065564A"/>
    <w:rsid w:val="00655793"/>
    <w:rsid w:val="00655815"/>
    <w:rsid w:val="00655938"/>
    <w:rsid w:val="00655AC3"/>
    <w:rsid w:val="00655BD2"/>
    <w:rsid w:val="00655C03"/>
    <w:rsid w:val="00655C15"/>
    <w:rsid w:val="00655C28"/>
    <w:rsid w:val="00655CAE"/>
    <w:rsid w:val="00655CF5"/>
    <w:rsid w:val="00655E42"/>
    <w:rsid w:val="00655E64"/>
    <w:rsid w:val="0065605A"/>
    <w:rsid w:val="00656151"/>
    <w:rsid w:val="006561A6"/>
    <w:rsid w:val="006561BB"/>
    <w:rsid w:val="006561CC"/>
    <w:rsid w:val="00656255"/>
    <w:rsid w:val="006562B3"/>
    <w:rsid w:val="006563A1"/>
    <w:rsid w:val="006563A2"/>
    <w:rsid w:val="006563A9"/>
    <w:rsid w:val="00656443"/>
    <w:rsid w:val="006564B2"/>
    <w:rsid w:val="00656599"/>
    <w:rsid w:val="006565D9"/>
    <w:rsid w:val="00656677"/>
    <w:rsid w:val="0065670E"/>
    <w:rsid w:val="006568BF"/>
    <w:rsid w:val="00656971"/>
    <w:rsid w:val="00656974"/>
    <w:rsid w:val="00656BAB"/>
    <w:rsid w:val="00656C6E"/>
    <w:rsid w:val="00656CD7"/>
    <w:rsid w:val="00656D5F"/>
    <w:rsid w:val="00656E7E"/>
    <w:rsid w:val="00656EB9"/>
    <w:rsid w:val="00656EE7"/>
    <w:rsid w:val="00656F0C"/>
    <w:rsid w:val="00656F50"/>
    <w:rsid w:val="00656FCE"/>
    <w:rsid w:val="00657051"/>
    <w:rsid w:val="00657076"/>
    <w:rsid w:val="0065708F"/>
    <w:rsid w:val="00657155"/>
    <w:rsid w:val="00657313"/>
    <w:rsid w:val="00657412"/>
    <w:rsid w:val="00657527"/>
    <w:rsid w:val="0065756F"/>
    <w:rsid w:val="006575C8"/>
    <w:rsid w:val="006575F1"/>
    <w:rsid w:val="0065762E"/>
    <w:rsid w:val="0065767A"/>
    <w:rsid w:val="00657768"/>
    <w:rsid w:val="00657796"/>
    <w:rsid w:val="006578EA"/>
    <w:rsid w:val="006578FA"/>
    <w:rsid w:val="00657952"/>
    <w:rsid w:val="006579F3"/>
    <w:rsid w:val="00657B81"/>
    <w:rsid w:val="00657BCD"/>
    <w:rsid w:val="00657C21"/>
    <w:rsid w:val="00657CA8"/>
    <w:rsid w:val="00657E0A"/>
    <w:rsid w:val="00657F48"/>
    <w:rsid w:val="00657FA7"/>
    <w:rsid w:val="00660043"/>
    <w:rsid w:val="00660064"/>
    <w:rsid w:val="006600B1"/>
    <w:rsid w:val="00660155"/>
    <w:rsid w:val="006601B3"/>
    <w:rsid w:val="006601E8"/>
    <w:rsid w:val="0066020E"/>
    <w:rsid w:val="006602FF"/>
    <w:rsid w:val="0066030F"/>
    <w:rsid w:val="00660355"/>
    <w:rsid w:val="006603F3"/>
    <w:rsid w:val="006604B1"/>
    <w:rsid w:val="00660506"/>
    <w:rsid w:val="006606B1"/>
    <w:rsid w:val="0066073C"/>
    <w:rsid w:val="0066081C"/>
    <w:rsid w:val="00660866"/>
    <w:rsid w:val="00660899"/>
    <w:rsid w:val="00660991"/>
    <w:rsid w:val="006609D9"/>
    <w:rsid w:val="00660AC5"/>
    <w:rsid w:val="00660B0D"/>
    <w:rsid w:val="00660B2A"/>
    <w:rsid w:val="00660B4C"/>
    <w:rsid w:val="00660B7A"/>
    <w:rsid w:val="00660BC5"/>
    <w:rsid w:val="00660C53"/>
    <w:rsid w:val="00660D38"/>
    <w:rsid w:val="00660E7A"/>
    <w:rsid w:val="00660FA9"/>
    <w:rsid w:val="00660FEC"/>
    <w:rsid w:val="00660FF3"/>
    <w:rsid w:val="00661031"/>
    <w:rsid w:val="00661054"/>
    <w:rsid w:val="006610FA"/>
    <w:rsid w:val="0066112C"/>
    <w:rsid w:val="006611A4"/>
    <w:rsid w:val="006611C9"/>
    <w:rsid w:val="006611EB"/>
    <w:rsid w:val="006612E1"/>
    <w:rsid w:val="0066131A"/>
    <w:rsid w:val="00661323"/>
    <w:rsid w:val="00661401"/>
    <w:rsid w:val="00661488"/>
    <w:rsid w:val="006615DF"/>
    <w:rsid w:val="00661650"/>
    <w:rsid w:val="006616F3"/>
    <w:rsid w:val="00661711"/>
    <w:rsid w:val="00661833"/>
    <w:rsid w:val="006618F2"/>
    <w:rsid w:val="0066191C"/>
    <w:rsid w:val="0066198D"/>
    <w:rsid w:val="006619CA"/>
    <w:rsid w:val="00661A12"/>
    <w:rsid w:val="00661A82"/>
    <w:rsid w:val="00661AF0"/>
    <w:rsid w:val="00661AF8"/>
    <w:rsid w:val="00661B27"/>
    <w:rsid w:val="00661CA3"/>
    <w:rsid w:val="00661E49"/>
    <w:rsid w:val="00661EFB"/>
    <w:rsid w:val="00661F78"/>
    <w:rsid w:val="00661F84"/>
    <w:rsid w:val="00662058"/>
    <w:rsid w:val="0066206C"/>
    <w:rsid w:val="006620D0"/>
    <w:rsid w:val="0066218D"/>
    <w:rsid w:val="006622AD"/>
    <w:rsid w:val="00662549"/>
    <w:rsid w:val="006626CC"/>
    <w:rsid w:val="0066273A"/>
    <w:rsid w:val="00662760"/>
    <w:rsid w:val="006627D3"/>
    <w:rsid w:val="00662852"/>
    <w:rsid w:val="0066291B"/>
    <w:rsid w:val="006629E6"/>
    <w:rsid w:val="00662A37"/>
    <w:rsid w:val="00662A4D"/>
    <w:rsid w:val="00662A82"/>
    <w:rsid w:val="00662AE4"/>
    <w:rsid w:val="00662B67"/>
    <w:rsid w:val="00662B7F"/>
    <w:rsid w:val="00662B97"/>
    <w:rsid w:val="00662D08"/>
    <w:rsid w:val="00662D11"/>
    <w:rsid w:val="00662D5A"/>
    <w:rsid w:val="00662DBB"/>
    <w:rsid w:val="00662DBD"/>
    <w:rsid w:val="00662DE9"/>
    <w:rsid w:val="00662E46"/>
    <w:rsid w:val="00662EC2"/>
    <w:rsid w:val="00662ED2"/>
    <w:rsid w:val="00662F1A"/>
    <w:rsid w:val="00662F92"/>
    <w:rsid w:val="00663080"/>
    <w:rsid w:val="006630FC"/>
    <w:rsid w:val="00663104"/>
    <w:rsid w:val="00663153"/>
    <w:rsid w:val="006631B6"/>
    <w:rsid w:val="00663230"/>
    <w:rsid w:val="006633C0"/>
    <w:rsid w:val="006633E9"/>
    <w:rsid w:val="00663455"/>
    <w:rsid w:val="00663485"/>
    <w:rsid w:val="006634B8"/>
    <w:rsid w:val="00663541"/>
    <w:rsid w:val="00663542"/>
    <w:rsid w:val="006635E8"/>
    <w:rsid w:val="006635F9"/>
    <w:rsid w:val="0066370C"/>
    <w:rsid w:val="006637EF"/>
    <w:rsid w:val="0066389E"/>
    <w:rsid w:val="00663A3F"/>
    <w:rsid w:val="00663A45"/>
    <w:rsid w:val="00663AAD"/>
    <w:rsid w:val="00663AE9"/>
    <w:rsid w:val="00663B50"/>
    <w:rsid w:val="00663BC6"/>
    <w:rsid w:val="00663CAC"/>
    <w:rsid w:val="00663D04"/>
    <w:rsid w:val="00663D9E"/>
    <w:rsid w:val="00663DCF"/>
    <w:rsid w:val="00663E60"/>
    <w:rsid w:val="00663E6A"/>
    <w:rsid w:val="00663E78"/>
    <w:rsid w:val="00663FC9"/>
    <w:rsid w:val="00664014"/>
    <w:rsid w:val="00664061"/>
    <w:rsid w:val="00664067"/>
    <w:rsid w:val="0066408B"/>
    <w:rsid w:val="006640CB"/>
    <w:rsid w:val="00664181"/>
    <w:rsid w:val="006641B2"/>
    <w:rsid w:val="0066423D"/>
    <w:rsid w:val="00664260"/>
    <w:rsid w:val="0066437F"/>
    <w:rsid w:val="00664388"/>
    <w:rsid w:val="00664598"/>
    <w:rsid w:val="00664620"/>
    <w:rsid w:val="006646AA"/>
    <w:rsid w:val="0066478C"/>
    <w:rsid w:val="006647E7"/>
    <w:rsid w:val="00664834"/>
    <w:rsid w:val="00664895"/>
    <w:rsid w:val="006648AE"/>
    <w:rsid w:val="006648D7"/>
    <w:rsid w:val="00664905"/>
    <w:rsid w:val="00664913"/>
    <w:rsid w:val="0066499E"/>
    <w:rsid w:val="00664A18"/>
    <w:rsid w:val="00664B6C"/>
    <w:rsid w:val="00664BC8"/>
    <w:rsid w:val="00664CB1"/>
    <w:rsid w:val="00664D58"/>
    <w:rsid w:val="00664D8C"/>
    <w:rsid w:val="00664EBB"/>
    <w:rsid w:val="00664F19"/>
    <w:rsid w:val="00664F29"/>
    <w:rsid w:val="00664F71"/>
    <w:rsid w:val="0066501C"/>
    <w:rsid w:val="00665073"/>
    <w:rsid w:val="00665116"/>
    <w:rsid w:val="0066512C"/>
    <w:rsid w:val="00665156"/>
    <w:rsid w:val="006651DA"/>
    <w:rsid w:val="00665225"/>
    <w:rsid w:val="0066522D"/>
    <w:rsid w:val="0066530C"/>
    <w:rsid w:val="00665346"/>
    <w:rsid w:val="00665357"/>
    <w:rsid w:val="006653B7"/>
    <w:rsid w:val="006653E9"/>
    <w:rsid w:val="00665430"/>
    <w:rsid w:val="0066552F"/>
    <w:rsid w:val="0066557A"/>
    <w:rsid w:val="006655AF"/>
    <w:rsid w:val="006655F0"/>
    <w:rsid w:val="00665761"/>
    <w:rsid w:val="0066576B"/>
    <w:rsid w:val="00665800"/>
    <w:rsid w:val="00665801"/>
    <w:rsid w:val="00665957"/>
    <w:rsid w:val="006659F1"/>
    <w:rsid w:val="00665ACD"/>
    <w:rsid w:val="00665C58"/>
    <w:rsid w:val="00665CDC"/>
    <w:rsid w:val="00665D70"/>
    <w:rsid w:val="00665DCE"/>
    <w:rsid w:val="00665DEA"/>
    <w:rsid w:val="00665E26"/>
    <w:rsid w:val="00666008"/>
    <w:rsid w:val="006661E2"/>
    <w:rsid w:val="006661E4"/>
    <w:rsid w:val="006661E9"/>
    <w:rsid w:val="006661F9"/>
    <w:rsid w:val="006662B3"/>
    <w:rsid w:val="006662CC"/>
    <w:rsid w:val="00666378"/>
    <w:rsid w:val="00666409"/>
    <w:rsid w:val="00666416"/>
    <w:rsid w:val="006664DD"/>
    <w:rsid w:val="00666642"/>
    <w:rsid w:val="00666643"/>
    <w:rsid w:val="006666B6"/>
    <w:rsid w:val="006666BD"/>
    <w:rsid w:val="006666C1"/>
    <w:rsid w:val="006666C4"/>
    <w:rsid w:val="00666755"/>
    <w:rsid w:val="00666851"/>
    <w:rsid w:val="0066693A"/>
    <w:rsid w:val="00666987"/>
    <w:rsid w:val="00666999"/>
    <w:rsid w:val="006669F2"/>
    <w:rsid w:val="00666A4E"/>
    <w:rsid w:val="00666AFE"/>
    <w:rsid w:val="00666B4F"/>
    <w:rsid w:val="00666C02"/>
    <w:rsid w:val="00666C08"/>
    <w:rsid w:val="00666C5E"/>
    <w:rsid w:val="00666CB2"/>
    <w:rsid w:val="00666E6A"/>
    <w:rsid w:val="00666E71"/>
    <w:rsid w:val="00666EAE"/>
    <w:rsid w:val="00666EB9"/>
    <w:rsid w:val="00666F31"/>
    <w:rsid w:val="00666FCB"/>
    <w:rsid w:val="0066707D"/>
    <w:rsid w:val="006670B1"/>
    <w:rsid w:val="006670F2"/>
    <w:rsid w:val="00667247"/>
    <w:rsid w:val="00667277"/>
    <w:rsid w:val="0066732C"/>
    <w:rsid w:val="006673FE"/>
    <w:rsid w:val="0066740F"/>
    <w:rsid w:val="0066746B"/>
    <w:rsid w:val="0066748C"/>
    <w:rsid w:val="00667595"/>
    <w:rsid w:val="00667634"/>
    <w:rsid w:val="00667656"/>
    <w:rsid w:val="00667798"/>
    <w:rsid w:val="006677CB"/>
    <w:rsid w:val="0066786A"/>
    <w:rsid w:val="006678A6"/>
    <w:rsid w:val="006678E9"/>
    <w:rsid w:val="006678F7"/>
    <w:rsid w:val="006679EC"/>
    <w:rsid w:val="00667A3A"/>
    <w:rsid w:val="00667ABF"/>
    <w:rsid w:val="00667AF8"/>
    <w:rsid w:val="00667B93"/>
    <w:rsid w:val="00667C12"/>
    <w:rsid w:val="00667C48"/>
    <w:rsid w:val="00667C61"/>
    <w:rsid w:val="00667C66"/>
    <w:rsid w:val="00667D65"/>
    <w:rsid w:val="00667D67"/>
    <w:rsid w:val="00667DB5"/>
    <w:rsid w:val="00667ECA"/>
    <w:rsid w:val="00667ECD"/>
    <w:rsid w:val="00667F02"/>
    <w:rsid w:val="00670009"/>
    <w:rsid w:val="006700A8"/>
    <w:rsid w:val="006700ED"/>
    <w:rsid w:val="0067013F"/>
    <w:rsid w:val="00670271"/>
    <w:rsid w:val="006702DA"/>
    <w:rsid w:val="0067042A"/>
    <w:rsid w:val="00670455"/>
    <w:rsid w:val="0067045F"/>
    <w:rsid w:val="00670507"/>
    <w:rsid w:val="00670589"/>
    <w:rsid w:val="006705B6"/>
    <w:rsid w:val="00670604"/>
    <w:rsid w:val="00670648"/>
    <w:rsid w:val="00670657"/>
    <w:rsid w:val="006706E5"/>
    <w:rsid w:val="0067071F"/>
    <w:rsid w:val="00670799"/>
    <w:rsid w:val="006707A2"/>
    <w:rsid w:val="006707C1"/>
    <w:rsid w:val="0067081F"/>
    <w:rsid w:val="006709B6"/>
    <w:rsid w:val="00670AA4"/>
    <w:rsid w:val="00670B2D"/>
    <w:rsid w:val="00670BBB"/>
    <w:rsid w:val="00670BD5"/>
    <w:rsid w:val="00670BE5"/>
    <w:rsid w:val="00670C2B"/>
    <w:rsid w:val="00670CCE"/>
    <w:rsid w:val="00670D68"/>
    <w:rsid w:val="00670DF0"/>
    <w:rsid w:val="00670E0F"/>
    <w:rsid w:val="00670E33"/>
    <w:rsid w:val="00670EAA"/>
    <w:rsid w:val="00670F72"/>
    <w:rsid w:val="00670F8C"/>
    <w:rsid w:val="00670F9D"/>
    <w:rsid w:val="00670FC9"/>
    <w:rsid w:val="00671067"/>
    <w:rsid w:val="00671102"/>
    <w:rsid w:val="00671148"/>
    <w:rsid w:val="0067119D"/>
    <w:rsid w:val="00671222"/>
    <w:rsid w:val="00671245"/>
    <w:rsid w:val="0067129F"/>
    <w:rsid w:val="00671350"/>
    <w:rsid w:val="0067136C"/>
    <w:rsid w:val="00671442"/>
    <w:rsid w:val="00671445"/>
    <w:rsid w:val="0067144A"/>
    <w:rsid w:val="006714C9"/>
    <w:rsid w:val="006715A1"/>
    <w:rsid w:val="0067162D"/>
    <w:rsid w:val="006716C8"/>
    <w:rsid w:val="006716D1"/>
    <w:rsid w:val="006717F7"/>
    <w:rsid w:val="00671804"/>
    <w:rsid w:val="00671813"/>
    <w:rsid w:val="00671929"/>
    <w:rsid w:val="0067192B"/>
    <w:rsid w:val="00671A0A"/>
    <w:rsid w:val="00671A85"/>
    <w:rsid w:val="00671B06"/>
    <w:rsid w:val="00671B62"/>
    <w:rsid w:val="00671BAB"/>
    <w:rsid w:val="00671CAD"/>
    <w:rsid w:val="00671CDA"/>
    <w:rsid w:val="00671CF1"/>
    <w:rsid w:val="00671D06"/>
    <w:rsid w:val="00671D9F"/>
    <w:rsid w:val="00671E86"/>
    <w:rsid w:val="00671F2A"/>
    <w:rsid w:val="0067204D"/>
    <w:rsid w:val="006720A1"/>
    <w:rsid w:val="006721E4"/>
    <w:rsid w:val="006721F6"/>
    <w:rsid w:val="006722B1"/>
    <w:rsid w:val="0067231D"/>
    <w:rsid w:val="00672398"/>
    <w:rsid w:val="006723CE"/>
    <w:rsid w:val="0067253B"/>
    <w:rsid w:val="00672549"/>
    <w:rsid w:val="00672561"/>
    <w:rsid w:val="00672625"/>
    <w:rsid w:val="006726B1"/>
    <w:rsid w:val="006726D5"/>
    <w:rsid w:val="00672783"/>
    <w:rsid w:val="006727B6"/>
    <w:rsid w:val="006727C7"/>
    <w:rsid w:val="006727FA"/>
    <w:rsid w:val="0067283E"/>
    <w:rsid w:val="00672848"/>
    <w:rsid w:val="0067288B"/>
    <w:rsid w:val="006728B7"/>
    <w:rsid w:val="006728BC"/>
    <w:rsid w:val="006728E1"/>
    <w:rsid w:val="006729CA"/>
    <w:rsid w:val="00672A13"/>
    <w:rsid w:val="00672A21"/>
    <w:rsid w:val="00672A77"/>
    <w:rsid w:val="00672AD9"/>
    <w:rsid w:val="00672AEA"/>
    <w:rsid w:val="00672AEF"/>
    <w:rsid w:val="00672B12"/>
    <w:rsid w:val="00672B49"/>
    <w:rsid w:val="00672B67"/>
    <w:rsid w:val="00672B9C"/>
    <w:rsid w:val="00672D21"/>
    <w:rsid w:val="00672E1E"/>
    <w:rsid w:val="00672E9B"/>
    <w:rsid w:val="00672E9E"/>
    <w:rsid w:val="00672F03"/>
    <w:rsid w:val="00672F3F"/>
    <w:rsid w:val="00672F45"/>
    <w:rsid w:val="00672F5F"/>
    <w:rsid w:val="00672FCB"/>
    <w:rsid w:val="00673070"/>
    <w:rsid w:val="0067317E"/>
    <w:rsid w:val="006731A5"/>
    <w:rsid w:val="00673374"/>
    <w:rsid w:val="0067339D"/>
    <w:rsid w:val="006733FA"/>
    <w:rsid w:val="00673434"/>
    <w:rsid w:val="00673522"/>
    <w:rsid w:val="0067352E"/>
    <w:rsid w:val="00673590"/>
    <w:rsid w:val="006736B9"/>
    <w:rsid w:val="0067376B"/>
    <w:rsid w:val="00673814"/>
    <w:rsid w:val="0067381C"/>
    <w:rsid w:val="00673839"/>
    <w:rsid w:val="0067393A"/>
    <w:rsid w:val="0067399B"/>
    <w:rsid w:val="00673A11"/>
    <w:rsid w:val="00673A13"/>
    <w:rsid w:val="00673B5B"/>
    <w:rsid w:val="00673BC7"/>
    <w:rsid w:val="00673BDB"/>
    <w:rsid w:val="00673BF8"/>
    <w:rsid w:val="00673C1D"/>
    <w:rsid w:val="00673C21"/>
    <w:rsid w:val="00673D73"/>
    <w:rsid w:val="00673DAE"/>
    <w:rsid w:val="00673E0A"/>
    <w:rsid w:val="00673E83"/>
    <w:rsid w:val="00673F7B"/>
    <w:rsid w:val="00673FC9"/>
    <w:rsid w:val="00673FF9"/>
    <w:rsid w:val="00674098"/>
    <w:rsid w:val="00674172"/>
    <w:rsid w:val="00674179"/>
    <w:rsid w:val="00674216"/>
    <w:rsid w:val="00674269"/>
    <w:rsid w:val="006742CD"/>
    <w:rsid w:val="006742D9"/>
    <w:rsid w:val="0067433D"/>
    <w:rsid w:val="00674359"/>
    <w:rsid w:val="006743E2"/>
    <w:rsid w:val="00674448"/>
    <w:rsid w:val="0067445F"/>
    <w:rsid w:val="00674462"/>
    <w:rsid w:val="006744C7"/>
    <w:rsid w:val="0067454A"/>
    <w:rsid w:val="0067461F"/>
    <w:rsid w:val="00674623"/>
    <w:rsid w:val="0067463E"/>
    <w:rsid w:val="00674734"/>
    <w:rsid w:val="0067479C"/>
    <w:rsid w:val="006747D2"/>
    <w:rsid w:val="00674844"/>
    <w:rsid w:val="00674870"/>
    <w:rsid w:val="00674872"/>
    <w:rsid w:val="0067487A"/>
    <w:rsid w:val="006748E7"/>
    <w:rsid w:val="0067490B"/>
    <w:rsid w:val="006749D1"/>
    <w:rsid w:val="00674A04"/>
    <w:rsid w:val="00674A4A"/>
    <w:rsid w:val="00674A63"/>
    <w:rsid w:val="00674A9A"/>
    <w:rsid w:val="00674C0C"/>
    <w:rsid w:val="00674DB9"/>
    <w:rsid w:val="00674F67"/>
    <w:rsid w:val="0067503D"/>
    <w:rsid w:val="00675044"/>
    <w:rsid w:val="0067506F"/>
    <w:rsid w:val="006750B4"/>
    <w:rsid w:val="00675111"/>
    <w:rsid w:val="0067521A"/>
    <w:rsid w:val="00675245"/>
    <w:rsid w:val="00675267"/>
    <w:rsid w:val="006752EC"/>
    <w:rsid w:val="0067533B"/>
    <w:rsid w:val="00675396"/>
    <w:rsid w:val="0067541D"/>
    <w:rsid w:val="00675470"/>
    <w:rsid w:val="00675522"/>
    <w:rsid w:val="0067555A"/>
    <w:rsid w:val="00675584"/>
    <w:rsid w:val="00675594"/>
    <w:rsid w:val="006755BB"/>
    <w:rsid w:val="00675684"/>
    <w:rsid w:val="00675718"/>
    <w:rsid w:val="00675757"/>
    <w:rsid w:val="0067576D"/>
    <w:rsid w:val="006757E6"/>
    <w:rsid w:val="00675924"/>
    <w:rsid w:val="0067595A"/>
    <w:rsid w:val="006759AE"/>
    <w:rsid w:val="00675A33"/>
    <w:rsid w:val="00675ADC"/>
    <w:rsid w:val="00675B63"/>
    <w:rsid w:val="00675B8D"/>
    <w:rsid w:val="00675B9F"/>
    <w:rsid w:val="00675BA7"/>
    <w:rsid w:val="00675C09"/>
    <w:rsid w:val="00675C0B"/>
    <w:rsid w:val="00675D1C"/>
    <w:rsid w:val="00675D91"/>
    <w:rsid w:val="00675DA0"/>
    <w:rsid w:val="00675DB1"/>
    <w:rsid w:val="00675DC1"/>
    <w:rsid w:val="00675DFB"/>
    <w:rsid w:val="00675E76"/>
    <w:rsid w:val="00675EC9"/>
    <w:rsid w:val="00675EEA"/>
    <w:rsid w:val="00675EFA"/>
    <w:rsid w:val="00675F8B"/>
    <w:rsid w:val="00676004"/>
    <w:rsid w:val="00676020"/>
    <w:rsid w:val="006761CA"/>
    <w:rsid w:val="00676204"/>
    <w:rsid w:val="006764DD"/>
    <w:rsid w:val="0067650F"/>
    <w:rsid w:val="00676615"/>
    <w:rsid w:val="0067664F"/>
    <w:rsid w:val="006766EE"/>
    <w:rsid w:val="00676761"/>
    <w:rsid w:val="00676763"/>
    <w:rsid w:val="00676798"/>
    <w:rsid w:val="006767C8"/>
    <w:rsid w:val="00676859"/>
    <w:rsid w:val="006768BC"/>
    <w:rsid w:val="006768FA"/>
    <w:rsid w:val="00676998"/>
    <w:rsid w:val="006769E0"/>
    <w:rsid w:val="00676A4C"/>
    <w:rsid w:val="00676AF9"/>
    <w:rsid w:val="00676B23"/>
    <w:rsid w:val="00676B38"/>
    <w:rsid w:val="00676B82"/>
    <w:rsid w:val="00676C0F"/>
    <w:rsid w:val="00676EEE"/>
    <w:rsid w:val="00677079"/>
    <w:rsid w:val="0067710D"/>
    <w:rsid w:val="00677168"/>
    <w:rsid w:val="006771F9"/>
    <w:rsid w:val="00677203"/>
    <w:rsid w:val="0067725A"/>
    <w:rsid w:val="00677272"/>
    <w:rsid w:val="006772F9"/>
    <w:rsid w:val="0067730C"/>
    <w:rsid w:val="0067740E"/>
    <w:rsid w:val="00677452"/>
    <w:rsid w:val="006774A3"/>
    <w:rsid w:val="006774E7"/>
    <w:rsid w:val="006774E9"/>
    <w:rsid w:val="006774F8"/>
    <w:rsid w:val="00677556"/>
    <w:rsid w:val="00677646"/>
    <w:rsid w:val="00677719"/>
    <w:rsid w:val="006777EC"/>
    <w:rsid w:val="00677882"/>
    <w:rsid w:val="00677A78"/>
    <w:rsid w:val="00677AB8"/>
    <w:rsid w:val="00677CF4"/>
    <w:rsid w:val="00677D1A"/>
    <w:rsid w:val="00677DAD"/>
    <w:rsid w:val="00677F1B"/>
    <w:rsid w:val="00677F1C"/>
    <w:rsid w:val="00677F64"/>
    <w:rsid w:val="00677FEE"/>
    <w:rsid w:val="0068015B"/>
    <w:rsid w:val="00680166"/>
    <w:rsid w:val="006801DB"/>
    <w:rsid w:val="00680275"/>
    <w:rsid w:val="006802A2"/>
    <w:rsid w:val="006802C6"/>
    <w:rsid w:val="006802D1"/>
    <w:rsid w:val="0068031D"/>
    <w:rsid w:val="00680334"/>
    <w:rsid w:val="0068037C"/>
    <w:rsid w:val="00680398"/>
    <w:rsid w:val="006803A4"/>
    <w:rsid w:val="00680489"/>
    <w:rsid w:val="006804BD"/>
    <w:rsid w:val="00680619"/>
    <w:rsid w:val="0068061A"/>
    <w:rsid w:val="0068066F"/>
    <w:rsid w:val="00680781"/>
    <w:rsid w:val="006807A0"/>
    <w:rsid w:val="006807A5"/>
    <w:rsid w:val="00680845"/>
    <w:rsid w:val="006808DE"/>
    <w:rsid w:val="006808FC"/>
    <w:rsid w:val="00680A22"/>
    <w:rsid w:val="00680A33"/>
    <w:rsid w:val="00680B11"/>
    <w:rsid w:val="00680B95"/>
    <w:rsid w:val="00680BC6"/>
    <w:rsid w:val="00680C5E"/>
    <w:rsid w:val="00680CAA"/>
    <w:rsid w:val="00680D1F"/>
    <w:rsid w:val="00680D50"/>
    <w:rsid w:val="00680D62"/>
    <w:rsid w:val="00680DD4"/>
    <w:rsid w:val="00680DFF"/>
    <w:rsid w:val="00680E49"/>
    <w:rsid w:val="00680E6A"/>
    <w:rsid w:val="00680EC1"/>
    <w:rsid w:val="00680F6F"/>
    <w:rsid w:val="006810C1"/>
    <w:rsid w:val="00681137"/>
    <w:rsid w:val="006811D6"/>
    <w:rsid w:val="00681212"/>
    <w:rsid w:val="0068121A"/>
    <w:rsid w:val="00681252"/>
    <w:rsid w:val="00681333"/>
    <w:rsid w:val="00681364"/>
    <w:rsid w:val="006813C3"/>
    <w:rsid w:val="006814C3"/>
    <w:rsid w:val="0068150A"/>
    <w:rsid w:val="00681547"/>
    <w:rsid w:val="00681665"/>
    <w:rsid w:val="0068170F"/>
    <w:rsid w:val="00681773"/>
    <w:rsid w:val="00681791"/>
    <w:rsid w:val="00681837"/>
    <w:rsid w:val="006818E8"/>
    <w:rsid w:val="006819C8"/>
    <w:rsid w:val="00681A48"/>
    <w:rsid w:val="00681ABC"/>
    <w:rsid w:val="00681ACD"/>
    <w:rsid w:val="00681AE8"/>
    <w:rsid w:val="00681C30"/>
    <w:rsid w:val="00681CB9"/>
    <w:rsid w:val="00681D77"/>
    <w:rsid w:val="00681DA8"/>
    <w:rsid w:val="00681E53"/>
    <w:rsid w:val="00681ECD"/>
    <w:rsid w:val="00681F3E"/>
    <w:rsid w:val="00681F3F"/>
    <w:rsid w:val="00681F68"/>
    <w:rsid w:val="00681F88"/>
    <w:rsid w:val="00681FF6"/>
    <w:rsid w:val="00682000"/>
    <w:rsid w:val="0068202E"/>
    <w:rsid w:val="00682049"/>
    <w:rsid w:val="00682105"/>
    <w:rsid w:val="0068211F"/>
    <w:rsid w:val="0068217F"/>
    <w:rsid w:val="006821DC"/>
    <w:rsid w:val="0068220C"/>
    <w:rsid w:val="00682243"/>
    <w:rsid w:val="006822B8"/>
    <w:rsid w:val="00682307"/>
    <w:rsid w:val="00682308"/>
    <w:rsid w:val="00682416"/>
    <w:rsid w:val="00682471"/>
    <w:rsid w:val="006824B7"/>
    <w:rsid w:val="006824D8"/>
    <w:rsid w:val="006824ED"/>
    <w:rsid w:val="0068256E"/>
    <w:rsid w:val="00682696"/>
    <w:rsid w:val="006826A8"/>
    <w:rsid w:val="00682714"/>
    <w:rsid w:val="006827C0"/>
    <w:rsid w:val="00682808"/>
    <w:rsid w:val="0068282B"/>
    <w:rsid w:val="00682959"/>
    <w:rsid w:val="0068299E"/>
    <w:rsid w:val="006829F6"/>
    <w:rsid w:val="00682A46"/>
    <w:rsid w:val="00682AFC"/>
    <w:rsid w:val="00682C75"/>
    <w:rsid w:val="00682D85"/>
    <w:rsid w:val="00682E11"/>
    <w:rsid w:val="00682FF5"/>
    <w:rsid w:val="0068306A"/>
    <w:rsid w:val="00683070"/>
    <w:rsid w:val="006830D2"/>
    <w:rsid w:val="006830F9"/>
    <w:rsid w:val="006833D1"/>
    <w:rsid w:val="006833EB"/>
    <w:rsid w:val="00683434"/>
    <w:rsid w:val="00683445"/>
    <w:rsid w:val="006834BF"/>
    <w:rsid w:val="00683521"/>
    <w:rsid w:val="00683543"/>
    <w:rsid w:val="0068366D"/>
    <w:rsid w:val="00683707"/>
    <w:rsid w:val="00683937"/>
    <w:rsid w:val="0068396C"/>
    <w:rsid w:val="00683B5C"/>
    <w:rsid w:val="00683B6D"/>
    <w:rsid w:val="00683C3D"/>
    <w:rsid w:val="00683C50"/>
    <w:rsid w:val="00683C8B"/>
    <w:rsid w:val="00683D98"/>
    <w:rsid w:val="00683DA0"/>
    <w:rsid w:val="00683E23"/>
    <w:rsid w:val="00683EB8"/>
    <w:rsid w:val="00683EE2"/>
    <w:rsid w:val="00683F06"/>
    <w:rsid w:val="00683FB5"/>
    <w:rsid w:val="00683FD8"/>
    <w:rsid w:val="0068401B"/>
    <w:rsid w:val="00684099"/>
    <w:rsid w:val="006840DF"/>
    <w:rsid w:val="00684130"/>
    <w:rsid w:val="00684155"/>
    <w:rsid w:val="00684269"/>
    <w:rsid w:val="00684388"/>
    <w:rsid w:val="0068444F"/>
    <w:rsid w:val="00684488"/>
    <w:rsid w:val="006844BA"/>
    <w:rsid w:val="00684528"/>
    <w:rsid w:val="00684536"/>
    <w:rsid w:val="00684537"/>
    <w:rsid w:val="00684592"/>
    <w:rsid w:val="00684627"/>
    <w:rsid w:val="0068465D"/>
    <w:rsid w:val="0068466B"/>
    <w:rsid w:val="006846E6"/>
    <w:rsid w:val="00684764"/>
    <w:rsid w:val="00684770"/>
    <w:rsid w:val="00684797"/>
    <w:rsid w:val="006847BD"/>
    <w:rsid w:val="00684802"/>
    <w:rsid w:val="00684815"/>
    <w:rsid w:val="0068481C"/>
    <w:rsid w:val="00684893"/>
    <w:rsid w:val="00684899"/>
    <w:rsid w:val="006848A6"/>
    <w:rsid w:val="006848CF"/>
    <w:rsid w:val="006848F7"/>
    <w:rsid w:val="006849C5"/>
    <w:rsid w:val="00684B20"/>
    <w:rsid w:val="00684B8F"/>
    <w:rsid w:val="00684CB8"/>
    <w:rsid w:val="00684E8B"/>
    <w:rsid w:val="00684ED5"/>
    <w:rsid w:val="00684EE1"/>
    <w:rsid w:val="00684F9D"/>
    <w:rsid w:val="00685020"/>
    <w:rsid w:val="00685082"/>
    <w:rsid w:val="0068516F"/>
    <w:rsid w:val="006852DC"/>
    <w:rsid w:val="0068530F"/>
    <w:rsid w:val="006853F6"/>
    <w:rsid w:val="0068541C"/>
    <w:rsid w:val="0068546C"/>
    <w:rsid w:val="006855C4"/>
    <w:rsid w:val="006855E4"/>
    <w:rsid w:val="00685679"/>
    <w:rsid w:val="006856B6"/>
    <w:rsid w:val="0068577E"/>
    <w:rsid w:val="00685782"/>
    <w:rsid w:val="006857B9"/>
    <w:rsid w:val="0068581F"/>
    <w:rsid w:val="0068590A"/>
    <w:rsid w:val="00685A6F"/>
    <w:rsid w:val="00685AAD"/>
    <w:rsid w:val="00685AC2"/>
    <w:rsid w:val="00685AED"/>
    <w:rsid w:val="00685B08"/>
    <w:rsid w:val="00685B78"/>
    <w:rsid w:val="00685CD2"/>
    <w:rsid w:val="00685D2E"/>
    <w:rsid w:val="00685F02"/>
    <w:rsid w:val="00685F2E"/>
    <w:rsid w:val="00685FB4"/>
    <w:rsid w:val="0068601B"/>
    <w:rsid w:val="00686084"/>
    <w:rsid w:val="006861A7"/>
    <w:rsid w:val="006862FB"/>
    <w:rsid w:val="00686314"/>
    <w:rsid w:val="006863F5"/>
    <w:rsid w:val="00686434"/>
    <w:rsid w:val="006864AF"/>
    <w:rsid w:val="006864DD"/>
    <w:rsid w:val="006864F3"/>
    <w:rsid w:val="006864F7"/>
    <w:rsid w:val="00686507"/>
    <w:rsid w:val="006865C0"/>
    <w:rsid w:val="0068669B"/>
    <w:rsid w:val="006866D2"/>
    <w:rsid w:val="006866E1"/>
    <w:rsid w:val="006867EC"/>
    <w:rsid w:val="0068689D"/>
    <w:rsid w:val="00686917"/>
    <w:rsid w:val="0068696E"/>
    <w:rsid w:val="00686A33"/>
    <w:rsid w:val="00686A41"/>
    <w:rsid w:val="00686AB1"/>
    <w:rsid w:val="00686BFE"/>
    <w:rsid w:val="00686DCC"/>
    <w:rsid w:val="00686E58"/>
    <w:rsid w:val="00686E85"/>
    <w:rsid w:val="00686FB4"/>
    <w:rsid w:val="0068707A"/>
    <w:rsid w:val="006870DA"/>
    <w:rsid w:val="0068710B"/>
    <w:rsid w:val="00687111"/>
    <w:rsid w:val="00687132"/>
    <w:rsid w:val="00687266"/>
    <w:rsid w:val="00687271"/>
    <w:rsid w:val="0068729E"/>
    <w:rsid w:val="006873BB"/>
    <w:rsid w:val="006873C4"/>
    <w:rsid w:val="006876D6"/>
    <w:rsid w:val="006876E0"/>
    <w:rsid w:val="00687809"/>
    <w:rsid w:val="00687817"/>
    <w:rsid w:val="00687888"/>
    <w:rsid w:val="006878E1"/>
    <w:rsid w:val="00687923"/>
    <w:rsid w:val="0068796E"/>
    <w:rsid w:val="00687A2F"/>
    <w:rsid w:val="00687E30"/>
    <w:rsid w:val="00687E81"/>
    <w:rsid w:val="00687EF1"/>
    <w:rsid w:val="00687F02"/>
    <w:rsid w:val="00687F67"/>
    <w:rsid w:val="006900B2"/>
    <w:rsid w:val="006900C3"/>
    <w:rsid w:val="00690113"/>
    <w:rsid w:val="0069011B"/>
    <w:rsid w:val="0069019F"/>
    <w:rsid w:val="006902B8"/>
    <w:rsid w:val="006902E2"/>
    <w:rsid w:val="0069036C"/>
    <w:rsid w:val="006903F7"/>
    <w:rsid w:val="00690539"/>
    <w:rsid w:val="00690574"/>
    <w:rsid w:val="00690586"/>
    <w:rsid w:val="006905FB"/>
    <w:rsid w:val="00690661"/>
    <w:rsid w:val="00690750"/>
    <w:rsid w:val="0069080D"/>
    <w:rsid w:val="00690855"/>
    <w:rsid w:val="006908FD"/>
    <w:rsid w:val="00690910"/>
    <w:rsid w:val="00690948"/>
    <w:rsid w:val="00690959"/>
    <w:rsid w:val="0069095A"/>
    <w:rsid w:val="006909E4"/>
    <w:rsid w:val="00690A34"/>
    <w:rsid w:val="00690A73"/>
    <w:rsid w:val="00690A88"/>
    <w:rsid w:val="00690AF6"/>
    <w:rsid w:val="00690B3D"/>
    <w:rsid w:val="00690B6B"/>
    <w:rsid w:val="00690B80"/>
    <w:rsid w:val="00690B93"/>
    <w:rsid w:val="00690BDA"/>
    <w:rsid w:val="00690DD6"/>
    <w:rsid w:val="00690E89"/>
    <w:rsid w:val="00690E91"/>
    <w:rsid w:val="00690EB3"/>
    <w:rsid w:val="00690ED9"/>
    <w:rsid w:val="00690F36"/>
    <w:rsid w:val="00690F58"/>
    <w:rsid w:val="00690FC3"/>
    <w:rsid w:val="006910AA"/>
    <w:rsid w:val="006911B8"/>
    <w:rsid w:val="0069122D"/>
    <w:rsid w:val="006912B2"/>
    <w:rsid w:val="00691487"/>
    <w:rsid w:val="00691550"/>
    <w:rsid w:val="006915F5"/>
    <w:rsid w:val="006916AE"/>
    <w:rsid w:val="00691752"/>
    <w:rsid w:val="0069179E"/>
    <w:rsid w:val="006918B4"/>
    <w:rsid w:val="00691914"/>
    <w:rsid w:val="00691980"/>
    <w:rsid w:val="006919B8"/>
    <w:rsid w:val="00691B40"/>
    <w:rsid w:val="00691B8E"/>
    <w:rsid w:val="00691BBB"/>
    <w:rsid w:val="00691BC0"/>
    <w:rsid w:val="00691BE0"/>
    <w:rsid w:val="00691C42"/>
    <w:rsid w:val="00691C97"/>
    <w:rsid w:val="00691D1A"/>
    <w:rsid w:val="00691D1E"/>
    <w:rsid w:val="00691D42"/>
    <w:rsid w:val="00691D4B"/>
    <w:rsid w:val="00691DB2"/>
    <w:rsid w:val="00691EEB"/>
    <w:rsid w:val="00691FA5"/>
    <w:rsid w:val="00691FE4"/>
    <w:rsid w:val="006920B3"/>
    <w:rsid w:val="00692103"/>
    <w:rsid w:val="0069221C"/>
    <w:rsid w:val="0069227F"/>
    <w:rsid w:val="006922E5"/>
    <w:rsid w:val="006922FC"/>
    <w:rsid w:val="00692325"/>
    <w:rsid w:val="0069235C"/>
    <w:rsid w:val="006923A9"/>
    <w:rsid w:val="006923C3"/>
    <w:rsid w:val="0069249E"/>
    <w:rsid w:val="006924C0"/>
    <w:rsid w:val="006924E2"/>
    <w:rsid w:val="006924E5"/>
    <w:rsid w:val="006926F3"/>
    <w:rsid w:val="0069271B"/>
    <w:rsid w:val="00692727"/>
    <w:rsid w:val="00692772"/>
    <w:rsid w:val="0069279C"/>
    <w:rsid w:val="006927A5"/>
    <w:rsid w:val="006927B3"/>
    <w:rsid w:val="006927D5"/>
    <w:rsid w:val="006928C5"/>
    <w:rsid w:val="0069291C"/>
    <w:rsid w:val="006929BE"/>
    <w:rsid w:val="006929D3"/>
    <w:rsid w:val="00692A21"/>
    <w:rsid w:val="00692A81"/>
    <w:rsid w:val="00692AA5"/>
    <w:rsid w:val="00692AD3"/>
    <w:rsid w:val="00692B0F"/>
    <w:rsid w:val="00692CB2"/>
    <w:rsid w:val="00692CFD"/>
    <w:rsid w:val="00692D00"/>
    <w:rsid w:val="00692D2B"/>
    <w:rsid w:val="00692EA3"/>
    <w:rsid w:val="00692F00"/>
    <w:rsid w:val="00692F58"/>
    <w:rsid w:val="00693056"/>
    <w:rsid w:val="006930A0"/>
    <w:rsid w:val="006930B4"/>
    <w:rsid w:val="00693101"/>
    <w:rsid w:val="0069313D"/>
    <w:rsid w:val="0069316C"/>
    <w:rsid w:val="00693266"/>
    <w:rsid w:val="006932B7"/>
    <w:rsid w:val="006933BA"/>
    <w:rsid w:val="00693410"/>
    <w:rsid w:val="00693487"/>
    <w:rsid w:val="00693495"/>
    <w:rsid w:val="006934CF"/>
    <w:rsid w:val="00693539"/>
    <w:rsid w:val="00693619"/>
    <w:rsid w:val="006936BA"/>
    <w:rsid w:val="0069370A"/>
    <w:rsid w:val="00693728"/>
    <w:rsid w:val="0069372E"/>
    <w:rsid w:val="0069374D"/>
    <w:rsid w:val="00693883"/>
    <w:rsid w:val="006938EF"/>
    <w:rsid w:val="00693986"/>
    <w:rsid w:val="006939C7"/>
    <w:rsid w:val="00693A12"/>
    <w:rsid w:val="00693A5E"/>
    <w:rsid w:val="00693AC7"/>
    <w:rsid w:val="00693B3F"/>
    <w:rsid w:val="00693BCD"/>
    <w:rsid w:val="00693C27"/>
    <w:rsid w:val="00693C77"/>
    <w:rsid w:val="00693F1E"/>
    <w:rsid w:val="00693F48"/>
    <w:rsid w:val="00693FD7"/>
    <w:rsid w:val="00694026"/>
    <w:rsid w:val="00694079"/>
    <w:rsid w:val="006940A8"/>
    <w:rsid w:val="00694115"/>
    <w:rsid w:val="00694181"/>
    <w:rsid w:val="006941E9"/>
    <w:rsid w:val="00694230"/>
    <w:rsid w:val="006942BF"/>
    <w:rsid w:val="006942E2"/>
    <w:rsid w:val="00694394"/>
    <w:rsid w:val="006943BB"/>
    <w:rsid w:val="006943CA"/>
    <w:rsid w:val="00694428"/>
    <w:rsid w:val="00694453"/>
    <w:rsid w:val="00694592"/>
    <w:rsid w:val="006946A1"/>
    <w:rsid w:val="006946B0"/>
    <w:rsid w:val="006946B6"/>
    <w:rsid w:val="006946BD"/>
    <w:rsid w:val="006946BE"/>
    <w:rsid w:val="0069477B"/>
    <w:rsid w:val="0069488C"/>
    <w:rsid w:val="0069488F"/>
    <w:rsid w:val="006948BE"/>
    <w:rsid w:val="006949D9"/>
    <w:rsid w:val="00694B18"/>
    <w:rsid w:val="00694B43"/>
    <w:rsid w:val="00694B61"/>
    <w:rsid w:val="00694BCA"/>
    <w:rsid w:val="00694BCF"/>
    <w:rsid w:val="00694C05"/>
    <w:rsid w:val="00694C7C"/>
    <w:rsid w:val="00694C96"/>
    <w:rsid w:val="00694CAF"/>
    <w:rsid w:val="00694CC2"/>
    <w:rsid w:val="00694CE5"/>
    <w:rsid w:val="00694DC0"/>
    <w:rsid w:val="00694EF6"/>
    <w:rsid w:val="00694F8C"/>
    <w:rsid w:val="0069500E"/>
    <w:rsid w:val="006950D6"/>
    <w:rsid w:val="0069517A"/>
    <w:rsid w:val="006951C2"/>
    <w:rsid w:val="006951D0"/>
    <w:rsid w:val="006951FE"/>
    <w:rsid w:val="0069524B"/>
    <w:rsid w:val="00695363"/>
    <w:rsid w:val="0069539A"/>
    <w:rsid w:val="006953A1"/>
    <w:rsid w:val="006953C0"/>
    <w:rsid w:val="006954F8"/>
    <w:rsid w:val="0069557F"/>
    <w:rsid w:val="00695614"/>
    <w:rsid w:val="006956B7"/>
    <w:rsid w:val="006956F6"/>
    <w:rsid w:val="006957C6"/>
    <w:rsid w:val="00695817"/>
    <w:rsid w:val="00695898"/>
    <w:rsid w:val="006959E4"/>
    <w:rsid w:val="006959F8"/>
    <w:rsid w:val="00695A0D"/>
    <w:rsid w:val="00695A1E"/>
    <w:rsid w:val="00695C1A"/>
    <w:rsid w:val="00695CD0"/>
    <w:rsid w:val="00695CFC"/>
    <w:rsid w:val="00695D2F"/>
    <w:rsid w:val="00695D47"/>
    <w:rsid w:val="00695D73"/>
    <w:rsid w:val="00695DDE"/>
    <w:rsid w:val="00695E7B"/>
    <w:rsid w:val="00695F24"/>
    <w:rsid w:val="00695F57"/>
    <w:rsid w:val="00696041"/>
    <w:rsid w:val="00696117"/>
    <w:rsid w:val="0069629F"/>
    <w:rsid w:val="0069636E"/>
    <w:rsid w:val="006963B3"/>
    <w:rsid w:val="00696437"/>
    <w:rsid w:val="0069648D"/>
    <w:rsid w:val="006964D5"/>
    <w:rsid w:val="006965AD"/>
    <w:rsid w:val="00696791"/>
    <w:rsid w:val="006968C1"/>
    <w:rsid w:val="0069690A"/>
    <w:rsid w:val="0069699D"/>
    <w:rsid w:val="006969A3"/>
    <w:rsid w:val="006969EE"/>
    <w:rsid w:val="00696A42"/>
    <w:rsid w:val="00696AC0"/>
    <w:rsid w:val="00696BC2"/>
    <w:rsid w:val="00696D70"/>
    <w:rsid w:val="00696DC0"/>
    <w:rsid w:val="00696F00"/>
    <w:rsid w:val="00696F30"/>
    <w:rsid w:val="00696F50"/>
    <w:rsid w:val="00696FD4"/>
    <w:rsid w:val="006971C6"/>
    <w:rsid w:val="006971EA"/>
    <w:rsid w:val="006971FA"/>
    <w:rsid w:val="006972FF"/>
    <w:rsid w:val="00697384"/>
    <w:rsid w:val="0069755B"/>
    <w:rsid w:val="006975AA"/>
    <w:rsid w:val="006975CC"/>
    <w:rsid w:val="0069762A"/>
    <w:rsid w:val="00697788"/>
    <w:rsid w:val="006977AF"/>
    <w:rsid w:val="006977D0"/>
    <w:rsid w:val="00697802"/>
    <w:rsid w:val="00697866"/>
    <w:rsid w:val="006978BA"/>
    <w:rsid w:val="00697996"/>
    <w:rsid w:val="00697A53"/>
    <w:rsid w:val="00697A56"/>
    <w:rsid w:val="00697A5A"/>
    <w:rsid w:val="00697A95"/>
    <w:rsid w:val="00697AD5"/>
    <w:rsid w:val="00697B9E"/>
    <w:rsid w:val="00697BED"/>
    <w:rsid w:val="00697C36"/>
    <w:rsid w:val="00697D35"/>
    <w:rsid w:val="00697E3D"/>
    <w:rsid w:val="00697E8B"/>
    <w:rsid w:val="00697F2B"/>
    <w:rsid w:val="00697F75"/>
    <w:rsid w:val="00697FDB"/>
    <w:rsid w:val="00697FDE"/>
    <w:rsid w:val="006A0016"/>
    <w:rsid w:val="006A0056"/>
    <w:rsid w:val="006A018F"/>
    <w:rsid w:val="006A01FD"/>
    <w:rsid w:val="006A0291"/>
    <w:rsid w:val="006A02A4"/>
    <w:rsid w:val="006A03A2"/>
    <w:rsid w:val="006A03B7"/>
    <w:rsid w:val="006A03DE"/>
    <w:rsid w:val="006A0402"/>
    <w:rsid w:val="006A0447"/>
    <w:rsid w:val="006A0615"/>
    <w:rsid w:val="006A0688"/>
    <w:rsid w:val="006A06FA"/>
    <w:rsid w:val="006A0706"/>
    <w:rsid w:val="006A0833"/>
    <w:rsid w:val="006A0849"/>
    <w:rsid w:val="006A08C4"/>
    <w:rsid w:val="006A08DE"/>
    <w:rsid w:val="006A0B2F"/>
    <w:rsid w:val="006A0B86"/>
    <w:rsid w:val="006A0C91"/>
    <w:rsid w:val="006A0E45"/>
    <w:rsid w:val="006A0E48"/>
    <w:rsid w:val="006A0F1D"/>
    <w:rsid w:val="006A0FA8"/>
    <w:rsid w:val="006A1037"/>
    <w:rsid w:val="006A1089"/>
    <w:rsid w:val="006A119F"/>
    <w:rsid w:val="006A1245"/>
    <w:rsid w:val="006A1278"/>
    <w:rsid w:val="006A1690"/>
    <w:rsid w:val="006A16DF"/>
    <w:rsid w:val="006A1718"/>
    <w:rsid w:val="006A1813"/>
    <w:rsid w:val="006A181F"/>
    <w:rsid w:val="006A19FC"/>
    <w:rsid w:val="006A1A40"/>
    <w:rsid w:val="006A1A76"/>
    <w:rsid w:val="006A1AD2"/>
    <w:rsid w:val="006A1B9D"/>
    <w:rsid w:val="006A1E42"/>
    <w:rsid w:val="006A1E64"/>
    <w:rsid w:val="006A1E78"/>
    <w:rsid w:val="006A1E7B"/>
    <w:rsid w:val="006A1EE8"/>
    <w:rsid w:val="006A1F21"/>
    <w:rsid w:val="006A1F42"/>
    <w:rsid w:val="006A1F65"/>
    <w:rsid w:val="006A1F8A"/>
    <w:rsid w:val="006A1FA4"/>
    <w:rsid w:val="006A2032"/>
    <w:rsid w:val="006A2163"/>
    <w:rsid w:val="006A21C6"/>
    <w:rsid w:val="006A21DB"/>
    <w:rsid w:val="006A2217"/>
    <w:rsid w:val="006A22FA"/>
    <w:rsid w:val="006A2511"/>
    <w:rsid w:val="006A26B0"/>
    <w:rsid w:val="006A26C5"/>
    <w:rsid w:val="006A26E1"/>
    <w:rsid w:val="006A26E4"/>
    <w:rsid w:val="006A2925"/>
    <w:rsid w:val="006A2A12"/>
    <w:rsid w:val="006A2A47"/>
    <w:rsid w:val="006A2A5E"/>
    <w:rsid w:val="006A2AB7"/>
    <w:rsid w:val="006A2B0A"/>
    <w:rsid w:val="006A2B60"/>
    <w:rsid w:val="006A2DAB"/>
    <w:rsid w:val="006A2DCD"/>
    <w:rsid w:val="006A2DE7"/>
    <w:rsid w:val="006A2E48"/>
    <w:rsid w:val="006A306A"/>
    <w:rsid w:val="006A30D0"/>
    <w:rsid w:val="006A310C"/>
    <w:rsid w:val="006A311F"/>
    <w:rsid w:val="006A3123"/>
    <w:rsid w:val="006A3167"/>
    <w:rsid w:val="006A32EF"/>
    <w:rsid w:val="006A3402"/>
    <w:rsid w:val="006A3478"/>
    <w:rsid w:val="006A3595"/>
    <w:rsid w:val="006A35E2"/>
    <w:rsid w:val="006A3641"/>
    <w:rsid w:val="006A36FA"/>
    <w:rsid w:val="006A378F"/>
    <w:rsid w:val="006A38B8"/>
    <w:rsid w:val="006A38C2"/>
    <w:rsid w:val="006A392A"/>
    <w:rsid w:val="006A394B"/>
    <w:rsid w:val="006A395D"/>
    <w:rsid w:val="006A3980"/>
    <w:rsid w:val="006A3A2D"/>
    <w:rsid w:val="006A3ADA"/>
    <w:rsid w:val="006A3B35"/>
    <w:rsid w:val="006A3BBB"/>
    <w:rsid w:val="006A3C86"/>
    <w:rsid w:val="006A3C8B"/>
    <w:rsid w:val="006A3D0C"/>
    <w:rsid w:val="006A3F3B"/>
    <w:rsid w:val="006A3F9F"/>
    <w:rsid w:val="006A40E0"/>
    <w:rsid w:val="006A40E9"/>
    <w:rsid w:val="006A4167"/>
    <w:rsid w:val="006A4186"/>
    <w:rsid w:val="006A4190"/>
    <w:rsid w:val="006A42D3"/>
    <w:rsid w:val="006A44AB"/>
    <w:rsid w:val="006A44F2"/>
    <w:rsid w:val="006A45CF"/>
    <w:rsid w:val="006A4613"/>
    <w:rsid w:val="006A4685"/>
    <w:rsid w:val="006A4696"/>
    <w:rsid w:val="006A469D"/>
    <w:rsid w:val="006A46A0"/>
    <w:rsid w:val="006A46E3"/>
    <w:rsid w:val="006A46EA"/>
    <w:rsid w:val="006A47D3"/>
    <w:rsid w:val="006A4856"/>
    <w:rsid w:val="006A4A0C"/>
    <w:rsid w:val="006A4A65"/>
    <w:rsid w:val="006A4B4C"/>
    <w:rsid w:val="006A4C59"/>
    <w:rsid w:val="006A4CD4"/>
    <w:rsid w:val="006A4DD0"/>
    <w:rsid w:val="006A4E25"/>
    <w:rsid w:val="006A4E4F"/>
    <w:rsid w:val="006A4E69"/>
    <w:rsid w:val="006A4EAC"/>
    <w:rsid w:val="006A4EB3"/>
    <w:rsid w:val="006A4ECD"/>
    <w:rsid w:val="006A4F7A"/>
    <w:rsid w:val="006A4FFD"/>
    <w:rsid w:val="006A5065"/>
    <w:rsid w:val="006A5166"/>
    <w:rsid w:val="006A5186"/>
    <w:rsid w:val="006A5259"/>
    <w:rsid w:val="006A5278"/>
    <w:rsid w:val="006A5287"/>
    <w:rsid w:val="006A5307"/>
    <w:rsid w:val="006A5368"/>
    <w:rsid w:val="006A53EB"/>
    <w:rsid w:val="006A5444"/>
    <w:rsid w:val="006A5446"/>
    <w:rsid w:val="006A545D"/>
    <w:rsid w:val="006A5521"/>
    <w:rsid w:val="006A552D"/>
    <w:rsid w:val="006A5549"/>
    <w:rsid w:val="006A558F"/>
    <w:rsid w:val="006A55BA"/>
    <w:rsid w:val="006A5612"/>
    <w:rsid w:val="006A5636"/>
    <w:rsid w:val="006A569F"/>
    <w:rsid w:val="006A56E7"/>
    <w:rsid w:val="006A5772"/>
    <w:rsid w:val="006A5985"/>
    <w:rsid w:val="006A5B05"/>
    <w:rsid w:val="006A5B10"/>
    <w:rsid w:val="006A5B1A"/>
    <w:rsid w:val="006A5BFE"/>
    <w:rsid w:val="006A5C2A"/>
    <w:rsid w:val="006A5C69"/>
    <w:rsid w:val="006A5D72"/>
    <w:rsid w:val="006A5E1E"/>
    <w:rsid w:val="006A5EDE"/>
    <w:rsid w:val="006A5F0F"/>
    <w:rsid w:val="006A5F53"/>
    <w:rsid w:val="006A5F6C"/>
    <w:rsid w:val="006A60B2"/>
    <w:rsid w:val="006A60C5"/>
    <w:rsid w:val="006A6136"/>
    <w:rsid w:val="006A6194"/>
    <w:rsid w:val="006A61AD"/>
    <w:rsid w:val="006A61E7"/>
    <w:rsid w:val="006A62BC"/>
    <w:rsid w:val="006A6322"/>
    <w:rsid w:val="006A63BE"/>
    <w:rsid w:val="006A6479"/>
    <w:rsid w:val="006A64A0"/>
    <w:rsid w:val="006A64A2"/>
    <w:rsid w:val="006A64A8"/>
    <w:rsid w:val="006A64E5"/>
    <w:rsid w:val="006A6570"/>
    <w:rsid w:val="006A663E"/>
    <w:rsid w:val="006A67A8"/>
    <w:rsid w:val="006A67B3"/>
    <w:rsid w:val="006A67E7"/>
    <w:rsid w:val="006A6848"/>
    <w:rsid w:val="006A68A3"/>
    <w:rsid w:val="006A69F4"/>
    <w:rsid w:val="006A6A31"/>
    <w:rsid w:val="006A6A54"/>
    <w:rsid w:val="006A6FA1"/>
    <w:rsid w:val="006A70C5"/>
    <w:rsid w:val="006A70F2"/>
    <w:rsid w:val="006A71CF"/>
    <w:rsid w:val="006A71D6"/>
    <w:rsid w:val="006A71FA"/>
    <w:rsid w:val="006A720B"/>
    <w:rsid w:val="006A73B6"/>
    <w:rsid w:val="006A73B7"/>
    <w:rsid w:val="006A73DB"/>
    <w:rsid w:val="006A73F8"/>
    <w:rsid w:val="006A7475"/>
    <w:rsid w:val="006A74A5"/>
    <w:rsid w:val="006A74F7"/>
    <w:rsid w:val="006A7560"/>
    <w:rsid w:val="006A75DA"/>
    <w:rsid w:val="006A7640"/>
    <w:rsid w:val="006A77CF"/>
    <w:rsid w:val="006A7836"/>
    <w:rsid w:val="006A7876"/>
    <w:rsid w:val="006A7884"/>
    <w:rsid w:val="006A7895"/>
    <w:rsid w:val="006A79CF"/>
    <w:rsid w:val="006A7AB4"/>
    <w:rsid w:val="006A7AC0"/>
    <w:rsid w:val="006A7B7A"/>
    <w:rsid w:val="006A7B9F"/>
    <w:rsid w:val="006A7BD7"/>
    <w:rsid w:val="006A7C37"/>
    <w:rsid w:val="006A7C39"/>
    <w:rsid w:val="006A7C55"/>
    <w:rsid w:val="006A7C57"/>
    <w:rsid w:val="006A7CAF"/>
    <w:rsid w:val="006A7D3C"/>
    <w:rsid w:val="006A7EBB"/>
    <w:rsid w:val="006A7FFA"/>
    <w:rsid w:val="006B0040"/>
    <w:rsid w:val="006B0060"/>
    <w:rsid w:val="006B00A0"/>
    <w:rsid w:val="006B00F3"/>
    <w:rsid w:val="006B015A"/>
    <w:rsid w:val="006B019F"/>
    <w:rsid w:val="006B01BA"/>
    <w:rsid w:val="006B0231"/>
    <w:rsid w:val="006B02A8"/>
    <w:rsid w:val="006B02C5"/>
    <w:rsid w:val="006B0361"/>
    <w:rsid w:val="006B03A8"/>
    <w:rsid w:val="006B04A4"/>
    <w:rsid w:val="006B066F"/>
    <w:rsid w:val="006B067E"/>
    <w:rsid w:val="006B074E"/>
    <w:rsid w:val="006B075D"/>
    <w:rsid w:val="006B086A"/>
    <w:rsid w:val="006B08A7"/>
    <w:rsid w:val="006B0984"/>
    <w:rsid w:val="006B09A5"/>
    <w:rsid w:val="006B09E0"/>
    <w:rsid w:val="006B09ED"/>
    <w:rsid w:val="006B0A3B"/>
    <w:rsid w:val="006B0A7A"/>
    <w:rsid w:val="006B0AD4"/>
    <w:rsid w:val="006B0B31"/>
    <w:rsid w:val="006B0B84"/>
    <w:rsid w:val="006B0B9A"/>
    <w:rsid w:val="006B0BA2"/>
    <w:rsid w:val="006B0BC4"/>
    <w:rsid w:val="006B0BDD"/>
    <w:rsid w:val="006B0C40"/>
    <w:rsid w:val="006B0CEA"/>
    <w:rsid w:val="006B0D4E"/>
    <w:rsid w:val="006B0D98"/>
    <w:rsid w:val="006B0E50"/>
    <w:rsid w:val="006B0EDA"/>
    <w:rsid w:val="006B0F53"/>
    <w:rsid w:val="006B0FB7"/>
    <w:rsid w:val="006B100F"/>
    <w:rsid w:val="006B1017"/>
    <w:rsid w:val="006B10A5"/>
    <w:rsid w:val="006B10DA"/>
    <w:rsid w:val="006B10F8"/>
    <w:rsid w:val="006B1210"/>
    <w:rsid w:val="006B1211"/>
    <w:rsid w:val="006B12B8"/>
    <w:rsid w:val="006B1308"/>
    <w:rsid w:val="006B139C"/>
    <w:rsid w:val="006B13FF"/>
    <w:rsid w:val="006B14C0"/>
    <w:rsid w:val="006B15A9"/>
    <w:rsid w:val="006B15B0"/>
    <w:rsid w:val="006B15B5"/>
    <w:rsid w:val="006B15DD"/>
    <w:rsid w:val="006B1609"/>
    <w:rsid w:val="006B163C"/>
    <w:rsid w:val="006B169B"/>
    <w:rsid w:val="006B16F0"/>
    <w:rsid w:val="006B173F"/>
    <w:rsid w:val="006B179A"/>
    <w:rsid w:val="006B17B4"/>
    <w:rsid w:val="006B1827"/>
    <w:rsid w:val="006B19D0"/>
    <w:rsid w:val="006B19DE"/>
    <w:rsid w:val="006B19E1"/>
    <w:rsid w:val="006B1A26"/>
    <w:rsid w:val="006B1A6C"/>
    <w:rsid w:val="006B1AB9"/>
    <w:rsid w:val="006B1B73"/>
    <w:rsid w:val="006B1BFF"/>
    <w:rsid w:val="006B1C2C"/>
    <w:rsid w:val="006B1D48"/>
    <w:rsid w:val="006B1D85"/>
    <w:rsid w:val="006B1DA5"/>
    <w:rsid w:val="006B1DED"/>
    <w:rsid w:val="006B1DF2"/>
    <w:rsid w:val="006B1E25"/>
    <w:rsid w:val="006B1E90"/>
    <w:rsid w:val="006B1F0B"/>
    <w:rsid w:val="006B1F21"/>
    <w:rsid w:val="006B1FA1"/>
    <w:rsid w:val="006B1FF7"/>
    <w:rsid w:val="006B2080"/>
    <w:rsid w:val="006B20DE"/>
    <w:rsid w:val="006B2159"/>
    <w:rsid w:val="006B2202"/>
    <w:rsid w:val="006B224B"/>
    <w:rsid w:val="006B2287"/>
    <w:rsid w:val="006B22C1"/>
    <w:rsid w:val="006B2310"/>
    <w:rsid w:val="006B239D"/>
    <w:rsid w:val="006B24D4"/>
    <w:rsid w:val="006B257A"/>
    <w:rsid w:val="006B2639"/>
    <w:rsid w:val="006B276B"/>
    <w:rsid w:val="006B282D"/>
    <w:rsid w:val="006B2862"/>
    <w:rsid w:val="006B29FA"/>
    <w:rsid w:val="006B2AB3"/>
    <w:rsid w:val="006B2B00"/>
    <w:rsid w:val="006B2BF7"/>
    <w:rsid w:val="006B2C2C"/>
    <w:rsid w:val="006B2D76"/>
    <w:rsid w:val="006B2DA0"/>
    <w:rsid w:val="006B2DF2"/>
    <w:rsid w:val="006B2DFE"/>
    <w:rsid w:val="006B2F62"/>
    <w:rsid w:val="006B2F7D"/>
    <w:rsid w:val="006B2F91"/>
    <w:rsid w:val="006B30DF"/>
    <w:rsid w:val="006B30EB"/>
    <w:rsid w:val="006B3123"/>
    <w:rsid w:val="006B3244"/>
    <w:rsid w:val="006B3297"/>
    <w:rsid w:val="006B32B9"/>
    <w:rsid w:val="006B32BD"/>
    <w:rsid w:val="006B3311"/>
    <w:rsid w:val="006B338B"/>
    <w:rsid w:val="006B34C2"/>
    <w:rsid w:val="006B35D8"/>
    <w:rsid w:val="006B367B"/>
    <w:rsid w:val="006B36F0"/>
    <w:rsid w:val="006B375D"/>
    <w:rsid w:val="006B37E1"/>
    <w:rsid w:val="006B3885"/>
    <w:rsid w:val="006B3B5C"/>
    <w:rsid w:val="006B3CA5"/>
    <w:rsid w:val="006B3D05"/>
    <w:rsid w:val="006B3DC7"/>
    <w:rsid w:val="006B3E02"/>
    <w:rsid w:val="006B3E41"/>
    <w:rsid w:val="006B3E8B"/>
    <w:rsid w:val="006B3F53"/>
    <w:rsid w:val="006B3FA3"/>
    <w:rsid w:val="006B3FCA"/>
    <w:rsid w:val="006B4026"/>
    <w:rsid w:val="006B4085"/>
    <w:rsid w:val="006B40C5"/>
    <w:rsid w:val="006B40F5"/>
    <w:rsid w:val="006B410B"/>
    <w:rsid w:val="006B4461"/>
    <w:rsid w:val="006B44D7"/>
    <w:rsid w:val="006B452D"/>
    <w:rsid w:val="006B4572"/>
    <w:rsid w:val="006B4589"/>
    <w:rsid w:val="006B45C4"/>
    <w:rsid w:val="006B4609"/>
    <w:rsid w:val="006B4688"/>
    <w:rsid w:val="006B46AE"/>
    <w:rsid w:val="006B472E"/>
    <w:rsid w:val="006B47E5"/>
    <w:rsid w:val="006B481C"/>
    <w:rsid w:val="006B4A2C"/>
    <w:rsid w:val="006B4B2B"/>
    <w:rsid w:val="006B4BD7"/>
    <w:rsid w:val="006B4C34"/>
    <w:rsid w:val="006B4C91"/>
    <w:rsid w:val="006B4D03"/>
    <w:rsid w:val="006B4D4A"/>
    <w:rsid w:val="006B4DA8"/>
    <w:rsid w:val="006B4DE7"/>
    <w:rsid w:val="006B4E0D"/>
    <w:rsid w:val="006B4E38"/>
    <w:rsid w:val="006B4E86"/>
    <w:rsid w:val="006B4F27"/>
    <w:rsid w:val="006B4F31"/>
    <w:rsid w:val="006B4F9E"/>
    <w:rsid w:val="006B5051"/>
    <w:rsid w:val="006B50C3"/>
    <w:rsid w:val="006B50F0"/>
    <w:rsid w:val="006B5182"/>
    <w:rsid w:val="006B5193"/>
    <w:rsid w:val="006B5240"/>
    <w:rsid w:val="006B52E5"/>
    <w:rsid w:val="006B5304"/>
    <w:rsid w:val="006B5318"/>
    <w:rsid w:val="006B53D0"/>
    <w:rsid w:val="006B53D2"/>
    <w:rsid w:val="006B5537"/>
    <w:rsid w:val="006B5562"/>
    <w:rsid w:val="006B559D"/>
    <w:rsid w:val="006B560E"/>
    <w:rsid w:val="006B561A"/>
    <w:rsid w:val="006B563E"/>
    <w:rsid w:val="006B5659"/>
    <w:rsid w:val="006B569E"/>
    <w:rsid w:val="006B5702"/>
    <w:rsid w:val="006B58DD"/>
    <w:rsid w:val="006B5A22"/>
    <w:rsid w:val="006B5AE4"/>
    <w:rsid w:val="006B5B61"/>
    <w:rsid w:val="006B5B8E"/>
    <w:rsid w:val="006B5BC5"/>
    <w:rsid w:val="006B5BE3"/>
    <w:rsid w:val="006B5C7D"/>
    <w:rsid w:val="006B5C8F"/>
    <w:rsid w:val="006B5CD9"/>
    <w:rsid w:val="006B5DA4"/>
    <w:rsid w:val="006B5EAD"/>
    <w:rsid w:val="006B5EE4"/>
    <w:rsid w:val="006B5F23"/>
    <w:rsid w:val="006B6024"/>
    <w:rsid w:val="006B6041"/>
    <w:rsid w:val="006B6101"/>
    <w:rsid w:val="006B610A"/>
    <w:rsid w:val="006B6186"/>
    <w:rsid w:val="006B61AF"/>
    <w:rsid w:val="006B6220"/>
    <w:rsid w:val="006B6226"/>
    <w:rsid w:val="006B6256"/>
    <w:rsid w:val="006B625B"/>
    <w:rsid w:val="006B63AA"/>
    <w:rsid w:val="006B6570"/>
    <w:rsid w:val="006B665C"/>
    <w:rsid w:val="006B66DC"/>
    <w:rsid w:val="006B671D"/>
    <w:rsid w:val="006B6880"/>
    <w:rsid w:val="006B68E4"/>
    <w:rsid w:val="006B699F"/>
    <w:rsid w:val="006B69BD"/>
    <w:rsid w:val="006B69DF"/>
    <w:rsid w:val="006B69E7"/>
    <w:rsid w:val="006B6A56"/>
    <w:rsid w:val="006B6A9E"/>
    <w:rsid w:val="006B6B0E"/>
    <w:rsid w:val="006B6B6D"/>
    <w:rsid w:val="006B6BC9"/>
    <w:rsid w:val="006B6F1D"/>
    <w:rsid w:val="006B6FE2"/>
    <w:rsid w:val="006B7003"/>
    <w:rsid w:val="006B71CF"/>
    <w:rsid w:val="006B7379"/>
    <w:rsid w:val="006B73F1"/>
    <w:rsid w:val="006B7449"/>
    <w:rsid w:val="006B74A5"/>
    <w:rsid w:val="006B7539"/>
    <w:rsid w:val="006B75FC"/>
    <w:rsid w:val="006B7617"/>
    <w:rsid w:val="006B764C"/>
    <w:rsid w:val="006B7680"/>
    <w:rsid w:val="006B76D3"/>
    <w:rsid w:val="006B772A"/>
    <w:rsid w:val="006B779B"/>
    <w:rsid w:val="006B784C"/>
    <w:rsid w:val="006B788D"/>
    <w:rsid w:val="006B78C3"/>
    <w:rsid w:val="006B78E9"/>
    <w:rsid w:val="006B7928"/>
    <w:rsid w:val="006B794A"/>
    <w:rsid w:val="006B79CF"/>
    <w:rsid w:val="006B7C1A"/>
    <w:rsid w:val="006B7D78"/>
    <w:rsid w:val="006B7E76"/>
    <w:rsid w:val="006B7F06"/>
    <w:rsid w:val="006B7F0B"/>
    <w:rsid w:val="006B7F14"/>
    <w:rsid w:val="006B7FBE"/>
    <w:rsid w:val="006B7FD7"/>
    <w:rsid w:val="006C0117"/>
    <w:rsid w:val="006C0127"/>
    <w:rsid w:val="006C014E"/>
    <w:rsid w:val="006C021A"/>
    <w:rsid w:val="006C023E"/>
    <w:rsid w:val="006C02AE"/>
    <w:rsid w:val="006C0308"/>
    <w:rsid w:val="006C030A"/>
    <w:rsid w:val="006C04AA"/>
    <w:rsid w:val="006C0529"/>
    <w:rsid w:val="006C0555"/>
    <w:rsid w:val="006C05A9"/>
    <w:rsid w:val="006C067D"/>
    <w:rsid w:val="006C0685"/>
    <w:rsid w:val="006C06AD"/>
    <w:rsid w:val="006C06D1"/>
    <w:rsid w:val="006C07BD"/>
    <w:rsid w:val="006C07EA"/>
    <w:rsid w:val="006C0824"/>
    <w:rsid w:val="006C093B"/>
    <w:rsid w:val="006C094B"/>
    <w:rsid w:val="006C09A1"/>
    <w:rsid w:val="006C09AB"/>
    <w:rsid w:val="006C0A1E"/>
    <w:rsid w:val="006C0A24"/>
    <w:rsid w:val="006C0A51"/>
    <w:rsid w:val="006C0A97"/>
    <w:rsid w:val="006C0BC1"/>
    <w:rsid w:val="006C0BC7"/>
    <w:rsid w:val="006C0BEE"/>
    <w:rsid w:val="006C0C2A"/>
    <w:rsid w:val="006C0C6F"/>
    <w:rsid w:val="006C0E04"/>
    <w:rsid w:val="006C0EFA"/>
    <w:rsid w:val="006C0F32"/>
    <w:rsid w:val="006C0F45"/>
    <w:rsid w:val="006C0F79"/>
    <w:rsid w:val="006C0F7A"/>
    <w:rsid w:val="006C1033"/>
    <w:rsid w:val="006C106B"/>
    <w:rsid w:val="006C111A"/>
    <w:rsid w:val="006C116D"/>
    <w:rsid w:val="006C122D"/>
    <w:rsid w:val="006C1293"/>
    <w:rsid w:val="006C12AC"/>
    <w:rsid w:val="006C12D4"/>
    <w:rsid w:val="006C1382"/>
    <w:rsid w:val="006C13E9"/>
    <w:rsid w:val="006C1437"/>
    <w:rsid w:val="006C14A6"/>
    <w:rsid w:val="006C1503"/>
    <w:rsid w:val="006C155F"/>
    <w:rsid w:val="006C1796"/>
    <w:rsid w:val="006C1934"/>
    <w:rsid w:val="006C1976"/>
    <w:rsid w:val="006C19E1"/>
    <w:rsid w:val="006C1EF5"/>
    <w:rsid w:val="006C1F84"/>
    <w:rsid w:val="006C1F85"/>
    <w:rsid w:val="006C1F9E"/>
    <w:rsid w:val="006C2081"/>
    <w:rsid w:val="006C20C7"/>
    <w:rsid w:val="006C211A"/>
    <w:rsid w:val="006C2155"/>
    <w:rsid w:val="006C21CD"/>
    <w:rsid w:val="006C2262"/>
    <w:rsid w:val="006C22EC"/>
    <w:rsid w:val="006C23ED"/>
    <w:rsid w:val="006C242D"/>
    <w:rsid w:val="006C251D"/>
    <w:rsid w:val="006C259E"/>
    <w:rsid w:val="006C2634"/>
    <w:rsid w:val="006C26DF"/>
    <w:rsid w:val="006C27C9"/>
    <w:rsid w:val="006C27F5"/>
    <w:rsid w:val="006C281A"/>
    <w:rsid w:val="006C28D6"/>
    <w:rsid w:val="006C2930"/>
    <w:rsid w:val="006C2980"/>
    <w:rsid w:val="006C299D"/>
    <w:rsid w:val="006C29D8"/>
    <w:rsid w:val="006C2A66"/>
    <w:rsid w:val="006C2AE5"/>
    <w:rsid w:val="006C2BDA"/>
    <w:rsid w:val="006C2BFC"/>
    <w:rsid w:val="006C2CB7"/>
    <w:rsid w:val="006C2D6F"/>
    <w:rsid w:val="006C2ED6"/>
    <w:rsid w:val="006C2F28"/>
    <w:rsid w:val="006C2FAE"/>
    <w:rsid w:val="006C30CA"/>
    <w:rsid w:val="006C30E1"/>
    <w:rsid w:val="006C312F"/>
    <w:rsid w:val="006C336A"/>
    <w:rsid w:val="006C336F"/>
    <w:rsid w:val="006C337B"/>
    <w:rsid w:val="006C33C3"/>
    <w:rsid w:val="006C33CE"/>
    <w:rsid w:val="006C33E6"/>
    <w:rsid w:val="006C3402"/>
    <w:rsid w:val="006C3416"/>
    <w:rsid w:val="006C3424"/>
    <w:rsid w:val="006C34B1"/>
    <w:rsid w:val="006C34B6"/>
    <w:rsid w:val="006C354F"/>
    <w:rsid w:val="006C35C7"/>
    <w:rsid w:val="006C361D"/>
    <w:rsid w:val="006C3630"/>
    <w:rsid w:val="006C36DC"/>
    <w:rsid w:val="006C374D"/>
    <w:rsid w:val="006C375B"/>
    <w:rsid w:val="006C37C0"/>
    <w:rsid w:val="006C383E"/>
    <w:rsid w:val="006C38E1"/>
    <w:rsid w:val="006C38F4"/>
    <w:rsid w:val="006C3936"/>
    <w:rsid w:val="006C3A1B"/>
    <w:rsid w:val="006C3BB0"/>
    <w:rsid w:val="006C3BB5"/>
    <w:rsid w:val="006C3BEF"/>
    <w:rsid w:val="006C3CDC"/>
    <w:rsid w:val="006C3DBB"/>
    <w:rsid w:val="006C3E82"/>
    <w:rsid w:val="006C3F12"/>
    <w:rsid w:val="006C3F43"/>
    <w:rsid w:val="006C4033"/>
    <w:rsid w:val="006C424A"/>
    <w:rsid w:val="006C427D"/>
    <w:rsid w:val="006C4386"/>
    <w:rsid w:val="006C43DC"/>
    <w:rsid w:val="006C4441"/>
    <w:rsid w:val="006C44CE"/>
    <w:rsid w:val="006C44F4"/>
    <w:rsid w:val="006C45A5"/>
    <w:rsid w:val="006C45D6"/>
    <w:rsid w:val="006C4666"/>
    <w:rsid w:val="006C467D"/>
    <w:rsid w:val="006C48B0"/>
    <w:rsid w:val="006C48D3"/>
    <w:rsid w:val="006C48F4"/>
    <w:rsid w:val="006C491C"/>
    <w:rsid w:val="006C4944"/>
    <w:rsid w:val="006C4967"/>
    <w:rsid w:val="006C49AB"/>
    <w:rsid w:val="006C49E9"/>
    <w:rsid w:val="006C4B02"/>
    <w:rsid w:val="006C4B0C"/>
    <w:rsid w:val="006C4B58"/>
    <w:rsid w:val="006C4B66"/>
    <w:rsid w:val="006C4B93"/>
    <w:rsid w:val="006C4CCB"/>
    <w:rsid w:val="006C4CDE"/>
    <w:rsid w:val="006C4CEF"/>
    <w:rsid w:val="006C4DAA"/>
    <w:rsid w:val="006C4E3F"/>
    <w:rsid w:val="006C4F44"/>
    <w:rsid w:val="006C4FE4"/>
    <w:rsid w:val="006C4FF9"/>
    <w:rsid w:val="006C501B"/>
    <w:rsid w:val="006C507E"/>
    <w:rsid w:val="006C510B"/>
    <w:rsid w:val="006C51EF"/>
    <w:rsid w:val="006C5231"/>
    <w:rsid w:val="006C52CD"/>
    <w:rsid w:val="006C52DB"/>
    <w:rsid w:val="006C535D"/>
    <w:rsid w:val="006C53DF"/>
    <w:rsid w:val="006C53F7"/>
    <w:rsid w:val="006C5449"/>
    <w:rsid w:val="006C55F4"/>
    <w:rsid w:val="006C5800"/>
    <w:rsid w:val="006C5889"/>
    <w:rsid w:val="006C5917"/>
    <w:rsid w:val="006C5944"/>
    <w:rsid w:val="006C596C"/>
    <w:rsid w:val="006C59D2"/>
    <w:rsid w:val="006C59E0"/>
    <w:rsid w:val="006C5A2B"/>
    <w:rsid w:val="006C5AF9"/>
    <w:rsid w:val="006C5B1C"/>
    <w:rsid w:val="006C5BD8"/>
    <w:rsid w:val="006C5D4C"/>
    <w:rsid w:val="006C5D9C"/>
    <w:rsid w:val="006C5DC0"/>
    <w:rsid w:val="006C5E09"/>
    <w:rsid w:val="006C5ED6"/>
    <w:rsid w:val="006C5F3E"/>
    <w:rsid w:val="006C6079"/>
    <w:rsid w:val="006C6273"/>
    <w:rsid w:val="006C6299"/>
    <w:rsid w:val="006C632C"/>
    <w:rsid w:val="006C6338"/>
    <w:rsid w:val="006C63FA"/>
    <w:rsid w:val="006C64EA"/>
    <w:rsid w:val="006C65C3"/>
    <w:rsid w:val="006C663B"/>
    <w:rsid w:val="006C6660"/>
    <w:rsid w:val="006C67A7"/>
    <w:rsid w:val="006C6825"/>
    <w:rsid w:val="006C68AA"/>
    <w:rsid w:val="006C6935"/>
    <w:rsid w:val="006C69AB"/>
    <w:rsid w:val="006C6A8A"/>
    <w:rsid w:val="006C6AA7"/>
    <w:rsid w:val="006C6ACC"/>
    <w:rsid w:val="006C6C1C"/>
    <w:rsid w:val="006C6D56"/>
    <w:rsid w:val="006C6E9C"/>
    <w:rsid w:val="006C6F5D"/>
    <w:rsid w:val="006C6FE2"/>
    <w:rsid w:val="006C70B2"/>
    <w:rsid w:val="006C731D"/>
    <w:rsid w:val="006C7475"/>
    <w:rsid w:val="006C7497"/>
    <w:rsid w:val="006C74D6"/>
    <w:rsid w:val="006C7520"/>
    <w:rsid w:val="006C7569"/>
    <w:rsid w:val="006C757D"/>
    <w:rsid w:val="006C7660"/>
    <w:rsid w:val="006C7695"/>
    <w:rsid w:val="006C76C4"/>
    <w:rsid w:val="006C7769"/>
    <w:rsid w:val="006C77A5"/>
    <w:rsid w:val="006C77B6"/>
    <w:rsid w:val="006C7806"/>
    <w:rsid w:val="006C78B7"/>
    <w:rsid w:val="006C78F0"/>
    <w:rsid w:val="006C7907"/>
    <w:rsid w:val="006C79B5"/>
    <w:rsid w:val="006C79B7"/>
    <w:rsid w:val="006C79C1"/>
    <w:rsid w:val="006C7A48"/>
    <w:rsid w:val="006C7A59"/>
    <w:rsid w:val="006C7B5A"/>
    <w:rsid w:val="006C7B9F"/>
    <w:rsid w:val="006C7C9B"/>
    <w:rsid w:val="006C7C9C"/>
    <w:rsid w:val="006C7CF2"/>
    <w:rsid w:val="006C7D49"/>
    <w:rsid w:val="006C7DAA"/>
    <w:rsid w:val="006C7DD4"/>
    <w:rsid w:val="006C7E92"/>
    <w:rsid w:val="006C7EC4"/>
    <w:rsid w:val="006C7F61"/>
    <w:rsid w:val="006D017E"/>
    <w:rsid w:val="006D0274"/>
    <w:rsid w:val="006D02B5"/>
    <w:rsid w:val="006D02C7"/>
    <w:rsid w:val="006D0334"/>
    <w:rsid w:val="006D03E4"/>
    <w:rsid w:val="006D0417"/>
    <w:rsid w:val="006D0494"/>
    <w:rsid w:val="006D0508"/>
    <w:rsid w:val="006D0588"/>
    <w:rsid w:val="006D0592"/>
    <w:rsid w:val="006D05D5"/>
    <w:rsid w:val="006D0668"/>
    <w:rsid w:val="006D0690"/>
    <w:rsid w:val="006D07F0"/>
    <w:rsid w:val="006D0832"/>
    <w:rsid w:val="006D0838"/>
    <w:rsid w:val="006D08B6"/>
    <w:rsid w:val="006D08E1"/>
    <w:rsid w:val="006D09C0"/>
    <w:rsid w:val="006D0AA4"/>
    <w:rsid w:val="006D0D62"/>
    <w:rsid w:val="006D0D6A"/>
    <w:rsid w:val="006D0D89"/>
    <w:rsid w:val="006D0DC4"/>
    <w:rsid w:val="006D0E5C"/>
    <w:rsid w:val="006D0E81"/>
    <w:rsid w:val="006D0EC0"/>
    <w:rsid w:val="006D0ED7"/>
    <w:rsid w:val="006D0F7D"/>
    <w:rsid w:val="006D0F97"/>
    <w:rsid w:val="006D0FB3"/>
    <w:rsid w:val="006D103A"/>
    <w:rsid w:val="006D105D"/>
    <w:rsid w:val="006D10C4"/>
    <w:rsid w:val="006D1174"/>
    <w:rsid w:val="006D11EE"/>
    <w:rsid w:val="006D12DA"/>
    <w:rsid w:val="006D139F"/>
    <w:rsid w:val="006D13D1"/>
    <w:rsid w:val="006D142C"/>
    <w:rsid w:val="006D165B"/>
    <w:rsid w:val="006D168D"/>
    <w:rsid w:val="006D16D0"/>
    <w:rsid w:val="006D16FA"/>
    <w:rsid w:val="006D1765"/>
    <w:rsid w:val="006D180E"/>
    <w:rsid w:val="006D18A6"/>
    <w:rsid w:val="006D190F"/>
    <w:rsid w:val="006D19D8"/>
    <w:rsid w:val="006D1D39"/>
    <w:rsid w:val="006D1D94"/>
    <w:rsid w:val="006D1DD9"/>
    <w:rsid w:val="006D1F14"/>
    <w:rsid w:val="006D1F27"/>
    <w:rsid w:val="006D2104"/>
    <w:rsid w:val="006D210D"/>
    <w:rsid w:val="006D2127"/>
    <w:rsid w:val="006D2143"/>
    <w:rsid w:val="006D229D"/>
    <w:rsid w:val="006D22FB"/>
    <w:rsid w:val="006D238F"/>
    <w:rsid w:val="006D23E2"/>
    <w:rsid w:val="006D250D"/>
    <w:rsid w:val="006D2668"/>
    <w:rsid w:val="006D26B5"/>
    <w:rsid w:val="006D292A"/>
    <w:rsid w:val="006D2984"/>
    <w:rsid w:val="006D29B6"/>
    <w:rsid w:val="006D29D4"/>
    <w:rsid w:val="006D29DC"/>
    <w:rsid w:val="006D2A86"/>
    <w:rsid w:val="006D2ACE"/>
    <w:rsid w:val="006D2B0A"/>
    <w:rsid w:val="006D2B49"/>
    <w:rsid w:val="006D2C8C"/>
    <w:rsid w:val="006D2D39"/>
    <w:rsid w:val="006D2D58"/>
    <w:rsid w:val="006D2D63"/>
    <w:rsid w:val="006D2D70"/>
    <w:rsid w:val="006D2E82"/>
    <w:rsid w:val="006D2E8E"/>
    <w:rsid w:val="006D2EA5"/>
    <w:rsid w:val="006D3014"/>
    <w:rsid w:val="006D303E"/>
    <w:rsid w:val="006D30ED"/>
    <w:rsid w:val="006D31E2"/>
    <w:rsid w:val="006D3260"/>
    <w:rsid w:val="006D3281"/>
    <w:rsid w:val="006D330C"/>
    <w:rsid w:val="006D3328"/>
    <w:rsid w:val="006D3338"/>
    <w:rsid w:val="006D3427"/>
    <w:rsid w:val="006D3429"/>
    <w:rsid w:val="006D3514"/>
    <w:rsid w:val="006D356F"/>
    <w:rsid w:val="006D3580"/>
    <w:rsid w:val="006D36C3"/>
    <w:rsid w:val="006D370F"/>
    <w:rsid w:val="006D3821"/>
    <w:rsid w:val="006D3823"/>
    <w:rsid w:val="006D390E"/>
    <w:rsid w:val="006D39EC"/>
    <w:rsid w:val="006D3A85"/>
    <w:rsid w:val="006D3AE2"/>
    <w:rsid w:val="006D3BEF"/>
    <w:rsid w:val="006D3C2D"/>
    <w:rsid w:val="006D3C51"/>
    <w:rsid w:val="006D3C75"/>
    <w:rsid w:val="006D3C84"/>
    <w:rsid w:val="006D3C86"/>
    <w:rsid w:val="006D3CA1"/>
    <w:rsid w:val="006D3E2A"/>
    <w:rsid w:val="006D3EC9"/>
    <w:rsid w:val="006D3F5B"/>
    <w:rsid w:val="006D3FBB"/>
    <w:rsid w:val="006D4004"/>
    <w:rsid w:val="006D40F2"/>
    <w:rsid w:val="006D4116"/>
    <w:rsid w:val="006D416F"/>
    <w:rsid w:val="006D418A"/>
    <w:rsid w:val="006D4206"/>
    <w:rsid w:val="006D4250"/>
    <w:rsid w:val="006D42CE"/>
    <w:rsid w:val="006D42E1"/>
    <w:rsid w:val="006D42E7"/>
    <w:rsid w:val="006D44AA"/>
    <w:rsid w:val="006D44B1"/>
    <w:rsid w:val="006D4595"/>
    <w:rsid w:val="006D45BE"/>
    <w:rsid w:val="006D45BF"/>
    <w:rsid w:val="006D468B"/>
    <w:rsid w:val="006D4722"/>
    <w:rsid w:val="006D47A7"/>
    <w:rsid w:val="006D47DB"/>
    <w:rsid w:val="006D47EA"/>
    <w:rsid w:val="006D4863"/>
    <w:rsid w:val="006D4980"/>
    <w:rsid w:val="006D4ADA"/>
    <w:rsid w:val="006D4B46"/>
    <w:rsid w:val="006D4B64"/>
    <w:rsid w:val="006D4BE2"/>
    <w:rsid w:val="006D4BE6"/>
    <w:rsid w:val="006D4D3A"/>
    <w:rsid w:val="006D4D67"/>
    <w:rsid w:val="006D4DB5"/>
    <w:rsid w:val="006D4DBD"/>
    <w:rsid w:val="006D4DE9"/>
    <w:rsid w:val="006D4E03"/>
    <w:rsid w:val="006D4F16"/>
    <w:rsid w:val="006D4F59"/>
    <w:rsid w:val="006D501D"/>
    <w:rsid w:val="006D504A"/>
    <w:rsid w:val="006D505B"/>
    <w:rsid w:val="006D508F"/>
    <w:rsid w:val="006D50D3"/>
    <w:rsid w:val="006D5101"/>
    <w:rsid w:val="006D5203"/>
    <w:rsid w:val="006D5227"/>
    <w:rsid w:val="006D529E"/>
    <w:rsid w:val="006D5357"/>
    <w:rsid w:val="006D5373"/>
    <w:rsid w:val="006D5385"/>
    <w:rsid w:val="006D539B"/>
    <w:rsid w:val="006D53FD"/>
    <w:rsid w:val="006D5498"/>
    <w:rsid w:val="006D54F7"/>
    <w:rsid w:val="006D551D"/>
    <w:rsid w:val="006D554F"/>
    <w:rsid w:val="006D556D"/>
    <w:rsid w:val="006D558A"/>
    <w:rsid w:val="006D5703"/>
    <w:rsid w:val="006D57C9"/>
    <w:rsid w:val="006D57E0"/>
    <w:rsid w:val="006D595A"/>
    <w:rsid w:val="006D59F9"/>
    <w:rsid w:val="006D5A67"/>
    <w:rsid w:val="006D5A87"/>
    <w:rsid w:val="006D5BD0"/>
    <w:rsid w:val="006D5BE0"/>
    <w:rsid w:val="006D5C20"/>
    <w:rsid w:val="006D5C23"/>
    <w:rsid w:val="006D5CF4"/>
    <w:rsid w:val="006D5D85"/>
    <w:rsid w:val="006D5DD2"/>
    <w:rsid w:val="006D5E11"/>
    <w:rsid w:val="006D5E25"/>
    <w:rsid w:val="006D5FD9"/>
    <w:rsid w:val="006D5FF2"/>
    <w:rsid w:val="006D60B3"/>
    <w:rsid w:val="006D611A"/>
    <w:rsid w:val="006D628A"/>
    <w:rsid w:val="006D640B"/>
    <w:rsid w:val="006D643D"/>
    <w:rsid w:val="006D647D"/>
    <w:rsid w:val="006D6567"/>
    <w:rsid w:val="006D6585"/>
    <w:rsid w:val="006D65EA"/>
    <w:rsid w:val="006D6648"/>
    <w:rsid w:val="006D6703"/>
    <w:rsid w:val="006D6797"/>
    <w:rsid w:val="006D681B"/>
    <w:rsid w:val="006D699D"/>
    <w:rsid w:val="006D6A1F"/>
    <w:rsid w:val="006D6A45"/>
    <w:rsid w:val="006D6A64"/>
    <w:rsid w:val="006D6ABC"/>
    <w:rsid w:val="006D6B3E"/>
    <w:rsid w:val="006D6B82"/>
    <w:rsid w:val="006D6C95"/>
    <w:rsid w:val="006D6D1F"/>
    <w:rsid w:val="006D6DF3"/>
    <w:rsid w:val="006D6E40"/>
    <w:rsid w:val="006D6E79"/>
    <w:rsid w:val="006D6EFF"/>
    <w:rsid w:val="006D6F09"/>
    <w:rsid w:val="006D6F71"/>
    <w:rsid w:val="006D6F9C"/>
    <w:rsid w:val="006D6F9D"/>
    <w:rsid w:val="006D6FA6"/>
    <w:rsid w:val="006D7069"/>
    <w:rsid w:val="006D70D2"/>
    <w:rsid w:val="006D70FC"/>
    <w:rsid w:val="006D7130"/>
    <w:rsid w:val="006D71CA"/>
    <w:rsid w:val="006D7258"/>
    <w:rsid w:val="006D72A0"/>
    <w:rsid w:val="006D73BC"/>
    <w:rsid w:val="006D743D"/>
    <w:rsid w:val="006D744D"/>
    <w:rsid w:val="006D747A"/>
    <w:rsid w:val="006D74C2"/>
    <w:rsid w:val="006D74DB"/>
    <w:rsid w:val="006D74EB"/>
    <w:rsid w:val="006D74F2"/>
    <w:rsid w:val="006D74F5"/>
    <w:rsid w:val="006D7594"/>
    <w:rsid w:val="006D76C5"/>
    <w:rsid w:val="006D776B"/>
    <w:rsid w:val="006D779D"/>
    <w:rsid w:val="006D77C3"/>
    <w:rsid w:val="006D77C4"/>
    <w:rsid w:val="006D7889"/>
    <w:rsid w:val="006D79AF"/>
    <w:rsid w:val="006D7A25"/>
    <w:rsid w:val="006D7AA2"/>
    <w:rsid w:val="006D7B01"/>
    <w:rsid w:val="006D7B21"/>
    <w:rsid w:val="006D7CB2"/>
    <w:rsid w:val="006D7CDE"/>
    <w:rsid w:val="006D7CF0"/>
    <w:rsid w:val="006D7D1B"/>
    <w:rsid w:val="006D7D5C"/>
    <w:rsid w:val="006D7D7B"/>
    <w:rsid w:val="006D7E23"/>
    <w:rsid w:val="006D7FE8"/>
    <w:rsid w:val="006E00B9"/>
    <w:rsid w:val="006E00D3"/>
    <w:rsid w:val="006E00E7"/>
    <w:rsid w:val="006E0135"/>
    <w:rsid w:val="006E01F5"/>
    <w:rsid w:val="006E0288"/>
    <w:rsid w:val="006E0299"/>
    <w:rsid w:val="006E02B0"/>
    <w:rsid w:val="006E030A"/>
    <w:rsid w:val="006E0332"/>
    <w:rsid w:val="006E03AD"/>
    <w:rsid w:val="006E04C5"/>
    <w:rsid w:val="006E04DD"/>
    <w:rsid w:val="006E0703"/>
    <w:rsid w:val="006E0758"/>
    <w:rsid w:val="006E07D4"/>
    <w:rsid w:val="006E0918"/>
    <w:rsid w:val="006E09E5"/>
    <w:rsid w:val="006E09F5"/>
    <w:rsid w:val="006E09FA"/>
    <w:rsid w:val="006E0BF6"/>
    <w:rsid w:val="006E0C28"/>
    <w:rsid w:val="006E0DBB"/>
    <w:rsid w:val="006E0DCA"/>
    <w:rsid w:val="006E0E76"/>
    <w:rsid w:val="006E0EAF"/>
    <w:rsid w:val="006E0ED1"/>
    <w:rsid w:val="006E10B0"/>
    <w:rsid w:val="006E113D"/>
    <w:rsid w:val="006E11EF"/>
    <w:rsid w:val="006E11F4"/>
    <w:rsid w:val="006E12A6"/>
    <w:rsid w:val="006E12F0"/>
    <w:rsid w:val="006E12F3"/>
    <w:rsid w:val="006E131E"/>
    <w:rsid w:val="006E1395"/>
    <w:rsid w:val="006E13C4"/>
    <w:rsid w:val="006E14B5"/>
    <w:rsid w:val="006E14E5"/>
    <w:rsid w:val="006E1644"/>
    <w:rsid w:val="006E164F"/>
    <w:rsid w:val="006E1660"/>
    <w:rsid w:val="006E16DB"/>
    <w:rsid w:val="006E185F"/>
    <w:rsid w:val="006E18B3"/>
    <w:rsid w:val="006E18C4"/>
    <w:rsid w:val="006E18E6"/>
    <w:rsid w:val="006E19AA"/>
    <w:rsid w:val="006E19AC"/>
    <w:rsid w:val="006E1A07"/>
    <w:rsid w:val="006E1AF8"/>
    <w:rsid w:val="006E1C21"/>
    <w:rsid w:val="006E1D0E"/>
    <w:rsid w:val="006E1E27"/>
    <w:rsid w:val="006E1E4E"/>
    <w:rsid w:val="006E1EE2"/>
    <w:rsid w:val="006E2035"/>
    <w:rsid w:val="006E2053"/>
    <w:rsid w:val="006E20B6"/>
    <w:rsid w:val="006E221E"/>
    <w:rsid w:val="006E2222"/>
    <w:rsid w:val="006E23BE"/>
    <w:rsid w:val="006E23DB"/>
    <w:rsid w:val="006E2459"/>
    <w:rsid w:val="006E247B"/>
    <w:rsid w:val="006E24A4"/>
    <w:rsid w:val="006E24EE"/>
    <w:rsid w:val="006E255E"/>
    <w:rsid w:val="006E2633"/>
    <w:rsid w:val="006E272F"/>
    <w:rsid w:val="006E27B5"/>
    <w:rsid w:val="006E285F"/>
    <w:rsid w:val="006E28CB"/>
    <w:rsid w:val="006E28FB"/>
    <w:rsid w:val="006E2902"/>
    <w:rsid w:val="006E292C"/>
    <w:rsid w:val="006E2938"/>
    <w:rsid w:val="006E2968"/>
    <w:rsid w:val="006E2996"/>
    <w:rsid w:val="006E29A2"/>
    <w:rsid w:val="006E29A3"/>
    <w:rsid w:val="006E2B4A"/>
    <w:rsid w:val="006E2B6C"/>
    <w:rsid w:val="006E2BAD"/>
    <w:rsid w:val="006E2BBA"/>
    <w:rsid w:val="006E2BC5"/>
    <w:rsid w:val="006E2C25"/>
    <w:rsid w:val="006E2CE6"/>
    <w:rsid w:val="006E2D57"/>
    <w:rsid w:val="006E2DAF"/>
    <w:rsid w:val="006E2DD2"/>
    <w:rsid w:val="006E2E67"/>
    <w:rsid w:val="006E2EAA"/>
    <w:rsid w:val="006E2FC4"/>
    <w:rsid w:val="006E3000"/>
    <w:rsid w:val="006E309E"/>
    <w:rsid w:val="006E3217"/>
    <w:rsid w:val="006E3274"/>
    <w:rsid w:val="006E3288"/>
    <w:rsid w:val="006E3298"/>
    <w:rsid w:val="006E32A7"/>
    <w:rsid w:val="006E32CD"/>
    <w:rsid w:val="006E32F9"/>
    <w:rsid w:val="006E3351"/>
    <w:rsid w:val="006E3431"/>
    <w:rsid w:val="006E3471"/>
    <w:rsid w:val="006E348B"/>
    <w:rsid w:val="006E36B0"/>
    <w:rsid w:val="006E3730"/>
    <w:rsid w:val="006E39A7"/>
    <w:rsid w:val="006E39BA"/>
    <w:rsid w:val="006E3A6B"/>
    <w:rsid w:val="006E3ADA"/>
    <w:rsid w:val="006E3C14"/>
    <w:rsid w:val="006E3D13"/>
    <w:rsid w:val="006E3D4D"/>
    <w:rsid w:val="006E3DFF"/>
    <w:rsid w:val="006E3E60"/>
    <w:rsid w:val="006E3E6B"/>
    <w:rsid w:val="006E3ED5"/>
    <w:rsid w:val="006E3F71"/>
    <w:rsid w:val="006E3FE6"/>
    <w:rsid w:val="006E402A"/>
    <w:rsid w:val="006E409E"/>
    <w:rsid w:val="006E40AA"/>
    <w:rsid w:val="006E40D5"/>
    <w:rsid w:val="006E4101"/>
    <w:rsid w:val="006E415F"/>
    <w:rsid w:val="006E4186"/>
    <w:rsid w:val="006E41D9"/>
    <w:rsid w:val="006E4399"/>
    <w:rsid w:val="006E449F"/>
    <w:rsid w:val="006E44B1"/>
    <w:rsid w:val="006E45C4"/>
    <w:rsid w:val="006E46A7"/>
    <w:rsid w:val="006E46BC"/>
    <w:rsid w:val="006E46CC"/>
    <w:rsid w:val="006E4703"/>
    <w:rsid w:val="006E4738"/>
    <w:rsid w:val="006E481B"/>
    <w:rsid w:val="006E48A1"/>
    <w:rsid w:val="006E48BA"/>
    <w:rsid w:val="006E4955"/>
    <w:rsid w:val="006E4A53"/>
    <w:rsid w:val="006E4B39"/>
    <w:rsid w:val="006E4B45"/>
    <w:rsid w:val="006E4B52"/>
    <w:rsid w:val="006E4BAB"/>
    <w:rsid w:val="006E4C4E"/>
    <w:rsid w:val="006E4CED"/>
    <w:rsid w:val="006E4DAD"/>
    <w:rsid w:val="006E4E13"/>
    <w:rsid w:val="006E4E32"/>
    <w:rsid w:val="006E4FCC"/>
    <w:rsid w:val="006E5048"/>
    <w:rsid w:val="006E517B"/>
    <w:rsid w:val="006E51AC"/>
    <w:rsid w:val="006E5239"/>
    <w:rsid w:val="006E5278"/>
    <w:rsid w:val="006E528C"/>
    <w:rsid w:val="006E5384"/>
    <w:rsid w:val="006E5413"/>
    <w:rsid w:val="006E5465"/>
    <w:rsid w:val="006E5502"/>
    <w:rsid w:val="006E550D"/>
    <w:rsid w:val="006E550F"/>
    <w:rsid w:val="006E559E"/>
    <w:rsid w:val="006E56DD"/>
    <w:rsid w:val="006E5754"/>
    <w:rsid w:val="006E57A7"/>
    <w:rsid w:val="006E5845"/>
    <w:rsid w:val="006E58F5"/>
    <w:rsid w:val="006E5ACC"/>
    <w:rsid w:val="006E5B4F"/>
    <w:rsid w:val="006E5C09"/>
    <w:rsid w:val="006E5C1F"/>
    <w:rsid w:val="006E5C6C"/>
    <w:rsid w:val="006E5CBE"/>
    <w:rsid w:val="006E5DE4"/>
    <w:rsid w:val="006E5E7E"/>
    <w:rsid w:val="006E5EA4"/>
    <w:rsid w:val="006E5F1A"/>
    <w:rsid w:val="006E5F21"/>
    <w:rsid w:val="006E5F4C"/>
    <w:rsid w:val="006E5FDF"/>
    <w:rsid w:val="006E6003"/>
    <w:rsid w:val="006E602E"/>
    <w:rsid w:val="006E6049"/>
    <w:rsid w:val="006E60A0"/>
    <w:rsid w:val="006E61F0"/>
    <w:rsid w:val="006E6231"/>
    <w:rsid w:val="006E6350"/>
    <w:rsid w:val="006E63B3"/>
    <w:rsid w:val="006E64D0"/>
    <w:rsid w:val="006E653B"/>
    <w:rsid w:val="006E6576"/>
    <w:rsid w:val="006E65FD"/>
    <w:rsid w:val="006E660C"/>
    <w:rsid w:val="006E662F"/>
    <w:rsid w:val="006E66B6"/>
    <w:rsid w:val="006E66BE"/>
    <w:rsid w:val="006E6861"/>
    <w:rsid w:val="006E6959"/>
    <w:rsid w:val="006E6AC1"/>
    <w:rsid w:val="006E6B54"/>
    <w:rsid w:val="006E6B81"/>
    <w:rsid w:val="006E6B88"/>
    <w:rsid w:val="006E6CB5"/>
    <w:rsid w:val="006E6D0A"/>
    <w:rsid w:val="006E6D17"/>
    <w:rsid w:val="006E6D96"/>
    <w:rsid w:val="006E6E72"/>
    <w:rsid w:val="006E6F9A"/>
    <w:rsid w:val="006E6FA3"/>
    <w:rsid w:val="006E708A"/>
    <w:rsid w:val="006E7104"/>
    <w:rsid w:val="006E71B4"/>
    <w:rsid w:val="006E71FF"/>
    <w:rsid w:val="006E7292"/>
    <w:rsid w:val="006E72AD"/>
    <w:rsid w:val="006E72B3"/>
    <w:rsid w:val="006E735D"/>
    <w:rsid w:val="006E7390"/>
    <w:rsid w:val="006E75ED"/>
    <w:rsid w:val="006E761C"/>
    <w:rsid w:val="006E76CA"/>
    <w:rsid w:val="006E76F0"/>
    <w:rsid w:val="006E7738"/>
    <w:rsid w:val="006E784F"/>
    <w:rsid w:val="006E78EB"/>
    <w:rsid w:val="006E79C7"/>
    <w:rsid w:val="006E7AAE"/>
    <w:rsid w:val="006E7BC0"/>
    <w:rsid w:val="006E7C58"/>
    <w:rsid w:val="006E7CE8"/>
    <w:rsid w:val="006E7D3F"/>
    <w:rsid w:val="006E7DA5"/>
    <w:rsid w:val="006E7DFC"/>
    <w:rsid w:val="006E7E96"/>
    <w:rsid w:val="006E7FC4"/>
    <w:rsid w:val="006F0012"/>
    <w:rsid w:val="006F0087"/>
    <w:rsid w:val="006F009C"/>
    <w:rsid w:val="006F00C2"/>
    <w:rsid w:val="006F015F"/>
    <w:rsid w:val="006F01E1"/>
    <w:rsid w:val="006F021E"/>
    <w:rsid w:val="006F0240"/>
    <w:rsid w:val="006F02FF"/>
    <w:rsid w:val="006F03E0"/>
    <w:rsid w:val="006F0426"/>
    <w:rsid w:val="006F04A4"/>
    <w:rsid w:val="006F04D6"/>
    <w:rsid w:val="006F0541"/>
    <w:rsid w:val="006F0559"/>
    <w:rsid w:val="006F05B4"/>
    <w:rsid w:val="006F0627"/>
    <w:rsid w:val="006F06E0"/>
    <w:rsid w:val="006F06F3"/>
    <w:rsid w:val="006F0711"/>
    <w:rsid w:val="006F0734"/>
    <w:rsid w:val="006F0742"/>
    <w:rsid w:val="006F076B"/>
    <w:rsid w:val="006F07EC"/>
    <w:rsid w:val="006F0866"/>
    <w:rsid w:val="006F0B06"/>
    <w:rsid w:val="006F0B76"/>
    <w:rsid w:val="006F0BBB"/>
    <w:rsid w:val="006F0BDD"/>
    <w:rsid w:val="006F0C0D"/>
    <w:rsid w:val="006F0DDA"/>
    <w:rsid w:val="006F0DFF"/>
    <w:rsid w:val="006F0EED"/>
    <w:rsid w:val="006F0EF2"/>
    <w:rsid w:val="006F0F0D"/>
    <w:rsid w:val="006F0F77"/>
    <w:rsid w:val="006F0F97"/>
    <w:rsid w:val="006F0FFB"/>
    <w:rsid w:val="006F116F"/>
    <w:rsid w:val="006F11F0"/>
    <w:rsid w:val="006F1257"/>
    <w:rsid w:val="006F13D3"/>
    <w:rsid w:val="006F13D4"/>
    <w:rsid w:val="006F1409"/>
    <w:rsid w:val="006F1495"/>
    <w:rsid w:val="006F14A5"/>
    <w:rsid w:val="006F14E7"/>
    <w:rsid w:val="006F157E"/>
    <w:rsid w:val="006F159F"/>
    <w:rsid w:val="006F15E2"/>
    <w:rsid w:val="006F15EC"/>
    <w:rsid w:val="006F162E"/>
    <w:rsid w:val="006F166D"/>
    <w:rsid w:val="006F175C"/>
    <w:rsid w:val="006F193F"/>
    <w:rsid w:val="006F1986"/>
    <w:rsid w:val="006F1A0D"/>
    <w:rsid w:val="006F1A34"/>
    <w:rsid w:val="006F1A55"/>
    <w:rsid w:val="006F1A93"/>
    <w:rsid w:val="006F1B54"/>
    <w:rsid w:val="006F1B72"/>
    <w:rsid w:val="006F1D26"/>
    <w:rsid w:val="006F1D8D"/>
    <w:rsid w:val="006F1EB8"/>
    <w:rsid w:val="006F1ED9"/>
    <w:rsid w:val="006F1F52"/>
    <w:rsid w:val="006F1FEA"/>
    <w:rsid w:val="006F21EA"/>
    <w:rsid w:val="006F226F"/>
    <w:rsid w:val="006F228E"/>
    <w:rsid w:val="006F23AD"/>
    <w:rsid w:val="006F23F0"/>
    <w:rsid w:val="006F2430"/>
    <w:rsid w:val="006F24AE"/>
    <w:rsid w:val="006F24C2"/>
    <w:rsid w:val="006F24CC"/>
    <w:rsid w:val="006F25A8"/>
    <w:rsid w:val="006F260C"/>
    <w:rsid w:val="006F267B"/>
    <w:rsid w:val="006F2715"/>
    <w:rsid w:val="006F2767"/>
    <w:rsid w:val="006F27D5"/>
    <w:rsid w:val="006F2996"/>
    <w:rsid w:val="006F2A19"/>
    <w:rsid w:val="006F2A97"/>
    <w:rsid w:val="006F2ADB"/>
    <w:rsid w:val="006F2ADC"/>
    <w:rsid w:val="006F2C07"/>
    <w:rsid w:val="006F2CC7"/>
    <w:rsid w:val="006F2D5F"/>
    <w:rsid w:val="006F2DF8"/>
    <w:rsid w:val="006F2DFB"/>
    <w:rsid w:val="006F2E1F"/>
    <w:rsid w:val="006F2F17"/>
    <w:rsid w:val="006F2FE8"/>
    <w:rsid w:val="006F3020"/>
    <w:rsid w:val="006F302E"/>
    <w:rsid w:val="006F3081"/>
    <w:rsid w:val="006F308F"/>
    <w:rsid w:val="006F311A"/>
    <w:rsid w:val="006F3249"/>
    <w:rsid w:val="006F3370"/>
    <w:rsid w:val="006F33A5"/>
    <w:rsid w:val="006F33BB"/>
    <w:rsid w:val="006F354E"/>
    <w:rsid w:val="006F3583"/>
    <w:rsid w:val="006F3610"/>
    <w:rsid w:val="006F374C"/>
    <w:rsid w:val="006F381E"/>
    <w:rsid w:val="006F3959"/>
    <w:rsid w:val="006F395A"/>
    <w:rsid w:val="006F3A25"/>
    <w:rsid w:val="006F3ABD"/>
    <w:rsid w:val="006F3B3E"/>
    <w:rsid w:val="006F3BCC"/>
    <w:rsid w:val="006F3BEC"/>
    <w:rsid w:val="006F3C21"/>
    <w:rsid w:val="006F3DE3"/>
    <w:rsid w:val="006F3EC6"/>
    <w:rsid w:val="006F3FBC"/>
    <w:rsid w:val="006F40A9"/>
    <w:rsid w:val="006F40D7"/>
    <w:rsid w:val="006F4159"/>
    <w:rsid w:val="006F41F1"/>
    <w:rsid w:val="006F422A"/>
    <w:rsid w:val="006F42B4"/>
    <w:rsid w:val="006F4302"/>
    <w:rsid w:val="006F4352"/>
    <w:rsid w:val="006F4355"/>
    <w:rsid w:val="006F43B2"/>
    <w:rsid w:val="006F4413"/>
    <w:rsid w:val="006F4423"/>
    <w:rsid w:val="006F448A"/>
    <w:rsid w:val="006F476D"/>
    <w:rsid w:val="006F4821"/>
    <w:rsid w:val="006F484A"/>
    <w:rsid w:val="006F49C8"/>
    <w:rsid w:val="006F4A08"/>
    <w:rsid w:val="006F4A83"/>
    <w:rsid w:val="006F4AA4"/>
    <w:rsid w:val="006F4B1A"/>
    <w:rsid w:val="006F4B42"/>
    <w:rsid w:val="006F4B68"/>
    <w:rsid w:val="006F4BA5"/>
    <w:rsid w:val="006F4D2B"/>
    <w:rsid w:val="006F4DC6"/>
    <w:rsid w:val="006F4E42"/>
    <w:rsid w:val="006F4FB7"/>
    <w:rsid w:val="006F5132"/>
    <w:rsid w:val="006F523B"/>
    <w:rsid w:val="006F532C"/>
    <w:rsid w:val="006F532F"/>
    <w:rsid w:val="006F5860"/>
    <w:rsid w:val="006F588C"/>
    <w:rsid w:val="006F5893"/>
    <w:rsid w:val="006F592E"/>
    <w:rsid w:val="006F5975"/>
    <w:rsid w:val="006F5C91"/>
    <w:rsid w:val="006F5D20"/>
    <w:rsid w:val="006F5E92"/>
    <w:rsid w:val="006F5EEE"/>
    <w:rsid w:val="006F60E8"/>
    <w:rsid w:val="006F60F6"/>
    <w:rsid w:val="006F6148"/>
    <w:rsid w:val="006F6187"/>
    <w:rsid w:val="006F619A"/>
    <w:rsid w:val="006F61A4"/>
    <w:rsid w:val="006F61BC"/>
    <w:rsid w:val="006F61D1"/>
    <w:rsid w:val="006F6210"/>
    <w:rsid w:val="006F6267"/>
    <w:rsid w:val="006F62B9"/>
    <w:rsid w:val="006F6326"/>
    <w:rsid w:val="006F63AC"/>
    <w:rsid w:val="006F63B8"/>
    <w:rsid w:val="006F63BA"/>
    <w:rsid w:val="006F63C6"/>
    <w:rsid w:val="006F6410"/>
    <w:rsid w:val="006F64EE"/>
    <w:rsid w:val="006F6528"/>
    <w:rsid w:val="006F656D"/>
    <w:rsid w:val="006F660F"/>
    <w:rsid w:val="006F6747"/>
    <w:rsid w:val="006F6793"/>
    <w:rsid w:val="006F681F"/>
    <w:rsid w:val="006F6864"/>
    <w:rsid w:val="006F68BD"/>
    <w:rsid w:val="006F68EC"/>
    <w:rsid w:val="006F6A10"/>
    <w:rsid w:val="006F6A8D"/>
    <w:rsid w:val="006F6AE2"/>
    <w:rsid w:val="006F6B56"/>
    <w:rsid w:val="006F6B6E"/>
    <w:rsid w:val="006F6C11"/>
    <w:rsid w:val="006F6CEB"/>
    <w:rsid w:val="006F6D63"/>
    <w:rsid w:val="006F6D96"/>
    <w:rsid w:val="006F6DD8"/>
    <w:rsid w:val="006F6DF8"/>
    <w:rsid w:val="006F6E2A"/>
    <w:rsid w:val="006F6EB2"/>
    <w:rsid w:val="006F6ED0"/>
    <w:rsid w:val="006F6F0E"/>
    <w:rsid w:val="006F6FCF"/>
    <w:rsid w:val="006F700D"/>
    <w:rsid w:val="006F7089"/>
    <w:rsid w:val="006F7125"/>
    <w:rsid w:val="006F7158"/>
    <w:rsid w:val="006F72C5"/>
    <w:rsid w:val="006F733E"/>
    <w:rsid w:val="006F735E"/>
    <w:rsid w:val="006F738F"/>
    <w:rsid w:val="006F73CA"/>
    <w:rsid w:val="006F74FF"/>
    <w:rsid w:val="006F750F"/>
    <w:rsid w:val="006F7562"/>
    <w:rsid w:val="006F7582"/>
    <w:rsid w:val="006F75D1"/>
    <w:rsid w:val="006F7680"/>
    <w:rsid w:val="006F76B1"/>
    <w:rsid w:val="006F76F2"/>
    <w:rsid w:val="006F771B"/>
    <w:rsid w:val="006F776C"/>
    <w:rsid w:val="006F779A"/>
    <w:rsid w:val="006F781B"/>
    <w:rsid w:val="006F7866"/>
    <w:rsid w:val="006F7987"/>
    <w:rsid w:val="006F799E"/>
    <w:rsid w:val="006F79CD"/>
    <w:rsid w:val="006F7A86"/>
    <w:rsid w:val="006F7CDB"/>
    <w:rsid w:val="006F7CE1"/>
    <w:rsid w:val="006F7CF5"/>
    <w:rsid w:val="006F7D31"/>
    <w:rsid w:val="006F7D65"/>
    <w:rsid w:val="006F7EDA"/>
    <w:rsid w:val="006F7F5A"/>
    <w:rsid w:val="006F7F86"/>
    <w:rsid w:val="006F7FB0"/>
    <w:rsid w:val="00700085"/>
    <w:rsid w:val="007000B7"/>
    <w:rsid w:val="007001A8"/>
    <w:rsid w:val="007001BD"/>
    <w:rsid w:val="007001D3"/>
    <w:rsid w:val="007004C7"/>
    <w:rsid w:val="007004CE"/>
    <w:rsid w:val="007004D2"/>
    <w:rsid w:val="007005D4"/>
    <w:rsid w:val="007006D7"/>
    <w:rsid w:val="007006E5"/>
    <w:rsid w:val="00700749"/>
    <w:rsid w:val="007007D8"/>
    <w:rsid w:val="0070085E"/>
    <w:rsid w:val="007008B3"/>
    <w:rsid w:val="007009F6"/>
    <w:rsid w:val="00700A86"/>
    <w:rsid w:val="00700B5C"/>
    <w:rsid w:val="00700B98"/>
    <w:rsid w:val="00700C43"/>
    <w:rsid w:val="00700D50"/>
    <w:rsid w:val="00700E07"/>
    <w:rsid w:val="00700E85"/>
    <w:rsid w:val="00700F51"/>
    <w:rsid w:val="00700F96"/>
    <w:rsid w:val="007012A5"/>
    <w:rsid w:val="007012C2"/>
    <w:rsid w:val="00701310"/>
    <w:rsid w:val="00701359"/>
    <w:rsid w:val="00701368"/>
    <w:rsid w:val="007013BA"/>
    <w:rsid w:val="007013DA"/>
    <w:rsid w:val="007014B6"/>
    <w:rsid w:val="007014E7"/>
    <w:rsid w:val="00701623"/>
    <w:rsid w:val="0070162A"/>
    <w:rsid w:val="00701722"/>
    <w:rsid w:val="007017FB"/>
    <w:rsid w:val="00701973"/>
    <w:rsid w:val="00701A39"/>
    <w:rsid w:val="00701A7D"/>
    <w:rsid w:val="00701A83"/>
    <w:rsid w:val="00701AE0"/>
    <w:rsid w:val="00701BBD"/>
    <w:rsid w:val="00701BF6"/>
    <w:rsid w:val="00701C2C"/>
    <w:rsid w:val="00701D55"/>
    <w:rsid w:val="00701E17"/>
    <w:rsid w:val="00701E84"/>
    <w:rsid w:val="00701ED0"/>
    <w:rsid w:val="00701F28"/>
    <w:rsid w:val="00702004"/>
    <w:rsid w:val="0070202D"/>
    <w:rsid w:val="00702065"/>
    <w:rsid w:val="00702080"/>
    <w:rsid w:val="00702197"/>
    <w:rsid w:val="0070222A"/>
    <w:rsid w:val="00702295"/>
    <w:rsid w:val="007022C6"/>
    <w:rsid w:val="0070230B"/>
    <w:rsid w:val="007023FF"/>
    <w:rsid w:val="00702402"/>
    <w:rsid w:val="007024D1"/>
    <w:rsid w:val="0070253C"/>
    <w:rsid w:val="007025DB"/>
    <w:rsid w:val="007025E4"/>
    <w:rsid w:val="00702695"/>
    <w:rsid w:val="00702735"/>
    <w:rsid w:val="00702A55"/>
    <w:rsid w:val="00702AC6"/>
    <w:rsid w:val="00702AF1"/>
    <w:rsid w:val="00702B07"/>
    <w:rsid w:val="00702C0A"/>
    <w:rsid w:val="00702C69"/>
    <w:rsid w:val="00702C9C"/>
    <w:rsid w:val="00702CB2"/>
    <w:rsid w:val="00702D7A"/>
    <w:rsid w:val="00702D99"/>
    <w:rsid w:val="00702D9A"/>
    <w:rsid w:val="00702DD6"/>
    <w:rsid w:val="00702E23"/>
    <w:rsid w:val="00702E71"/>
    <w:rsid w:val="00702EC9"/>
    <w:rsid w:val="00702F2B"/>
    <w:rsid w:val="00702FC5"/>
    <w:rsid w:val="0070301D"/>
    <w:rsid w:val="00703112"/>
    <w:rsid w:val="00703165"/>
    <w:rsid w:val="0070323B"/>
    <w:rsid w:val="00703302"/>
    <w:rsid w:val="00703431"/>
    <w:rsid w:val="007034BA"/>
    <w:rsid w:val="00703514"/>
    <w:rsid w:val="007035E3"/>
    <w:rsid w:val="007035FB"/>
    <w:rsid w:val="0070363B"/>
    <w:rsid w:val="0070366A"/>
    <w:rsid w:val="00703680"/>
    <w:rsid w:val="007036D0"/>
    <w:rsid w:val="0070376F"/>
    <w:rsid w:val="0070381B"/>
    <w:rsid w:val="007039AB"/>
    <w:rsid w:val="007039B9"/>
    <w:rsid w:val="007039FB"/>
    <w:rsid w:val="00703A4F"/>
    <w:rsid w:val="00703A68"/>
    <w:rsid w:val="00703A8B"/>
    <w:rsid w:val="00703A9D"/>
    <w:rsid w:val="00703AB7"/>
    <w:rsid w:val="00703B7F"/>
    <w:rsid w:val="00703B9B"/>
    <w:rsid w:val="00703BB2"/>
    <w:rsid w:val="00703BFF"/>
    <w:rsid w:val="00703C3D"/>
    <w:rsid w:val="00703C9F"/>
    <w:rsid w:val="00703D2C"/>
    <w:rsid w:val="00703D9D"/>
    <w:rsid w:val="00703E96"/>
    <w:rsid w:val="007041C7"/>
    <w:rsid w:val="007041FC"/>
    <w:rsid w:val="00704254"/>
    <w:rsid w:val="00704263"/>
    <w:rsid w:val="0070429E"/>
    <w:rsid w:val="007042B9"/>
    <w:rsid w:val="00704314"/>
    <w:rsid w:val="00704389"/>
    <w:rsid w:val="007043B1"/>
    <w:rsid w:val="007043ED"/>
    <w:rsid w:val="00704563"/>
    <w:rsid w:val="00704677"/>
    <w:rsid w:val="00704783"/>
    <w:rsid w:val="007047A4"/>
    <w:rsid w:val="00704907"/>
    <w:rsid w:val="0070498A"/>
    <w:rsid w:val="00704A10"/>
    <w:rsid w:val="00704A96"/>
    <w:rsid w:val="00704AB7"/>
    <w:rsid w:val="00704B3C"/>
    <w:rsid w:val="00704BBA"/>
    <w:rsid w:val="00704C28"/>
    <w:rsid w:val="00704C8E"/>
    <w:rsid w:val="00704DB3"/>
    <w:rsid w:val="00704DE8"/>
    <w:rsid w:val="00704E40"/>
    <w:rsid w:val="00704E9B"/>
    <w:rsid w:val="00704F6E"/>
    <w:rsid w:val="00704F96"/>
    <w:rsid w:val="00704FEA"/>
    <w:rsid w:val="00705076"/>
    <w:rsid w:val="0070507D"/>
    <w:rsid w:val="0070515A"/>
    <w:rsid w:val="00705160"/>
    <w:rsid w:val="007051CB"/>
    <w:rsid w:val="00705210"/>
    <w:rsid w:val="0070521B"/>
    <w:rsid w:val="0070525D"/>
    <w:rsid w:val="00705352"/>
    <w:rsid w:val="007053D7"/>
    <w:rsid w:val="00705597"/>
    <w:rsid w:val="00705624"/>
    <w:rsid w:val="0070575F"/>
    <w:rsid w:val="00705771"/>
    <w:rsid w:val="007057D4"/>
    <w:rsid w:val="007057FF"/>
    <w:rsid w:val="007059A7"/>
    <w:rsid w:val="007059AE"/>
    <w:rsid w:val="00705A69"/>
    <w:rsid w:val="00705A7F"/>
    <w:rsid w:val="00705AFA"/>
    <w:rsid w:val="00705B3B"/>
    <w:rsid w:val="00705BB5"/>
    <w:rsid w:val="00705C4E"/>
    <w:rsid w:val="00705C7D"/>
    <w:rsid w:val="00705CC2"/>
    <w:rsid w:val="00705DED"/>
    <w:rsid w:val="00705E05"/>
    <w:rsid w:val="00705E60"/>
    <w:rsid w:val="00705E74"/>
    <w:rsid w:val="00705F0A"/>
    <w:rsid w:val="00705F49"/>
    <w:rsid w:val="00705F67"/>
    <w:rsid w:val="00706136"/>
    <w:rsid w:val="0070615D"/>
    <w:rsid w:val="007061F8"/>
    <w:rsid w:val="00706209"/>
    <w:rsid w:val="0070624E"/>
    <w:rsid w:val="00706274"/>
    <w:rsid w:val="0070627B"/>
    <w:rsid w:val="00706331"/>
    <w:rsid w:val="0070638A"/>
    <w:rsid w:val="007063D9"/>
    <w:rsid w:val="0070646C"/>
    <w:rsid w:val="00706470"/>
    <w:rsid w:val="007064F6"/>
    <w:rsid w:val="00706598"/>
    <w:rsid w:val="007065B7"/>
    <w:rsid w:val="007065E6"/>
    <w:rsid w:val="007065F7"/>
    <w:rsid w:val="0070660C"/>
    <w:rsid w:val="007067C7"/>
    <w:rsid w:val="0070684F"/>
    <w:rsid w:val="00706884"/>
    <w:rsid w:val="007068F1"/>
    <w:rsid w:val="00706991"/>
    <w:rsid w:val="007069D5"/>
    <w:rsid w:val="00706B70"/>
    <w:rsid w:val="00706C6B"/>
    <w:rsid w:val="00706C84"/>
    <w:rsid w:val="00706C9F"/>
    <w:rsid w:val="00706CCE"/>
    <w:rsid w:val="00706CDD"/>
    <w:rsid w:val="00706D12"/>
    <w:rsid w:val="00706DB6"/>
    <w:rsid w:val="00706E31"/>
    <w:rsid w:val="00706E4F"/>
    <w:rsid w:val="00706EEC"/>
    <w:rsid w:val="00706F61"/>
    <w:rsid w:val="00706FC9"/>
    <w:rsid w:val="00707035"/>
    <w:rsid w:val="007070A9"/>
    <w:rsid w:val="007070DA"/>
    <w:rsid w:val="00707102"/>
    <w:rsid w:val="00707126"/>
    <w:rsid w:val="00707176"/>
    <w:rsid w:val="0070717A"/>
    <w:rsid w:val="007071D3"/>
    <w:rsid w:val="007071EB"/>
    <w:rsid w:val="0070729C"/>
    <w:rsid w:val="007073EB"/>
    <w:rsid w:val="007073F4"/>
    <w:rsid w:val="00707412"/>
    <w:rsid w:val="00707431"/>
    <w:rsid w:val="007074AD"/>
    <w:rsid w:val="007075F8"/>
    <w:rsid w:val="00707696"/>
    <w:rsid w:val="007077B5"/>
    <w:rsid w:val="007077BC"/>
    <w:rsid w:val="00707841"/>
    <w:rsid w:val="0070786E"/>
    <w:rsid w:val="0070786F"/>
    <w:rsid w:val="007078E5"/>
    <w:rsid w:val="007079A5"/>
    <w:rsid w:val="00707A73"/>
    <w:rsid w:val="00707B56"/>
    <w:rsid w:val="00707BAA"/>
    <w:rsid w:val="00707BEB"/>
    <w:rsid w:val="00707C46"/>
    <w:rsid w:val="00707C5F"/>
    <w:rsid w:val="00707C82"/>
    <w:rsid w:val="00707D0B"/>
    <w:rsid w:val="00707D80"/>
    <w:rsid w:val="0071003E"/>
    <w:rsid w:val="0071009A"/>
    <w:rsid w:val="007100E3"/>
    <w:rsid w:val="00710158"/>
    <w:rsid w:val="0071017E"/>
    <w:rsid w:val="007101AD"/>
    <w:rsid w:val="00710254"/>
    <w:rsid w:val="0071026B"/>
    <w:rsid w:val="0071027D"/>
    <w:rsid w:val="007102A5"/>
    <w:rsid w:val="0071034C"/>
    <w:rsid w:val="007103B2"/>
    <w:rsid w:val="00710438"/>
    <w:rsid w:val="0071046D"/>
    <w:rsid w:val="0071048A"/>
    <w:rsid w:val="0071049B"/>
    <w:rsid w:val="00710543"/>
    <w:rsid w:val="00710591"/>
    <w:rsid w:val="007105AE"/>
    <w:rsid w:val="007105AF"/>
    <w:rsid w:val="0071060E"/>
    <w:rsid w:val="0071077D"/>
    <w:rsid w:val="007107FD"/>
    <w:rsid w:val="0071081D"/>
    <w:rsid w:val="00710906"/>
    <w:rsid w:val="0071099C"/>
    <w:rsid w:val="00710ACF"/>
    <w:rsid w:val="00710B2A"/>
    <w:rsid w:val="00710B54"/>
    <w:rsid w:val="00710B8E"/>
    <w:rsid w:val="00710CEB"/>
    <w:rsid w:val="00710D69"/>
    <w:rsid w:val="00710D76"/>
    <w:rsid w:val="00710DC7"/>
    <w:rsid w:val="00710E92"/>
    <w:rsid w:val="00711015"/>
    <w:rsid w:val="00711023"/>
    <w:rsid w:val="007110F1"/>
    <w:rsid w:val="0071114B"/>
    <w:rsid w:val="00711172"/>
    <w:rsid w:val="007111BE"/>
    <w:rsid w:val="007111ED"/>
    <w:rsid w:val="00711232"/>
    <w:rsid w:val="0071125E"/>
    <w:rsid w:val="0071126C"/>
    <w:rsid w:val="00711428"/>
    <w:rsid w:val="0071145D"/>
    <w:rsid w:val="00711533"/>
    <w:rsid w:val="00711549"/>
    <w:rsid w:val="00711575"/>
    <w:rsid w:val="007115CB"/>
    <w:rsid w:val="00711648"/>
    <w:rsid w:val="007116A9"/>
    <w:rsid w:val="007116EF"/>
    <w:rsid w:val="0071172C"/>
    <w:rsid w:val="00711836"/>
    <w:rsid w:val="00711A34"/>
    <w:rsid w:val="00711B01"/>
    <w:rsid w:val="00711C7D"/>
    <w:rsid w:val="00711CAC"/>
    <w:rsid w:val="00711D25"/>
    <w:rsid w:val="00711D39"/>
    <w:rsid w:val="00711E71"/>
    <w:rsid w:val="00711EA4"/>
    <w:rsid w:val="00711EB7"/>
    <w:rsid w:val="00711EFB"/>
    <w:rsid w:val="00711F16"/>
    <w:rsid w:val="00711F1A"/>
    <w:rsid w:val="00711F26"/>
    <w:rsid w:val="00711F67"/>
    <w:rsid w:val="00712059"/>
    <w:rsid w:val="007120CD"/>
    <w:rsid w:val="007120F5"/>
    <w:rsid w:val="00712121"/>
    <w:rsid w:val="0071229E"/>
    <w:rsid w:val="0071232A"/>
    <w:rsid w:val="00712339"/>
    <w:rsid w:val="007123DF"/>
    <w:rsid w:val="007123E5"/>
    <w:rsid w:val="00712418"/>
    <w:rsid w:val="0071243E"/>
    <w:rsid w:val="0071246A"/>
    <w:rsid w:val="0071246C"/>
    <w:rsid w:val="00712482"/>
    <w:rsid w:val="007124A4"/>
    <w:rsid w:val="007124E9"/>
    <w:rsid w:val="007125A6"/>
    <w:rsid w:val="007125CC"/>
    <w:rsid w:val="007125D0"/>
    <w:rsid w:val="0071261D"/>
    <w:rsid w:val="00712723"/>
    <w:rsid w:val="00712792"/>
    <w:rsid w:val="007127CF"/>
    <w:rsid w:val="0071293A"/>
    <w:rsid w:val="00712953"/>
    <w:rsid w:val="0071297B"/>
    <w:rsid w:val="0071299D"/>
    <w:rsid w:val="007129BE"/>
    <w:rsid w:val="007129F7"/>
    <w:rsid w:val="00712A0D"/>
    <w:rsid w:val="00712AB6"/>
    <w:rsid w:val="00712ADD"/>
    <w:rsid w:val="00712B49"/>
    <w:rsid w:val="00712B6E"/>
    <w:rsid w:val="00712B8F"/>
    <w:rsid w:val="00712BFA"/>
    <w:rsid w:val="00712C7E"/>
    <w:rsid w:val="00712CA2"/>
    <w:rsid w:val="00712CA5"/>
    <w:rsid w:val="00712D02"/>
    <w:rsid w:val="00712D25"/>
    <w:rsid w:val="00712E01"/>
    <w:rsid w:val="00712E66"/>
    <w:rsid w:val="007130E2"/>
    <w:rsid w:val="0071313B"/>
    <w:rsid w:val="0071319B"/>
    <w:rsid w:val="007132DA"/>
    <w:rsid w:val="007133A3"/>
    <w:rsid w:val="007134A3"/>
    <w:rsid w:val="00713584"/>
    <w:rsid w:val="007135A2"/>
    <w:rsid w:val="007135A5"/>
    <w:rsid w:val="007135B3"/>
    <w:rsid w:val="00713601"/>
    <w:rsid w:val="00713677"/>
    <w:rsid w:val="007136BD"/>
    <w:rsid w:val="007136BF"/>
    <w:rsid w:val="007136D4"/>
    <w:rsid w:val="00713779"/>
    <w:rsid w:val="00713783"/>
    <w:rsid w:val="007137CC"/>
    <w:rsid w:val="007137CD"/>
    <w:rsid w:val="007137DD"/>
    <w:rsid w:val="0071384F"/>
    <w:rsid w:val="007138D9"/>
    <w:rsid w:val="00713925"/>
    <w:rsid w:val="00713A4D"/>
    <w:rsid w:val="00713A51"/>
    <w:rsid w:val="00713A70"/>
    <w:rsid w:val="00713AAE"/>
    <w:rsid w:val="00713AC7"/>
    <w:rsid w:val="00713AE2"/>
    <w:rsid w:val="00713B98"/>
    <w:rsid w:val="00713BF2"/>
    <w:rsid w:val="00713C09"/>
    <w:rsid w:val="00713C5F"/>
    <w:rsid w:val="00713CAE"/>
    <w:rsid w:val="00713D14"/>
    <w:rsid w:val="00713DB3"/>
    <w:rsid w:val="00713DCE"/>
    <w:rsid w:val="00713E08"/>
    <w:rsid w:val="00713F66"/>
    <w:rsid w:val="00713FC3"/>
    <w:rsid w:val="00713FCF"/>
    <w:rsid w:val="00714092"/>
    <w:rsid w:val="0071414D"/>
    <w:rsid w:val="00714180"/>
    <w:rsid w:val="007141B4"/>
    <w:rsid w:val="00714271"/>
    <w:rsid w:val="007142C3"/>
    <w:rsid w:val="007142E7"/>
    <w:rsid w:val="00714332"/>
    <w:rsid w:val="0071435F"/>
    <w:rsid w:val="0071457C"/>
    <w:rsid w:val="00714665"/>
    <w:rsid w:val="00714682"/>
    <w:rsid w:val="007146FA"/>
    <w:rsid w:val="0071479F"/>
    <w:rsid w:val="007147E3"/>
    <w:rsid w:val="007148F1"/>
    <w:rsid w:val="00714919"/>
    <w:rsid w:val="00714937"/>
    <w:rsid w:val="007149A2"/>
    <w:rsid w:val="007149D9"/>
    <w:rsid w:val="00714AD8"/>
    <w:rsid w:val="00714ADD"/>
    <w:rsid w:val="00714AEF"/>
    <w:rsid w:val="00714AF7"/>
    <w:rsid w:val="00714B92"/>
    <w:rsid w:val="00714BFE"/>
    <w:rsid w:val="00714C12"/>
    <w:rsid w:val="00714CD1"/>
    <w:rsid w:val="00714E13"/>
    <w:rsid w:val="00714E40"/>
    <w:rsid w:val="00714E63"/>
    <w:rsid w:val="00714EC3"/>
    <w:rsid w:val="00714F82"/>
    <w:rsid w:val="00714FB2"/>
    <w:rsid w:val="00715066"/>
    <w:rsid w:val="0071513A"/>
    <w:rsid w:val="0071519A"/>
    <w:rsid w:val="007151E9"/>
    <w:rsid w:val="0071529A"/>
    <w:rsid w:val="00715340"/>
    <w:rsid w:val="00715356"/>
    <w:rsid w:val="0071538E"/>
    <w:rsid w:val="007153B4"/>
    <w:rsid w:val="007153B6"/>
    <w:rsid w:val="007153D3"/>
    <w:rsid w:val="00715433"/>
    <w:rsid w:val="007154C9"/>
    <w:rsid w:val="00715505"/>
    <w:rsid w:val="007156B4"/>
    <w:rsid w:val="0071596C"/>
    <w:rsid w:val="007159ED"/>
    <w:rsid w:val="00715B11"/>
    <w:rsid w:val="00715C31"/>
    <w:rsid w:val="00715C3A"/>
    <w:rsid w:val="00715D3B"/>
    <w:rsid w:val="00715D8F"/>
    <w:rsid w:val="00715F3B"/>
    <w:rsid w:val="00715F63"/>
    <w:rsid w:val="00715F90"/>
    <w:rsid w:val="00716053"/>
    <w:rsid w:val="00716083"/>
    <w:rsid w:val="00716366"/>
    <w:rsid w:val="007163A5"/>
    <w:rsid w:val="007163ED"/>
    <w:rsid w:val="0071642D"/>
    <w:rsid w:val="00716510"/>
    <w:rsid w:val="0071652A"/>
    <w:rsid w:val="007165B2"/>
    <w:rsid w:val="00716737"/>
    <w:rsid w:val="0071673C"/>
    <w:rsid w:val="0071679A"/>
    <w:rsid w:val="007167B3"/>
    <w:rsid w:val="007167B6"/>
    <w:rsid w:val="007167FA"/>
    <w:rsid w:val="0071681D"/>
    <w:rsid w:val="0071683F"/>
    <w:rsid w:val="0071694A"/>
    <w:rsid w:val="0071699E"/>
    <w:rsid w:val="007169E6"/>
    <w:rsid w:val="00716A2F"/>
    <w:rsid w:val="00716A5D"/>
    <w:rsid w:val="00716A76"/>
    <w:rsid w:val="00716B27"/>
    <w:rsid w:val="00716B9B"/>
    <w:rsid w:val="00716C1F"/>
    <w:rsid w:val="00716C6C"/>
    <w:rsid w:val="00716C93"/>
    <w:rsid w:val="00716D01"/>
    <w:rsid w:val="00716D4D"/>
    <w:rsid w:val="00716D60"/>
    <w:rsid w:val="00716D83"/>
    <w:rsid w:val="00716D97"/>
    <w:rsid w:val="00716E0F"/>
    <w:rsid w:val="00716F1E"/>
    <w:rsid w:val="00716F3C"/>
    <w:rsid w:val="007170B4"/>
    <w:rsid w:val="0071715C"/>
    <w:rsid w:val="0071717D"/>
    <w:rsid w:val="007171A6"/>
    <w:rsid w:val="0071729E"/>
    <w:rsid w:val="007172C3"/>
    <w:rsid w:val="0071737D"/>
    <w:rsid w:val="00717390"/>
    <w:rsid w:val="007173ED"/>
    <w:rsid w:val="00717425"/>
    <w:rsid w:val="00717430"/>
    <w:rsid w:val="007174AF"/>
    <w:rsid w:val="007175BF"/>
    <w:rsid w:val="007176D0"/>
    <w:rsid w:val="007176D3"/>
    <w:rsid w:val="007176F5"/>
    <w:rsid w:val="0071773B"/>
    <w:rsid w:val="00717A4D"/>
    <w:rsid w:val="00717A6C"/>
    <w:rsid w:val="00717A71"/>
    <w:rsid w:val="00717ADF"/>
    <w:rsid w:val="00717C00"/>
    <w:rsid w:val="00717D55"/>
    <w:rsid w:val="00717D8D"/>
    <w:rsid w:val="00717E77"/>
    <w:rsid w:val="00717E90"/>
    <w:rsid w:val="00717EE6"/>
    <w:rsid w:val="00717EFF"/>
    <w:rsid w:val="0072000F"/>
    <w:rsid w:val="00720140"/>
    <w:rsid w:val="00720286"/>
    <w:rsid w:val="00720315"/>
    <w:rsid w:val="00720410"/>
    <w:rsid w:val="00720413"/>
    <w:rsid w:val="00720492"/>
    <w:rsid w:val="007204B5"/>
    <w:rsid w:val="00720545"/>
    <w:rsid w:val="00720587"/>
    <w:rsid w:val="007205CA"/>
    <w:rsid w:val="00720613"/>
    <w:rsid w:val="0072075D"/>
    <w:rsid w:val="00720834"/>
    <w:rsid w:val="0072089E"/>
    <w:rsid w:val="007208AF"/>
    <w:rsid w:val="007208D0"/>
    <w:rsid w:val="00720943"/>
    <w:rsid w:val="007209C5"/>
    <w:rsid w:val="007209E9"/>
    <w:rsid w:val="00720A9B"/>
    <w:rsid w:val="00720B02"/>
    <w:rsid w:val="00720B46"/>
    <w:rsid w:val="00720B62"/>
    <w:rsid w:val="00720BCD"/>
    <w:rsid w:val="00720C51"/>
    <w:rsid w:val="00720C7A"/>
    <w:rsid w:val="00720CBA"/>
    <w:rsid w:val="00720DD2"/>
    <w:rsid w:val="00720E6F"/>
    <w:rsid w:val="00720E91"/>
    <w:rsid w:val="00720F80"/>
    <w:rsid w:val="00720FC2"/>
    <w:rsid w:val="0072104F"/>
    <w:rsid w:val="007210C9"/>
    <w:rsid w:val="0072127D"/>
    <w:rsid w:val="00721282"/>
    <w:rsid w:val="007212E3"/>
    <w:rsid w:val="00721300"/>
    <w:rsid w:val="0072134E"/>
    <w:rsid w:val="0072137E"/>
    <w:rsid w:val="00721540"/>
    <w:rsid w:val="00721573"/>
    <w:rsid w:val="00721687"/>
    <w:rsid w:val="007217CC"/>
    <w:rsid w:val="0072181E"/>
    <w:rsid w:val="0072182D"/>
    <w:rsid w:val="00721860"/>
    <w:rsid w:val="0072187C"/>
    <w:rsid w:val="007218B4"/>
    <w:rsid w:val="00721911"/>
    <w:rsid w:val="00721970"/>
    <w:rsid w:val="00721A99"/>
    <w:rsid w:val="00721C71"/>
    <w:rsid w:val="00721D42"/>
    <w:rsid w:val="00721D5B"/>
    <w:rsid w:val="00721D60"/>
    <w:rsid w:val="00721D6F"/>
    <w:rsid w:val="00721DD9"/>
    <w:rsid w:val="00721DF5"/>
    <w:rsid w:val="00721E4C"/>
    <w:rsid w:val="00721E4F"/>
    <w:rsid w:val="00721EBB"/>
    <w:rsid w:val="00721ECE"/>
    <w:rsid w:val="00721F22"/>
    <w:rsid w:val="0072205F"/>
    <w:rsid w:val="0072206E"/>
    <w:rsid w:val="0072216C"/>
    <w:rsid w:val="00722185"/>
    <w:rsid w:val="0072219B"/>
    <w:rsid w:val="007221DE"/>
    <w:rsid w:val="007222B9"/>
    <w:rsid w:val="0072237C"/>
    <w:rsid w:val="0072238F"/>
    <w:rsid w:val="00722398"/>
    <w:rsid w:val="00722411"/>
    <w:rsid w:val="00722455"/>
    <w:rsid w:val="00722466"/>
    <w:rsid w:val="00722486"/>
    <w:rsid w:val="007225CA"/>
    <w:rsid w:val="00722661"/>
    <w:rsid w:val="00722680"/>
    <w:rsid w:val="00722844"/>
    <w:rsid w:val="00722877"/>
    <w:rsid w:val="0072299F"/>
    <w:rsid w:val="00722A69"/>
    <w:rsid w:val="00722AA0"/>
    <w:rsid w:val="00722AAE"/>
    <w:rsid w:val="00722B6C"/>
    <w:rsid w:val="00722BBA"/>
    <w:rsid w:val="00722C32"/>
    <w:rsid w:val="00722CEF"/>
    <w:rsid w:val="00722E32"/>
    <w:rsid w:val="00722E56"/>
    <w:rsid w:val="00722E95"/>
    <w:rsid w:val="00722FA3"/>
    <w:rsid w:val="0072304D"/>
    <w:rsid w:val="007230E7"/>
    <w:rsid w:val="00723179"/>
    <w:rsid w:val="00723289"/>
    <w:rsid w:val="00723291"/>
    <w:rsid w:val="007232D7"/>
    <w:rsid w:val="007233B0"/>
    <w:rsid w:val="00723436"/>
    <w:rsid w:val="007234B1"/>
    <w:rsid w:val="007235D1"/>
    <w:rsid w:val="007236FE"/>
    <w:rsid w:val="007237E9"/>
    <w:rsid w:val="00723893"/>
    <w:rsid w:val="00723949"/>
    <w:rsid w:val="00723954"/>
    <w:rsid w:val="00723B3E"/>
    <w:rsid w:val="00723CD8"/>
    <w:rsid w:val="00723E2A"/>
    <w:rsid w:val="00723E34"/>
    <w:rsid w:val="00723EA4"/>
    <w:rsid w:val="00723EAB"/>
    <w:rsid w:val="00723EDC"/>
    <w:rsid w:val="00723F03"/>
    <w:rsid w:val="00723F6B"/>
    <w:rsid w:val="0072404D"/>
    <w:rsid w:val="0072417F"/>
    <w:rsid w:val="007241F4"/>
    <w:rsid w:val="007241FF"/>
    <w:rsid w:val="00724203"/>
    <w:rsid w:val="00724304"/>
    <w:rsid w:val="0072431F"/>
    <w:rsid w:val="00724347"/>
    <w:rsid w:val="007243CF"/>
    <w:rsid w:val="007243D1"/>
    <w:rsid w:val="007244CC"/>
    <w:rsid w:val="0072462B"/>
    <w:rsid w:val="00724667"/>
    <w:rsid w:val="0072479A"/>
    <w:rsid w:val="007247A9"/>
    <w:rsid w:val="0072490D"/>
    <w:rsid w:val="0072493A"/>
    <w:rsid w:val="00724A57"/>
    <w:rsid w:val="00724A84"/>
    <w:rsid w:val="00724B1E"/>
    <w:rsid w:val="00724B23"/>
    <w:rsid w:val="00724B52"/>
    <w:rsid w:val="00724B61"/>
    <w:rsid w:val="00724B65"/>
    <w:rsid w:val="00724B9A"/>
    <w:rsid w:val="00724BD7"/>
    <w:rsid w:val="00724BFD"/>
    <w:rsid w:val="00724C0F"/>
    <w:rsid w:val="00724CF0"/>
    <w:rsid w:val="00724CF7"/>
    <w:rsid w:val="00724E02"/>
    <w:rsid w:val="00724E3C"/>
    <w:rsid w:val="00724E44"/>
    <w:rsid w:val="00724E58"/>
    <w:rsid w:val="00724EE3"/>
    <w:rsid w:val="00724FC1"/>
    <w:rsid w:val="00724FEE"/>
    <w:rsid w:val="0072501E"/>
    <w:rsid w:val="0072504E"/>
    <w:rsid w:val="00725079"/>
    <w:rsid w:val="007250E0"/>
    <w:rsid w:val="007251F3"/>
    <w:rsid w:val="007251FE"/>
    <w:rsid w:val="0072524F"/>
    <w:rsid w:val="0072534D"/>
    <w:rsid w:val="00725358"/>
    <w:rsid w:val="0072535B"/>
    <w:rsid w:val="00725408"/>
    <w:rsid w:val="00725434"/>
    <w:rsid w:val="00725461"/>
    <w:rsid w:val="0072546B"/>
    <w:rsid w:val="0072547C"/>
    <w:rsid w:val="007255CF"/>
    <w:rsid w:val="00725680"/>
    <w:rsid w:val="007256AE"/>
    <w:rsid w:val="007256B4"/>
    <w:rsid w:val="007256DB"/>
    <w:rsid w:val="007257E7"/>
    <w:rsid w:val="007258BA"/>
    <w:rsid w:val="00725980"/>
    <w:rsid w:val="007259FF"/>
    <w:rsid w:val="00725AC8"/>
    <w:rsid w:val="00725AD3"/>
    <w:rsid w:val="00725AEE"/>
    <w:rsid w:val="00725B02"/>
    <w:rsid w:val="00725B1E"/>
    <w:rsid w:val="00725BD1"/>
    <w:rsid w:val="00725C1F"/>
    <w:rsid w:val="00725C6E"/>
    <w:rsid w:val="00725CA6"/>
    <w:rsid w:val="00725CB5"/>
    <w:rsid w:val="00725CC3"/>
    <w:rsid w:val="00725CD3"/>
    <w:rsid w:val="00725DFE"/>
    <w:rsid w:val="00725E15"/>
    <w:rsid w:val="00725E1F"/>
    <w:rsid w:val="00725E77"/>
    <w:rsid w:val="00725EAE"/>
    <w:rsid w:val="00725FAA"/>
    <w:rsid w:val="00725FE1"/>
    <w:rsid w:val="00725FF4"/>
    <w:rsid w:val="0072608D"/>
    <w:rsid w:val="007260AB"/>
    <w:rsid w:val="007260B6"/>
    <w:rsid w:val="00726165"/>
    <w:rsid w:val="007261CB"/>
    <w:rsid w:val="0072629D"/>
    <w:rsid w:val="007262D1"/>
    <w:rsid w:val="0072634E"/>
    <w:rsid w:val="007263EC"/>
    <w:rsid w:val="00726558"/>
    <w:rsid w:val="007265CE"/>
    <w:rsid w:val="00726660"/>
    <w:rsid w:val="0072667B"/>
    <w:rsid w:val="007266A4"/>
    <w:rsid w:val="0072670D"/>
    <w:rsid w:val="00726791"/>
    <w:rsid w:val="00726903"/>
    <w:rsid w:val="00726A9F"/>
    <w:rsid w:val="00726AB2"/>
    <w:rsid w:val="00726B07"/>
    <w:rsid w:val="00726BA7"/>
    <w:rsid w:val="00726C9C"/>
    <w:rsid w:val="00726CFC"/>
    <w:rsid w:val="00726D0A"/>
    <w:rsid w:val="00726D68"/>
    <w:rsid w:val="00726DA8"/>
    <w:rsid w:val="00726E43"/>
    <w:rsid w:val="00726E63"/>
    <w:rsid w:val="00726E73"/>
    <w:rsid w:val="00726F1F"/>
    <w:rsid w:val="00727075"/>
    <w:rsid w:val="00727082"/>
    <w:rsid w:val="0072709A"/>
    <w:rsid w:val="007271AB"/>
    <w:rsid w:val="007271FB"/>
    <w:rsid w:val="00727267"/>
    <w:rsid w:val="00727352"/>
    <w:rsid w:val="00727403"/>
    <w:rsid w:val="00727485"/>
    <w:rsid w:val="0072748D"/>
    <w:rsid w:val="00727506"/>
    <w:rsid w:val="0072755C"/>
    <w:rsid w:val="007275CF"/>
    <w:rsid w:val="007275F6"/>
    <w:rsid w:val="0072761A"/>
    <w:rsid w:val="0072767B"/>
    <w:rsid w:val="00727742"/>
    <w:rsid w:val="007277BE"/>
    <w:rsid w:val="007277D6"/>
    <w:rsid w:val="00727823"/>
    <w:rsid w:val="0072783D"/>
    <w:rsid w:val="00727845"/>
    <w:rsid w:val="00727886"/>
    <w:rsid w:val="007278DD"/>
    <w:rsid w:val="0072793B"/>
    <w:rsid w:val="0072796C"/>
    <w:rsid w:val="00727A23"/>
    <w:rsid w:val="00727A29"/>
    <w:rsid w:val="00727A89"/>
    <w:rsid w:val="00727BA9"/>
    <w:rsid w:val="00727C6D"/>
    <w:rsid w:val="00727C74"/>
    <w:rsid w:val="00727C88"/>
    <w:rsid w:val="00727D93"/>
    <w:rsid w:val="00727E03"/>
    <w:rsid w:val="00727E21"/>
    <w:rsid w:val="00727E49"/>
    <w:rsid w:val="00727F50"/>
    <w:rsid w:val="00727FCB"/>
    <w:rsid w:val="007300B4"/>
    <w:rsid w:val="007300B6"/>
    <w:rsid w:val="007300C0"/>
    <w:rsid w:val="007300F8"/>
    <w:rsid w:val="0073019B"/>
    <w:rsid w:val="00730351"/>
    <w:rsid w:val="007303C2"/>
    <w:rsid w:val="00730491"/>
    <w:rsid w:val="007304DB"/>
    <w:rsid w:val="007304E9"/>
    <w:rsid w:val="00730556"/>
    <w:rsid w:val="0073061E"/>
    <w:rsid w:val="00730620"/>
    <w:rsid w:val="0073064D"/>
    <w:rsid w:val="007306B6"/>
    <w:rsid w:val="00730704"/>
    <w:rsid w:val="0073087E"/>
    <w:rsid w:val="0073097B"/>
    <w:rsid w:val="0073098B"/>
    <w:rsid w:val="007309FB"/>
    <w:rsid w:val="00730A6E"/>
    <w:rsid w:val="00730AC0"/>
    <w:rsid w:val="00730B00"/>
    <w:rsid w:val="00730B61"/>
    <w:rsid w:val="00730BF7"/>
    <w:rsid w:val="00730C30"/>
    <w:rsid w:val="00730C4C"/>
    <w:rsid w:val="00730C58"/>
    <w:rsid w:val="00730CC6"/>
    <w:rsid w:val="00730D58"/>
    <w:rsid w:val="00730D60"/>
    <w:rsid w:val="00730D83"/>
    <w:rsid w:val="00731060"/>
    <w:rsid w:val="00731097"/>
    <w:rsid w:val="0073109E"/>
    <w:rsid w:val="00731114"/>
    <w:rsid w:val="00731156"/>
    <w:rsid w:val="0073115D"/>
    <w:rsid w:val="0073116F"/>
    <w:rsid w:val="00731181"/>
    <w:rsid w:val="00731231"/>
    <w:rsid w:val="007312C7"/>
    <w:rsid w:val="00731358"/>
    <w:rsid w:val="007313A2"/>
    <w:rsid w:val="007313CF"/>
    <w:rsid w:val="0073151E"/>
    <w:rsid w:val="007315D8"/>
    <w:rsid w:val="007315DE"/>
    <w:rsid w:val="0073162D"/>
    <w:rsid w:val="0073164A"/>
    <w:rsid w:val="0073166E"/>
    <w:rsid w:val="007316B1"/>
    <w:rsid w:val="0073174E"/>
    <w:rsid w:val="007317E1"/>
    <w:rsid w:val="007317E4"/>
    <w:rsid w:val="0073181C"/>
    <w:rsid w:val="00731851"/>
    <w:rsid w:val="007319C0"/>
    <w:rsid w:val="00731A0F"/>
    <w:rsid w:val="00731A4E"/>
    <w:rsid w:val="00731A8C"/>
    <w:rsid w:val="00731AC4"/>
    <w:rsid w:val="00731AFB"/>
    <w:rsid w:val="00731B50"/>
    <w:rsid w:val="00731B56"/>
    <w:rsid w:val="00731B77"/>
    <w:rsid w:val="00731BBA"/>
    <w:rsid w:val="00731C2A"/>
    <w:rsid w:val="00731C40"/>
    <w:rsid w:val="00731C62"/>
    <w:rsid w:val="00731CD6"/>
    <w:rsid w:val="00731D2F"/>
    <w:rsid w:val="00731D31"/>
    <w:rsid w:val="00731D50"/>
    <w:rsid w:val="00731E1F"/>
    <w:rsid w:val="00731EF3"/>
    <w:rsid w:val="00731FC1"/>
    <w:rsid w:val="00731FF5"/>
    <w:rsid w:val="00732003"/>
    <w:rsid w:val="00732047"/>
    <w:rsid w:val="007320E9"/>
    <w:rsid w:val="0073213A"/>
    <w:rsid w:val="007321CE"/>
    <w:rsid w:val="0073223F"/>
    <w:rsid w:val="0073225E"/>
    <w:rsid w:val="00732281"/>
    <w:rsid w:val="0073231C"/>
    <w:rsid w:val="0073239F"/>
    <w:rsid w:val="00732453"/>
    <w:rsid w:val="00732462"/>
    <w:rsid w:val="007324AA"/>
    <w:rsid w:val="00732527"/>
    <w:rsid w:val="0073253B"/>
    <w:rsid w:val="0073260E"/>
    <w:rsid w:val="0073261F"/>
    <w:rsid w:val="007326A6"/>
    <w:rsid w:val="007326D9"/>
    <w:rsid w:val="0073273D"/>
    <w:rsid w:val="00732818"/>
    <w:rsid w:val="0073283B"/>
    <w:rsid w:val="00732877"/>
    <w:rsid w:val="00732879"/>
    <w:rsid w:val="007328C2"/>
    <w:rsid w:val="007328E7"/>
    <w:rsid w:val="00732932"/>
    <w:rsid w:val="00732967"/>
    <w:rsid w:val="00732AE7"/>
    <w:rsid w:val="00732AFA"/>
    <w:rsid w:val="00732AFC"/>
    <w:rsid w:val="00732BE8"/>
    <w:rsid w:val="00732C6E"/>
    <w:rsid w:val="00732CE3"/>
    <w:rsid w:val="00732CE8"/>
    <w:rsid w:val="00732D16"/>
    <w:rsid w:val="00732D91"/>
    <w:rsid w:val="00732D9F"/>
    <w:rsid w:val="00732DBE"/>
    <w:rsid w:val="00732DF7"/>
    <w:rsid w:val="00732E51"/>
    <w:rsid w:val="00732F2D"/>
    <w:rsid w:val="00732F5F"/>
    <w:rsid w:val="00733037"/>
    <w:rsid w:val="00733094"/>
    <w:rsid w:val="0073309D"/>
    <w:rsid w:val="0073319F"/>
    <w:rsid w:val="007331C2"/>
    <w:rsid w:val="00733213"/>
    <w:rsid w:val="0073326C"/>
    <w:rsid w:val="0073328B"/>
    <w:rsid w:val="007332BA"/>
    <w:rsid w:val="0073332F"/>
    <w:rsid w:val="00733330"/>
    <w:rsid w:val="0073333D"/>
    <w:rsid w:val="00733476"/>
    <w:rsid w:val="00733548"/>
    <w:rsid w:val="00733599"/>
    <w:rsid w:val="007335F5"/>
    <w:rsid w:val="00733673"/>
    <w:rsid w:val="007337E8"/>
    <w:rsid w:val="00733946"/>
    <w:rsid w:val="0073394C"/>
    <w:rsid w:val="0073395C"/>
    <w:rsid w:val="00733972"/>
    <w:rsid w:val="00733A05"/>
    <w:rsid w:val="00733A75"/>
    <w:rsid w:val="00733AB4"/>
    <w:rsid w:val="00733ACD"/>
    <w:rsid w:val="00733B05"/>
    <w:rsid w:val="00733B08"/>
    <w:rsid w:val="00733B3C"/>
    <w:rsid w:val="00733BA4"/>
    <w:rsid w:val="00733C08"/>
    <w:rsid w:val="00733C46"/>
    <w:rsid w:val="00733C92"/>
    <w:rsid w:val="00733CFB"/>
    <w:rsid w:val="00733E0A"/>
    <w:rsid w:val="00733E15"/>
    <w:rsid w:val="00733E9A"/>
    <w:rsid w:val="00733F1F"/>
    <w:rsid w:val="00733F3E"/>
    <w:rsid w:val="00733F9C"/>
    <w:rsid w:val="0073401D"/>
    <w:rsid w:val="0073407C"/>
    <w:rsid w:val="0073409E"/>
    <w:rsid w:val="00734141"/>
    <w:rsid w:val="0073415C"/>
    <w:rsid w:val="00734165"/>
    <w:rsid w:val="007342BD"/>
    <w:rsid w:val="00734363"/>
    <w:rsid w:val="007343B4"/>
    <w:rsid w:val="007343B9"/>
    <w:rsid w:val="0073443A"/>
    <w:rsid w:val="0073444E"/>
    <w:rsid w:val="00734471"/>
    <w:rsid w:val="0073448E"/>
    <w:rsid w:val="007344C4"/>
    <w:rsid w:val="007344D0"/>
    <w:rsid w:val="0073459A"/>
    <w:rsid w:val="00734638"/>
    <w:rsid w:val="0073471F"/>
    <w:rsid w:val="007347B0"/>
    <w:rsid w:val="007347EB"/>
    <w:rsid w:val="00734823"/>
    <w:rsid w:val="00734855"/>
    <w:rsid w:val="00734880"/>
    <w:rsid w:val="00734894"/>
    <w:rsid w:val="007348E0"/>
    <w:rsid w:val="00734939"/>
    <w:rsid w:val="0073494A"/>
    <w:rsid w:val="007349B0"/>
    <w:rsid w:val="00734A5C"/>
    <w:rsid w:val="00734A85"/>
    <w:rsid w:val="00734AA3"/>
    <w:rsid w:val="00734AB9"/>
    <w:rsid w:val="00734B4F"/>
    <w:rsid w:val="00734C06"/>
    <w:rsid w:val="00734CC8"/>
    <w:rsid w:val="00734CCB"/>
    <w:rsid w:val="00734D16"/>
    <w:rsid w:val="00734D39"/>
    <w:rsid w:val="00734EF7"/>
    <w:rsid w:val="00734FE5"/>
    <w:rsid w:val="0073506E"/>
    <w:rsid w:val="007351AE"/>
    <w:rsid w:val="00735257"/>
    <w:rsid w:val="007352CD"/>
    <w:rsid w:val="007352D7"/>
    <w:rsid w:val="0073531B"/>
    <w:rsid w:val="00735368"/>
    <w:rsid w:val="007354AC"/>
    <w:rsid w:val="007354D6"/>
    <w:rsid w:val="007354DE"/>
    <w:rsid w:val="0073553C"/>
    <w:rsid w:val="0073560D"/>
    <w:rsid w:val="0073567A"/>
    <w:rsid w:val="00735691"/>
    <w:rsid w:val="0073593D"/>
    <w:rsid w:val="00735A72"/>
    <w:rsid w:val="00735ACB"/>
    <w:rsid w:val="00735AE7"/>
    <w:rsid w:val="00735B12"/>
    <w:rsid w:val="00735B4B"/>
    <w:rsid w:val="00735B65"/>
    <w:rsid w:val="00735BB2"/>
    <w:rsid w:val="00735C03"/>
    <w:rsid w:val="00735DF9"/>
    <w:rsid w:val="00735E33"/>
    <w:rsid w:val="00735EC4"/>
    <w:rsid w:val="00735F0A"/>
    <w:rsid w:val="00735F2D"/>
    <w:rsid w:val="00735FA9"/>
    <w:rsid w:val="0073606C"/>
    <w:rsid w:val="007360AD"/>
    <w:rsid w:val="007360AE"/>
    <w:rsid w:val="007360B0"/>
    <w:rsid w:val="0073612C"/>
    <w:rsid w:val="00736198"/>
    <w:rsid w:val="00736318"/>
    <w:rsid w:val="0073631E"/>
    <w:rsid w:val="00736375"/>
    <w:rsid w:val="00736384"/>
    <w:rsid w:val="0073646A"/>
    <w:rsid w:val="0073652F"/>
    <w:rsid w:val="00736696"/>
    <w:rsid w:val="007367D2"/>
    <w:rsid w:val="00736838"/>
    <w:rsid w:val="00736997"/>
    <w:rsid w:val="00736A75"/>
    <w:rsid w:val="00736B1E"/>
    <w:rsid w:val="00736BFF"/>
    <w:rsid w:val="00736C0F"/>
    <w:rsid w:val="00736C20"/>
    <w:rsid w:val="00736CD2"/>
    <w:rsid w:val="00736CF1"/>
    <w:rsid w:val="00736D44"/>
    <w:rsid w:val="00736D5D"/>
    <w:rsid w:val="00736D6A"/>
    <w:rsid w:val="00736D85"/>
    <w:rsid w:val="00736ECA"/>
    <w:rsid w:val="00736ED5"/>
    <w:rsid w:val="00736F08"/>
    <w:rsid w:val="0073702E"/>
    <w:rsid w:val="0073711D"/>
    <w:rsid w:val="00737136"/>
    <w:rsid w:val="007372A6"/>
    <w:rsid w:val="007372A8"/>
    <w:rsid w:val="007372B4"/>
    <w:rsid w:val="00737314"/>
    <w:rsid w:val="007373D9"/>
    <w:rsid w:val="00737446"/>
    <w:rsid w:val="00737477"/>
    <w:rsid w:val="00737486"/>
    <w:rsid w:val="0073759E"/>
    <w:rsid w:val="007375C5"/>
    <w:rsid w:val="007375F6"/>
    <w:rsid w:val="007376CB"/>
    <w:rsid w:val="00737701"/>
    <w:rsid w:val="00737717"/>
    <w:rsid w:val="00737973"/>
    <w:rsid w:val="00737A31"/>
    <w:rsid w:val="00737B44"/>
    <w:rsid w:val="00737B62"/>
    <w:rsid w:val="00737C09"/>
    <w:rsid w:val="00737CF9"/>
    <w:rsid w:val="00737D92"/>
    <w:rsid w:val="00737F27"/>
    <w:rsid w:val="0074007A"/>
    <w:rsid w:val="007400AA"/>
    <w:rsid w:val="00740196"/>
    <w:rsid w:val="007401C0"/>
    <w:rsid w:val="00740352"/>
    <w:rsid w:val="00740436"/>
    <w:rsid w:val="0074043F"/>
    <w:rsid w:val="007404D5"/>
    <w:rsid w:val="007404FD"/>
    <w:rsid w:val="00740583"/>
    <w:rsid w:val="007405B2"/>
    <w:rsid w:val="007406DA"/>
    <w:rsid w:val="0074070E"/>
    <w:rsid w:val="0074074C"/>
    <w:rsid w:val="007407C1"/>
    <w:rsid w:val="007407C5"/>
    <w:rsid w:val="00740849"/>
    <w:rsid w:val="0074096E"/>
    <w:rsid w:val="007409EC"/>
    <w:rsid w:val="00740A80"/>
    <w:rsid w:val="00740AB4"/>
    <w:rsid w:val="00740B1A"/>
    <w:rsid w:val="00740B42"/>
    <w:rsid w:val="00740B48"/>
    <w:rsid w:val="00740B72"/>
    <w:rsid w:val="00740B84"/>
    <w:rsid w:val="00740D59"/>
    <w:rsid w:val="00740D66"/>
    <w:rsid w:val="00740E96"/>
    <w:rsid w:val="00740ECA"/>
    <w:rsid w:val="00740EEF"/>
    <w:rsid w:val="00740F27"/>
    <w:rsid w:val="00740FAF"/>
    <w:rsid w:val="00741048"/>
    <w:rsid w:val="0074112B"/>
    <w:rsid w:val="007411DB"/>
    <w:rsid w:val="0074121C"/>
    <w:rsid w:val="007412B4"/>
    <w:rsid w:val="0074139D"/>
    <w:rsid w:val="007413E3"/>
    <w:rsid w:val="007414AF"/>
    <w:rsid w:val="00741501"/>
    <w:rsid w:val="007415A3"/>
    <w:rsid w:val="0074165D"/>
    <w:rsid w:val="00741677"/>
    <w:rsid w:val="007416F3"/>
    <w:rsid w:val="00741723"/>
    <w:rsid w:val="0074181D"/>
    <w:rsid w:val="0074181F"/>
    <w:rsid w:val="00741832"/>
    <w:rsid w:val="0074187A"/>
    <w:rsid w:val="00741AFD"/>
    <w:rsid w:val="00741B88"/>
    <w:rsid w:val="00741C11"/>
    <w:rsid w:val="00741C2E"/>
    <w:rsid w:val="00741C5A"/>
    <w:rsid w:val="00741C8E"/>
    <w:rsid w:val="00741DE0"/>
    <w:rsid w:val="00741E4C"/>
    <w:rsid w:val="00741E4F"/>
    <w:rsid w:val="00741EBB"/>
    <w:rsid w:val="00741F9B"/>
    <w:rsid w:val="00741FAD"/>
    <w:rsid w:val="00742039"/>
    <w:rsid w:val="00742090"/>
    <w:rsid w:val="007420AC"/>
    <w:rsid w:val="00742106"/>
    <w:rsid w:val="00742237"/>
    <w:rsid w:val="007422EB"/>
    <w:rsid w:val="0074236C"/>
    <w:rsid w:val="00742415"/>
    <w:rsid w:val="0074244A"/>
    <w:rsid w:val="007424F2"/>
    <w:rsid w:val="00742530"/>
    <w:rsid w:val="00742618"/>
    <w:rsid w:val="0074265C"/>
    <w:rsid w:val="007426BC"/>
    <w:rsid w:val="007426C4"/>
    <w:rsid w:val="007426FF"/>
    <w:rsid w:val="00742835"/>
    <w:rsid w:val="007428DC"/>
    <w:rsid w:val="00742919"/>
    <w:rsid w:val="00742945"/>
    <w:rsid w:val="00742AE6"/>
    <w:rsid w:val="00742BDA"/>
    <w:rsid w:val="00742C01"/>
    <w:rsid w:val="00742C15"/>
    <w:rsid w:val="00742CAA"/>
    <w:rsid w:val="00742D4D"/>
    <w:rsid w:val="00742E36"/>
    <w:rsid w:val="00742E37"/>
    <w:rsid w:val="00742E5F"/>
    <w:rsid w:val="00742F24"/>
    <w:rsid w:val="00742F3D"/>
    <w:rsid w:val="00742F3F"/>
    <w:rsid w:val="007431C8"/>
    <w:rsid w:val="007432CD"/>
    <w:rsid w:val="0074340F"/>
    <w:rsid w:val="0074343F"/>
    <w:rsid w:val="007435BC"/>
    <w:rsid w:val="007435D7"/>
    <w:rsid w:val="00743619"/>
    <w:rsid w:val="00743665"/>
    <w:rsid w:val="007436E1"/>
    <w:rsid w:val="00743879"/>
    <w:rsid w:val="0074389F"/>
    <w:rsid w:val="007438D1"/>
    <w:rsid w:val="007438D7"/>
    <w:rsid w:val="00743A0C"/>
    <w:rsid w:val="00743A30"/>
    <w:rsid w:val="00743B67"/>
    <w:rsid w:val="00743BE1"/>
    <w:rsid w:val="00743BE8"/>
    <w:rsid w:val="00743C20"/>
    <w:rsid w:val="00743CA6"/>
    <w:rsid w:val="00743CAD"/>
    <w:rsid w:val="00743CEA"/>
    <w:rsid w:val="00743D0E"/>
    <w:rsid w:val="00743E77"/>
    <w:rsid w:val="00743EC6"/>
    <w:rsid w:val="0074400F"/>
    <w:rsid w:val="00744063"/>
    <w:rsid w:val="007441BC"/>
    <w:rsid w:val="007441E7"/>
    <w:rsid w:val="0074442F"/>
    <w:rsid w:val="0074446C"/>
    <w:rsid w:val="0074449A"/>
    <w:rsid w:val="007444A0"/>
    <w:rsid w:val="007445B0"/>
    <w:rsid w:val="00744609"/>
    <w:rsid w:val="00744675"/>
    <w:rsid w:val="00744768"/>
    <w:rsid w:val="00744812"/>
    <w:rsid w:val="0074487C"/>
    <w:rsid w:val="007448BB"/>
    <w:rsid w:val="00744923"/>
    <w:rsid w:val="00744967"/>
    <w:rsid w:val="00744A06"/>
    <w:rsid w:val="00744A39"/>
    <w:rsid w:val="00744BC9"/>
    <w:rsid w:val="00744BD4"/>
    <w:rsid w:val="00744BDE"/>
    <w:rsid w:val="00744C46"/>
    <w:rsid w:val="00744CA4"/>
    <w:rsid w:val="00744CF5"/>
    <w:rsid w:val="00744CFB"/>
    <w:rsid w:val="00744E44"/>
    <w:rsid w:val="00744F26"/>
    <w:rsid w:val="00744FDE"/>
    <w:rsid w:val="00745063"/>
    <w:rsid w:val="00745079"/>
    <w:rsid w:val="00745165"/>
    <w:rsid w:val="007451EB"/>
    <w:rsid w:val="007451ED"/>
    <w:rsid w:val="007451F5"/>
    <w:rsid w:val="00745259"/>
    <w:rsid w:val="007452F7"/>
    <w:rsid w:val="0074535D"/>
    <w:rsid w:val="007453D4"/>
    <w:rsid w:val="0074543E"/>
    <w:rsid w:val="00745445"/>
    <w:rsid w:val="0074550F"/>
    <w:rsid w:val="00745542"/>
    <w:rsid w:val="00745567"/>
    <w:rsid w:val="00745692"/>
    <w:rsid w:val="00745768"/>
    <w:rsid w:val="0074580A"/>
    <w:rsid w:val="0074587D"/>
    <w:rsid w:val="007458A4"/>
    <w:rsid w:val="007458BD"/>
    <w:rsid w:val="0074593A"/>
    <w:rsid w:val="00745989"/>
    <w:rsid w:val="00745A02"/>
    <w:rsid w:val="00745A2E"/>
    <w:rsid w:val="00745A63"/>
    <w:rsid w:val="00745B42"/>
    <w:rsid w:val="00745BC7"/>
    <w:rsid w:val="00745BDC"/>
    <w:rsid w:val="00745C22"/>
    <w:rsid w:val="00745D26"/>
    <w:rsid w:val="00745D29"/>
    <w:rsid w:val="00745F41"/>
    <w:rsid w:val="00745F89"/>
    <w:rsid w:val="007460FE"/>
    <w:rsid w:val="00746190"/>
    <w:rsid w:val="0074621E"/>
    <w:rsid w:val="0074623B"/>
    <w:rsid w:val="007462CA"/>
    <w:rsid w:val="0074632D"/>
    <w:rsid w:val="0074637F"/>
    <w:rsid w:val="007463CD"/>
    <w:rsid w:val="0074642C"/>
    <w:rsid w:val="00746477"/>
    <w:rsid w:val="007464E0"/>
    <w:rsid w:val="007464EA"/>
    <w:rsid w:val="0074662E"/>
    <w:rsid w:val="00746637"/>
    <w:rsid w:val="007466A9"/>
    <w:rsid w:val="007467FA"/>
    <w:rsid w:val="00746808"/>
    <w:rsid w:val="007468B7"/>
    <w:rsid w:val="00746A3F"/>
    <w:rsid w:val="00746A87"/>
    <w:rsid w:val="00746ACF"/>
    <w:rsid w:val="00746B0B"/>
    <w:rsid w:val="00746BA8"/>
    <w:rsid w:val="00746C2D"/>
    <w:rsid w:val="00746E47"/>
    <w:rsid w:val="00746EDC"/>
    <w:rsid w:val="00746F44"/>
    <w:rsid w:val="00746FF2"/>
    <w:rsid w:val="00747005"/>
    <w:rsid w:val="0074701F"/>
    <w:rsid w:val="007470B3"/>
    <w:rsid w:val="007470C7"/>
    <w:rsid w:val="0074714D"/>
    <w:rsid w:val="00747152"/>
    <w:rsid w:val="00747161"/>
    <w:rsid w:val="00747276"/>
    <w:rsid w:val="0074727A"/>
    <w:rsid w:val="0074732E"/>
    <w:rsid w:val="007473D8"/>
    <w:rsid w:val="007473EF"/>
    <w:rsid w:val="0074742A"/>
    <w:rsid w:val="00747463"/>
    <w:rsid w:val="0074746A"/>
    <w:rsid w:val="007474EB"/>
    <w:rsid w:val="0074756C"/>
    <w:rsid w:val="00747628"/>
    <w:rsid w:val="00747763"/>
    <w:rsid w:val="007477E0"/>
    <w:rsid w:val="00747809"/>
    <w:rsid w:val="0074783B"/>
    <w:rsid w:val="00747883"/>
    <w:rsid w:val="007478A6"/>
    <w:rsid w:val="007478DE"/>
    <w:rsid w:val="00747922"/>
    <w:rsid w:val="00747A1F"/>
    <w:rsid w:val="00747AC3"/>
    <w:rsid w:val="00747AC6"/>
    <w:rsid w:val="00747BAB"/>
    <w:rsid w:val="00747BE5"/>
    <w:rsid w:val="00747C21"/>
    <w:rsid w:val="00747C72"/>
    <w:rsid w:val="00747C78"/>
    <w:rsid w:val="00747CBF"/>
    <w:rsid w:val="00747D31"/>
    <w:rsid w:val="00747D5C"/>
    <w:rsid w:val="00747D63"/>
    <w:rsid w:val="00747E21"/>
    <w:rsid w:val="00747E4C"/>
    <w:rsid w:val="00747EAF"/>
    <w:rsid w:val="00747F19"/>
    <w:rsid w:val="00747F44"/>
    <w:rsid w:val="00747F7A"/>
    <w:rsid w:val="00747FC4"/>
    <w:rsid w:val="00747FF1"/>
    <w:rsid w:val="00750049"/>
    <w:rsid w:val="007500B6"/>
    <w:rsid w:val="0075026F"/>
    <w:rsid w:val="007503CD"/>
    <w:rsid w:val="00750410"/>
    <w:rsid w:val="007504AF"/>
    <w:rsid w:val="0075051F"/>
    <w:rsid w:val="00750583"/>
    <w:rsid w:val="007505FC"/>
    <w:rsid w:val="0075070B"/>
    <w:rsid w:val="00750821"/>
    <w:rsid w:val="00750858"/>
    <w:rsid w:val="0075088F"/>
    <w:rsid w:val="00750B0F"/>
    <w:rsid w:val="00750B7A"/>
    <w:rsid w:val="00750C64"/>
    <w:rsid w:val="00750D18"/>
    <w:rsid w:val="00750D47"/>
    <w:rsid w:val="00751063"/>
    <w:rsid w:val="0075107D"/>
    <w:rsid w:val="007510DE"/>
    <w:rsid w:val="00751180"/>
    <w:rsid w:val="00751228"/>
    <w:rsid w:val="007512AC"/>
    <w:rsid w:val="0075130B"/>
    <w:rsid w:val="00751498"/>
    <w:rsid w:val="007514C6"/>
    <w:rsid w:val="00751628"/>
    <w:rsid w:val="00751736"/>
    <w:rsid w:val="00751793"/>
    <w:rsid w:val="0075179C"/>
    <w:rsid w:val="007517F9"/>
    <w:rsid w:val="007518BF"/>
    <w:rsid w:val="0075193E"/>
    <w:rsid w:val="007519E9"/>
    <w:rsid w:val="00751A13"/>
    <w:rsid w:val="00751A59"/>
    <w:rsid w:val="00751C73"/>
    <w:rsid w:val="00751DA0"/>
    <w:rsid w:val="00751DB3"/>
    <w:rsid w:val="00751E4A"/>
    <w:rsid w:val="00751F11"/>
    <w:rsid w:val="00751F4F"/>
    <w:rsid w:val="00752002"/>
    <w:rsid w:val="00752059"/>
    <w:rsid w:val="007520CC"/>
    <w:rsid w:val="00752250"/>
    <w:rsid w:val="0075225F"/>
    <w:rsid w:val="00752311"/>
    <w:rsid w:val="00752496"/>
    <w:rsid w:val="007525C5"/>
    <w:rsid w:val="007525D4"/>
    <w:rsid w:val="0075262B"/>
    <w:rsid w:val="00752811"/>
    <w:rsid w:val="0075284F"/>
    <w:rsid w:val="00752899"/>
    <w:rsid w:val="007528E9"/>
    <w:rsid w:val="00752948"/>
    <w:rsid w:val="00752A28"/>
    <w:rsid w:val="00752B19"/>
    <w:rsid w:val="00752B45"/>
    <w:rsid w:val="00752B85"/>
    <w:rsid w:val="00752C49"/>
    <w:rsid w:val="00752D70"/>
    <w:rsid w:val="00752DC3"/>
    <w:rsid w:val="00752DCE"/>
    <w:rsid w:val="00752DD8"/>
    <w:rsid w:val="00752E8A"/>
    <w:rsid w:val="00752E91"/>
    <w:rsid w:val="00752EA5"/>
    <w:rsid w:val="00752FA5"/>
    <w:rsid w:val="00753015"/>
    <w:rsid w:val="0075309B"/>
    <w:rsid w:val="007530B4"/>
    <w:rsid w:val="007531DF"/>
    <w:rsid w:val="00753232"/>
    <w:rsid w:val="00753320"/>
    <w:rsid w:val="007533B2"/>
    <w:rsid w:val="0075342C"/>
    <w:rsid w:val="00753434"/>
    <w:rsid w:val="00753467"/>
    <w:rsid w:val="0075346A"/>
    <w:rsid w:val="00753480"/>
    <w:rsid w:val="0075350C"/>
    <w:rsid w:val="00753522"/>
    <w:rsid w:val="0075352D"/>
    <w:rsid w:val="00753549"/>
    <w:rsid w:val="007536A5"/>
    <w:rsid w:val="0075376C"/>
    <w:rsid w:val="007537CD"/>
    <w:rsid w:val="007537DC"/>
    <w:rsid w:val="0075394A"/>
    <w:rsid w:val="007539E2"/>
    <w:rsid w:val="00753A05"/>
    <w:rsid w:val="00753BDA"/>
    <w:rsid w:val="00753C09"/>
    <w:rsid w:val="00753C9C"/>
    <w:rsid w:val="00753CF2"/>
    <w:rsid w:val="00753D04"/>
    <w:rsid w:val="00753E0B"/>
    <w:rsid w:val="00753EAB"/>
    <w:rsid w:val="00753EF3"/>
    <w:rsid w:val="00753F14"/>
    <w:rsid w:val="00753F3E"/>
    <w:rsid w:val="00753FBA"/>
    <w:rsid w:val="00753FE3"/>
    <w:rsid w:val="00753FF1"/>
    <w:rsid w:val="00754031"/>
    <w:rsid w:val="00754051"/>
    <w:rsid w:val="0075405F"/>
    <w:rsid w:val="007540AE"/>
    <w:rsid w:val="00754511"/>
    <w:rsid w:val="007545EC"/>
    <w:rsid w:val="007546FA"/>
    <w:rsid w:val="00754702"/>
    <w:rsid w:val="0075472E"/>
    <w:rsid w:val="00754789"/>
    <w:rsid w:val="007547A5"/>
    <w:rsid w:val="007547E7"/>
    <w:rsid w:val="0075484E"/>
    <w:rsid w:val="0075487C"/>
    <w:rsid w:val="00754883"/>
    <w:rsid w:val="00754986"/>
    <w:rsid w:val="007549FD"/>
    <w:rsid w:val="00754A14"/>
    <w:rsid w:val="00754A71"/>
    <w:rsid w:val="00754AFF"/>
    <w:rsid w:val="00754BAE"/>
    <w:rsid w:val="00754CC3"/>
    <w:rsid w:val="00754CCD"/>
    <w:rsid w:val="00754CF9"/>
    <w:rsid w:val="00754E4D"/>
    <w:rsid w:val="00754FB0"/>
    <w:rsid w:val="00755020"/>
    <w:rsid w:val="00755088"/>
    <w:rsid w:val="0075509D"/>
    <w:rsid w:val="007550B9"/>
    <w:rsid w:val="00755192"/>
    <w:rsid w:val="007551A5"/>
    <w:rsid w:val="007551CD"/>
    <w:rsid w:val="00755216"/>
    <w:rsid w:val="00755232"/>
    <w:rsid w:val="007554A0"/>
    <w:rsid w:val="00755597"/>
    <w:rsid w:val="00755762"/>
    <w:rsid w:val="00755772"/>
    <w:rsid w:val="007557C5"/>
    <w:rsid w:val="0075582B"/>
    <w:rsid w:val="00755A04"/>
    <w:rsid w:val="00755A3B"/>
    <w:rsid w:val="00755A41"/>
    <w:rsid w:val="00755A77"/>
    <w:rsid w:val="00755B12"/>
    <w:rsid w:val="00755B83"/>
    <w:rsid w:val="00755B93"/>
    <w:rsid w:val="00755BC7"/>
    <w:rsid w:val="00755C39"/>
    <w:rsid w:val="00755D73"/>
    <w:rsid w:val="00755D96"/>
    <w:rsid w:val="00755DBD"/>
    <w:rsid w:val="00755DCB"/>
    <w:rsid w:val="00755E22"/>
    <w:rsid w:val="00755E70"/>
    <w:rsid w:val="00755F89"/>
    <w:rsid w:val="00755FCA"/>
    <w:rsid w:val="00756015"/>
    <w:rsid w:val="0075622B"/>
    <w:rsid w:val="00756278"/>
    <w:rsid w:val="007562B0"/>
    <w:rsid w:val="00756371"/>
    <w:rsid w:val="007564F9"/>
    <w:rsid w:val="007564FD"/>
    <w:rsid w:val="0075651A"/>
    <w:rsid w:val="00756844"/>
    <w:rsid w:val="007568BF"/>
    <w:rsid w:val="007568C1"/>
    <w:rsid w:val="0075692C"/>
    <w:rsid w:val="00756978"/>
    <w:rsid w:val="00756AA7"/>
    <w:rsid w:val="00756AFD"/>
    <w:rsid w:val="00756B38"/>
    <w:rsid w:val="00756B4B"/>
    <w:rsid w:val="00756C1F"/>
    <w:rsid w:val="00756CCA"/>
    <w:rsid w:val="00756D99"/>
    <w:rsid w:val="00756E3F"/>
    <w:rsid w:val="00756E5B"/>
    <w:rsid w:val="00756E6E"/>
    <w:rsid w:val="00756E76"/>
    <w:rsid w:val="00756E88"/>
    <w:rsid w:val="00756EFA"/>
    <w:rsid w:val="00756F44"/>
    <w:rsid w:val="00756F77"/>
    <w:rsid w:val="007570FC"/>
    <w:rsid w:val="0075711C"/>
    <w:rsid w:val="007571CD"/>
    <w:rsid w:val="00757201"/>
    <w:rsid w:val="00757206"/>
    <w:rsid w:val="0075720F"/>
    <w:rsid w:val="0075722E"/>
    <w:rsid w:val="0075723C"/>
    <w:rsid w:val="0075723F"/>
    <w:rsid w:val="00757249"/>
    <w:rsid w:val="007572D2"/>
    <w:rsid w:val="0075733F"/>
    <w:rsid w:val="00757432"/>
    <w:rsid w:val="007577F8"/>
    <w:rsid w:val="00757863"/>
    <w:rsid w:val="007578C9"/>
    <w:rsid w:val="007578CF"/>
    <w:rsid w:val="0075790A"/>
    <w:rsid w:val="00757984"/>
    <w:rsid w:val="007579F6"/>
    <w:rsid w:val="00757AD6"/>
    <w:rsid w:val="00757B15"/>
    <w:rsid w:val="00757B25"/>
    <w:rsid w:val="00757B29"/>
    <w:rsid w:val="00757B5F"/>
    <w:rsid w:val="00757BA9"/>
    <w:rsid w:val="00757C27"/>
    <w:rsid w:val="00757CBD"/>
    <w:rsid w:val="00757CCB"/>
    <w:rsid w:val="00757D54"/>
    <w:rsid w:val="00757D8F"/>
    <w:rsid w:val="00757E45"/>
    <w:rsid w:val="00757E55"/>
    <w:rsid w:val="00757E9D"/>
    <w:rsid w:val="00757EBF"/>
    <w:rsid w:val="00757EE2"/>
    <w:rsid w:val="00757F14"/>
    <w:rsid w:val="00757F4B"/>
    <w:rsid w:val="00757F54"/>
    <w:rsid w:val="007600AA"/>
    <w:rsid w:val="007600BA"/>
    <w:rsid w:val="007600E3"/>
    <w:rsid w:val="00760134"/>
    <w:rsid w:val="00760352"/>
    <w:rsid w:val="007603D3"/>
    <w:rsid w:val="007604F6"/>
    <w:rsid w:val="0076051C"/>
    <w:rsid w:val="0076058B"/>
    <w:rsid w:val="007606A5"/>
    <w:rsid w:val="00760712"/>
    <w:rsid w:val="0076071A"/>
    <w:rsid w:val="00760809"/>
    <w:rsid w:val="00760810"/>
    <w:rsid w:val="007608BC"/>
    <w:rsid w:val="00760901"/>
    <w:rsid w:val="0076090F"/>
    <w:rsid w:val="00760911"/>
    <w:rsid w:val="00760AAD"/>
    <w:rsid w:val="00760ADA"/>
    <w:rsid w:val="00760AEC"/>
    <w:rsid w:val="00760AF2"/>
    <w:rsid w:val="00760B3D"/>
    <w:rsid w:val="00760BC0"/>
    <w:rsid w:val="00760C52"/>
    <w:rsid w:val="00760C69"/>
    <w:rsid w:val="00760C87"/>
    <w:rsid w:val="00760FAB"/>
    <w:rsid w:val="00760FEE"/>
    <w:rsid w:val="0076100C"/>
    <w:rsid w:val="00761010"/>
    <w:rsid w:val="00761212"/>
    <w:rsid w:val="00761289"/>
    <w:rsid w:val="007612A5"/>
    <w:rsid w:val="00761389"/>
    <w:rsid w:val="007613AF"/>
    <w:rsid w:val="0076144E"/>
    <w:rsid w:val="007614E5"/>
    <w:rsid w:val="00761534"/>
    <w:rsid w:val="00761542"/>
    <w:rsid w:val="00761586"/>
    <w:rsid w:val="00761595"/>
    <w:rsid w:val="00761641"/>
    <w:rsid w:val="007616C2"/>
    <w:rsid w:val="00761709"/>
    <w:rsid w:val="007617D3"/>
    <w:rsid w:val="0076184F"/>
    <w:rsid w:val="00761906"/>
    <w:rsid w:val="0076198A"/>
    <w:rsid w:val="007619A0"/>
    <w:rsid w:val="00761A57"/>
    <w:rsid w:val="00761B3D"/>
    <w:rsid w:val="00761BF3"/>
    <w:rsid w:val="00761C3E"/>
    <w:rsid w:val="00761CA3"/>
    <w:rsid w:val="00761CC0"/>
    <w:rsid w:val="00761CCF"/>
    <w:rsid w:val="00761D7C"/>
    <w:rsid w:val="00761E45"/>
    <w:rsid w:val="00761E57"/>
    <w:rsid w:val="00761EC1"/>
    <w:rsid w:val="00761F49"/>
    <w:rsid w:val="00761F8C"/>
    <w:rsid w:val="007620D0"/>
    <w:rsid w:val="0076212C"/>
    <w:rsid w:val="007621F7"/>
    <w:rsid w:val="007622B3"/>
    <w:rsid w:val="007622EC"/>
    <w:rsid w:val="00762541"/>
    <w:rsid w:val="0076257E"/>
    <w:rsid w:val="007625F8"/>
    <w:rsid w:val="007626DB"/>
    <w:rsid w:val="0076270B"/>
    <w:rsid w:val="00762862"/>
    <w:rsid w:val="0076286A"/>
    <w:rsid w:val="00762A0D"/>
    <w:rsid w:val="00762AAA"/>
    <w:rsid w:val="00762AD1"/>
    <w:rsid w:val="00762C5D"/>
    <w:rsid w:val="00762C68"/>
    <w:rsid w:val="00762CDF"/>
    <w:rsid w:val="00762D4E"/>
    <w:rsid w:val="00762DB3"/>
    <w:rsid w:val="00762DC2"/>
    <w:rsid w:val="00762E26"/>
    <w:rsid w:val="00762E87"/>
    <w:rsid w:val="00762E90"/>
    <w:rsid w:val="00762EBD"/>
    <w:rsid w:val="00762F18"/>
    <w:rsid w:val="00762FFD"/>
    <w:rsid w:val="00763019"/>
    <w:rsid w:val="007630D3"/>
    <w:rsid w:val="007630F7"/>
    <w:rsid w:val="007631A0"/>
    <w:rsid w:val="007631C0"/>
    <w:rsid w:val="00763334"/>
    <w:rsid w:val="007633BC"/>
    <w:rsid w:val="007633C5"/>
    <w:rsid w:val="007633E5"/>
    <w:rsid w:val="007633E9"/>
    <w:rsid w:val="00763453"/>
    <w:rsid w:val="007635C6"/>
    <w:rsid w:val="0076361B"/>
    <w:rsid w:val="0076367D"/>
    <w:rsid w:val="0076378D"/>
    <w:rsid w:val="0076381F"/>
    <w:rsid w:val="00763959"/>
    <w:rsid w:val="00763B08"/>
    <w:rsid w:val="00763C11"/>
    <w:rsid w:val="00763C99"/>
    <w:rsid w:val="00763CA5"/>
    <w:rsid w:val="00763CAB"/>
    <w:rsid w:val="00763D4B"/>
    <w:rsid w:val="00763D54"/>
    <w:rsid w:val="00763E51"/>
    <w:rsid w:val="00763F1A"/>
    <w:rsid w:val="00763F5A"/>
    <w:rsid w:val="00763F5B"/>
    <w:rsid w:val="00763F9D"/>
    <w:rsid w:val="00763FD2"/>
    <w:rsid w:val="0076419D"/>
    <w:rsid w:val="007641CB"/>
    <w:rsid w:val="00764249"/>
    <w:rsid w:val="00764262"/>
    <w:rsid w:val="007642B9"/>
    <w:rsid w:val="007642D1"/>
    <w:rsid w:val="007642E7"/>
    <w:rsid w:val="0076430B"/>
    <w:rsid w:val="0076433C"/>
    <w:rsid w:val="0076435F"/>
    <w:rsid w:val="0076449E"/>
    <w:rsid w:val="007644CF"/>
    <w:rsid w:val="007644F6"/>
    <w:rsid w:val="00764523"/>
    <w:rsid w:val="007645CD"/>
    <w:rsid w:val="0076460A"/>
    <w:rsid w:val="0076461E"/>
    <w:rsid w:val="00764678"/>
    <w:rsid w:val="00764687"/>
    <w:rsid w:val="00764693"/>
    <w:rsid w:val="00764719"/>
    <w:rsid w:val="0076480B"/>
    <w:rsid w:val="00764874"/>
    <w:rsid w:val="00764892"/>
    <w:rsid w:val="007648B5"/>
    <w:rsid w:val="00764A17"/>
    <w:rsid w:val="00764BC4"/>
    <w:rsid w:val="00764C58"/>
    <w:rsid w:val="00764CB4"/>
    <w:rsid w:val="00764CE2"/>
    <w:rsid w:val="00764CE7"/>
    <w:rsid w:val="00764D1E"/>
    <w:rsid w:val="00764D61"/>
    <w:rsid w:val="00764E3D"/>
    <w:rsid w:val="00764ECC"/>
    <w:rsid w:val="00764F10"/>
    <w:rsid w:val="00764F8D"/>
    <w:rsid w:val="00764FE9"/>
    <w:rsid w:val="007652D9"/>
    <w:rsid w:val="007652E6"/>
    <w:rsid w:val="00765364"/>
    <w:rsid w:val="00765476"/>
    <w:rsid w:val="00765480"/>
    <w:rsid w:val="00765566"/>
    <w:rsid w:val="007655D2"/>
    <w:rsid w:val="0076563D"/>
    <w:rsid w:val="007656EA"/>
    <w:rsid w:val="00765816"/>
    <w:rsid w:val="00765881"/>
    <w:rsid w:val="007658DE"/>
    <w:rsid w:val="00765911"/>
    <w:rsid w:val="00765937"/>
    <w:rsid w:val="007659FB"/>
    <w:rsid w:val="007659FC"/>
    <w:rsid w:val="00765A6C"/>
    <w:rsid w:val="00765A91"/>
    <w:rsid w:val="00765ADC"/>
    <w:rsid w:val="00765E71"/>
    <w:rsid w:val="00765E7E"/>
    <w:rsid w:val="00765EC6"/>
    <w:rsid w:val="00765EF0"/>
    <w:rsid w:val="00765F44"/>
    <w:rsid w:val="00765F7E"/>
    <w:rsid w:val="007660B6"/>
    <w:rsid w:val="0076623E"/>
    <w:rsid w:val="00766246"/>
    <w:rsid w:val="00766264"/>
    <w:rsid w:val="00766481"/>
    <w:rsid w:val="007664AA"/>
    <w:rsid w:val="007664B7"/>
    <w:rsid w:val="007664CB"/>
    <w:rsid w:val="007664F3"/>
    <w:rsid w:val="00766628"/>
    <w:rsid w:val="00766690"/>
    <w:rsid w:val="007666A6"/>
    <w:rsid w:val="007666AA"/>
    <w:rsid w:val="007666E9"/>
    <w:rsid w:val="00766748"/>
    <w:rsid w:val="007667E8"/>
    <w:rsid w:val="007667FE"/>
    <w:rsid w:val="00766828"/>
    <w:rsid w:val="00766830"/>
    <w:rsid w:val="007668EC"/>
    <w:rsid w:val="007669A3"/>
    <w:rsid w:val="007669CA"/>
    <w:rsid w:val="007669D1"/>
    <w:rsid w:val="00766A7B"/>
    <w:rsid w:val="00766A82"/>
    <w:rsid w:val="00766B16"/>
    <w:rsid w:val="00766B32"/>
    <w:rsid w:val="00766CE9"/>
    <w:rsid w:val="00766DB1"/>
    <w:rsid w:val="00766E32"/>
    <w:rsid w:val="00766E40"/>
    <w:rsid w:val="00766F08"/>
    <w:rsid w:val="00766F26"/>
    <w:rsid w:val="007670F3"/>
    <w:rsid w:val="00767133"/>
    <w:rsid w:val="00767138"/>
    <w:rsid w:val="007671FE"/>
    <w:rsid w:val="00767218"/>
    <w:rsid w:val="007672D3"/>
    <w:rsid w:val="00767330"/>
    <w:rsid w:val="0076734C"/>
    <w:rsid w:val="0076736D"/>
    <w:rsid w:val="007673D6"/>
    <w:rsid w:val="00767427"/>
    <w:rsid w:val="007674CC"/>
    <w:rsid w:val="00767526"/>
    <w:rsid w:val="00767550"/>
    <w:rsid w:val="007675D4"/>
    <w:rsid w:val="00767748"/>
    <w:rsid w:val="007678B4"/>
    <w:rsid w:val="00767990"/>
    <w:rsid w:val="007679E6"/>
    <w:rsid w:val="00767A2D"/>
    <w:rsid w:val="00767A45"/>
    <w:rsid w:val="00767B79"/>
    <w:rsid w:val="00767C05"/>
    <w:rsid w:val="00767D33"/>
    <w:rsid w:val="00767E1A"/>
    <w:rsid w:val="00767ED0"/>
    <w:rsid w:val="00767EDC"/>
    <w:rsid w:val="00767F1A"/>
    <w:rsid w:val="00767F5E"/>
    <w:rsid w:val="0077015E"/>
    <w:rsid w:val="007701EC"/>
    <w:rsid w:val="007702CE"/>
    <w:rsid w:val="007702DD"/>
    <w:rsid w:val="00770304"/>
    <w:rsid w:val="007703A6"/>
    <w:rsid w:val="007703F5"/>
    <w:rsid w:val="00770409"/>
    <w:rsid w:val="007704E7"/>
    <w:rsid w:val="00770516"/>
    <w:rsid w:val="00770573"/>
    <w:rsid w:val="0077058F"/>
    <w:rsid w:val="007705CC"/>
    <w:rsid w:val="00770639"/>
    <w:rsid w:val="00770700"/>
    <w:rsid w:val="0077075A"/>
    <w:rsid w:val="0077077D"/>
    <w:rsid w:val="007707A9"/>
    <w:rsid w:val="007707DA"/>
    <w:rsid w:val="00770809"/>
    <w:rsid w:val="0077081E"/>
    <w:rsid w:val="0077086B"/>
    <w:rsid w:val="00770990"/>
    <w:rsid w:val="007709DC"/>
    <w:rsid w:val="007709DF"/>
    <w:rsid w:val="00770A00"/>
    <w:rsid w:val="00770A01"/>
    <w:rsid w:val="00770A9F"/>
    <w:rsid w:val="00770AD2"/>
    <w:rsid w:val="00770B38"/>
    <w:rsid w:val="00770B73"/>
    <w:rsid w:val="00770C5B"/>
    <w:rsid w:val="00770CEE"/>
    <w:rsid w:val="00770D11"/>
    <w:rsid w:val="00770DC4"/>
    <w:rsid w:val="00770EAF"/>
    <w:rsid w:val="00770ECB"/>
    <w:rsid w:val="00770F2C"/>
    <w:rsid w:val="00770F56"/>
    <w:rsid w:val="0077104C"/>
    <w:rsid w:val="0077107C"/>
    <w:rsid w:val="007710B5"/>
    <w:rsid w:val="00771126"/>
    <w:rsid w:val="0077114E"/>
    <w:rsid w:val="007711DD"/>
    <w:rsid w:val="00771207"/>
    <w:rsid w:val="007712AD"/>
    <w:rsid w:val="0077134E"/>
    <w:rsid w:val="00771375"/>
    <w:rsid w:val="007713BF"/>
    <w:rsid w:val="00771630"/>
    <w:rsid w:val="007716D7"/>
    <w:rsid w:val="00771716"/>
    <w:rsid w:val="00771756"/>
    <w:rsid w:val="00771764"/>
    <w:rsid w:val="00771773"/>
    <w:rsid w:val="00771971"/>
    <w:rsid w:val="00771A58"/>
    <w:rsid w:val="00771A9D"/>
    <w:rsid w:val="00771AC7"/>
    <w:rsid w:val="00771B22"/>
    <w:rsid w:val="00771B9E"/>
    <w:rsid w:val="00771C29"/>
    <w:rsid w:val="00771C58"/>
    <w:rsid w:val="00771C5C"/>
    <w:rsid w:val="00771D94"/>
    <w:rsid w:val="00771F63"/>
    <w:rsid w:val="00771F9B"/>
    <w:rsid w:val="00772093"/>
    <w:rsid w:val="007720F4"/>
    <w:rsid w:val="007720F5"/>
    <w:rsid w:val="0077215F"/>
    <w:rsid w:val="007721AC"/>
    <w:rsid w:val="007721EB"/>
    <w:rsid w:val="00772213"/>
    <w:rsid w:val="00772227"/>
    <w:rsid w:val="0077230D"/>
    <w:rsid w:val="0077240A"/>
    <w:rsid w:val="00772534"/>
    <w:rsid w:val="007725B6"/>
    <w:rsid w:val="0077269A"/>
    <w:rsid w:val="007726CF"/>
    <w:rsid w:val="007727C0"/>
    <w:rsid w:val="00772808"/>
    <w:rsid w:val="0077280A"/>
    <w:rsid w:val="007728AD"/>
    <w:rsid w:val="00772912"/>
    <w:rsid w:val="00772AF8"/>
    <w:rsid w:val="00772AFD"/>
    <w:rsid w:val="00772B0C"/>
    <w:rsid w:val="00772B86"/>
    <w:rsid w:val="00772BCE"/>
    <w:rsid w:val="00772BE5"/>
    <w:rsid w:val="00772CEB"/>
    <w:rsid w:val="00772E16"/>
    <w:rsid w:val="00772EF8"/>
    <w:rsid w:val="00772FFC"/>
    <w:rsid w:val="00773005"/>
    <w:rsid w:val="00773125"/>
    <w:rsid w:val="0077315D"/>
    <w:rsid w:val="00773170"/>
    <w:rsid w:val="00773192"/>
    <w:rsid w:val="0077320A"/>
    <w:rsid w:val="007732C4"/>
    <w:rsid w:val="00773390"/>
    <w:rsid w:val="007734E7"/>
    <w:rsid w:val="0077351C"/>
    <w:rsid w:val="00773521"/>
    <w:rsid w:val="00773572"/>
    <w:rsid w:val="007735CC"/>
    <w:rsid w:val="0077362C"/>
    <w:rsid w:val="007736D2"/>
    <w:rsid w:val="0077372D"/>
    <w:rsid w:val="00773757"/>
    <w:rsid w:val="007739E3"/>
    <w:rsid w:val="00773BA3"/>
    <w:rsid w:val="00773BDE"/>
    <w:rsid w:val="00773CCA"/>
    <w:rsid w:val="00773CDB"/>
    <w:rsid w:val="00773D0D"/>
    <w:rsid w:val="00773D0F"/>
    <w:rsid w:val="00773D6F"/>
    <w:rsid w:val="00773DAB"/>
    <w:rsid w:val="00773DE6"/>
    <w:rsid w:val="00773DF1"/>
    <w:rsid w:val="00773E1D"/>
    <w:rsid w:val="00773EEC"/>
    <w:rsid w:val="00773F4D"/>
    <w:rsid w:val="0077401A"/>
    <w:rsid w:val="00774081"/>
    <w:rsid w:val="0077414D"/>
    <w:rsid w:val="0077418C"/>
    <w:rsid w:val="00774272"/>
    <w:rsid w:val="0077428F"/>
    <w:rsid w:val="007742AF"/>
    <w:rsid w:val="007743D2"/>
    <w:rsid w:val="00774494"/>
    <w:rsid w:val="007745D3"/>
    <w:rsid w:val="00774631"/>
    <w:rsid w:val="007746C7"/>
    <w:rsid w:val="0077471F"/>
    <w:rsid w:val="0077472C"/>
    <w:rsid w:val="00774770"/>
    <w:rsid w:val="00774AB3"/>
    <w:rsid w:val="00774B86"/>
    <w:rsid w:val="00774C29"/>
    <w:rsid w:val="00774E03"/>
    <w:rsid w:val="00774E63"/>
    <w:rsid w:val="00774EC0"/>
    <w:rsid w:val="00774F31"/>
    <w:rsid w:val="00774F33"/>
    <w:rsid w:val="007750D4"/>
    <w:rsid w:val="007750EF"/>
    <w:rsid w:val="007750FF"/>
    <w:rsid w:val="00775167"/>
    <w:rsid w:val="00775184"/>
    <w:rsid w:val="007752A4"/>
    <w:rsid w:val="007752C7"/>
    <w:rsid w:val="007752F7"/>
    <w:rsid w:val="007753E7"/>
    <w:rsid w:val="00775552"/>
    <w:rsid w:val="007755CE"/>
    <w:rsid w:val="0077561F"/>
    <w:rsid w:val="007756D0"/>
    <w:rsid w:val="00775751"/>
    <w:rsid w:val="0077580A"/>
    <w:rsid w:val="007758B1"/>
    <w:rsid w:val="0077596D"/>
    <w:rsid w:val="007759CB"/>
    <w:rsid w:val="007759F4"/>
    <w:rsid w:val="00775A22"/>
    <w:rsid w:val="00775BA2"/>
    <w:rsid w:val="00775C3B"/>
    <w:rsid w:val="00775C45"/>
    <w:rsid w:val="00775DA6"/>
    <w:rsid w:val="00775EC0"/>
    <w:rsid w:val="00775F5A"/>
    <w:rsid w:val="007761C2"/>
    <w:rsid w:val="00776206"/>
    <w:rsid w:val="0077631B"/>
    <w:rsid w:val="00776341"/>
    <w:rsid w:val="0077635B"/>
    <w:rsid w:val="00776370"/>
    <w:rsid w:val="00776372"/>
    <w:rsid w:val="007765DB"/>
    <w:rsid w:val="00776614"/>
    <w:rsid w:val="00776628"/>
    <w:rsid w:val="00776687"/>
    <w:rsid w:val="007767AF"/>
    <w:rsid w:val="007767C5"/>
    <w:rsid w:val="007768B5"/>
    <w:rsid w:val="007768E6"/>
    <w:rsid w:val="007768F2"/>
    <w:rsid w:val="007769DA"/>
    <w:rsid w:val="007769EB"/>
    <w:rsid w:val="00776A96"/>
    <w:rsid w:val="00776AB9"/>
    <w:rsid w:val="00776B6F"/>
    <w:rsid w:val="00776B77"/>
    <w:rsid w:val="00776BD1"/>
    <w:rsid w:val="00776CDD"/>
    <w:rsid w:val="00776D05"/>
    <w:rsid w:val="00776D21"/>
    <w:rsid w:val="00776DD4"/>
    <w:rsid w:val="00776E2F"/>
    <w:rsid w:val="00776E75"/>
    <w:rsid w:val="00776E82"/>
    <w:rsid w:val="0077701D"/>
    <w:rsid w:val="00777045"/>
    <w:rsid w:val="00777091"/>
    <w:rsid w:val="007770F3"/>
    <w:rsid w:val="0077727B"/>
    <w:rsid w:val="007772E4"/>
    <w:rsid w:val="00777331"/>
    <w:rsid w:val="007773E6"/>
    <w:rsid w:val="00777461"/>
    <w:rsid w:val="0077746F"/>
    <w:rsid w:val="00777571"/>
    <w:rsid w:val="00777577"/>
    <w:rsid w:val="0077760F"/>
    <w:rsid w:val="00777613"/>
    <w:rsid w:val="007778B8"/>
    <w:rsid w:val="007778F8"/>
    <w:rsid w:val="00777A51"/>
    <w:rsid w:val="00777BD3"/>
    <w:rsid w:val="00777CE5"/>
    <w:rsid w:val="00777D22"/>
    <w:rsid w:val="00777D31"/>
    <w:rsid w:val="00777D7E"/>
    <w:rsid w:val="00777DBA"/>
    <w:rsid w:val="0078007E"/>
    <w:rsid w:val="0078008D"/>
    <w:rsid w:val="00780134"/>
    <w:rsid w:val="00780175"/>
    <w:rsid w:val="0078025F"/>
    <w:rsid w:val="007802DD"/>
    <w:rsid w:val="0078039A"/>
    <w:rsid w:val="007803B9"/>
    <w:rsid w:val="007803E0"/>
    <w:rsid w:val="007803EA"/>
    <w:rsid w:val="0078044F"/>
    <w:rsid w:val="00780491"/>
    <w:rsid w:val="00780724"/>
    <w:rsid w:val="00780793"/>
    <w:rsid w:val="00780803"/>
    <w:rsid w:val="0078080B"/>
    <w:rsid w:val="00780829"/>
    <w:rsid w:val="0078083D"/>
    <w:rsid w:val="00780885"/>
    <w:rsid w:val="00780901"/>
    <w:rsid w:val="007809D1"/>
    <w:rsid w:val="00780AC3"/>
    <w:rsid w:val="00780ACF"/>
    <w:rsid w:val="00780B8B"/>
    <w:rsid w:val="00780C04"/>
    <w:rsid w:val="00780E71"/>
    <w:rsid w:val="00780EF4"/>
    <w:rsid w:val="00780F0A"/>
    <w:rsid w:val="00780F68"/>
    <w:rsid w:val="0078103A"/>
    <w:rsid w:val="007811CB"/>
    <w:rsid w:val="007811DD"/>
    <w:rsid w:val="007812C0"/>
    <w:rsid w:val="007812CF"/>
    <w:rsid w:val="00781392"/>
    <w:rsid w:val="007813DF"/>
    <w:rsid w:val="007813ED"/>
    <w:rsid w:val="00781492"/>
    <w:rsid w:val="007814DB"/>
    <w:rsid w:val="0078170D"/>
    <w:rsid w:val="00781732"/>
    <w:rsid w:val="007817FC"/>
    <w:rsid w:val="0078187D"/>
    <w:rsid w:val="0078188E"/>
    <w:rsid w:val="007818B5"/>
    <w:rsid w:val="007818D5"/>
    <w:rsid w:val="007818FB"/>
    <w:rsid w:val="0078192A"/>
    <w:rsid w:val="0078194F"/>
    <w:rsid w:val="00781A64"/>
    <w:rsid w:val="00781B00"/>
    <w:rsid w:val="00781C4B"/>
    <w:rsid w:val="00781E0A"/>
    <w:rsid w:val="00781E3D"/>
    <w:rsid w:val="00781EC5"/>
    <w:rsid w:val="00781F8B"/>
    <w:rsid w:val="00781F96"/>
    <w:rsid w:val="00782080"/>
    <w:rsid w:val="0078238D"/>
    <w:rsid w:val="00782393"/>
    <w:rsid w:val="0078246C"/>
    <w:rsid w:val="00782593"/>
    <w:rsid w:val="00782619"/>
    <w:rsid w:val="00782633"/>
    <w:rsid w:val="00782680"/>
    <w:rsid w:val="0078271E"/>
    <w:rsid w:val="007827B3"/>
    <w:rsid w:val="007827FE"/>
    <w:rsid w:val="0078285F"/>
    <w:rsid w:val="00782868"/>
    <w:rsid w:val="0078287D"/>
    <w:rsid w:val="00782A33"/>
    <w:rsid w:val="00782AF4"/>
    <w:rsid w:val="00782BBE"/>
    <w:rsid w:val="00782DDF"/>
    <w:rsid w:val="00782E57"/>
    <w:rsid w:val="00782F0F"/>
    <w:rsid w:val="00782F80"/>
    <w:rsid w:val="00782F9C"/>
    <w:rsid w:val="00783045"/>
    <w:rsid w:val="00783092"/>
    <w:rsid w:val="007830AF"/>
    <w:rsid w:val="007831FA"/>
    <w:rsid w:val="00783267"/>
    <w:rsid w:val="007832B9"/>
    <w:rsid w:val="007832D3"/>
    <w:rsid w:val="007832DD"/>
    <w:rsid w:val="00783385"/>
    <w:rsid w:val="0078343C"/>
    <w:rsid w:val="00783458"/>
    <w:rsid w:val="00783472"/>
    <w:rsid w:val="00783502"/>
    <w:rsid w:val="0078356D"/>
    <w:rsid w:val="00783576"/>
    <w:rsid w:val="007835C2"/>
    <w:rsid w:val="007837DC"/>
    <w:rsid w:val="00783844"/>
    <w:rsid w:val="0078385D"/>
    <w:rsid w:val="00783910"/>
    <w:rsid w:val="00783A39"/>
    <w:rsid w:val="00783B28"/>
    <w:rsid w:val="00783BB0"/>
    <w:rsid w:val="00783CB8"/>
    <w:rsid w:val="00783D33"/>
    <w:rsid w:val="0078401A"/>
    <w:rsid w:val="007840EA"/>
    <w:rsid w:val="00784269"/>
    <w:rsid w:val="007843A3"/>
    <w:rsid w:val="007843A7"/>
    <w:rsid w:val="007843A9"/>
    <w:rsid w:val="00784486"/>
    <w:rsid w:val="007844A5"/>
    <w:rsid w:val="0078452A"/>
    <w:rsid w:val="00784532"/>
    <w:rsid w:val="00784561"/>
    <w:rsid w:val="007845DC"/>
    <w:rsid w:val="007845E3"/>
    <w:rsid w:val="0078469A"/>
    <w:rsid w:val="007846D9"/>
    <w:rsid w:val="007847E6"/>
    <w:rsid w:val="00784811"/>
    <w:rsid w:val="00784842"/>
    <w:rsid w:val="0078486D"/>
    <w:rsid w:val="00784870"/>
    <w:rsid w:val="00784902"/>
    <w:rsid w:val="00784940"/>
    <w:rsid w:val="00784946"/>
    <w:rsid w:val="007849CA"/>
    <w:rsid w:val="00784CE9"/>
    <w:rsid w:val="00784D08"/>
    <w:rsid w:val="00784D30"/>
    <w:rsid w:val="00784FB0"/>
    <w:rsid w:val="00785060"/>
    <w:rsid w:val="00785132"/>
    <w:rsid w:val="007852E6"/>
    <w:rsid w:val="00785309"/>
    <w:rsid w:val="00785360"/>
    <w:rsid w:val="0078542B"/>
    <w:rsid w:val="00785459"/>
    <w:rsid w:val="00785515"/>
    <w:rsid w:val="00785523"/>
    <w:rsid w:val="007855EF"/>
    <w:rsid w:val="007856C9"/>
    <w:rsid w:val="0078578D"/>
    <w:rsid w:val="00785833"/>
    <w:rsid w:val="0078584B"/>
    <w:rsid w:val="0078584D"/>
    <w:rsid w:val="0078590D"/>
    <w:rsid w:val="0078599B"/>
    <w:rsid w:val="007859FE"/>
    <w:rsid w:val="00785AE1"/>
    <w:rsid w:val="00785B75"/>
    <w:rsid w:val="00785C67"/>
    <w:rsid w:val="00785DBC"/>
    <w:rsid w:val="00785DD1"/>
    <w:rsid w:val="00785F0E"/>
    <w:rsid w:val="00785F64"/>
    <w:rsid w:val="00786064"/>
    <w:rsid w:val="007860A3"/>
    <w:rsid w:val="007860DA"/>
    <w:rsid w:val="0078621B"/>
    <w:rsid w:val="0078622B"/>
    <w:rsid w:val="00786238"/>
    <w:rsid w:val="007862A6"/>
    <w:rsid w:val="0078638D"/>
    <w:rsid w:val="007863C9"/>
    <w:rsid w:val="0078642B"/>
    <w:rsid w:val="007864D6"/>
    <w:rsid w:val="007864E3"/>
    <w:rsid w:val="0078653C"/>
    <w:rsid w:val="007865B0"/>
    <w:rsid w:val="007865D8"/>
    <w:rsid w:val="00786604"/>
    <w:rsid w:val="007867F0"/>
    <w:rsid w:val="00786925"/>
    <w:rsid w:val="007869F7"/>
    <w:rsid w:val="00786A06"/>
    <w:rsid w:val="00786AA2"/>
    <w:rsid w:val="00786BF6"/>
    <w:rsid w:val="00786C39"/>
    <w:rsid w:val="00786C41"/>
    <w:rsid w:val="00786C84"/>
    <w:rsid w:val="00786CD9"/>
    <w:rsid w:val="00786CEC"/>
    <w:rsid w:val="00786D1D"/>
    <w:rsid w:val="00786D3D"/>
    <w:rsid w:val="00786EAB"/>
    <w:rsid w:val="00786F7B"/>
    <w:rsid w:val="0078702F"/>
    <w:rsid w:val="00787037"/>
    <w:rsid w:val="007870B0"/>
    <w:rsid w:val="007871BC"/>
    <w:rsid w:val="007871D6"/>
    <w:rsid w:val="00787250"/>
    <w:rsid w:val="007873A8"/>
    <w:rsid w:val="007873FD"/>
    <w:rsid w:val="00787440"/>
    <w:rsid w:val="00787478"/>
    <w:rsid w:val="00787485"/>
    <w:rsid w:val="007874C1"/>
    <w:rsid w:val="00787529"/>
    <w:rsid w:val="00787591"/>
    <w:rsid w:val="007875DB"/>
    <w:rsid w:val="00787619"/>
    <w:rsid w:val="00787696"/>
    <w:rsid w:val="0078785D"/>
    <w:rsid w:val="007878D9"/>
    <w:rsid w:val="00787913"/>
    <w:rsid w:val="0078793F"/>
    <w:rsid w:val="00787A47"/>
    <w:rsid w:val="00787A68"/>
    <w:rsid w:val="00787AEC"/>
    <w:rsid w:val="00787AFA"/>
    <w:rsid w:val="00787BE4"/>
    <w:rsid w:val="00787D62"/>
    <w:rsid w:val="00787DF7"/>
    <w:rsid w:val="00787DFB"/>
    <w:rsid w:val="00787E4C"/>
    <w:rsid w:val="00787E69"/>
    <w:rsid w:val="00787E99"/>
    <w:rsid w:val="00787E9C"/>
    <w:rsid w:val="00787FE4"/>
    <w:rsid w:val="00790065"/>
    <w:rsid w:val="007900C1"/>
    <w:rsid w:val="007900E3"/>
    <w:rsid w:val="007900F4"/>
    <w:rsid w:val="00790217"/>
    <w:rsid w:val="0079035D"/>
    <w:rsid w:val="00790389"/>
    <w:rsid w:val="007903AA"/>
    <w:rsid w:val="007903B1"/>
    <w:rsid w:val="007903BD"/>
    <w:rsid w:val="007903F5"/>
    <w:rsid w:val="0079049A"/>
    <w:rsid w:val="007905DC"/>
    <w:rsid w:val="0079064B"/>
    <w:rsid w:val="00790738"/>
    <w:rsid w:val="007907BD"/>
    <w:rsid w:val="0079082D"/>
    <w:rsid w:val="007908AC"/>
    <w:rsid w:val="007909CF"/>
    <w:rsid w:val="00790AAB"/>
    <w:rsid w:val="00790B56"/>
    <w:rsid w:val="00790BE2"/>
    <w:rsid w:val="00790CBE"/>
    <w:rsid w:val="00790CBF"/>
    <w:rsid w:val="00790D45"/>
    <w:rsid w:val="00790E03"/>
    <w:rsid w:val="00790E0C"/>
    <w:rsid w:val="00790E31"/>
    <w:rsid w:val="00790F37"/>
    <w:rsid w:val="00791048"/>
    <w:rsid w:val="0079107F"/>
    <w:rsid w:val="00791108"/>
    <w:rsid w:val="0079116C"/>
    <w:rsid w:val="0079132B"/>
    <w:rsid w:val="007913E6"/>
    <w:rsid w:val="007913EC"/>
    <w:rsid w:val="007913F6"/>
    <w:rsid w:val="00791451"/>
    <w:rsid w:val="00791510"/>
    <w:rsid w:val="00791542"/>
    <w:rsid w:val="00791597"/>
    <w:rsid w:val="007915F7"/>
    <w:rsid w:val="00791603"/>
    <w:rsid w:val="007917AD"/>
    <w:rsid w:val="007918B7"/>
    <w:rsid w:val="00791903"/>
    <w:rsid w:val="0079191A"/>
    <w:rsid w:val="00791ACA"/>
    <w:rsid w:val="00791ACD"/>
    <w:rsid w:val="00791B25"/>
    <w:rsid w:val="00791B79"/>
    <w:rsid w:val="00791BE3"/>
    <w:rsid w:val="00791C4F"/>
    <w:rsid w:val="00791CA8"/>
    <w:rsid w:val="00791DAB"/>
    <w:rsid w:val="00791E3F"/>
    <w:rsid w:val="00791ECA"/>
    <w:rsid w:val="00791FB1"/>
    <w:rsid w:val="0079202C"/>
    <w:rsid w:val="007920AD"/>
    <w:rsid w:val="007920F3"/>
    <w:rsid w:val="00792107"/>
    <w:rsid w:val="007921B2"/>
    <w:rsid w:val="00792337"/>
    <w:rsid w:val="00792351"/>
    <w:rsid w:val="007923B9"/>
    <w:rsid w:val="007924C0"/>
    <w:rsid w:val="007924F8"/>
    <w:rsid w:val="00792503"/>
    <w:rsid w:val="007925A3"/>
    <w:rsid w:val="007925B9"/>
    <w:rsid w:val="00792603"/>
    <w:rsid w:val="00792682"/>
    <w:rsid w:val="007926F2"/>
    <w:rsid w:val="00792778"/>
    <w:rsid w:val="007927FE"/>
    <w:rsid w:val="00792863"/>
    <w:rsid w:val="0079290B"/>
    <w:rsid w:val="007929ED"/>
    <w:rsid w:val="00792B70"/>
    <w:rsid w:val="00792CED"/>
    <w:rsid w:val="00792D6E"/>
    <w:rsid w:val="00792DC5"/>
    <w:rsid w:val="00792DE9"/>
    <w:rsid w:val="00792E28"/>
    <w:rsid w:val="00792F68"/>
    <w:rsid w:val="00792F76"/>
    <w:rsid w:val="007930D2"/>
    <w:rsid w:val="0079314F"/>
    <w:rsid w:val="00793170"/>
    <w:rsid w:val="00793180"/>
    <w:rsid w:val="007931EF"/>
    <w:rsid w:val="0079320E"/>
    <w:rsid w:val="00793223"/>
    <w:rsid w:val="00793294"/>
    <w:rsid w:val="00793391"/>
    <w:rsid w:val="007934CB"/>
    <w:rsid w:val="007934DD"/>
    <w:rsid w:val="007935BB"/>
    <w:rsid w:val="007935CA"/>
    <w:rsid w:val="0079360A"/>
    <w:rsid w:val="007937E2"/>
    <w:rsid w:val="00793825"/>
    <w:rsid w:val="00793897"/>
    <w:rsid w:val="00793981"/>
    <w:rsid w:val="00793A5E"/>
    <w:rsid w:val="00793AA5"/>
    <w:rsid w:val="00793ADB"/>
    <w:rsid w:val="00793B64"/>
    <w:rsid w:val="00793B72"/>
    <w:rsid w:val="00793BA0"/>
    <w:rsid w:val="00793BE3"/>
    <w:rsid w:val="00793BEE"/>
    <w:rsid w:val="00793BF7"/>
    <w:rsid w:val="00793D16"/>
    <w:rsid w:val="00793D36"/>
    <w:rsid w:val="00793E7E"/>
    <w:rsid w:val="00793EC0"/>
    <w:rsid w:val="00793F6E"/>
    <w:rsid w:val="00793F83"/>
    <w:rsid w:val="00793FDE"/>
    <w:rsid w:val="00793FF1"/>
    <w:rsid w:val="00794002"/>
    <w:rsid w:val="007940F5"/>
    <w:rsid w:val="00794118"/>
    <w:rsid w:val="0079415E"/>
    <w:rsid w:val="00794284"/>
    <w:rsid w:val="00794335"/>
    <w:rsid w:val="00794478"/>
    <w:rsid w:val="00794570"/>
    <w:rsid w:val="00794580"/>
    <w:rsid w:val="007945ED"/>
    <w:rsid w:val="00794618"/>
    <w:rsid w:val="00794690"/>
    <w:rsid w:val="0079469E"/>
    <w:rsid w:val="007947CC"/>
    <w:rsid w:val="0079491D"/>
    <w:rsid w:val="00794955"/>
    <w:rsid w:val="00794960"/>
    <w:rsid w:val="00794A91"/>
    <w:rsid w:val="00794B69"/>
    <w:rsid w:val="00794B72"/>
    <w:rsid w:val="00794B89"/>
    <w:rsid w:val="00794B8A"/>
    <w:rsid w:val="00794B94"/>
    <w:rsid w:val="00794BCD"/>
    <w:rsid w:val="00794BD4"/>
    <w:rsid w:val="00794C73"/>
    <w:rsid w:val="00794CB6"/>
    <w:rsid w:val="00794D78"/>
    <w:rsid w:val="00794DEC"/>
    <w:rsid w:val="00794DF8"/>
    <w:rsid w:val="00794E4E"/>
    <w:rsid w:val="00794F31"/>
    <w:rsid w:val="00795327"/>
    <w:rsid w:val="0079532B"/>
    <w:rsid w:val="0079540E"/>
    <w:rsid w:val="00795429"/>
    <w:rsid w:val="00795446"/>
    <w:rsid w:val="00795496"/>
    <w:rsid w:val="0079554A"/>
    <w:rsid w:val="0079573D"/>
    <w:rsid w:val="00795776"/>
    <w:rsid w:val="00795789"/>
    <w:rsid w:val="0079581D"/>
    <w:rsid w:val="00795897"/>
    <w:rsid w:val="007958DE"/>
    <w:rsid w:val="007958F1"/>
    <w:rsid w:val="00795972"/>
    <w:rsid w:val="007959AA"/>
    <w:rsid w:val="00795A05"/>
    <w:rsid w:val="00795A4A"/>
    <w:rsid w:val="00795A76"/>
    <w:rsid w:val="00795B0F"/>
    <w:rsid w:val="00795B19"/>
    <w:rsid w:val="00795B72"/>
    <w:rsid w:val="00795C12"/>
    <w:rsid w:val="00795C1B"/>
    <w:rsid w:val="00795CA4"/>
    <w:rsid w:val="00795D67"/>
    <w:rsid w:val="00795D95"/>
    <w:rsid w:val="00795DB4"/>
    <w:rsid w:val="00795EC5"/>
    <w:rsid w:val="00795EC9"/>
    <w:rsid w:val="00795EE5"/>
    <w:rsid w:val="00795F01"/>
    <w:rsid w:val="00795F5B"/>
    <w:rsid w:val="00795FA2"/>
    <w:rsid w:val="0079600B"/>
    <w:rsid w:val="0079612F"/>
    <w:rsid w:val="007962FE"/>
    <w:rsid w:val="007963A8"/>
    <w:rsid w:val="00796496"/>
    <w:rsid w:val="007964E6"/>
    <w:rsid w:val="0079651F"/>
    <w:rsid w:val="00796544"/>
    <w:rsid w:val="00796578"/>
    <w:rsid w:val="00796623"/>
    <w:rsid w:val="0079664B"/>
    <w:rsid w:val="0079665A"/>
    <w:rsid w:val="00796733"/>
    <w:rsid w:val="0079675D"/>
    <w:rsid w:val="007967EA"/>
    <w:rsid w:val="007968AE"/>
    <w:rsid w:val="0079697B"/>
    <w:rsid w:val="007969F3"/>
    <w:rsid w:val="00796A22"/>
    <w:rsid w:val="00796ACC"/>
    <w:rsid w:val="00796B4F"/>
    <w:rsid w:val="00796B83"/>
    <w:rsid w:val="00796B94"/>
    <w:rsid w:val="00796BB1"/>
    <w:rsid w:val="00796BCA"/>
    <w:rsid w:val="00796C1A"/>
    <w:rsid w:val="00796C61"/>
    <w:rsid w:val="00796CBB"/>
    <w:rsid w:val="00796D55"/>
    <w:rsid w:val="00796DFD"/>
    <w:rsid w:val="00796E6B"/>
    <w:rsid w:val="00796EE0"/>
    <w:rsid w:val="00797003"/>
    <w:rsid w:val="0079705A"/>
    <w:rsid w:val="00797090"/>
    <w:rsid w:val="0079710C"/>
    <w:rsid w:val="007972C2"/>
    <w:rsid w:val="00797317"/>
    <w:rsid w:val="0079737C"/>
    <w:rsid w:val="0079738F"/>
    <w:rsid w:val="007973A1"/>
    <w:rsid w:val="00797422"/>
    <w:rsid w:val="0079758E"/>
    <w:rsid w:val="007975BA"/>
    <w:rsid w:val="00797667"/>
    <w:rsid w:val="007976D5"/>
    <w:rsid w:val="0079776C"/>
    <w:rsid w:val="007977A6"/>
    <w:rsid w:val="007977AE"/>
    <w:rsid w:val="007977B4"/>
    <w:rsid w:val="007977E7"/>
    <w:rsid w:val="007977EE"/>
    <w:rsid w:val="007978E9"/>
    <w:rsid w:val="00797941"/>
    <w:rsid w:val="00797A4C"/>
    <w:rsid w:val="00797A68"/>
    <w:rsid w:val="00797AA4"/>
    <w:rsid w:val="00797AB4"/>
    <w:rsid w:val="00797B01"/>
    <w:rsid w:val="00797B48"/>
    <w:rsid w:val="00797D4C"/>
    <w:rsid w:val="00797EB6"/>
    <w:rsid w:val="00797ECE"/>
    <w:rsid w:val="00797EEF"/>
    <w:rsid w:val="00797F26"/>
    <w:rsid w:val="007A004A"/>
    <w:rsid w:val="007A0064"/>
    <w:rsid w:val="007A00BC"/>
    <w:rsid w:val="007A01BB"/>
    <w:rsid w:val="007A01F3"/>
    <w:rsid w:val="007A0243"/>
    <w:rsid w:val="007A024C"/>
    <w:rsid w:val="007A0285"/>
    <w:rsid w:val="007A02A9"/>
    <w:rsid w:val="007A0365"/>
    <w:rsid w:val="007A03A2"/>
    <w:rsid w:val="007A05BA"/>
    <w:rsid w:val="007A05CE"/>
    <w:rsid w:val="007A07C6"/>
    <w:rsid w:val="007A083F"/>
    <w:rsid w:val="007A08E8"/>
    <w:rsid w:val="007A09E9"/>
    <w:rsid w:val="007A0A70"/>
    <w:rsid w:val="007A0AA7"/>
    <w:rsid w:val="007A0B82"/>
    <w:rsid w:val="007A0C4F"/>
    <w:rsid w:val="007A0CC6"/>
    <w:rsid w:val="007A0D68"/>
    <w:rsid w:val="007A0E0F"/>
    <w:rsid w:val="007A0E44"/>
    <w:rsid w:val="007A0E81"/>
    <w:rsid w:val="007A0EE5"/>
    <w:rsid w:val="007A0F16"/>
    <w:rsid w:val="007A0F81"/>
    <w:rsid w:val="007A0FCA"/>
    <w:rsid w:val="007A0FF9"/>
    <w:rsid w:val="007A0FFC"/>
    <w:rsid w:val="007A100F"/>
    <w:rsid w:val="007A1050"/>
    <w:rsid w:val="007A1086"/>
    <w:rsid w:val="007A1106"/>
    <w:rsid w:val="007A120B"/>
    <w:rsid w:val="007A1228"/>
    <w:rsid w:val="007A13A7"/>
    <w:rsid w:val="007A13CD"/>
    <w:rsid w:val="007A13D2"/>
    <w:rsid w:val="007A140B"/>
    <w:rsid w:val="007A14A6"/>
    <w:rsid w:val="007A1659"/>
    <w:rsid w:val="007A1688"/>
    <w:rsid w:val="007A16B7"/>
    <w:rsid w:val="007A1752"/>
    <w:rsid w:val="007A17AA"/>
    <w:rsid w:val="007A1806"/>
    <w:rsid w:val="007A182D"/>
    <w:rsid w:val="007A1890"/>
    <w:rsid w:val="007A18EE"/>
    <w:rsid w:val="007A18FD"/>
    <w:rsid w:val="007A1975"/>
    <w:rsid w:val="007A19D0"/>
    <w:rsid w:val="007A1A75"/>
    <w:rsid w:val="007A1B5F"/>
    <w:rsid w:val="007A1B89"/>
    <w:rsid w:val="007A1BBC"/>
    <w:rsid w:val="007A1BF9"/>
    <w:rsid w:val="007A1C25"/>
    <w:rsid w:val="007A1C45"/>
    <w:rsid w:val="007A1C75"/>
    <w:rsid w:val="007A1CA2"/>
    <w:rsid w:val="007A1D0B"/>
    <w:rsid w:val="007A1D5D"/>
    <w:rsid w:val="007A1F6D"/>
    <w:rsid w:val="007A1F74"/>
    <w:rsid w:val="007A1FDC"/>
    <w:rsid w:val="007A208D"/>
    <w:rsid w:val="007A2141"/>
    <w:rsid w:val="007A220E"/>
    <w:rsid w:val="007A2266"/>
    <w:rsid w:val="007A2294"/>
    <w:rsid w:val="007A22B4"/>
    <w:rsid w:val="007A2311"/>
    <w:rsid w:val="007A2344"/>
    <w:rsid w:val="007A2379"/>
    <w:rsid w:val="007A2573"/>
    <w:rsid w:val="007A25B6"/>
    <w:rsid w:val="007A25F0"/>
    <w:rsid w:val="007A2664"/>
    <w:rsid w:val="007A269F"/>
    <w:rsid w:val="007A26AA"/>
    <w:rsid w:val="007A278F"/>
    <w:rsid w:val="007A2864"/>
    <w:rsid w:val="007A2879"/>
    <w:rsid w:val="007A288B"/>
    <w:rsid w:val="007A28A2"/>
    <w:rsid w:val="007A28BF"/>
    <w:rsid w:val="007A296F"/>
    <w:rsid w:val="007A2DE6"/>
    <w:rsid w:val="007A2E1C"/>
    <w:rsid w:val="007A2E52"/>
    <w:rsid w:val="007A2EA4"/>
    <w:rsid w:val="007A2EBE"/>
    <w:rsid w:val="007A2EC0"/>
    <w:rsid w:val="007A2F8D"/>
    <w:rsid w:val="007A3070"/>
    <w:rsid w:val="007A3109"/>
    <w:rsid w:val="007A311B"/>
    <w:rsid w:val="007A3149"/>
    <w:rsid w:val="007A3197"/>
    <w:rsid w:val="007A31D4"/>
    <w:rsid w:val="007A32AA"/>
    <w:rsid w:val="007A3309"/>
    <w:rsid w:val="007A3409"/>
    <w:rsid w:val="007A3449"/>
    <w:rsid w:val="007A349C"/>
    <w:rsid w:val="007A3531"/>
    <w:rsid w:val="007A361B"/>
    <w:rsid w:val="007A36A5"/>
    <w:rsid w:val="007A375B"/>
    <w:rsid w:val="007A376D"/>
    <w:rsid w:val="007A3787"/>
    <w:rsid w:val="007A37D8"/>
    <w:rsid w:val="007A3866"/>
    <w:rsid w:val="007A3869"/>
    <w:rsid w:val="007A38D7"/>
    <w:rsid w:val="007A3992"/>
    <w:rsid w:val="007A39E8"/>
    <w:rsid w:val="007A39EB"/>
    <w:rsid w:val="007A39EE"/>
    <w:rsid w:val="007A39F5"/>
    <w:rsid w:val="007A3A2E"/>
    <w:rsid w:val="007A3A64"/>
    <w:rsid w:val="007A3B2E"/>
    <w:rsid w:val="007A3B48"/>
    <w:rsid w:val="007A3CAF"/>
    <w:rsid w:val="007A3EE9"/>
    <w:rsid w:val="007A3EFD"/>
    <w:rsid w:val="007A40A3"/>
    <w:rsid w:val="007A4122"/>
    <w:rsid w:val="007A41F3"/>
    <w:rsid w:val="007A4213"/>
    <w:rsid w:val="007A42A1"/>
    <w:rsid w:val="007A4345"/>
    <w:rsid w:val="007A4414"/>
    <w:rsid w:val="007A4429"/>
    <w:rsid w:val="007A44C9"/>
    <w:rsid w:val="007A45D6"/>
    <w:rsid w:val="007A461D"/>
    <w:rsid w:val="007A463A"/>
    <w:rsid w:val="007A4784"/>
    <w:rsid w:val="007A47BA"/>
    <w:rsid w:val="007A487C"/>
    <w:rsid w:val="007A48CE"/>
    <w:rsid w:val="007A48FF"/>
    <w:rsid w:val="007A498A"/>
    <w:rsid w:val="007A4A80"/>
    <w:rsid w:val="007A4A8D"/>
    <w:rsid w:val="007A4B0F"/>
    <w:rsid w:val="007A4B29"/>
    <w:rsid w:val="007A4BA3"/>
    <w:rsid w:val="007A4D05"/>
    <w:rsid w:val="007A4D47"/>
    <w:rsid w:val="007A4D77"/>
    <w:rsid w:val="007A4E03"/>
    <w:rsid w:val="007A4E2F"/>
    <w:rsid w:val="007A4EBA"/>
    <w:rsid w:val="007A4F15"/>
    <w:rsid w:val="007A4F51"/>
    <w:rsid w:val="007A5015"/>
    <w:rsid w:val="007A50C3"/>
    <w:rsid w:val="007A51B3"/>
    <w:rsid w:val="007A51F5"/>
    <w:rsid w:val="007A527D"/>
    <w:rsid w:val="007A52EE"/>
    <w:rsid w:val="007A53F8"/>
    <w:rsid w:val="007A53FA"/>
    <w:rsid w:val="007A54CC"/>
    <w:rsid w:val="007A555B"/>
    <w:rsid w:val="007A557A"/>
    <w:rsid w:val="007A56A9"/>
    <w:rsid w:val="007A56E7"/>
    <w:rsid w:val="007A57DB"/>
    <w:rsid w:val="007A57E8"/>
    <w:rsid w:val="007A5836"/>
    <w:rsid w:val="007A5841"/>
    <w:rsid w:val="007A5861"/>
    <w:rsid w:val="007A58B7"/>
    <w:rsid w:val="007A5972"/>
    <w:rsid w:val="007A59EF"/>
    <w:rsid w:val="007A5A22"/>
    <w:rsid w:val="007A5A42"/>
    <w:rsid w:val="007A5A83"/>
    <w:rsid w:val="007A5B50"/>
    <w:rsid w:val="007A5B60"/>
    <w:rsid w:val="007A5BF2"/>
    <w:rsid w:val="007A5C51"/>
    <w:rsid w:val="007A5D47"/>
    <w:rsid w:val="007A5DA3"/>
    <w:rsid w:val="007A5DD0"/>
    <w:rsid w:val="007A5E70"/>
    <w:rsid w:val="007A5F80"/>
    <w:rsid w:val="007A5FE9"/>
    <w:rsid w:val="007A611A"/>
    <w:rsid w:val="007A6157"/>
    <w:rsid w:val="007A61D3"/>
    <w:rsid w:val="007A61E3"/>
    <w:rsid w:val="007A61F9"/>
    <w:rsid w:val="007A620E"/>
    <w:rsid w:val="007A636D"/>
    <w:rsid w:val="007A63EB"/>
    <w:rsid w:val="007A645C"/>
    <w:rsid w:val="007A646D"/>
    <w:rsid w:val="007A64F8"/>
    <w:rsid w:val="007A65D0"/>
    <w:rsid w:val="007A65D7"/>
    <w:rsid w:val="007A6638"/>
    <w:rsid w:val="007A691A"/>
    <w:rsid w:val="007A6ADD"/>
    <w:rsid w:val="007A6B38"/>
    <w:rsid w:val="007A6BAB"/>
    <w:rsid w:val="007A6C23"/>
    <w:rsid w:val="007A6C66"/>
    <w:rsid w:val="007A6C8C"/>
    <w:rsid w:val="007A6CFF"/>
    <w:rsid w:val="007A6D24"/>
    <w:rsid w:val="007A6D8F"/>
    <w:rsid w:val="007A6DDC"/>
    <w:rsid w:val="007A6E16"/>
    <w:rsid w:val="007A6EA2"/>
    <w:rsid w:val="007A6ED5"/>
    <w:rsid w:val="007A6EE1"/>
    <w:rsid w:val="007A6FA9"/>
    <w:rsid w:val="007A7096"/>
    <w:rsid w:val="007A70B3"/>
    <w:rsid w:val="007A7168"/>
    <w:rsid w:val="007A717B"/>
    <w:rsid w:val="007A7304"/>
    <w:rsid w:val="007A7348"/>
    <w:rsid w:val="007A735C"/>
    <w:rsid w:val="007A73F8"/>
    <w:rsid w:val="007A74C2"/>
    <w:rsid w:val="007A74D6"/>
    <w:rsid w:val="007A7568"/>
    <w:rsid w:val="007A7573"/>
    <w:rsid w:val="007A76C9"/>
    <w:rsid w:val="007A7736"/>
    <w:rsid w:val="007A7765"/>
    <w:rsid w:val="007A7788"/>
    <w:rsid w:val="007A7807"/>
    <w:rsid w:val="007A7897"/>
    <w:rsid w:val="007A789A"/>
    <w:rsid w:val="007A7977"/>
    <w:rsid w:val="007A79C1"/>
    <w:rsid w:val="007A7A1F"/>
    <w:rsid w:val="007A7A41"/>
    <w:rsid w:val="007A7AB3"/>
    <w:rsid w:val="007A7ADB"/>
    <w:rsid w:val="007A7AE9"/>
    <w:rsid w:val="007A7B51"/>
    <w:rsid w:val="007A7BCE"/>
    <w:rsid w:val="007A7D63"/>
    <w:rsid w:val="007A7DDA"/>
    <w:rsid w:val="007A7E64"/>
    <w:rsid w:val="007A7F2F"/>
    <w:rsid w:val="007A7FD5"/>
    <w:rsid w:val="007A7FDC"/>
    <w:rsid w:val="007A7FE7"/>
    <w:rsid w:val="007B002F"/>
    <w:rsid w:val="007B019D"/>
    <w:rsid w:val="007B01C3"/>
    <w:rsid w:val="007B0232"/>
    <w:rsid w:val="007B02E5"/>
    <w:rsid w:val="007B0360"/>
    <w:rsid w:val="007B04D4"/>
    <w:rsid w:val="007B069F"/>
    <w:rsid w:val="007B0747"/>
    <w:rsid w:val="007B0859"/>
    <w:rsid w:val="007B08F3"/>
    <w:rsid w:val="007B092F"/>
    <w:rsid w:val="007B096E"/>
    <w:rsid w:val="007B09E8"/>
    <w:rsid w:val="007B0A15"/>
    <w:rsid w:val="007B0AA9"/>
    <w:rsid w:val="007B0B1A"/>
    <w:rsid w:val="007B0B94"/>
    <w:rsid w:val="007B0BD8"/>
    <w:rsid w:val="007B0C7A"/>
    <w:rsid w:val="007B0C89"/>
    <w:rsid w:val="007B0CB8"/>
    <w:rsid w:val="007B0D9C"/>
    <w:rsid w:val="007B0DD9"/>
    <w:rsid w:val="007B0DE4"/>
    <w:rsid w:val="007B0E8D"/>
    <w:rsid w:val="007B0EFB"/>
    <w:rsid w:val="007B0EFD"/>
    <w:rsid w:val="007B0F14"/>
    <w:rsid w:val="007B0F3F"/>
    <w:rsid w:val="007B0F73"/>
    <w:rsid w:val="007B0FB9"/>
    <w:rsid w:val="007B1061"/>
    <w:rsid w:val="007B1087"/>
    <w:rsid w:val="007B108C"/>
    <w:rsid w:val="007B10C8"/>
    <w:rsid w:val="007B1194"/>
    <w:rsid w:val="007B12A7"/>
    <w:rsid w:val="007B136D"/>
    <w:rsid w:val="007B1391"/>
    <w:rsid w:val="007B13EF"/>
    <w:rsid w:val="007B1410"/>
    <w:rsid w:val="007B1711"/>
    <w:rsid w:val="007B1717"/>
    <w:rsid w:val="007B1732"/>
    <w:rsid w:val="007B1750"/>
    <w:rsid w:val="007B17AA"/>
    <w:rsid w:val="007B17D6"/>
    <w:rsid w:val="007B1866"/>
    <w:rsid w:val="007B18CE"/>
    <w:rsid w:val="007B1903"/>
    <w:rsid w:val="007B19F4"/>
    <w:rsid w:val="007B1A42"/>
    <w:rsid w:val="007B1BEC"/>
    <w:rsid w:val="007B1C06"/>
    <w:rsid w:val="007B1C1E"/>
    <w:rsid w:val="007B1C2F"/>
    <w:rsid w:val="007B1C72"/>
    <w:rsid w:val="007B1CC4"/>
    <w:rsid w:val="007B1CDF"/>
    <w:rsid w:val="007B1CF9"/>
    <w:rsid w:val="007B1D80"/>
    <w:rsid w:val="007B1DA5"/>
    <w:rsid w:val="007B1DB4"/>
    <w:rsid w:val="007B1DB6"/>
    <w:rsid w:val="007B1DD1"/>
    <w:rsid w:val="007B1EBC"/>
    <w:rsid w:val="007B1EC2"/>
    <w:rsid w:val="007B1ED6"/>
    <w:rsid w:val="007B1F03"/>
    <w:rsid w:val="007B1FBF"/>
    <w:rsid w:val="007B1FDE"/>
    <w:rsid w:val="007B1FEC"/>
    <w:rsid w:val="007B2026"/>
    <w:rsid w:val="007B207A"/>
    <w:rsid w:val="007B2097"/>
    <w:rsid w:val="007B20AA"/>
    <w:rsid w:val="007B2107"/>
    <w:rsid w:val="007B230E"/>
    <w:rsid w:val="007B2336"/>
    <w:rsid w:val="007B238A"/>
    <w:rsid w:val="007B249B"/>
    <w:rsid w:val="007B25CD"/>
    <w:rsid w:val="007B2673"/>
    <w:rsid w:val="007B267E"/>
    <w:rsid w:val="007B2684"/>
    <w:rsid w:val="007B26CD"/>
    <w:rsid w:val="007B2705"/>
    <w:rsid w:val="007B2711"/>
    <w:rsid w:val="007B27EA"/>
    <w:rsid w:val="007B2816"/>
    <w:rsid w:val="007B2891"/>
    <w:rsid w:val="007B28F2"/>
    <w:rsid w:val="007B2A25"/>
    <w:rsid w:val="007B2A5B"/>
    <w:rsid w:val="007B2A90"/>
    <w:rsid w:val="007B2C44"/>
    <w:rsid w:val="007B2C5C"/>
    <w:rsid w:val="007B2C5F"/>
    <w:rsid w:val="007B2C6F"/>
    <w:rsid w:val="007B2C9B"/>
    <w:rsid w:val="007B2CA5"/>
    <w:rsid w:val="007B2CF1"/>
    <w:rsid w:val="007B2D8F"/>
    <w:rsid w:val="007B2DBE"/>
    <w:rsid w:val="007B2E1B"/>
    <w:rsid w:val="007B2EEE"/>
    <w:rsid w:val="007B305E"/>
    <w:rsid w:val="007B3083"/>
    <w:rsid w:val="007B30A2"/>
    <w:rsid w:val="007B3151"/>
    <w:rsid w:val="007B3159"/>
    <w:rsid w:val="007B319B"/>
    <w:rsid w:val="007B31C8"/>
    <w:rsid w:val="007B3239"/>
    <w:rsid w:val="007B33D5"/>
    <w:rsid w:val="007B33E8"/>
    <w:rsid w:val="007B3411"/>
    <w:rsid w:val="007B3446"/>
    <w:rsid w:val="007B3505"/>
    <w:rsid w:val="007B35C4"/>
    <w:rsid w:val="007B370B"/>
    <w:rsid w:val="007B371E"/>
    <w:rsid w:val="007B374A"/>
    <w:rsid w:val="007B3787"/>
    <w:rsid w:val="007B381F"/>
    <w:rsid w:val="007B3858"/>
    <w:rsid w:val="007B389A"/>
    <w:rsid w:val="007B3996"/>
    <w:rsid w:val="007B39B3"/>
    <w:rsid w:val="007B3A86"/>
    <w:rsid w:val="007B3BA1"/>
    <w:rsid w:val="007B3C05"/>
    <w:rsid w:val="007B3DB3"/>
    <w:rsid w:val="007B3E1C"/>
    <w:rsid w:val="007B3E4A"/>
    <w:rsid w:val="007B3E4C"/>
    <w:rsid w:val="007B3E6C"/>
    <w:rsid w:val="007B3EBD"/>
    <w:rsid w:val="007B3EC4"/>
    <w:rsid w:val="007B3F88"/>
    <w:rsid w:val="007B4049"/>
    <w:rsid w:val="007B417A"/>
    <w:rsid w:val="007B41E0"/>
    <w:rsid w:val="007B4282"/>
    <w:rsid w:val="007B4284"/>
    <w:rsid w:val="007B42B9"/>
    <w:rsid w:val="007B434D"/>
    <w:rsid w:val="007B4395"/>
    <w:rsid w:val="007B4426"/>
    <w:rsid w:val="007B4484"/>
    <w:rsid w:val="007B4497"/>
    <w:rsid w:val="007B44A0"/>
    <w:rsid w:val="007B4772"/>
    <w:rsid w:val="007B477D"/>
    <w:rsid w:val="007B4840"/>
    <w:rsid w:val="007B4887"/>
    <w:rsid w:val="007B48B8"/>
    <w:rsid w:val="007B490A"/>
    <w:rsid w:val="007B49DD"/>
    <w:rsid w:val="007B4A5D"/>
    <w:rsid w:val="007B4B93"/>
    <w:rsid w:val="007B4BCF"/>
    <w:rsid w:val="007B4C06"/>
    <w:rsid w:val="007B4C45"/>
    <w:rsid w:val="007B4C4B"/>
    <w:rsid w:val="007B4C76"/>
    <w:rsid w:val="007B4D06"/>
    <w:rsid w:val="007B4E5D"/>
    <w:rsid w:val="007B4F86"/>
    <w:rsid w:val="007B5041"/>
    <w:rsid w:val="007B509E"/>
    <w:rsid w:val="007B50A8"/>
    <w:rsid w:val="007B5218"/>
    <w:rsid w:val="007B5248"/>
    <w:rsid w:val="007B52CE"/>
    <w:rsid w:val="007B5329"/>
    <w:rsid w:val="007B5390"/>
    <w:rsid w:val="007B5421"/>
    <w:rsid w:val="007B545C"/>
    <w:rsid w:val="007B54FD"/>
    <w:rsid w:val="007B5536"/>
    <w:rsid w:val="007B55E7"/>
    <w:rsid w:val="007B56A8"/>
    <w:rsid w:val="007B56C4"/>
    <w:rsid w:val="007B571F"/>
    <w:rsid w:val="007B5748"/>
    <w:rsid w:val="007B57E6"/>
    <w:rsid w:val="007B5849"/>
    <w:rsid w:val="007B58AC"/>
    <w:rsid w:val="007B5954"/>
    <w:rsid w:val="007B5978"/>
    <w:rsid w:val="007B59BB"/>
    <w:rsid w:val="007B5AC7"/>
    <w:rsid w:val="007B5AD5"/>
    <w:rsid w:val="007B5B46"/>
    <w:rsid w:val="007B5B76"/>
    <w:rsid w:val="007B5B92"/>
    <w:rsid w:val="007B5C5C"/>
    <w:rsid w:val="007B5C64"/>
    <w:rsid w:val="007B5C78"/>
    <w:rsid w:val="007B5CBA"/>
    <w:rsid w:val="007B5DF6"/>
    <w:rsid w:val="007B5E23"/>
    <w:rsid w:val="007B5E2E"/>
    <w:rsid w:val="007B5E3B"/>
    <w:rsid w:val="007B5EB4"/>
    <w:rsid w:val="007B5F2D"/>
    <w:rsid w:val="007B60AE"/>
    <w:rsid w:val="007B6346"/>
    <w:rsid w:val="007B6408"/>
    <w:rsid w:val="007B6456"/>
    <w:rsid w:val="007B645B"/>
    <w:rsid w:val="007B647E"/>
    <w:rsid w:val="007B64FA"/>
    <w:rsid w:val="007B6815"/>
    <w:rsid w:val="007B6873"/>
    <w:rsid w:val="007B68C0"/>
    <w:rsid w:val="007B6A31"/>
    <w:rsid w:val="007B6C1B"/>
    <w:rsid w:val="007B6C1F"/>
    <w:rsid w:val="007B6D0B"/>
    <w:rsid w:val="007B6DC0"/>
    <w:rsid w:val="007B6DD1"/>
    <w:rsid w:val="007B6DFC"/>
    <w:rsid w:val="007B6DFD"/>
    <w:rsid w:val="007B6E09"/>
    <w:rsid w:val="007B706B"/>
    <w:rsid w:val="007B706D"/>
    <w:rsid w:val="007B7100"/>
    <w:rsid w:val="007B7148"/>
    <w:rsid w:val="007B721E"/>
    <w:rsid w:val="007B721F"/>
    <w:rsid w:val="007B72A1"/>
    <w:rsid w:val="007B731D"/>
    <w:rsid w:val="007B7366"/>
    <w:rsid w:val="007B7376"/>
    <w:rsid w:val="007B73BF"/>
    <w:rsid w:val="007B73F2"/>
    <w:rsid w:val="007B745F"/>
    <w:rsid w:val="007B751F"/>
    <w:rsid w:val="007B7568"/>
    <w:rsid w:val="007B768A"/>
    <w:rsid w:val="007B78B1"/>
    <w:rsid w:val="007B78B4"/>
    <w:rsid w:val="007B7909"/>
    <w:rsid w:val="007B7ADA"/>
    <w:rsid w:val="007B7BAC"/>
    <w:rsid w:val="007B7C88"/>
    <w:rsid w:val="007B7D49"/>
    <w:rsid w:val="007B7D4D"/>
    <w:rsid w:val="007B7D50"/>
    <w:rsid w:val="007B7E2B"/>
    <w:rsid w:val="007B7E2F"/>
    <w:rsid w:val="007B7E33"/>
    <w:rsid w:val="007B7E4C"/>
    <w:rsid w:val="007B7F0B"/>
    <w:rsid w:val="007C0042"/>
    <w:rsid w:val="007C0126"/>
    <w:rsid w:val="007C01A2"/>
    <w:rsid w:val="007C0258"/>
    <w:rsid w:val="007C027C"/>
    <w:rsid w:val="007C0374"/>
    <w:rsid w:val="007C03D1"/>
    <w:rsid w:val="007C044D"/>
    <w:rsid w:val="007C048F"/>
    <w:rsid w:val="007C04AE"/>
    <w:rsid w:val="007C04DB"/>
    <w:rsid w:val="007C05A2"/>
    <w:rsid w:val="007C064D"/>
    <w:rsid w:val="007C0665"/>
    <w:rsid w:val="007C06C8"/>
    <w:rsid w:val="007C0718"/>
    <w:rsid w:val="007C0829"/>
    <w:rsid w:val="007C086B"/>
    <w:rsid w:val="007C087D"/>
    <w:rsid w:val="007C08C4"/>
    <w:rsid w:val="007C08E3"/>
    <w:rsid w:val="007C08EB"/>
    <w:rsid w:val="007C0902"/>
    <w:rsid w:val="007C0903"/>
    <w:rsid w:val="007C09AD"/>
    <w:rsid w:val="007C09B0"/>
    <w:rsid w:val="007C09C8"/>
    <w:rsid w:val="007C09CD"/>
    <w:rsid w:val="007C0AC0"/>
    <w:rsid w:val="007C0B39"/>
    <w:rsid w:val="007C0BC5"/>
    <w:rsid w:val="007C0D53"/>
    <w:rsid w:val="007C0DBA"/>
    <w:rsid w:val="007C0DFE"/>
    <w:rsid w:val="007C0E65"/>
    <w:rsid w:val="007C0EDB"/>
    <w:rsid w:val="007C0F63"/>
    <w:rsid w:val="007C0FAC"/>
    <w:rsid w:val="007C0FC8"/>
    <w:rsid w:val="007C1030"/>
    <w:rsid w:val="007C1096"/>
    <w:rsid w:val="007C10DC"/>
    <w:rsid w:val="007C1121"/>
    <w:rsid w:val="007C1157"/>
    <w:rsid w:val="007C1266"/>
    <w:rsid w:val="007C13B0"/>
    <w:rsid w:val="007C1473"/>
    <w:rsid w:val="007C14AE"/>
    <w:rsid w:val="007C152B"/>
    <w:rsid w:val="007C16CD"/>
    <w:rsid w:val="007C1729"/>
    <w:rsid w:val="007C1741"/>
    <w:rsid w:val="007C1834"/>
    <w:rsid w:val="007C1935"/>
    <w:rsid w:val="007C19B8"/>
    <w:rsid w:val="007C1A81"/>
    <w:rsid w:val="007C1A98"/>
    <w:rsid w:val="007C1A9D"/>
    <w:rsid w:val="007C1BD3"/>
    <w:rsid w:val="007C1C2E"/>
    <w:rsid w:val="007C1D2C"/>
    <w:rsid w:val="007C1D32"/>
    <w:rsid w:val="007C1E80"/>
    <w:rsid w:val="007C1EF1"/>
    <w:rsid w:val="007C1F98"/>
    <w:rsid w:val="007C1FF2"/>
    <w:rsid w:val="007C2035"/>
    <w:rsid w:val="007C20F9"/>
    <w:rsid w:val="007C2156"/>
    <w:rsid w:val="007C2229"/>
    <w:rsid w:val="007C2285"/>
    <w:rsid w:val="007C2316"/>
    <w:rsid w:val="007C236B"/>
    <w:rsid w:val="007C2372"/>
    <w:rsid w:val="007C23A2"/>
    <w:rsid w:val="007C25C8"/>
    <w:rsid w:val="007C2615"/>
    <w:rsid w:val="007C2649"/>
    <w:rsid w:val="007C2721"/>
    <w:rsid w:val="007C2733"/>
    <w:rsid w:val="007C2851"/>
    <w:rsid w:val="007C2870"/>
    <w:rsid w:val="007C2920"/>
    <w:rsid w:val="007C2946"/>
    <w:rsid w:val="007C29B8"/>
    <w:rsid w:val="007C2AD7"/>
    <w:rsid w:val="007C2B1E"/>
    <w:rsid w:val="007C2C17"/>
    <w:rsid w:val="007C2D22"/>
    <w:rsid w:val="007C2D41"/>
    <w:rsid w:val="007C2DB7"/>
    <w:rsid w:val="007C2DE2"/>
    <w:rsid w:val="007C2E36"/>
    <w:rsid w:val="007C2E43"/>
    <w:rsid w:val="007C2E6E"/>
    <w:rsid w:val="007C2E76"/>
    <w:rsid w:val="007C2F72"/>
    <w:rsid w:val="007C3015"/>
    <w:rsid w:val="007C3030"/>
    <w:rsid w:val="007C3063"/>
    <w:rsid w:val="007C308A"/>
    <w:rsid w:val="007C30A7"/>
    <w:rsid w:val="007C313F"/>
    <w:rsid w:val="007C31A9"/>
    <w:rsid w:val="007C326C"/>
    <w:rsid w:val="007C3359"/>
    <w:rsid w:val="007C3397"/>
    <w:rsid w:val="007C33CA"/>
    <w:rsid w:val="007C3440"/>
    <w:rsid w:val="007C3491"/>
    <w:rsid w:val="007C34FD"/>
    <w:rsid w:val="007C362A"/>
    <w:rsid w:val="007C36B3"/>
    <w:rsid w:val="007C37BE"/>
    <w:rsid w:val="007C3978"/>
    <w:rsid w:val="007C39B7"/>
    <w:rsid w:val="007C3A4F"/>
    <w:rsid w:val="007C3AD3"/>
    <w:rsid w:val="007C3D36"/>
    <w:rsid w:val="007C3E8D"/>
    <w:rsid w:val="007C3E91"/>
    <w:rsid w:val="007C3EB1"/>
    <w:rsid w:val="007C3F13"/>
    <w:rsid w:val="007C3FA6"/>
    <w:rsid w:val="007C3FCA"/>
    <w:rsid w:val="007C4150"/>
    <w:rsid w:val="007C4316"/>
    <w:rsid w:val="007C435F"/>
    <w:rsid w:val="007C444F"/>
    <w:rsid w:val="007C4458"/>
    <w:rsid w:val="007C445B"/>
    <w:rsid w:val="007C449E"/>
    <w:rsid w:val="007C44AC"/>
    <w:rsid w:val="007C4553"/>
    <w:rsid w:val="007C45C9"/>
    <w:rsid w:val="007C460B"/>
    <w:rsid w:val="007C463C"/>
    <w:rsid w:val="007C464B"/>
    <w:rsid w:val="007C4655"/>
    <w:rsid w:val="007C468F"/>
    <w:rsid w:val="007C46CF"/>
    <w:rsid w:val="007C4705"/>
    <w:rsid w:val="007C4746"/>
    <w:rsid w:val="007C479A"/>
    <w:rsid w:val="007C47AB"/>
    <w:rsid w:val="007C47D4"/>
    <w:rsid w:val="007C47EE"/>
    <w:rsid w:val="007C48E9"/>
    <w:rsid w:val="007C4A19"/>
    <w:rsid w:val="007C4A78"/>
    <w:rsid w:val="007C4AD2"/>
    <w:rsid w:val="007C4B40"/>
    <w:rsid w:val="007C4B45"/>
    <w:rsid w:val="007C4B9C"/>
    <w:rsid w:val="007C4BA0"/>
    <w:rsid w:val="007C4C98"/>
    <w:rsid w:val="007C4D94"/>
    <w:rsid w:val="007C4DC0"/>
    <w:rsid w:val="007C4E69"/>
    <w:rsid w:val="007C4EDC"/>
    <w:rsid w:val="007C4F39"/>
    <w:rsid w:val="007C4FCF"/>
    <w:rsid w:val="007C4FE0"/>
    <w:rsid w:val="007C4FEC"/>
    <w:rsid w:val="007C507C"/>
    <w:rsid w:val="007C509E"/>
    <w:rsid w:val="007C50E7"/>
    <w:rsid w:val="007C50F6"/>
    <w:rsid w:val="007C5110"/>
    <w:rsid w:val="007C511A"/>
    <w:rsid w:val="007C5152"/>
    <w:rsid w:val="007C5168"/>
    <w:rsid w:val="007C5386"/>
    <w:rsid w:val="007C53C1"/>
    <w:rsid w:val="007C53DE"/>
    <w:rsid w:val="007C5454"/>
    <w:rsid w:val="007C5461"/>
    <w:rsid w:val="007C54EB"/>
    <w:rsid w:val="007C54EE"/>
    <w:rsid w:val="007C558E"/>
    <w:rsid w:val="007C5611"/>
    <w:rsid w:val="007C56FF"/>
    <w:rsid w:val="007C5703"/>
    <w:rsid w:val="007C5749"/>
    <w:rsid w:val="007C57E3"/>
    <w:rsid w:val="007C5935"/>
    <w:rsid w:val="007C5951"/>
    <w:rsid w:val="007C5A57"/>
    <w:rsid w:val="007C5A72"/>
    <w:rsid w:val="007C5A9A"/>
    <w:rsid w:val="007C5BA0"/>
    <w:rsid w:val="007C5BBD"/>
    <w:rsid w:val="007C5C43"/>
    <w:rsid w:val="007C5C55"/>
    <w:rsid w:val="007C5D2D"/>
    <w:rsid w:val="007C5D84"/>
    <w:rsid w:val="007C5E8F"/>
    <w:rsid w:val="007C5EF1"/>
    <w:rsid w:val="007C5FAF"/>
    <w:rsid w:val="007C6007"/>
    <w:rsid w:val="007C6047"/>
    <w:rsid w:val="007C61A8"/>
    <w:rsid w:val="007C624D"/>
    <w:rsid w:val="007C62AC"/>
    <w:rsid w:val="007C6585"/>
    <w:rsid w:val="007C6587"/>
    <w:rsid w:val="007C66D9"/>
    <w:rsid w:val="007C66F3"/>
    <w:rsid w:val="007C6778"/>
    <w:rsid w:val="007C677B"/>
    <w:rsid w:val="007C67B1"/>
    <w:rsid w:val="007C6958"/>
    <w:rsid w:val="007C6995"/>
    <w:rsid w:val="007C699D"/>
    <w:rsid w:val="007C6A86"/>
    <w:rsid w:val="007C6A91"/>
    <w:rsid w:val="007C6AF4"/>
    <w:rsid w:val="007C6BCE"/>
    <w:rsid w:val="007C6C75"/>
    <w:rsid w:val="007C6C76"/>
    <w:rsid w:val="007C6CF3"/>
    <w:rsid w:val="007C6D93"/>
    <w:rsid w:val="007C6E6E"/>
    <w:rsid w:val="007C6EA5"/>
    <w:rsid w:val="007C6F1F"/>
    <w:rsid w:val="007C6F28"/>
    <w:rsid w:val="007C6FDC"/>
    <w:rsid w:val="007C706E"/>
    <w:rsid w:val="007C713C"/>
    <w:rsid w:val="007C72F9"/>
    <w:rsid w:val="007C745B"/>
    <w:rsid w:val="007C74FB"/>
    <w:rsid w:val="007C758C"/>
    <w:rsid w:val="007C75A7"/>
    <w:rsid w:val="007C7646"/>
    <w:rsid w:val="007C7686"/>
    <w:rsid w:val="007C76F5"/>
    <w:rsid w:val="007C7722"/>
    <w:rsid w:val="007C77C7"/>
    <w:rsid w:val="007C78AF"/>
    <w:rsid w:val="007C7B26"/>
    <w:rsid w:val="007C7B2A"/>
    <w:rsid w:val="007C7BD7"/>
    <w:rsid w:val="007C7C4D"/>
    <w:rsid w:val="007C7D13"/>
    <w:rsid w:val="007C7D1A"/>
    <w:rsid w:val="007C7D9B"/>
    <w:rsid w:val="007C7E02"/>
    <w:rsid w:val="007C7EBE"/>
    <w:rsid w:val="007C7EF8"/>
    <w:rsid w:val="007C7F6A"/>
    <w:rsid w:val="007D00C3"/>
    <w:rsid w:val="007D00DD"/>
    <w:rsid w:val="007D0179"/>
    <w:rsid w:val="007D01F5"/>
    <w:rsid w:val="007D02BD"/>
    <w:rsid w:val="007D02C6"/>
    <w:rsid w:val="007D030A"/>
    <w:rsid w:val="007D0382"/>
    <w:rsid w:val="007D0390"/>
    <w:rsid w:val="007D03E1"/>
    <w:rsid w:val="007D04BC"/>
    <w:rsid w:val="007D055E"/>
    <w:rsid w:val="007D05E9"/>
    <w:rsid w:val="007D05EF"/>
    <w:rsid w:val="007D06F0"/>
    <w:rsid w:val="007D0703"/>
    <w:rsid w:val="007D0714"/>
    <w:rsid w:val="007D07F6"/>
    <w:rsid w:val="007D08EA"/>
    <w:rsid w:val="007D0996"/>
    <w:rsid w:val="007D0A29"/>
    <w:rsid w:val="007D0A2E"/>
    <w:rsid w:val="007D0B11"/>
    <w:rsid w:val="007D0C7E"/>
    <w:rsid w:val="007D0C86"/>
    <w:rsid w:val="007D0D13"/>
    <w:rsid w:val="007D0D7D"/>
    <w:rsid w:val="007D0E7C"/>
    <w:rsid w:val="007D0E84"/>
    <w:rsid w:val="007D0EF7"/>
    <w:rsid w:val="007D0F0F"/>
    <w:rsid w:val="007D0F4F"/>
    <w:rsid w:val="007D103A"/>
    <w:rsid w:val="007D1063"/>
    <w:rsid w:val="007D10BD"/>
    <w:rsid w:val="007D10EE"/>
    <w:rsid w:val="007D114A"/>
    <w:rsid w:val="007D11D4"/>
    <w:rsid w:val="007D1266"/>
    <w:rsid w:val="007D1280"/>
    <w:rsid w:val="007D1338"/>
    <w:rsid w:val="007D1383"/>
    <w:rsid w:val="007D13A3"/>
    <w:rsid w:val="007D142F"/>
    <w:rsid w:val="007D15D8"/>
    <w:rsid w:val="007D165B"/>
    <w:rsid w:val="007D16A0"/>
    <w:rsid w:val="007D173C"/>
    <w:rsid w:val="007D18DD"/>
    <w:rsid w:val="007D19ED"/>
    <w:rsid w:val="007D1A38"/>
    <w:rsid w:val="007D1B95"/>
    <w:rsid w:val="007D1BB5"/>
    <w:rsid w:val="007D1DDF"/>
    <w:rsid w:val="007D1E4D"/>
    <w:rsid w:val="007D1E5F"/>
    <w:rsid w:val="007D1F38"/>
    <w:rsid w:val="007D1F47"/>
    <w:rsid w:val="007D1F79"/>
    <w:rsid w:val="007D1FA1"/>
    <w:rsid w:val="007D2055"/>
    <w:rsid w:val="007D20C6"/>
    <w:rsid w:val="007D2171"/>
    <w:rsid w:val="007D22E5"/>
    <w:rsid w:val="007D22FB"/>
    <w:rsid w:val="007D22FF"/>
    <w:rsid w:val="007D2312"/>
    <w:rsid w:val="007D2392"/>
    <w:rsid w:val="007D23A0"/>
    <w:rsid w:val="007D252E"/>
    <w:rsid w:val="007D2567"/>
    <w:rsid w:val="007D25C5"/>
    <w:rsid w:val="007D2601"/>
    <w:rsid w:val="007D2658"/>
    <w:rsid w:val="007D280E"/>
    <w:rsid w:val="007D2822"/>
    <w:rsid w:val="007D2868"/>
    <w:rsid w:val="007D28CB"/>
    <w:rsid w:val="007D2A8B"/>
    <w:rsid w:val="007D2AF6"/>
    <w:rsid w:val="007D2B88"/>
    <w:rsid w:val="007D2BE2"/>
    <w:rsid w:val="007D2C15"/>
    <w:rsid w:val="007D2C29"/>
    <w:rsid w:val="007D2C5A"/>
    <w:rsid w:val="007D2CC0"/>
    <w:rsid w:val="007D2DD1"/>
    <w:rsid w:val="007D2E26"/>
    <w:rsid w:val="007D2E89"/>
    <w:rsid w:val="007D2ECB"/>
    <w:rsid w:val="007D2F67"/>
    <w:rsid w:val="007D2FA2"/>
    <w:rsid w:val="007D2FC6"/>
    <w:rsid w:val="007D2FCE"/>
    <w:rsid w:val="007D3142"/>
    <w:rsid w:val="007D314F"/>
    <w:rsid w:val="007D32D9"/>
    <w:rsid w:val="007D33CB"/>
    <w:rsid w:val="007D33DC"/>
    <w:rsid w:val="007D34CD"/>
    <w:rsid w:val="007D3545"/>
    <w:rsid w:val="007D3571"/>
    <w:rsid w:val="007D35EC"/>
    <w:rsid w:val="007D362E"/>
    <w:rsid w:val="007D368A"/>
    <w:rsid w:val="007D36A6"/>
    <w:rsid w:val="007D36B6"/>
    <w:rsid w:val="007D36DB"/>
    <w:rsid w:val="007D373E"/>
    <w:rsid w:val="007D3752"/>
    <w:rsid w:val="007D3766"/>
    <w:rsid w:val="007D3814"/>
    <w:rsid w:val="007D3879"/>
    <w:rsid w:val="007D38E0"/>
    <w:rsid w:val="007D390C"/>
    <w:rsid w:val="007D3988"/>
    <w:rsid w:val="007D3AE0"/>
    <w:rsid w:val="007D3C09"/>
    <w:rsid w:val="007D3D32"/>
    <w:rsid w:val="007D3D6C"/>
    <w:rsid w:val="007D3DB2"/>
    <w:rsid w:val="007D3DE4"/>
    <w:rsid w:val="007D3E82"/>
    <w:rsid w:val="007D3EF6"/>
    <w:rsid w:val="007D3F3B"/>
    <w:rsid w:val="007D4003"/>
    <w:rsid w:val="007D40C1"/>
    <w:rsid w:val="007D4193"/>
    <w:rsid w:val="007D41CA"/>
    <w:rsid w:val="007D41DA"/>
    <w:rsid w:val="007D41E0"/>
    <w:rsid w:val="007D41EF"/>
    <w:rsid w:val="007D4287"/>
    <w:rsid w:val="007D429D"/>
    <w:rsid w:val="007D434E"/>
    <w:rsid w:val="007D437A"/>
    <w:rsid w:val="007D43BA"/>
    <w:rsid w:val="007D43D3"/>
    <w:rsid w:val="007D43E9"/>
    <w:rsid w:val="007D446C"/>
    <w:rsid w:val="007D459D"/>
    <w:rsid w:val="007D4601"/>
    <w:rsid w:val="007D46B5"/>
    <w:rsid w:val="007D47B8"/>
    <w:rsid w:val="007D47B9"/>
    <w:rsid w:val="007D47CF"/>
    <w:rsid w:val="007D483C"/>
    <w:rsid w:val="007D4865"/>
    <w:rsid w:val="007D4870"/>
    <w:rsid w:val="007D48BE"/>
    <w:rsid w:val="007D48D8"/>
    <w:rsid w:val="007D4A7A"/>
    <w:rsid w:val="007D4A92"/>
    <w:rsid w:val="007D4AF6"/>
    <w:rsid w:val="007D4B83"/>
    <w:rsid w:val="007D4BC6"/>
    <w:rsid w:val="007D4C2C"/>
    <w:rsid w:val="007D4CF5"/>
    <w:rsid w:val="007D4DA2"/>
    <w:rsid w:val="007D4DF1"/>
    <w:rsid w:val="007D4E50"/>
    <w:rsid w:val="007D4E60"/>
    <w:rsid w:val="007D4E86"/>
    <w:rsid w:val="007D4EF8"/>
    <w:rsid w:val="007D4F0B"/>
    <w:rsid w:val="007D4F8B"/>
    <w:rsid w:val="007D4F93"/>
    <w:rsid w:val="007D5041"/>
    <w:rsid w:val="007D506E"/>
    <w:rsid w:val="007D5142"/>
    <w:rsid w:val="007D5236"/>
    <w:rsid w:val="007D5253"/>
    <w:rsid w:val="007D528D"/>
    <w:rsid w:val="007D52BE"/>
    <w:rsid w:val="007D5322"/>
    <w:rsid w:val="007D5471"/>
    <w:rsid w:val="007D54F1"/>
    <w:rsid w:val="007D5574"/>
    <w:rsid w:val="007D55ED"/>
    <w:rsid w:val="007D5677"/>
    <w:rsid w:val="007D568E"/>
    <w:rsid w:val="007D5691"/>
    <w:rsid w:val="007D5730"/>
    <w:rsid w:val="007D5780"/>
    <w:rsid w:val="007D582A"/>
    <w:rsid w:val="007D584D"/>
    <w:rsid w:val="007D59E2"/>
    <w:rsid w:val="007D5AD0"/>
    <w:rsid w:val="007D5B22"/>
    <w:rsid w:val="007D5B93"/>
    <w:rsid w:val="007D5D27"/>
    <w:rsid w:val="007D5DA7"/>
    <w:rsid w:val="007D5DB0"/>
    <w:rsid w:val="007D5E06"/>
    <w:rsid w:val="007D5E12"/>
    <w:rsid w:val="007D5F12"/>
    <w:rsid w:val="007D5F38"/>
    <w:rsid w:val="007D6036"/>
    <w:rsid w:val="007D607A"/>
    <w:rsid w:val="007D60AB"/>
    <w:rsid w:val="007D614D"/>
    <w:rsid w:val="007D61B4"/>
    <w:rsid w:val="007D624F"/>
    <w:rsid w:val="007D6371"/>
    <w:rsid w:val="007D638B"/>
    <w:rsid w:val="007D6393"/>
    <w:rsid w:val="007D639C"/>
    <w:rsid w:val="007D63CA"/>
    <w:rsid w:val="007D6427"/>
    <w:rsid w:val="007D64E5"/>
    <w:rsid w:val="007D6513"/>
    <w:rsid w:val="007D676C"/>
    <w:rsid w:val="007D6879"/>
    <w:rsid w:val="007D6903"/>
    <w:rsid w:val="007D6904"/>
    <w:rsid w:val="007D6A5D"/>
    <w:rsid w:val="007D6A9B"/>
    <w:rsid w:val="007D6AF4"/>
    <w:rsid w:val="007D6BBB"/>
    <w:rsid w:val="007D6C1D"/>
    <w:rsid w:val="007D6DEE"/>
    <w:rsid w:val="007D6E4A"/>
    <w:rsid w:val="007D6E57"/>
    <w:rsid w:val="007D6EEC"/>
    <w:rsid w:val="007D6F92"/>
    <w:rsid w:val="007D704F"/>
    <w:rsid w:val="007D70A2"/>
    <w:rsid w:val="007D7195"/>
    <w:rsid w:val="007D719F"/>
    <w:rsid w:val="007D7250"/>
    <w:rsid w:val="007D7326"/>
    <w:rsid w:val="007D7333"/>
    <w:rsid w:val="007D73F0"/>
    <w:rsid w:val="007D7401"/>
    <w:rsid w:val="007D7440"/>
    <w:rsid w:val="007D748E"/>
    <w:rsid w:val="007D74D7"/>
    <w:rsid w:val="007D764E"/>
    <w:rsid w:val="007D76E6"/>
    <w:rsid w:val="007D772B"/>
    <w:rsid w:val="007D78E2"/>
    <w:rsid w:val="007D7979"/>
    <w:rsid w:val="007D797F"/>
    <w:rsid w:val="007D7A5E"/>
    <w:rsid w:val="007D7BA9"/>
    <w:rsid w:val="007D7BCA"/>
    <w:rsid w:val="007D7C07"/>
    <w:rsid w:val="007D7C27"/>
    <w:rsid w:val="007D7CA6"/>
    <w:rsid w:val="007D7CFE"/>
    <w:rsid w:val="007D7D92"/>
    <w:rsid w:val="007D7DFD"/>
    <w:rsid w:val="007D7EA1"/>
    <w:rsid w:val="007D7F66"/>
    <w:rsid w:val="007D7FC9"/>
    <w:rsid w:val="007E0093"/>
    <w:rsid w:val="007E00EB"/>
    <w:rsid w:val="007E0140"/>
    <w:rsid w:val="007E01D4"/>
    <w:rsid w:val="007E022F"/>
    <w:rsid w:val="007E040A"/>
    <w:rsid w:val="007E0439"/>
    <w:rsid w:val="007E081C"/>
    <w:rsid w:val="007E084E"/>
    <w:rsid w:val="007E0864"/>
    <w:rsid w:val="007E0885"/>
    <w:rsid w:val="007E0A0F"/>
    <w:rsid w:val="007E0A29"/>
    <w:rsid w:val="007E0B31"/>
    <w:rsid w:val="007E0B46"/>
    <w:rsid w:val="007E0C8E"/>
    <w:rsid w:val="007E0CAA"/>
    <w:rsid w:val="007E0CD5"/>
    <w:rsid w:val="007E0E7F"/>
    <w:rsid w:val="007E0EB0"/>
    <w:rsid w:val="007E0ED3"/>
    <w:rsid w:val="007E0FC9"/>
    <w:rsid w:val="007E0FCC"/>
    <w:rsid w:val="007E103E"/>
    <w:rsid w:val="007E10B7"/>
    <w:rsid w:val="007E1142"/>
    <w:rsid w:val="007E116D"/>
    <w:rsid w:val="007E117D"/>
    <w:rsid w:val="007E12F7"/>
    <w:rsid w:val="007E1354"/>
    <w:rsid w:val="007E1356"/>
    <w:rsid w:val="007E13AA"/>
    <w:rsid w:val="007E13CF"/>
    <w:rsid w:val="007E13D7"/>
    <w:rsid w:val="007E141D"/>
    <w:rsid w:val="007E1440"/>
    <w:rsid w:val="007E1445"/>
    <w:rsid w:val="007E145A"/>
    <w:rsid w:val="007E14BF"/>
    <w:rsid w:val="007E14C7"/>
    <w:rsid w:val="007E1551"/>
    <w:rsid w:val="007E155A"/>
    <w:rsid w:val="007E1577"/>
    <w:rsid w:val="007E158D"/>
    <w:rsid w:val="007E15EF"/>
    <w:rsid w:val="007E16F6"/>
    <w:rsid w:val="007E175B"/>
    <w:rsid w:val="007E17FD"/>
    <w:rsid w:val="007E18C3"/>
    <w:rsid w:val="007E1948"/>
    <w:rsid w:val="007E1967"/>
    <w:rsid w:val="007E19CD"/>
    <w:rsid w:val="007E19FD"/>
    <w:rsid w:val="007E1A21"/>
    <w:rsid w:val="007E1B7C"/>
    <w:rsid w:val="007E1B8D"/>
    <w:rsid w:val="007E1BDE"/>
    <w:rsid w:val="007E1BFC"/>
    <w:rsid w:val="007E1C01"/>
    <w:rsid w:val="007E1C03"/>
    <w:rsid w:val="007E1CED"/>
    <w:rsid w:val="007E1D19"/>
    <w:rsid w:val="007E1DB0"/>
    <w:rsid w:val="007E1E06"/>
    <w:rsid w:val="007E1E1B"/>
    <w:rsid w:val="007E1E8A"/>
    <w:rsid w:val="007E1EFF"/>
    <w:rsid w:val="007E1F19"/>
    <w:rsid w:val="007E1F26"/>
    <w:rsid w:val="007E1F7A"/>
    <w:rsid w:val="007E1FC4"/>
    <w:rsid w:val="007E1FEC"/>
    <w:rsid w:val="007E207F"/>
    <w:rsid w:val="007E20A6"/>
    <w:rsid w:val="007E20BD"/>
    <w:rsid w:val="007E21BE"/>
    <w:rsid w:val="007E21E9"/>
    <w:rsid w:val="007E230C"/>
    <w:rsid w:val="007E23F6"/>
    <w:rsid w:val="007E24D6"/>
    <w:rsid w:val="007E253C"/>
    <w:rsid w:val="007E25C1"/>
    <w:rsid w:val="007E265C"/>
    <w:rsid w:val="007E2675"/>
    <w:rsid w:val="007E2728"/>
    <w:rsid w:val="007E27C5"/>
    <w:rsid w:val="007E2860"/>
    <w:rsid w:val="007E28AF"/>
    <w:rsid w:val="007E295E"/>
    <w:rsid w:val="007E296A"/>
    <w:rsid w:val="007E2A9A"/>
    <w:rsid w:val="007E2B7E"/>
    <w:rsid w:val="007E2BF0"/>
    <w:rsid w:val="007E2D24"/>
    <w:rsid w:val="007E2DB1"/>
    <w:rsid w:val="007E2EA5"/>
    <w:rsid w:val="007E2EDE"/>
    <w:rsid w:val="007E2FF0"/>
    <w:rsid w:val="007E303A"/>
    <w:rsid w:val="007E30B2"/>
    <w:rsid w:val="007E30B4"/>
    <w:rsid w:val="007E30BA"/>
    <w:rsid w:val="007E319D"/>
    <w:rsid w:val="007E322D"/>
    <w:rsid w:val="007E3254"/>
    <w:rsid w:val="007E32AF"/>
    <w:rsid w:val="007E3337"/>
    <w:rsid w:val="007E3348"/>
    <w:rsid w:val="007E3448"/>
    <w:rsid w:val="007E34C0"/>
    <w:rsid w:val="007E34F2"/>
    <w:rsid w:val="007E351D"/>
    <w:rsid w:val="007E355E"/>
    <w:rsid w:val="007E357F"/>
    <w:rsid w:val="007E3600"/>
    <w:rsid w:val="007E3614"/>
    <w:rsid w:val="007E3665"/>
    <w:rsid w:val="007E36AC"/>
    <w:rsid w:val="007E3719"/>
    <w:rsid w:val="007E3762"/>
    <w:rsid w:val="007E38E0"/>
    <w:rsid w:val="007E39A6"/>
    <w:rsid w:val="007E3A00"/>
    <w:rsid w:val="007E3AF5"/>
    <w:rsid w:val="007E3B7B"/>
    <w:rsid w:val="007E3B90"/>
    <w:rsid w:val="007E3BC4"/>
    <w:rsid w:val="007E3D5F"/>
    <w:rsid w:val="007E3DEE"/>
    <w:rsid w:val="007E3EA8"/>
    <w:rsid w:val="007E3F2A"/>
    <w:rsid w:val="007E3F38"/>
    <w:rsid w:val="007E3F39"/>
    <w:rsid w:val="007E3F4B"/>
    <w:rsid w:val="007E3FB6"/>
    <w:rsid w:val="007E3FEC"/>
    <w:rsid w:val="007E40A0"/>
    <w:rsid w:val="007E4178"/>
    <w:rsid w:val="007E4183"/>
    <w:rsid w:val="007E4287"/>
    <w:rsid w:val="007E439E"/>
    <w:rsid w:val="007E4453"/>
    <w:rsid w:val="007E4609"/>
    <w:rsid w:val="007E4611"/>
    <w:rsid w:val="007E4614"/>
    <w:rsid w:val="007E466E"/>
    <w:rsid w:val="007E47D9"/>
    <w:rsid w:val="007E49DF"/>
    <w:rsid w:val="007E49F3"/>
    <w:rsid w:val="007E4AF6"/>
    <w:rsid w:val="007E4B14"/>
    <w:rsid w:val="007E4C9C"/>
    <w:rsid w:val="007E4D5E"/>
    <w:rsid w:val="007E4D6E"/>
    <w:rsid w:val="007E4D7E"/>
    <w:rsid w:val="007E4DB2"/>
    <w:rsid w:val="007E4E83"/>
    <w:rsid w:val="007E4EFB"/>
    <w:rsid w:val="007E4F07"/>
    <w:rsid w:val="007E4F59"/>
    <w:rsid w:val="007E4F97"/>
    <w:rsid w:val="007E4FF0"/>
    <w:rsid w:val="007E509E"/>
    <w:rsid w:val="007E5197"/>
    <w:rsid w:val="007E519C"/>
    <w:rsid w:val="007E519D"/>
    <w:rsid w:val="007E5231"/>
    <w:rsid w:val="007E52DD"/>
    <w:rsid w:val="007E52DF"/>
    <w:rsid w:val="007E5355"/>
    <w:rsid w:val="007E5359"/>
    <w:rsid w:val="007E544F"/>
    <w:rsid w:val="007E551E"/>
    <w:rsid w:val="007E5526"/>
    <w:rsid w:val="007E55DA"/>
    <w:rsid w:val="007E55FB"/>
    <w:rsid w:val="007E565D"/>
    <w:rsid w:val="007E56C6"/>
    <w:rsid w:val="007E56F9"/>
    <w:rsid w:val="007E5703"/>
    <w:rsid w:val="007E5777"/>
    <w:rsid w:val="007E577E"/>
    <w:rsid w:val="007E57C6"/>
    <w:rsid w:val="007E5800"/>
    <w:rsid w:val="007E5856"/>
    <w:rsid w:val="007E5ABE"/>
    <w:rsid w:val="007E5BF6"/>
    <w:rsid w:val="007E5C06"/>
    <w:rsid w:val="007E5C37"/>
    <w:rsid w:val="007E5D09"/>
    <w:rsid w:val="007E5DBA"/>
    <w:rsid w:val="007E5E73"/>
    <w:rsid w:val="007E5E78"/>
    <w:rsid w:val="007E5E8F"/>
    <w:rsid w:val="007E5E9F"/>
    <w:rsid w:val="007E5F1F"/>
    <w:rsid w:val="007E5F46"/>
    <w:rsid w:val="007E6070"/>
    <w:rsid w:val="007E608A"/>
    <w:rsid w:val="007E60BF"/>
    <w:rsid w:val="007E61B6"/>
    <w:rsid w:val="007E61F5"/>
    <w:rsid w:val="007E6232"/>
    <w:rsid w:val="007E6248"/>
    <w:rsid w:val="007E62CE"/>
    <w:rsid w:val="007E6333"/>
    <w:rsid w:val="007E63AC"/>
    <w:rsid w:val="007E63BC"/>
    <w:rsid w:val="007E6458"/>
    <w:rsid w:val="007E645C"/>
    <w:rsid w:val="007E646E"/>
    <w:rsid w:val="007E6470"/>
    <w:rsid w:val="007E64A2"/>
    <w:rsid w:val="007E64CC"/>
    <w:rsid w:val="007E64E0"/>
    <w:rsid w:val="007E6540"/>
    <w:rsid w:val="007E6561"/>
    <w:rsid w:val="007E6706"/>
    <w:rsid w:val="007E6716"/>
    <w:rsid w:val="007E6752"/>
    <w:rsid w:val="007E6790"/>
    <w:rsid w:val="007E67AE"/>
    <w:rsid w:val="007E695D"/>
    <w:rsid w:val="007E698F"/>
    <w:rsid w:val="007E69C2"/>
    <w:rsid w:val="007E6AF8"/>
    <w:rsid w:val="007E6BDE"/>
    <w:rsid w:val="007E6BE3"/>
    <w:rsid w:val="007E6CB4"/>
    <w:rsid w:val="007E6CD0"/>
    <w:rsid w:val="007E6D08"/>
    <w:rsid w:val="007E6D2F"/>
    <w:rsid w:val="007E6D43"/>
    <w:rsid w:val="007E6ED2"/>
    <w:rsid w:val="007E6ED6"/>
    <w:rsid w:val="007E6F61"/>
    <w:rsid w:val="007E6FB0"/>
    <w:rsid w:val="007E6FC5"/>
    <w:rsid w:val="007E6FEC"/>
    <w:rsid w:val="007E7002"/>
    <w:rsid w:val="007E70BF"/>
    <w:rsid w:val="007E716E"/>
    <w:rsid w:val="007E71C1"/>
    <w:rsid w:val="007E71EB"/>
    <w:rsid w:val="007E725C"/>
    <w:rsid w:val="007E735D"/>
    <w:rsid w:val="007E7362"/>
    <w:rsid w:val="007E739E"/>
    <w:rsid w:val="007E7402"/>
    <w:rsid w:val="007E7429"/>
    <w:rsid w:val="007E748B"/>
    <w:rsid w:val="007E74B3"/>
    <w:rsid w:val="007E7551"/>
    <w:rsid w:val="007E7574"/>
    <w:rsid w:val="007E77BB"/>
    <w:rsid w:val="007E78C8"/>
    <w:rsid w:val="007E7933"/>
    <w:rsid w:val="007E7995"/>
    <w:rsid w:val="007E79C6"/>
    <w:rsid w:val="007E79E1"/>
    <w:rsid w:val="007E7A00"/>
    <w:rsid w:val="007E7ADF"/>
    <w:rsid w:val="007E7C01"/>
    <w:rsid w:val="007E7C54"/>
    <w:rsid w:val="007E7CD9"/>
    <w:rsid w:val="007E7DD8"/>
    <w:rsid w:val="007E7DEA"/>
    <w:rsid w:val="007F0077"/>
    <w:rsid w:val="007F010B"/>
    <w:rsid w:val="007F01DA"/>
    <w:rsid w:val="007F0250"/>
    <w:rsid w:val="007F028E"/>
    <w:rsid w:val="007F0311"/>
    <w:rsid w:val="007F0324"/>
    <w:rsid w:val="007F0361"/>
    <w:rsid w:val="007F04CE"/>
    <w:rsid w:val="007F04ED"/>
    <w:rsid w:val="007F0524"/>
    <w:rsid w:val="007F052B"/>
    <w:rsid w:val="007F054F"/>
    <w:rsid w:val="007F0604"/>
    <w:rsid w:val="007F070B"/>
    <w:rsid w:val="007F0788"/>
    <w:rsid w:val="007F07F3"/>
    <w:rsid w:val="007F081A"/>
    <w:rsid w:val="007F0884"/>
    <w:rsid w:val="007F08CF"/>
    <w:rsid w:val="007F08D3"/>
    <w:rsid w:val="007F090C"/>
    <w:rsid w:val="007F0925"/>
    <w:rsid w:val="007F09C4"/>
    <w:rsid w:val="007F0A10"/>
    <w:rsid w:val="007F0A9D"/>
    <w:rsid w:val="007F0B46"/>
    <w:rsid w:val="007F0B5B"/>
    <w:rsid w:val="007F0CA8"/>
    <w:rsid w:val="007F0D84"/>
    <w:rsid w:val="007F0EA5"/>
    <w:rsid w:val="007F0EAE"/>
    <w:rsid w:val="007F0EB4"/>
    <w:rsid w:val="007F0EC7"/>
    <w:rsid w:val="007F0EE1"/>
    <w:rsid w:val="007F0EEC"/>
    <w:rsid w:val="007F0FCE"/>
    <w:rsid w:val="007F11FE"/>
    <w:rsid w:val="007F1223"/>
    <w:rsid w:val="007F1370"/>
    <w:rsid w:val="007F1382"/>
    <w:rsid w:val="007F13D7"/>
    <w:rsid w:val="007F13E1"/>
    <w:rsid w:val="007F14B1"/>
    <w:rsid w:val="007F15B5"/>
    <w:rsid w:val="007F15D6"/>
    <w:rsid w:val="007F15D7"/>
    <w:rsid w:val="007F168B"/>
    <w:rsid w:val="007F168C"/>
    <w:rsid w:val="007F16F7"/>
    <w:rsid w:val="007F174D"/>
    <w:rsid w:val="007F17B7"/>
    <w:rsid w:val="007F17B8"/>
    <w:rsid w:val="007F1871"/>
    <w:rsid w:val="007F19EC"/>
    <w:rsid w:val="007F19FD"/>
    <w:rsid w:val="007F1ABA"/>
    <w:rsid w:val="007F1B0A"/>
    <w:rsid w:val="007F1B1A"/>
    <w:rsid w:val="007F1C54"/>
    <w:rsid w:val="007F1D0F"/>
    <w:rsid w:val="007F1D57"/>
    <w:rsid w:val="007F20BD"/>
    <w:rsid w:val="007F20D1"/>
    <w:rsid w:val="007F20EB"/>
    <w:rsid w:val="007F2179"/>
    <w:rsid w:val="007F21D1"/>
    <w:rsid w:val="007F2245"/>
    <w:rsid w:val="007F2270"/>
    <w:rsid w:val="007F22B7"/>
    <w:rsid w:val="007F2320"/>
    <w:rsid w:val="007F2470"/>
    <w:rsid w:val="007F24D7"/>
    <w:rsid w:val="007F2514"/>
    <w:rsid w:val="007F2518"/>
    <w:rsid w:val="007F2524"/>
    <w:rsid w:val="007F2557"/>
    <w:rsid w:val="007F25B2"/>
    <w:rsid w:val="007F26AE"/>
    <w:rsid w:val="007F2722"/>
    <w:rsid w:val="007F27C5"/>
    <w:rsid w:val="007F28FA"/>
    <w:rsid w:val="007F290D"/>
    <w:rsid w:val="007F2937"/>
    <w:rsid w:val="007F293D"/>
    <w:rsid w:val="007F29C8"/>
    <w:rsid w:val="007F2B6C"/>
    <w:rsid w:val="007F2BBA"/>
    <w:rsid w:val="007F2D14"/>
    <w:rsid w:val="007F2D2D"/>
    <w:rsid w:val="007F2D61"/>
    <w:rsid w:val="007F2DBC"/>
    <w:rsid w:val="007F3179"/>
    <w:rsid w:val="007F3296"/>
    <w:rsid w:val="007F32DB"/>
    <w:rsid w:val="007F344D"/>
    <w:rsid w:val="007F34BB"/>
    <w:rsid w:val="007F34CE"/>
    <w:rsid w:val="007F351B"/>
    <w:rsid w:val="007F35AA"/>
    <w:rsid w:val="007F35AB"/>
    <w:rsid w:val="007F365B"/>
    <w:rsid w:val="007F36C1"/>
    <w:rsid w:val="007F3700"/>
    <w:rsid w:val="007F3705"/>
    <w:rsid w:val="007F3759"/>
    <w:rsid w:val="007F37BA"/>
    <w:rsid w:val="007F37D8"/>
    <w:rsid w:val="007F383D"/>
    <w:rsid w:val="007F38AE"/>
    <w:rsid w:val="007F3A0C"/>
    <w:rsid w:val="007F3C2D"/>
    <w:rsid w:val="007F3CE0"/>
    <w:rsid w:val="007F3CE8"/>
    <w:rsid w:val="007F3E63"/>
    <w:rsid w:val="007F3EAB"/>
    <w:rsid w:val="007F3EB2"/>
    <w:rsid w:val="007F3F2C"/>
    <w:rsid w:val="007F4024"/>
    <w:rsid w:val="007F4252"/>
    <w:rsid w:val="007F4263"/>
    <w:rsid w:val="007F43D6"/>
    <w:rsid w:val="007F43F0"/>
    <w:rsid w:val="007F4405"/>
    <w:rsid w:val="007F440E"/>
    <w:rsid w:val="007F4470"/>
    <w:rsid w:val="007F4480"/>
    <w:rsid w:val="007F448C"/>
    <w:rsid w:val="007F4586"/>
    <w:rsid w:val="007F468C"/>
    <w:rsid w:val="007F4731"/>
    <w:rsid w:val="007F47C7"/>
    <w:rsid w:val="007F48C5"/>
    <w:rsid w:val="007F49C4"/>
    <w:rsid w:val="007F49E2"/>
    <w:rsid w:val="007F4A58"/>
    <w:rsid w:val="007F4AB4"/>
    <w:rsid w:val="007F4BAE"/>
    <w:rsid w:val="007F4BBE"/>
    <w:rsid w:val="007F4C0E"/>
    <w:rsid w:val="007F4C34"/>
    <w:rsid w:val="007F4CF3"/>
    <w:rsid w:val="007F4D52"/>
    <w:rsid w:val="007F4D96"/>
    <w:rsid w:val="007F4F66"/>
    <w:rsid w:val="007F4FA0"/>
    <w:rsid w:val="007F505E"/>
    <w:rsid w:val="007F50B3"/>
    <w:rsid w:val="007F5178"/>
    <w:rsid w:val="007F518C"/>
    <w:rsid w:val="007F51C1"/>
    <w:rsid w:val="007F5245"/>
    <w:rsid w:val="007F52A0"/>
    <w:rsid w:val="007F52C8"/>
    <w:rsid w:val="007F535F"/>
    <w:rsid w:val="007F537A"/>
    <w:rsid w:val="007F545E"/>
    <w:rsid w:val="007F55DE"/>
    <w:rsid w:val="007F567B"/>
    <w:rsid w:val="007F5816"/>
    <w:rsid w:val="007F586C"/>
    <w:rsid w:val="007F5A30"/>
    <w:rsid w:val="007F5AE1"/>
    <w:rsid w:val="007F5B23"/>
    <w:rsid w:val="007F5B2E"/>
    <w:rsid w:val="007F5C2A"/>
    <w:rsid w:val="007F5C2F"/>
    <w:rsid w:val="007F5D09"/>
    <w:rsid w:val="007F5D31"/>
    <w:rsid w:val="007F5D61"/>
    <w:rsid w:val="007F5E2A"/>
    <w:rsid w:val="007F5E88"/>
    <w:rsid w:val="007F5FA3"/>
    <w:rsid w:val="007F6040"/>
    <w:rsid w:val="007F6157"/>
    <w:rsid w:val="007F6158"/>
    <w:rsid w:val="007F6197"/>
    <w:rsid w:val="007F61C5"/>
    <w:rsid w:val="007F61C6"/>
    <w:rsid w:val="007F61EB"/>
    <w:rsid w:val="007F6231"/>
    <w:rsid w:val="007F626C"/>
    <w:rsid w:val="007F62BC"/>
    <w:rsid w:val="007F635E"/>
    <w:rsid w:val="007F636F"/>
    <w:rsid w:val="007F63CA"/>
    <w:rsid w:val="007F64EF"/>
    <w:rsid w:val="007F6642"/>
    <w:rsid w:val="007F6660"/>
    <w:rsid w:val="007F668B"/>
    <w:rsid w:val="007F6697"/>
    <w:rsid w:val="007F66FA"/>
    <w:rsid w:val="007F68D5"/>
    <w:rsid w:val="007F69B7"/>
    <w:rsid w:val="007F6A65"/>
    <w:rsid w:val="007F6B0C"/>
    <w:rsid w:val="007F6B75"/>
    <w:rsid w:val="007F6C1F"/>
    <w:rsid w:val="007F6C39"/>
    <w:rsid w:val="007F6C54"/>
    <w:rsid w:val="007F6D78"/>
    <w:rsid w:val="007F6D86"/>
    <w:rsid w:val="007F6ECF"/>
    <w:rsid w:val="007F6F82"/>
    <w:rsid w:val="007F721F"/>
    <w:rsid w:val="007F73AF"/>
    <w:rsid w:val="007F74BD"/>
    <w:rsid w:val="007F7500"/>
    <w:rsid w:val="007F7511"/>
    <w:rsid w:val="007F7634"/>
    <w:rsid w:val="007F766F"/>
    <w:rsid w:val="007F7966"/>
    <w:rsid w:val="007F799F"/>
    <w:rsid w:val="007F79AF"/>
    <w:rsid w:val="007F7A07"/>
    <w:rsid w:val="007F7A7F"/>
    <w:rsid w:val="007F7AAA"/>
    <w:rsid w:val="007F7C95"/>
    <w:rsid w:val="007F7CBE"/>
    <w:rsid w:val="007F7CD7"/>
    <w:rsid w:val="007F7CDE"/>
    <w:rsid w:val="007F7CF1"/>
    <w:rsid w:val="007F7DC6"/>
    <w:rsid w:val="007F7DE0"/>
    <w:rsid w:val="007F7E2B"/>
    <w:rsid w:val="007F7EC4"/>
    <w:rsid w:val="007F7EFB"/>
    <w:rsid w:val="007F7FC8"/>
    <w:rsid w:val="008000A5"/>
    <w:rsid w:val="008001D9"/>
    <w:rsid w:val="00800288"/>
    <w:rsid w:val="008002F6"/>
    <w:rsid w:val="00800302"/>
    <w:rsid w:val="0080039C"/>
    <w:rsid w:val="008003B5"/>
    <w:rsid w:val="008003DD"/>
    <w:rsid w:val="00800486"/>
    <w:rsid w:val="0080049A"/>
    <w:rsid w:val="008004F4"/>
    <w:rsid w:val="0080059A"/>
    <w:rsid w:val="00800611"/>
    <w:rsid w:val="008006CB"/>
    <w:rsid w:val="00800712"/>
    <w:rsid w:val="0080074A"/>
    <w:rsid w:val="008007A6"/>
    <w:rsid w:val="008007B7"/>
    <w:rsid w:val="0080081F"/>
    <w:rsid w:val="00800889"/>
    <w:rsid w:val="0080089C"/>
    <w:rsid w:val="00800920"/>
    <w:rsid w:val="008009C4"/>
    <w:rsid w:val="008009F8"/>
    <w:rsid w:val="00800A16"/>
    <w:rsid w:val="00800A59"/>
    <w:rsid w:val="00800BF6"/>
    <w:rsid w:val="00800CFA"/>
    <w:rsid w:val="00800D82"/>
    <w:rsid w:val="00800DC1"/>
    <w:rsid w:val="00800DE5"/>
    <w:rsid w:val="00800EA1"/>
    <w:rsid w:val="00800F08"/>
    <w:rsid w:val="00800F8B"/>
    <w:rsid w:val="00800FAE"/>
    <w:rsid w:val="00800FDD"/>
    <w:rsid w:val="00800FFC"/>
    <w:rsid w:val="00801006"/>
    <w:rsid w:val="008010CD"/>
    <w:rsid w:val="0080114D"/>
    <w:rsid w:val="00801270"/>
    <w:rsid w:val="00801292"/>
    <w:rsid w:val="00801294"/>
    <w:rsid w:val="008012F2"/>
    <w:rsid w:val="0080133C"/>
    <w:rsid w:val="008014F7"/>
    <w:rsid w:val="00801542"/>
    <w:rsid w:val="00801596"/>
    <w:rsid w:val="008015A7"/>
    <w:rsid w:val="008015E5"/>
    <w:rsid w:val="008015FD"/>
    <w:rsid w:val="00801797"/>
    <w:rsid w:val="00801820"/>
    <w:rsid w:val="008018BB"/>
    <w:rsid w:val="008018FC"/>
    <w:rsid w:val="00801993"/>
    <w:rsid w:val="00801994"/>
    <w:rsid w:val="008019BA"/>
    <w:rsid w:val="008019C2"/>
    <w:rsid w:val="00801AF3"/>
    <w:rsid w:val="00801B01"/>
    <w:rsid w:val="00801B0A"/>
    <w:rsid w:val="00801B59"/>
    <w:rsid w:val="00801BE0"/>
    <w:rsid w:val="00801BF0"/>
    <w:rsid w:val="00801C94"/>
    <w:rsid w:val="00801CB1"/>
    <w:rsid w:val="00801D0E"/>
    <w:rsid w:val="00801D1B"/>
    <w:rsid w:val="00801D4D"/>
    <w:rsid w:val="00801E25"/>
    <w:rsid w:val="00801ECF"/>
    <w:rsid w:val="00801FC2"/>
    <w:rsid w:val="00801FFE"/>
    <w:rsid w:val="008020FB"/>
    <w:rsid w:val="00802161"/>
    <w:rsid w:val="0080221F"/>
    <w:rsid w:val="00802421"/>
    <w:rsid w:val="0080242F"/>
    <w:rsid w:val="00802494"/>
    <w:rsid w:val="0080251B"/>
    <w:rsid w:val="0080261A"/>
    <w:rsid w:val="0080265F"/>
    <w:rsid w:val="00802660"/>
    <w:rsid w:val="008026A2"/>
    <w:rsid w:val="008026BB"/>
    <w:rsid w:val="008028A7"/>
    <w:rsid w:val="00802934"/>
    <w:rsid w:val="0080296B"/>
    <w:rsid w:val="00802A18"/>
    <w:rsid w:val="00802A52"/>
    <w:rsid w:val="00802B1D"/>
    <w:rsid w:val="00802C96"/>
    <w:rsid w:val="00802D17"/>
    <w:rsid w:val="00802E01"/>
    <w:rsid w:val="00802E09"/>
    <w:rsid w:val="00802E94"/>
    <w:rsid w:val="00802E97"/>
    <w:rsid w:val="00802EB9"/>
    <w:rsid w:val="00802ED5"/>
    <w:rsid w:val="00802F64"/>
    <w:rsid w:val="00803038"/>
    <w:rsid w:val="0080303E"/>
    <w:rsid w:val="008030C8"/>
    <w:rsid w:val="00803118"/>
    <w:rsid w:val="0080312E"/>
    <w:rsid w:val="0080327B"/>
    <w:rsid w:val="008032FE"/>
    <w:rsid w:val="00803331"/>
    <w:rsid w:val="00803333"/>
    <w:rsid w:val="008033DC"/>
    <w:rsid w:val="00803406"/>
    <w:rsid w:val="0080349D"/>
    <w:rsid w:val="008034BD"/>
    <w:rsid w:val="0080353F"/>
    <w:rsid w:val="008035BE"/>
    <w:rsid w:val="008035EF"/>
    <w:rsid w:val="00803663"/>
    <w:rsid w:val="008037A0"/>
    <w:rsid w:val="00803819"/>
    <w:rsid w:val="008038AC"/>
    <w:rsid w:val="00803981"/>
    <w:rsid w:val="00803992"/>
    <w:rsid w:val="008039C9"/>
    <w:rsid w:val="008039E3"/>
    <w:rsid w:val="00803BB3"/>
    <w:rsid w:val="00803BD4"/>
    <w:rsid w:val="00803C8C"/>
    <w:rsid w:val="00803D7F"/>
    <w:rsid w:val="00803D9B"/>
    <w:rsid w:val="00803DEA"/>
    <w:rsid w:val="00803E3B"/>
    <w:rsid w:val="00803E85"/>
    <w:rsid w:val="00803E9D"/>
    <w:rsid w:val="0080402D"/>
    <w:rsid w:val="0080407A"/>
    <w:rsid w:val="008040DB"/>
    <w:rsid w:val="00804133"/>
    <w:rsid w:val="0080415D"/>
    <w:rsid w:val="008041C0"/>
    <w:rsid w:val="008042BD"/>
    <w:rsid w:val="008042FD"/>
    <w:rsid w:val="008043BA"/>
    <w:rsid w:val="0080444C"/>
    <w:rsid w:val="0080445C"/>
    <w:rsid w:val="00804591"/>
    <w:rsid w:val="00804918"/>
    <w:rsid w:val="008049E7"/>
    <w:rsid w:val="00804A6C"/>
    <w:rsid w:val="00804AB2"/>
    <w:rsid w:val="00804CC9"/>
    <w:rsid w:val="00804CD8"/>
    <w:rsid w:val="00804D0D"/>
    <w:rsid w:val="00804D26"/>
    <w:rsid w:val="00804E3F"/>
    <w:rsid w:val="00804F3C"/>
    <w:rsid w:val="0080505B"/>
    <w:rsid w:val="0080509D"/>
    <w:rsid w:val="008050A9"/>
    <w:rsid w:val="008050CE"/>
    <w:rsid w:val="00805168"/>
    <w:rsid w:val="00805178"/>
    <w:rsid w:val="00805249"/>
    <w:rsid w:val="00805276"/>
    <w:rsid w:val="00805277"/>
    <w:rsid w:val="00805287"/>
    <w:rsid w:val="00805410"/>
    <w:rsid w:val="0080544E"/>
    <w:rsid w:val="0080549B"/>
    <w:rsid w:val="0080558A"/>
    <w:rsid w:val="008055B6"/>
    <w:rsid w:val="00805666"/>
    <w:rsid w:val="0080567E"/>
    <w:rsid w:val="008056AE"/>
    <w:rsid w:val="008056C2"/>
    <w:rsid w:val="00805725"/>
    <w:rsid w:val="0080576A"/>
    <w:rsid w:val="00805841"/>
    <w:rsid w:val="008058D8"/>
    <w:rsid w:val="00805AD9"/>
    <w:rsid w:val="00805B0E"/>
    <w:rsid w:val="00805CA9"/>
    <w:rsid w:val="00805D41"/>
    <w:rsid w:val="00805DCE"/>
    <w:rsid w:val="00805E7D"/>
    <w:rsid w:val="00805EE5"/>
    <w:rsid w:val="00805EFD"/>
    <w:rsid w:val="00805FAC"/>
    <w:rsid w:val="00805FF4"/>
    <w:rsid w:val="00806068"/>
    <w:rsid w:val="008060C9"/>
    <w:rsid w:val="008060D4"/>
    <w:rsid w:val="00806197"/>
    <w:rsid w:val="008061D0"/>
    <w:rsid w:val="008061D2"/>
    <w:rsid w:val="008062E9"/>
    <w:rsid w:val="00806316"/>
    <w:rsid w:val="00806375"/>
    <w:rsid w:val="0080639E"/>
    <w:rsid w:val="00806520"/>
    <w:rsid w:val="008065C2"/>
    <w:rsid w:val="008065EC"/>
    <w:rsid w:val="0080661F"/>
    <w:rsid w:val="00806638"/>
    <w:rsid w:val="0080663D"/>
    <w:rsid w:val="00806650"/>
    <w:rsid w:val="0080666C"/>
    <w:rsid w:val="008066C2"/>
    <w:rsid w:val="0080681B"/>
    <w:rsid w:val="00806926"/>
    <w:rsid w:val="00806960"/>
    <w:rsid w:val="00806A1E"/>
    <w:rsid w:val="00806A31"/>
    <w:rsid w:val="00806AFC"/>
    <w:rsid w:val="00806B45"/>
    <w:rsid w:val="00806C0D"/>
    <w:rsid w:val="00806C36"/>
    <w:rsid w:val="00806C85"/>
    <w:rsid w:val="00806CE4"/>
    <w:rsid w:val="00806D06"/>
    <w:rsid w:val="00806E4F"/>
    <w:rsid w:val="00806E5E"/>
    <w:rsid w:val="00806F00"/>
    <w:rsid w:val="00806F28"/>
    <w:rsid w:val="00807037"/>
    <w:rsid w:val="0080716A"/>
    <w:rsid w:val="008071F1"/>
    <w:rsid w:val="00807287"/>
    <w:rsid w:val="008072E1"/>
    <w:rsid w:val="00807322"/>
    <w:rsid w:val="00807343"/>
    <w:rsid w:val="00807411"/>
    <w:rsid w:val="0080748D"/>
    <w:rsid w:val="008074C1"/>
    <w:rsid w:val="00807596"/>
    <w:rsid w:val="00807649"/>
    <w:rsid w:val="00807677"/>
    <w:rsid w:val="008076ED"/>
    <w:rsid w:val="00807790"/>
    <w:rsid w:val="008077A4"/>
    <w:rsid w:val="00807862"/>
    <w:rsid w:val="008078E5"/>
    <w:rsid w:val="00807979"/>
    <w:rsid w:val="00807A19"/>
    <w:rsid w:val="00807A5E"/>
    <w:rsid w:val="00807A62"/>
    <w:rsid w:val="00807A96"/>
    <w:rsid w:val="00807AA4"/>
    <w:rsid w:val="00807B5B"/>
    <w:rsid w:val="00807B72"/>
    <w:rsid w:val="00807B7D"/>
    <w:rsid w:val="00807CAF"/>
    <w:rsid w:val="00807DEE"/>
    <w:rsid w:val="00807EA3"/>
    <w:rsid w:val="00807EDD"/>
    <w:rsid w:val="00807F28"/>
    <w:rsid w:val="00810061"/>
    <w:rsid w:val="0081007C"/>
    <w:rsid w:val="008100F4"/>
    <w:rsid w:val="00810142"/>
    <w:rsid w:val="008101EB"/>
    <w:rsid w:val="0081024D"/>
    <w:rsid w:val="008102AB"/>
    <w:rsid w:val="0081031B"/>
    <w:rsid w:val="0081043F"/>
    <w:rsid w:val="00810485"/>
    <w:rsid w:val="0081049C"/>
    <w:rsid w:val="00810593"/>
    <w:rsid w:val="008105E2"/>
    <w:rsid w:val="00810664"/>
    <w:rsid w:val="00810695"/>
    <w:rsid w:val="008106C1"/>
    <w:rsid w:val="00810745"/>
    <w:rsid w:val="00810747"/>
    <w:rsid w:val="00810765"/>
    <w:rsid w:val="0081076E"/>
    <w:rsid w:val="00810780"/>
    <w:rsid w:val="00810883"/>
    <w:rsid w:val="00810890"/>
    <w:rsid w:val="008108BF"/>
    <w:rsid w:val="00810911"/>
    <w:rsid w:val="0081093E"/>
    <w:rsid w:val="0081097D"/>
    <w:rsid w:val="0081098C"/>
    <w:rsid w:val="00810994"/>
    <w:rsid w:val="0081099D"/>
    <w:rsid w:val="008109C0"/>
    <w:rsid w:val="00810AAD"/>
    <w:rsid w:val="00810B32"/>
    <w:rsid w:val="00810B67"/>
    <w:rsid w:val="00810B68"/>
    <w:rsid w:val="00810C46"/>
    <w:rsid w:val="00810D32"/>
    <w:rsid w:val="00810DE8"/>
    <w:rsid w:val="00810E59"/>
    <w:rsid w:val="00810E63"/>
    <w:rsid w:val="00810E8B"/>
    <w:rsid w:val="00810EA9"/>
    <w:rsid w:val="00810EBA"/>
    <w:rsid w:val="00810EFC"/>
    <w:rsid w:val="00810F52"/>
    <w:rsid w:val="00810F57"/>
    <w:rsid w:val="00810F64"/>
    <w:rsid w:val="00810F9F"/>
    <w:rsid w:val="008110EF"/>
    <w:rsid w:val="00811107"/>
    <w:rsid w:val="0081111D"/>
    <w:rsid w:val="0081115D"/>
    <w:rsid w:val="0081117E"/>
    <w:rsid w:val="008111C1"/>
    <w:rsid w:val="008111E4"/>
    <w:rsid w:val="00811244"/>
    <w:rsid w:val="00811282"/>
    <w:rsid w:val="008112F0"/>
    <w:rsid w:val="008113F0"/>
    <w:rsid w:val="0081143A"/>
    <w:rsid w:val="008114AE"/>
    <w:rsid w:val="00811555"/>
    <w:rsid w:val="00811567"/>
    <w:rsid w:val="0081156D"/>
    <w:rsid w:val="008115A9"/>
    <w:rsid w:val="008115D3"/>
    <w:rsid w:val="008115DB"/>
    <w:rsid w:val="008115E4"/>
    <w:rsid w:val="00811617"/>
    <w:rsid w:val="00811679"/>
    <w:rsid w:val="008117C4"/>
    <w:rsid w:val="008117FE"/>
    <w:rsid w:val="0081184C"/>
    <w:rsid w:val="0081189F"/>
    <w:rsid w:val="008119DA"/>
    <w:rsid w:val="00811AA6"/>
    <w:rsid w:val="00811AC9"/>
    <w:rsid w:val="00811AD9"/>
    <w:rsid w:val="00811AE6"/>
    <w:rsid w:val="00811AFB"/>
    <w:rsid w:val="00811B0D"/>
    <w:rsid w:val="00811BAB"/>
    <w:rsid w:val="00811D2F"/>
    <w:rsid w:val="00811DB0"/>
    <w:rsid w:val="00811ECE"/>
    <w:rsid w:val="00811F6A"/>
    <w:rsid w:val="00812044"/>
    <w:rsid w:val="008120E4"/>
    <w:rsid w:val="00812182"/>
    <w:rsid w:val="00812186"/>
    <w:rsid w:val="00812194"/>
    <w:rsid w:val="008121AD"/>
    <w:rsid w:val="00812255"/>
    <w:rsid w:val="0081230D"/>
    <w:rsid w:val="0081231A"/>
    <w:rsid w:val="00812345"/>
    <w:rsid w:val="008123B4"/>
    <w:rsid w:val="008123E6"/>
    <w:rsid w:val="0081252E"/>
    <w:rsid w:val="00812555"/>
    <w:rsid w:val="008125F0"/>
    <w:rsid w:val="008125FC"/>
    <w:rsid w:val="008127F8"/>
    <w:rsid w:val="00812800"/>
    <w:rsid w:val="00812ABE"/>
    <w:rsid w:val="00812C20"/>
    <w:rsid w:val="00812CEA"/>
    <w:rsid w:val="00812D94"/>
    <w:rsid w:val="00812D9E"/>
    <w:rsid w:val="00812DB2"/>
    <w:rsid w:val="00812DCC"/>
    <w:rsid w:val="00812DF0"/>
    <w:rsid w:val="00812E8C"/>
    <w:rsid w:val="00812FA6"/>
    <w:rsid w:val="00812FCD"/>
    <w:rsid w:val="00812FDB"/>
    <w:rsid w:val="00813141"/>
    <w:rsid w:val="008131FA"/>
    <w:rsid w:val="0081322D"/>
    <w:rsid w:val="0081323C"/>
    <w:rsid w:val="008133ED"/>
    <w:rsid w:val="008134A9"/>
    <w:rsid w:val="00813535"/>
    <w:rsid w:val="00813689"/>
    <w:rsid w:val="00813695"/>
    <w:rsid w:val="008136CC"/>
    <w:rsid w:val="008136E0"/>
    <w:rsid w:val="008137E4"/>
    <w:rsid w:val="0081396F"/>
    <w:rsid w:val="00813997"/>
    <w:rsid w:val="008139D4"/>
    <w:rsid w:val="00813B7D"/>
    <w:rsid w:val="00813BAC"/>
    <w:rsid w:val="00813BED"/>
    <w:rsid w:val="00813C6F"/>
    <w:rsid w:val="00813EB7"/>
    <w:rsid w:val="00813F61"/>
    <w:rsid w:val="00814144"/>
    <w:rsid w:val="00814207"/>
    <w:rsid w:val="0081424C"/>
    <w:rsid w:val="00814255"/>
    <w:rsid w:val="0081426B"/>
    <w:rsid w:val="0081436F"/>
    <w:rsid w:val="00814395"/>
    <w:rsid w:val="008144A8"/>
    <w:rsid w:val="0081450C"/>
    <w:rsid w:val="0081471F"/>
    <w:rsid w:val="0081473B"/>
    <w:rsid w:val="008147DF"/>
    <w:rsid w:val="008147EF"/>
    <w:rsid w:val="008148F3"/>
    <w:rsid w:val="00814C2A"/>
    <w:rsid w:val="00814E0B"/>
    <w:rsid w:val="00814F85"/>
    <w:rsid w:val="00814FC9"/>
    <w:rsid w:val="00815009"/>
    <w:rsid w:val="00815086"/>
    <w:rsid w:val="00815109"/>
    <w:rsid w:val="0081510F"/>
    <w:rsid w:val="00815126"/>
    <w:rsid w:val="00815218"/>
    <w:rsid w:val="00815247"/>
    <w:rsid w:val="00815286"/>
    <w:rsid w:val="0081531E"/>
    <w:rsid w:val="0081541A"/>
    <w:rsid w:val="0081549D"/>
    <w:rsid w:val="00815514"/>
    <w:rsid w:val="0081552C"/>
    <w:rsid w:val="0081553E"/>
    <w:rsid w:val="00815545"/>
    <w:rsid w:val="008155AF"/>
    <w:rsid w:val="008155D4"/>
    <w:rsid w:val="008156B1"/>
    <w:rsid w:val="008156D5"/>
    <w:rsid w:val="0081580A"/>
    <w:rsid w:val="008158BA"/>
    <w:rsid w:val="0081597B"/>
    <w:rsid w:val="0081597F"/>
    <w:rsid w:val="00815B81"/>
    <w:rsid w:val="00815BF3"/>
    <w:rsid w:val="00815C4B"/>
    <w:rsid w:val="00815DCA"/>
    <w:rsid w:val="00815E5E"/>
    <w:rsid w:val="00815EB3"/>
    <w:rsid w:val="00815F64"/>
    <w:rsid w:val="00816080"/>
    <w:rsid w:val="0081619D"/>
    <w:rsid w:val="00816211"/>
    <w:rsid w:val="00816280"/>
    <w:rsid w:val="008162BF"/>
    <w:rsid w:val="00816339"/>
    <w:rsid w:val="0081641E"/>
    <w:rsid w:val="00816498"/>
    <w:rsid w:val="008166D7"/>
    <w:rsid w:val="00816722"/>
    <w:rsid w:val="0081672C"/>
    <w:rsid w:val="008167E0"/>
    <w:rsid w:val="00816840"/>
    <w:rsid w:val="00816867"/>
    <w:rsid w:val="0081686F"/>
    <w:rsid w:val="00816992"/>
    <w:rsid w:val="008169BD"/>
    <w:rsid w:val="00816A7F"/>
    <w:rsid w:val="00816B20"/>
    <w:rsid w:val="00816B8F"/>
    <w:rsid w:val="00816C5A"/>
    <w:rsid w:val="00816D37"/>
    <w:rsid w:val="00816E8A"/>
    <w:rsid w:val="00816E99"/>
    <w:rsid w:val="00816F49"/>
    <w:rsid w:val="00817024"/>
    <w:rsid w:val="008170AB"/>
    <w:rsid w:val="00817194"/>
    <w:rsid w:val="00817242"/>
    <w:rsid w:val="0081724A"/>
    <w:rsid w:val="00817251"/>
    <w:rsid w:val="00817256"/>
    <w:rsid w:val="0081741D"/>
    <w:rsid w:val="008174C7"/>
    <w:rsid w:val="008174DC"/>
    <w:rsid w:val="0081755E"/>
    <w:rsid w:val="00817619"/>
    <w:rsid w:val="00817628"/>
    <w:rsid w:val="00817639"/>
    <w:rsid w:val="00817685"/>
    <w:rsid w:val="00817699"/>
    <w:rsid w:val="008176E4"/>
    <w:rsid w:val="00817733"/>
    <w:rsid w:val="0081773A"/>
    <w:rsid w:val="0081782A"/>
    <w:rsid w:val="0081786E"/>
    <w:rsid w:val="00817944"/>
    <w:rsid w:val="008179A6"/>
    <w:rsid w:val="008179A8"/>
    <w:rsid w:val="008179AA"/>
    <w:rsid w:val="00817A09"/>
    <w:rsid w:val="00817B78"/>
    <w:rsid w:val="00817C18"/>
    <w:rsid w:val="00817CEE"/>
    <w:rsid w:val="00817D2B"/>
    <w:rsid w:val="00817D57"/>
    <w:rsid w:val="00817D94"/>
    <w:rsid w:val="00817F90"/>
    <w:rsid w:val="00817FBD"/>
    <w:rsid w:val="0082005E"/>
    <w:rsid w:val="0082013C"/>
    <w:rsid w:val="008202BC"/>
    <w:rsid w:val="008202CC"/>
    <w:rsid w:val="008202D8"/>
    <w:rsid w:val="008202F0"/>
    <w:rsid w:val="00820458"/>
    <w:rsid w:val="00820464"/>
    <w:rsid w:val="00820473"/>
    <w:rsid w:val="008205FE"/>
    <w:rsid w:val="0082065D"/>
    <w:rsid w:val="00820716"/>
    <w:rsid w:val="008207A2"/>
    <w:rsid w:val="008207EB"/>
    <w:rsid w:val="00820821"/>
    <w:rsid w:val="00820835"/>
    <w:rsid w:val="00820842"/>
    <w:rsid w:val="00820862"/>
    <w:rsid w:val="00820890"/>
    <w:rsid w:val="008208BE"/>
    <w:rsid w:val="0082091A"/>
    <w:rsid w:val="0082097A"/>
    <w:rsid w:val="00820988"/>
    <w:rsid w:val="0082098D"/>
    <w:rsid w:val="00820A25"/>
    <w:rsid w:val="00820B4F"/>
    <w:rsid w:val="00820C1C"/>
    <w:rsid w:val="00820C48"/>
    <w:rsid w:val="00820D81"/>
    <w:rsid w:val="00820DD6"/>
    <w:rsid w:val="00820F0B"/>
    <w:rsid w:val="00820F93"/>
    <w:rsid w:val="00820FCF"/>
    <w:rsid w:val="00821122"/>
    <w:rsid w:val="00821197"/>
    <w:rsid w:val="0082119A"/>
    <w:rsid w:val="0082122E"/>
    <w:rsid w:val="0082129D"/>
    <w:rsid w:val="008212B4"/>
    <w:rsid w:val="008212DD"/>
    <w:rsid w:val="008212F2"/>
    <w:rsid w:val="00821399"/>
    <w:rsid w:val="008213B1"/>
    <w:rsid w:val="008213C8"/>
    <w:rsid w:val="00821470"/>
    <w:rsid w:val="008214D7"/>
    <w:rsid w:val="00821585"/>
    <w:rsid w:val="0082162F"/>
    <w:rsid w:val="0082163B"/>
    <w:rsid w:val="00821751"/>
    <w:rsid w:val="00821774"/>
    <w:rsid w:val="0082178E"/>
    <w:rsid w:val="008217BF"/>
    <w:rsid w:val="0082191D"/>
    <w:rsid w:val="00821B32"/>
    <w:rsid w:val="00821B3F"/>
    <w:rsid w:val="00821B89"/>
    <w:rsid w:val="00821BD2"/>
    <w:rsid w:val="00821BE5"/>
    <w:rsid w:val="00821C9B"/>
    <w:rsid w:val="00821CD2"/>
    <w:rsid w:val="00821CE8"/>
    <w:rsid w:val="00821CFE"/>
    <w:rsid w:val="00821D30"/>
    <w:rsid w:val="00821D7F"/>
    <w:rsid w:val="00821DA0"/>
    <w:rsid w:val="00821DCB"/>
    <w:rsid w:val="00821DD9"/>
    <w:rsid w:val="00821DEF"/>
    <w:rsid w:val="00821E94"/>
    <w:rsid w:val="00821E9E"/>
    <w:rsid w:val="00821EA2"/>
    <w:rsid w:val="00821EB2"/>
    <w:rsid w:val="00821F78"/>
    <w:rsid w:val="00822099"/>
    <w:rsid w:val="008221B0"/>
    <w:rsid w:val="00822204"/>
    <w:rsid w:val="00822238"/>
    <w:rsid w:val="008222CB"/>
    <w:rsid w:val="00822568"/>
    <w:rsid w:val="008225DB"/>
    <w:rsid w:val="0082272F"/>
    <w:rsid w:val="0082279C"/>
    <w:rsid w:val="00822848"/>
    <w:rsid w:val="00822901"/>
    <w:rsid w:val="00822976"/>
    <w:rsid w:val="00822B4E"/>
    <w:rsid w:val="00822BB2"/>
    <w:rsid w:val="00822C9A"/>
    <w:rsid w:val="00822D1B"/>
    <w:rsid w:val="00822D4B"/>
    <w:rsid w:val="00822E5A"/>
    <w:rsid w:val="00822E8B"/>
    <w:rsid w:val="00822F03"/>
    <w:rsid w:val="00823042"/>
    <w:rsid w:val="008230C6"/>
    <w:rsid w:val="00823106"/>
    <w:rsid w:val="00823143"/>
    <w:rsid w:val="00823203"/>
    <w:rsid w:val="0082347A"/>
    <w:rsid w:val="00823502"/>
    <w:rsid w:val="00823536"/>
    <w:rsid w:val="008235B2"/>
    <w:rsid w:val="0082367B"/>
    <w:rsid w:val="0082367E"/>
    <w:rsid w:val="0082369F"/>
    <w:rsid w:val="008237E0"/>
    <w:rsid w:val="0082383C"/>
    <w:rsid w:val="0082384D"/>
    <w:rsid w:val="008239C3"/>
    <w:rsid w:val="008239F9"/>
    <w:rsid w:val="00823A29"/>
    <w:rsid w:val="00823B2F"/>
    <w:rsid w:val="00823B52"/>
    <w:rsid w:val="00823BDA"/>
    <w:rsid w:val="00823C3E"/>
    <w:rsid w:val="00823E3F"/>
    <w:rsid w:val="00823EED"/>
    <w:rsid w:val="00823EFB"/>
    <w:rsid w:val="00823F4A"/>
    <w:rsid w:val="00823F4C"/>
    <w:rsid w:val="00823F98"/>
    <w:rsid w:val="00823F9F"/>
    <w:rsid w:val="00823FB8"/>
    <w:rsid w:val="00824050"/>
    <w:rsid w:val="0082406D"/>
    <w:rsid w:val="008240AA"/>
    <w:rsid w:val="008240CC"/>
    <w:rsid w:val="008241DF"/>
    <w:rsid w:val="00824224"/>
    <w:rsid w:val="008242BF"/>
    <w:rsid w:val="0082434A"/>
    <w:rsid w:val="0082439B"/>
    <w:rsid w:val="008244EC"/>
    <w:rsid w:val="0082454A"/>
    <w:rsid w:val="0082454B"/>
    <w:rsid w:val="00824572"/>
    <w:rsid w:val="00824659"/>
    <w:rsid w:val="00824681"/>
    <w:rsid w:val="008246BB"/>
    <w:rsid w:val="00824851"/>
    <w:rsid w:val="00824888"/>
    <w:rsid w:val="008248DC"/>
    <w:rsid w:val="0082495C"/>
    <w:rsid w:val="008249C9"/>
    <w:rsid w:val="008249F1"/>
    <w:rsid w:val="00824B1A"/>
    <w:rsid w:val="00824B37"/>
    <w:rsid w:val="00824B5F"/>
    <w:rsid w:val="00824C4E"/>
    <w:rsid w:val="00824C92"/>
    <w:rsid w:val="00824DD9"/>
    <w:rsid w:val="00824DEE"/>
    <w:rsid w:val="00824E49"/>
    <w:rsid w:val="00824E94"/>
    <w:rsid w:val="00824EED"/>
    <w:rsid w:val="00824F10"/>
    <w:rsid w:val="00824F59"/>
    <w:rsid w:val="00825160"/>
    <w:rsid w:val="00825209"/>
    <w:rsid w:val="00825266"/>
    <w:rsid w:val="0082527C"/>
    <w:rsid w:val="0082530E"/>
    <w:rsid w:val="00825328"/>
    <w:rsid w:val="00825364"/>
    <w:rsid w:val="00825374"/>
    <w:rsid w:val="0082537E"/>
    <w:rsid w:val="008253DC"/>
    <w:rsid w:val="0082540E"/>
    <w:rsid w:val="00825422"/>
    <w:rsid w:val="0082547D"/>
    <w:rsid w:val="008254F6"/>
    <w:rsid w:val="0082551B"/>
    <w:rsid w:val="00825569"/>
    <w:rsid w:val="0082556B"/>
    <w:rsid w:val="008255B3"/>
    <w:rsid w:val="008255E4"/>
    <w:rsid w:val="008256C0"/>
    <w:rsid w:val="008256CB"/>
    <w:rsid w:val="00825724"/>
    <w:rsid w:val="00825767"/>
    <w:rsid w:val="0082578D"/>
    <w:rsid w:val="008257D4"/>
    <w:rsid w:val="00825878"/>
    <w:rsid w:val="008258BE"/>
    <w:rsid w:val="00825908"/>
    <w:rsid w:val="0082592F"/>
    <w:rsid w:val="008259D8"/>
    <w:rsid w:val="00825C33"/>
    <w:rsid w:val="00825C8C"/>
    <w:rsid w:val="00825CD1"/>
    <w:rsid w:val="00825D22"/>
    <w:rsid w:val="00825D25"/>
    <w:rsid w:val="00825DD5"/>
    <w:rsid w:val="00825DE0"/>
    <w:rsid w:val="00825E00"/>
    <w:rsid w:val="00825E34"/>
    <w:rsid w:val="00825E9D"/>
    <w:rsid w:val="00826052"/>
    <w:rsid w:val="00826088"/>
    <w:rsid w:val="008260BB"/>
    <w:rsid w:val="00826104"/>
    <w:rsid w:val="00826123"/>
    <w:rsid w:val="00826212"/>
    <w:rsid w:val="00826213"/>
    <w:rsid w:val="00826245"/>
    <w:rsid w:val="00826257"/>
    <w:rsid w:val="0082630A"/>
    <w:rsid w:val="00826342"/>
    <w:rsid w:val="00826376"/>
    <w:rsid w:val="008263A6"/>
    <w:rsid w:val="008263ED"/>
    <w:rsid w:val="0082641E"/>
    <w:rsid w:val="00826465"/>
    <w:rsid w:val="008264E6"/>
    <w:rsid w:val="00826528"/>
    <w:rsid w:val="00826529"/>
    <w:rsid w:val="00826552"/>
    <w:rsid w:val="00826560"/>
    <w:rsid w:val="00826566"/>
    <w:rsid w:val="00826592"/>
    <w:rsid w:val="008266AF"/>
    <w:rsid w:val="00826754"/>
    <w:rsid w:val="00826759"/>
    <w:rsid w:val="008268A5"/>
    <w:rsid w:val="008268CD"/>
    <w:rsid w:val="008268D9"/>
    <w:rsid w:val="0082699E"/>
    <w:rsid w:val="008269D6"/>
    <w:rsid w:val="008269FE"/>
    <w:rsid w:val="00826A28"/>
    <w:rsid w:val="00826B02"/>
    <w:rsid w:val="00826BFD"/>
    <w:rsid w:val="00826CA5"/>
    <w:rsid w:val="00826D2A"/>
    <w:rsid w:val="00826D45"/>
    <w:rsid w:val="00826D6D"/>
    <w:rsid w:val="00826DEF"/>
    <w:rsid w:val="00826E1D"/>
    <w:rsid w:val="00826FB5"/>
    <w:rsid w:val="0082705F"/>
    <w:rsid w:val="00827067"/>
    <w:rsid w:val="00827094"/>
    <w:rsid w:val="0082709C"/>
    <w:rsid w:val="008270F1"/>
    <w:rsid w:val="00827232"/>
    <w:rsid w:val="0082729D"/>
    <w:rsid w:val="008272CC"/>
    <w:rsid w:val="0082737D"/>
    <w:rsid w:val="00827382"/>
    <w:rsid w:val="0082738B"/>
    <w:rsid w:val="00827454"/>
    <w:rsid w:val="0082748B"/>
    <w:rsid w:val="008274D4"/>
    <w:rsid w:val="0082752C"/>
    <w:rsid w:val="00827560"/>
    <w:rsid w:val="0082759A"/>
    <w:rsid w:val="00827608"/>
    <w:rsid w:val="00827625"/>
    <w:rsid w:val="00827657"/>
    <w:rsid w:val="00827675"/>
    <w:rsid w:val="0082770B"/>
    <w:rsid w:val="008278E6"/>
    <w:rsid w:val="00827959"/>
    <w:rsid w:val="0082796D"/>
    <w:rsid w:val="00827B08"/>
    <w:rsid w:val="00827B5C"/>
    <w:rsid w:val="00827B85"/>
    <w:rsid w:val="00827BAA"/>
    <w:rsid w:val="00827D18"/>
    <w:rsid w:val="00827D35"/>
    <w:rsid w:val="00827D3D"/>
    <w:rsid w:val="00827D9E"/>
    <w:rsid w:val="00827ED2"/>
    <w:rsid w:val="00827FEC"/>
    <w:rsid w:val="00830184"/>
    <w:rsid w:val="0083022D"/>
    <w:rsid w:val="00830277"/>
    <w:rsid w:val="00830288"/>
    <w:rsid w:val="008302F0"/>
    <w:rsid w:val="0083032B"/>
    <w:rsid w:val="008303D1"/>
    <w:rsid w:val="0083058C"/>
    <w:rsid w:val="008305E4"/>
    <w:rsid w:val="0083064F"/>
    <w:rsid w:val="00830684"/>
    <w:rsid w:val="00830692"/>
    <w:rsid w:val="008306C4"/>
    <w:rsid w:val="008306E7"/>
    <w:rsid w:val="0083071C"/>
    <w:rsid w:val="00830748"/>
    <w:rsid w:val="00830752"/>
    <w:rsid w:val="0083079A"/>
    <w:rsid w:val="0083081D"/>
    <w:rsid w:val="00830913"/>
    <w:rsid w:val="0083093C"/>
    <w:rsid w:val="00830941"/>
    <w:rsid w:val="00830A5F"/>
    <w:rsid w:val="00830A70"/>
    <w:rsid w:val="00830AD1"/>
    <w:rsid w:val="00830B21"/>
    <w:rsid w:val="00830B47"/>
    <w:rsid w:val="00830BA0"/>
    <w:rsid w:val="00830D2F"/>
    <w:rsid w:val="00830DCD"/>
    <w:rsid w:val="00830DD8"/>
    <w:rsid w:val="00830E12"/>
    <w:rsid w:val="00830E5D"/>
    <w:rsid w:val="00830E93"/>
    <w:rsid w:val="00830EE3"/>
    <w:rsid w:val="00830F60"/>
    <w:rsid w:val="00830FE8"/>
    <w:rsid w:val="0083104F"/>
    <w:rsid w:val="008310D8"/>
    <w:rsid w:val="0083114E"/>
    <w:rsid w:val="0083119B"/>
    <w:rsid w:val="00831287"/>
    <w:rsid w:val="008313BD"/>
    <w:rsid w:val="0083142A"/>
    <w:rsid w:val="00831497"/>
    <w:rsid w:val="008314ED"/>
    <w:rsid w:val="00831528"/>
    <w:rsid w:val="0083152C"/>
    <w:rsid w:val="008315A4"/>
    <w:rsid w:val="008315C1"/>
    <w:rsid w:val="00831778"/>
    <w:rsid w:val="0083186B"/>
    <w:rsid w:val="00831907"/>
    <w:rsid w:val="008319C3"/>
    <w:rsid w:val="008319DA"/>
    <w:rsid w:val="00831A08"/>
    <w:rsid w:val="00831A37"/>
    <w:rsid w:val="00831AB9"/>
    <w:rsid w:val="00831AF1"/>
    <w:rsid w:val="00831B6B"/>
    <w:rsid w:val="00831BFC"/>
    <w:rsid w:val="00831DA4"/>
    <w:rsid w:val="00831DB5"/>
    <w:rsid w:val="00831E1A"/>
    <w:rsid w:val="00831E79"/>
    <w:rsid w:val="00831EE7"/>
    <w:rsid w:val="00831F3E"/>
    <w:rsid w:val="00831F8F"/>
    <w:rsid w:val="00831FEF"/>
    <w:rsid w:val="00832010"/>
    <w:rsid w:val="008320B1"/>
    <w:rsid w:val="00832177"/>
    <w:rsid w:val="00832194"/>
    <w:rsid w:val="008321FB"/>
    <w:rsid w:val="008322A9"/>
    <w:rsid w:val="00832383"/>
    <w:rsid w:val="0083238F"/>
    <w:rsid w:val="0083243B"/>
    <w:rsid w:val="008324BF"/>
    <w:rsid w:val="008324F1"/>
    <w:rsid w:val="00832506"/>
    <w:rsid w:val="0083261A"/>
    <w:rsid w:val="0083266B"/>
    <w:rsid w:val="00832697"/>
    <w:rsid w:val="008326CE"/>
    <w:rsid w:val="00832707"/>
    <w:rsid w:val="00832719"/>
    <w:rsid w:val="00832838"/>
    <w:rsid w:val="00832863"/>
    <w:rsid w:val="008328CE"/>
    <w:rsid w:val="00832BEF"/>
    <w:rsid w:val="00832C37"/>
    <w:rsid w:val="00832CD1"/>
    <w:rsid w:val="00832D84"/>
    <w:rsid w:val="00832DCE"/>
    <w:rsid w:val="00832E07"/>
    <w:rsid w:val="00832E37"/>
    <w:rsid w:val="00832E70"/>
    <w:rsid w:val="00833045"/>
    <w:rsid w:val="008331D6"/>
    <w:rsid w:val="00833256"/>
    <w:rsid w:val="008332A4"/>
    <w:rsid w:val="008333CB"/>
    <w:rsid w:val="00833434"/>
    <w:rsid w:val="00833440"/>
    <w:rsid w:val="008334AD"/>
    <w:rsid w:val="0083353E"/>
    <w:rsid w:val="00833548"/>
    <w:rsid w:val="00833565"/>
    <w:rsid w:val="00833576"/>
    <w:rsid w:val="00833597"/>
    <w:rsid w:val="00833623"/>
    <w:rsid w:val="0083363A"/>
    <w:rsid w:val="0083369B"/>
    <w:rsid w:val="00833751"/>
    <w:rsid w:val="0083376E"/>
    <w:rsid w:val="008337BA"/>
    <w:rsid w:val="0083381A"/>
    <w:rsid w:val="00833964"/>
    <w:rsid w:val="0083399E"/>
    <w:rsid w:val="008339A0"/>
    <w:rsid w:val="008339AE"/>
    <w:rsid w:val="008339B2"/>
    <w:rsid w:val="00833A9C"/>
    <w:rsid w:val="00833AF0"/>
    <w:rsid w:val="00833B65"/>
    <w:rsid w:val="00833C26"/>
    <w:rsid w:val="00833C31"/>
    <w:rsid w:val="00833C94"/>
    <w:rsid w:val="00833C9F"/>
    <w:rsid w:val="00833CCD"/>
    <w:rsid w:val="00833CFE"/>
    <w:rsid w:val="00833DC9"/>
    <w:rsid w:val="00833E49"/>
    <w:rsid w:val="00833EB0"/>
    <w:rsid w:val="00833ED4"/>
    <w:rsid w:val="00833F43"/>
    <w:rsid w:val="00833F4C"/>
    <w:rsid w:val="00833FC8"/>
    <w:rsid w:val="00834050"/>
    <w:rsid w:val="008340B3"/>
    <w:rsid w:val="00834143"/>
    <w:rsid w:val="00834233"/>
    <w:rsid w:val="00834260"/>
    <w:rsid w:val="008342D3"/>
    <w:rsid w:val="008342DF"/>
    <w:rsid w:val="008342ED"/>
    <w:rsid w:val="0083439B"/>
    <w:rsid w:val="0083445C"/>
    <w:rsid w:val="00834466"/>
    <w:rsid w:val="008344FE"/>
    <w:rsid w:val="00834628"/>
    <w:rsid w:val="00834759"/>
    <w:rsid w:val="00834778"/>
    <w:rsid w:val="0083478A"/>
    <w:rsid w:val="008347F5"/>
    <w:rsid w:val="00834863"/>
    <w:rsid w:val="0083486A"/>
    <w:rsid w:val="008349B1"/>
    <w:rsid w:val="008349FA"/>
    <w:rsid w:val="00834A63"/>
    <w:rsid w:val="00834BBD"/>
    <w:rsid w:val="00834C38"/>
    <w:rsid w:val="00834C3D"/>
    <w:rsid w:val="00834D5E"/>
    <w:rsid w:val="00834DAD"/>
    <w:rsid w:val="00834E2D"/>
    <w:rsid w:val="00834EBF"/>
    <w:rsid w:val="00834F13"/>
    <w:rsid w:val="00834F4D"/>
    <w:rsid w:val="00834F5C"/>
    <w:rsid w:val="008350EC"/>
    <w:rsid w:val="00835143"/>
    <w:rsid w:val="008351A7"/>
    <w:rsid w:val="0083528C"/>
    <w:rsid w:val="008352B3"/>
    <w:rsid w:val="008352FC"/>
    <w:rsid w:val="00835357"/>
    <w:rsid w:val="0083546F"/>
    <w:rsid w:val="0083558A"/>
    <w:rsid w:val="00835593"/>
    <w:rsid w:val="0083559F"/>
    <w:rsid w:val="008355CE"/>
    <w:rsid w:val="00835763"/>
    <w:rsid w:val="00835812"/>
    <w:rsid w:val="00835861"/>
    <w:rsid w:val="00835A75"/>
    <w:rsid w:val="00835ADD"/>
    <w:rsid w:val="00835B57"/>
    <w:rsid w:val="00835B64"/>
    <w:rsid w:val="00835B7A"/>
    <w:rsid w:val="00835BFA"/>
    <w:rsid w:val="00835C7E"/>
    <w:rsid w:val="00835CEB"/>
    <w:rsid w:val="00835D24"/>
    <w:rsid w:val="00835D84"/>
    <w:rsid w:val="00835FA2"/>
    <w:rsid w:val="00835FB7"/>
    <w:rsid w:val="00835FFD"/>
    <w:rsid w:val="0083607E"/>
    <w:rsid w:val="0083608F"/>
    <w:rsid w:val="00836128"/>
    <w:rsid w:val="00836212"/>
    <w:rsid w:val="00836216"/>
    <w:rsid w:val="00836225"/>
    <w:rsid w:val="00836300"/>
    <w:rsid w:val="00836355"/>
    <w:rsid w:val="008363F7"/>
    <w:rsid w:val="0083642A"/>
    <w:rsid w:val="0083642C"/>
    <w:rsid w:val="0083646B"/>
    <w:rsid w:val="008364FB"/>
    <w:rsid w:val="00836527"/>
    <w:rsid w:val="00836545"/>
    <w:rsid w:val="0083658B"/>
    <w:rsid w:val="008365CA"/>
    <w:rsid w:val="008365F0"/>
    <w:rsid w:val="0083677E"/>
    <w:rsid w:val="00836999"/>
    <w:rsid w:val="008369D3"/>
    <w:rsid w:val="00836A87"/>
    <w:rsid w:val="00836AC6"/>
    <w:rsid w:val="00836AFD"/>
    <w:rsid w:val="00836B1A"/>
    <w:rsid w:val="00836BAC"/>
    <w:rsid w:val="00836BDB"/>
    <w:rsid w:val="00836CD9"/>
    <w:rsid w:val="00836CF3"/>
    <w:rsid w:val="00836D37"/>
    <w:rsid w:val="00836D68"/>
    <w:rsid w:val="00836D8E"/>
    <w:rsid w:val="00836D97"/>
    <w:rsid w:val="00836E30"/>
    <w:rsid w:val="00836EFA"/>
    <w:rsid w:val="00836F02"/>
    <w:rsid w:val="008370FD"/>
    <w:rsid w:val="00837109"/>
    <w:rsid w:val="008371BD"/>
    <w:rsid w:val="008371E9"/>
    <w:rsid w:val="00837215"/>
    <w:rsid w:val="00837261"/>
    <w:rsid w:val="008372B6"/>
    <w:rsid w:val="008372CB"/>
    <w:rsid w:val="008372DE"/>
    <w:rsid w:val="008372E9"/>
    <w:rsid w:val="0083732F"/>
    <w:rsid w:val="00837346"/>
    <w:rsid w:val="0083740C"/>
    <w:rsid w:val="00837473"/>
    <w:rsid w:val="008374DE"/>
    <w:rsid w:val="0083770D"/>
    <w:rsid w:val="0083779B"/>
    <w:rsid w:val="00837857"/>
    <w:rsid w:val="00837893"/>
    <w:rsid w:val="008378CE"/>
    <w:rsid w:val="00837979"/>
    <w:rsid w:val="00837ADB"/>
    <w:rsid w:val="00837B42"/>
    <w:rsid w:val="00837B6F"/>
    <w:rsid w:val="00837BFE"/>
    <w:rsid w:val="00837CA8"/>
    <w:rsid w:val="00837CD8"/>
    <w:rsid w:val="00837D13"/>
    <w:rsid w:val="00837DA3"/>
    <w:rsid w:val="00837E0A"/>
    <w:rsid w:val="00837E4B"/>
    <w:rsid w:val="00837E7D"/>
    <w:rsid w:val="00837E88"/>
    <w:rsid w:val="00837F95"/>
    <w:rsid w:val="00840073"/>
    <w:rsid w:val="0084011B"/>
    <w:rsid w:val="008401DA"/>
    <w:rsid w:val="00840203"/>
    <w:rsid w:val="00840304"/>
    <w:rsid w:val="008403AF"/>
    <w:rsid w:val="00840507"/>
    <w:rsid w:val="0084051D"/>
    <w:rsid w:val="00840561"/>
    <w:rsid w:val="008405B1"/>
    <w:rsid w:val="008406AF"/>
    <w:rsid w:val="0084075D"/>
    <w:rsid w:val="00840A20"/>
    <w:rsid w:val="00840ACE"/>
    <w:rsid w:val="00840BC1"/>
    <w:rsid w:val="00840C01"/>
    <w:rsid w:val="00840C97"/>
    <w:rsid w:val="00840CF9"/>
    <w:rsid w:val="00840E79"/>
    <w:rsid w:val="00840E88"/>
    <w:rsid w:val="00840F92"/>
    <w:rsid w:val="00841058"/>
    <w:rsid w:val="008411A5"/>
    <w:rsid w:val="008411AD"/>
    <w:rsid w:val="008411F7"/>
    <w:rsid w:val="0084123C"/>
    <w:rsid w:val="00841263"/>
    <w:rsid w:val="00841329"/>
    <w:rsid w:val="0084145C"/>
    <w:rsid w:val="008414DD"/>
    <w:rsid w:val="00841521"/>
    <w:rsid w:val="0084155F"/>
    <w:rsid w:val="008415D8"/>
    <w:rsid w:val="008417EE"/>
    <w:rsid w:val="00841831"/>
    <w:rsid w:val="00841891"/>
    <w:rsid w:val="008418D6"/>
    <w:rsid w:val="00841936"/>
    <w:rsid w:val="008419FB"/>
    <w:rsid w:val="00841B85"/>
    <w:rsid w:val="00841BCA"/>
    <w:rsid w:val="00841CC4"/>
    <w:rsid w:val="00841DA2"/>
    <w:rsid w:val="00841DB6"/>
    <w:rsid w:val="00841DD1"/>
    <w:rsid w:val="00841EB8"/>
    <w:rsid w:val="00841EF7"/>
    <w:rsid w:val="00842196"/>
    <w:rsid w:val="008421A6"/>
    <w:rsid w:val="008421A8"/>
    <w:rsid w:val="00842409"/>
    <w:rsid w:val="0084240A"/>
    <w:rsid w:val="00842578"/>
    <w:rsid w:val="008426BA"/>
    <w:rsid w:val="008426F1"/>
    <w:rsid w:val="00842748"/>
    <w:rsid w:val="0084276B"/>
    <w:rsid w:val="008427DD"/>
    <w:rsid w:val="00842907"/>
    <w:rsid w:val="00842933"/>
    <w:rsid w:val="00842984"/>
    <w:rsid w:val="00842A94"/>
    <w:rsid w:val="00842B24"/>
    <w:rsid w:val="00842B96"/>
    <w:rsid w:val="00842BC3"/>
    <w:rsid w:val="00842BF6"/>
    <w:rsid w:val="00842C7B"/>
    <w:rsid w:val="00842DF8"/>
    <w:rsid w:val="00842E0A"/>
    <w:rsid w:val="00842EB7"/>
    <w:rsid w:val="00842EDC"/>
    <w:rsid w:val="00842EEB"/>
    <w:rsid w:val="00842F71"/>
    <w:rsid w:val="00842FE5"/>
    <w:rsid w:val="0084306C"/>
    <w:rsid w:val="00843221"/>
    <w:rsid w:val="008432AB"/>
    <w:rsid w:val="00843304"/>
    <w:rsid w:val="00843327"/>
    <w:rsid w:val="0084337E"/>
    <w:rsid w:val="008433B1"/>
    <w:rsid w:val="008433B5"/>
    <w:rsid w:val="008433B7"/>
    <w:rsid w:val="00843488"/>
    <w:rsid w:val="008434E0"/>
    <w:rsid w:val="00843548"/>
    <w:rsid w:val="008436DF"/>
    <w:rsid w:val="00843721"/>
    <w:rsid w:val="00843789"/>
    <w:rsid w:val="00843798"/>
    <w:rsid w:val="0084379B"/>
    <w:rsid w:val="0084382C"/>
    <w:rsid w:val="0084386B"/>
    <w:rsid w:val="00843875"/>
    <w:rsid w:val="008438F4"/>
    <w:rsid w:val="00843971"/>
    <w:rsid w:val="00843982"/>
    <w:rsid w:val="00843B6B"/>
    <w:rsid w:val="00843B70"/>
    <w:rsid w:val="00843B7A"/>
    <w:rsid w:val="00843BED"/>
    <w:rsid w:val="00843C91"/>
    <w:rsid w:val="00843D6D"/>
    <w:rsid w:val="00843DF8"/>
    <w:rsid w:val="00843EB0"/>
    <w:rsid w:val="00843F1B"/>
    <w:rsid w:val="00843F59"/>
    <w:rsid w:val="00843FFB"/>
    <w:rsid w:val="0084401F"/>
    <w:rsid w:val="00844155"/>
    <w:rsid w:val="008441EA"/>
    <w:rsid w:val="0084424A"/>
    <w:rsid w:val="00844286"/>
    <w:rsid w:val="00844292"/>
    <w:rsid w:val="008442E4"/>
    <w:rsid w:val="00844396"/>
    <w:rsid w:val="0084441D"/>
    <w:rsid w:val="0084445E"/>
    <w:rsid w:val="0084451B"/>
    <w:rsid w:val="00844538"/>
    <w:rsid w:val="008445B3"/>
    <w:rsid w:val="0084465B"/>
    <w:rsid w:val="0084484C"/>
    <w:rsid w:val="0084489D"/>
    <w:rsid w:val="008448C3"/>
    <w:rsid w:val="008448EF"/>
    <w:rsid w:val="008449D8"/>
    <w:rsid w:val="00844AA7"/>
    <w:rsid w:val="00844BC9"/>
    <w:rsid w:val="00844CE5"/>
    <w:rsid w:val="00844D6F"/>
    <w:rsid w:val="00844D7C"/>
    <w:rsid w:val="00844DCB"/>
    <w:rsid w:val="00844E12"/>
    <w:rsid w:val="00844E13"/>
    <w:rsid w:val="00844E40"/>
    <w:rsid w:val="00844E58"/>
    <w:rsid w:val="00844FDD"/>
    <w:rsid w:val="00845025"/>
    <w:rsid w:val="008450A2"/>
    <w:rsid w:val="00845183"/>
    <w:rsid w:val="008451A2"/>
    <w:rsid w:val="0084522D"/>
    <w:rsid w:val="0084523A"/>
    <w:rsid w:val="00845290"/>
    <w:rsid w:val="008452B6"/>
    <w:rsid w:val="00845356"/>
    <w:rsid w:val="00845388"/>
    <w:rsid w:val="0084538E"/>
    <w:rsid w:val="00845408"/>
    <w:rsid w:val="00845442"/>
    <w:rsid w:val="0084544A"/>
    <w:rsid w:val="00845550"/>
    <w:rsid w:val="0084555D"/>
    <w:rsid w:val="008455C0"/>
    <w:rsid w:val="008455E2"/>
    <w:rsid w:val="0084561A"/>
    <w:rsid w:val="0084562A"/>
    <w:rsid w:val="008456A2"/>
    <w:rsid w:val="00845702"/>
    <w:rsid w:val="0084582E"/>
    <w:rsid w:val="00845A3D"/>
    <w:rsid w:val="00845AC5"/>
    <w:rsid w:val="00845AD0"/>
    <w:rsid w:val="00845B4E"/>
    <w:rsid w:val="00845B99"/>
    <w:rsid w:val="00845B9A"/>
    <w:rsid w:val="00845C8E"/>
    <w:rsid w:val="00845CBA"/>
    <w:rsid w:val="00845CF4"/>
    <w:rsid w:val="00845D19"/>
    <w:rsid w:val="00845D51"/>
    <w:rsid w:val="00845D86"/>
    <w:rsid w:val="00845EA1"/>
    <w:rsid w:val="00845ED4"/>
    <w:rsid w:val="008460AA"/>
    <w:rsid w:val="008460D9"/>
    <w:rsid w:val="008461F8"/>
    <w:rsid w:val="0084631E"/>
    <w:rsid w:val="00846454"/>
    <w:rsid w:val="008464ED"/>
    <w:rsid w:val="0084650F"/>
    <w:rsid w:val="008465D4"/>
    <w:rsid w:val="00846628"/>
    <w:rsid w:val="00846716"/>
    <w:rsid w:val="00846795"/>
    <w:rsid w:val="00846799"/>
    <w:rsid w:val="008467DB"/>
    <w:rsid w:val="00846825"/>
    <w:rsid w:val="008468A0"/>
    <w:rsid w:val="008468D6"/>
    <w:rsid w:val="008468FD"/>
    <w:rsid w:val="00846977"/>
    <w:rsid w:val="008469C1"/>
    <w:rsid w:val="00846A5E"/>
    <w:rsid w:val="00846A68"/>
    <w:rsid w:val="00846B5A"/>
    <w:rsid w:val="00846C10"/>
    <w:rsid w:val="00846E4E"/>
    <w:rsid w:val="00846F08"/>
    <w:rsid w:val="00846F53"/>
    <w:rsid w:val="008470D4"/>
    <w:rsid w:val="00847192"/>
    <w:rsid w:val="008471A2"/>
    <w:rsid w:val="00847211"/>
    <w:rsid w:val="00847213"/>
    <w:rsid w:val="00847224"/>
    <w:rsid w:val="00847268"/>
    <w:rsid w:val="008472AC"/>
    <w:rsid w:val="008472E9"/>
    <w:rsid w:val="00847306"/>
    <w:rsid w:val="0084732A"/>
    <w:rsid w:val="00847454"/>
    <w:rsid w:val="008474A9"/>
    <w:rsid w:val="008474D0"/>
    <w:rsid w:val="0084762C"/>
    <w:rsid w:val="0084768F"/>
    <w:rsid w:val="00847699"/>
    <w:rsid w:val="008476E2"/>
    <w:rsid w:val="0084771C"/>
    <w:rsid w:val="0084773F"/>
    <w:rsid w:val="00847829"/>
    <w:rsid w:val="008478A4"/>
    <w:rsid w:val="008478B6"/>
    <w:rsid w:val="00847A67"/>
    <w:rsid w:val="00847A85"/>
    <w:rsid w:val="00847B00"/>
    <w:rsid w:val="00847B56"/>
    <w:rsid w:val="00847BD5"/>
    <w:rsid w:val="00847CDE"/>
    <w:rsid w:val="00847D51"/>
    <w:rsid w:val="00847DBA"/>
    <w:rsid w:val="0085005C"/>
    <w:rsid w:val="00850061"/>
    <w:rsid w:val="008500A6"/>
    <w:rsid w:val="008500C6"/>
    <w:rsid w:val="008501E3"/>
    <w:rsid w:val="0085021A"/>
    <w:rsid w:val="0085036C"/>
    <w:rsid w:val="008503FD"/>
    <w:rsid w:val="008504E8"/>
    <w:rsid w:val="00850522"/>
    <w:rsid w:val="00850555"/>
    <w:rsid w:val="0085058A"/>
    <w:rsid w:val="008505B9"/>
    <w:rsid w:val="008505FA"/>
    <w:rsid w:val="0085068D"/>
    <w:rsid w:val="00850709"/>
    <w:rsid w:val="00850749"/>
    <w:rsid w:val="0085075A"/>
    <w:rsid w:val="0085090B"/>
    <w:rsid w:val="00850927"/>
    <w:rsid w:val="00850967"/>
    <w:rsid w:val="008509C7"/>
    <w:rsid w:val="008509EF"/>
    <w:rsid w:val="00850A20"/>
    <w:rsid w:val="00850AE0"/>
    <w:rsid w:val="00850BBD"/>
    <w:rsid w:val="00850CE9"/>
    <w:rsid w:val="00850D64"/>
    <w:rsid w:val="00850E8F"/>
    <w:rsid w:val="00850EB6"/>
    <w:rsid w:val="00850F0A"/>
    <w:rsid w:val="00850F70"/>
    <w:rsid w:val="00850FC9"/>
    <w:rsid w:val="00851002"/>
    <w:rsid w:val="00851107"/>
    <w:rsid w:val="0085116F"/>
    <w:rsid w:val="008511C2"/>
    <w:rsid w:val="00851314"/>
    <w:rsid w:val="00851428"/>
    <w:rsid w:val="00851429"/>
    <w:rsid w:val="00851476"/>
    <w:rsid w:val="008514B4"/>
    <w:rsid w:val="008514CB"/>
    <w:rsid w:val="008514CF"/>
    <w:rsid w:val="00851588"/>
    <w:rsid w:val="00851622"/>
    <w:rsid w:val="00851686"/>
    <w:rsid w:val="008516CE"/>
    <w:rsid w:val="00851821"/>
    <w:rsid w:val="00851858"/>
    <w:rsid w:val="0085185B"/>
    <w:rsid w:val="00851872"/>
    <w:rsid w:val="00851A1A"/>
    <w:rsid w:val="00851AD6"/>
    <w:rsid w:val="00851B63"/>
    <w:rsid w:val="00851BE8"/>
    <w:rsid w:val="00851C2E"/>
    <w:rsid w:val="00851CE8"/>
    <w:rsid w:val="00851D29"/>
    <w:rsid w:val="00851F2F"/>
    <w:rsid w:val="008520DA"/>
    <w:rsid w:val="008520E7"/>
    <w:rsid w:val="008521F4"/>
    <w:rsid w:val="00852244"/>
    <w:rsid w:val="0085227D"/>
    <w:rsid w:val="00852380"/>
    <w:rsid w:val="008523A0"/>
    <w:rsid w:val="008523B6"/>
    <w:rsid w:val="00852459"/>
    <w:rsid w:val="008524A4"/>
    <w:rsid w:val="0085252D"/>
    <w:rsid w:val="00852533"/>
    <w:rsid w:val="00852534"/>
    <w:rsid w:val="0085254E"/>
    <w:rsid w:val="00852552"/>
    <w:rsid w:val="008525A3"/>
    <w:rsid w:val="008525DA"/>
    <w:rsid w:val="0085268E"/>
    <w:rsid w:val="00852692"/>
    <w:rsid w:val="0085271C"/>
    <w:rsid w:val="00852752"/>
    <w:rsid w:val="00852826"/>
    <w:rsid w:val="0085285C"/>
    <w:rsid w:val="00852865"/>
    <w:rsid w:val="00852885"/>
    <w:rsid w:val="008528AB"/>
    <w:rsid w:val="008529F7"/>
    <w:rsid w:val="00852A2A"/>
    <w:rsid w:val="00852A83"/>
    <w:rsid w:val="00852C36"/>
    <w:rsid w:val="00852C8A"/>
    <w:rsid w:val="00852D17"/>
    <w:rsid w:val="00852D1C"/>
    <w:rsid w:val="00852D93"/>
    <w:rsid w:val="00852E36"/>
    <w:rsid w:val="00852E61"/>
    <w:rsid w:val="00852E8F"/>
    <w:rsid w:val="00852F08"/>
    <w:rsid w:val="00852F85"/>
    <w:rsid w:val="008531D8"/>
    <w:rsid w:val="00853230"/>
    <w:rsid w:val="008532F9"/>
    <w:rsid w:val="00853313"/>
    <w:rsid w:val="0085337F"/>
    <w:rsid w:val="0085345A"/>
    <w:rsid w:val="00853505"/>
    <w:rsid w:val="00853524"/>
    <w:rsid w:val="008535FA"/>
    <w:rsid w:val="0085378F"/>
    <w:rsid w:val="00853890"/>
    <w:rsid w:val="00853A07"/>
    <w:rsid w:val="00853CBA"/>
    <w:rsid w:val="00853E01"/>
    <w:rsid w:val="00853E0B"/>
    <w:rsid w:val="00853F2A"/>
    <w:rsid w:val="00853F9F"/>
    <w:rsid w:val="00854031"/>
    <w:rsid w:val="0085404B"/>
    <w:rsid w:val="0085407F"/>
    <w:rsid w:val="00854195"/>
    <w:rsid w:val="00854321"/>
    <w:rsid w:val="00854402"/>
    <w:rsid w:val="00854460"/>
    <w:rsid w:val="008544CA"/>
    <w:rsid w:val="008545DC"/>
    <w:rsid w:val="00854622"/>
    <w:rsid w:val="0085462C"/>
    <w:rsid w:val="00854655"/>
    <w:rsid w:val="0085475D"/>
    <w:rsid w:val="008548F7"/>
    <w:rsid w:val="0085499A"/>
    <w:rsid w:val="008549A2"/>
    <w:rsid w:val="00854BBF"/>
    <w:rsid w:val="00854CC2"/>
    <w:rsid w:val="00854D0E"/>
    <w:rsid w:val="00854D21"/>
    <w:rsid w:val="00854DA9"/>
    <w:rsid w:val="00854F63"/>
    <w:rsid w:val="00854FF5"/>
    <w:rsid w:val="00854FFB"/>
    <w:rsid w:val="00855042"/>
    <w:rsid w:val="008550E5"/>
    <w:rsid w:val="00855109"/>
    <w:rsid w:val="00855113"/>
    <w:rsid w:val="00855190"/>
    <w:rsid w:val="0085519A"/>
    <w:rsid w:val="0085520E"/>
    <w:rsid w:val="00855272"/>
    <w:rsid w:val="008552C4"/>
    <w:rsid w:val="0085537D"/>
    <w:rsid w:val="00855413"/>
    <w:rsid w:val="00855418"/>
    <w:rsid w:val="00855577"/>
    <w:rsid w:val="008555CB"/>
    <w:rsid w:val="0085561A"/>
    <w:rsid w:val="00855658"/>
    <w:rsid w:val="0085565A"/>
    <w:rsid w:val="008556A8"/>
    <w:rsid w:val="008556BF"/>
    <w:rsid w:val="00855748"/>
    <w:rsid w:val="00855836"/>
    <w:rsid w:val="0085583D"/>
    <w:rsid w:val="00855AB6"/>
    <w:rsid w:val="00855BBA"/>
    <w:rsid w:val="00855C2B"/>
    <w:rsid w:val="00855C40"/>
    <w:rsid w:val="00855C58"/>
    <w:rsid w:val="00855C9A"/>
    <w:rsid w:val="00855CCB"/>
    <w:rsid w:val="00855DBD"/>
    <w:rsid w:val="00855DC9"/>
    <w:rsid w:val="00855DD3"/>
    <w:rsid w:val="00855E3C"/>
    <w:rsid w:val="00855EAE"/>
    <w:rsid w:val="00855F1F"/>
    <w:rsid w:val="00855F30"/>
    <w:rsid w:val="00855F96"/>
    <w:rsid w:val="00855FB2"/>
    <w:rsid w:val="00856017"/>
    <w:rsid w:val="008561D6"/>
    <w:rsid w:val="008561DB"/>
    <w:rsid w:val="008562B3"/>
    <w:rsid w:val="008562C2"/>
    <w:rsid w:val="008563DC"/>
    <w:rsid w:val="00856423"/>
    <w:rsid w:val="008564A4"/>
    <w:rsid w:val="008564C2"/>
    <w:rsid w:val="008564C7"/>
    <w:rsid w:val="00856582"/>
    <w:rsid w:val="00856696"/>
    <w:rsid w:val="008566B8"/>
    <w:rsid w:val="008567D9"/>
    <w:rsid w:val="00856826"/>
    <w:rsid w:val="00856837"/>
    <w:rsid w:val="00856838"/>
    <w:rsid w:val="00856843"/>
    <w:rsid w:val="008568A6"/>
    <w:rsid w:val="00856B26"/>
    <w:rsid w:val="00856B8A"/>
    <w:rsid w:val="00856B97"/>
    <w:rsid w:val="00856C10"/>
    <w:rsid w:val="00856C3A"/>
    <w:rsid w:val="00856D22"/>
    <w:rsid w:val="00856DB2"/>
    <w:rsid w:val="00856DCF"/>
    <w:rsid w:val="00856EAB"/>
    <w:rsid w:val="00856F9F"/>
    <w:rsid w:val="00856FCE"/>
    <w:rsid w:val="008571A3"/>
    <w:rsid w:val="00857200"/>
    <w:rsid w:val="00857292"/>
    <w:rsid w:val="00857341"/>
    <w:rsid w:val="008573BD"/>
    <w:rsid w:val="008573E9"/>
    <w:rsid w:val="00857481"/>
    <w:rsid w:val="008574B6"/>
    <w:rsid w:val="008574C4"/>
    <w:rsid w:val="00857558"/>
    <w:rsid w:val="00857562"/>
    <w:rsid w:val="008575BE"/>
    <w:rsid w:val="008575F2"/>
    <w:rsid w:val="008576CE"/>
    <w:rsid w:val="00857700"/>
    <w:rsid w:val="00857794"/>
    <w:rsid w:val="008577D1"/>
    <w:rsid w:val="00857876"/>
    <w:rsid w:val="00857939"/>
    <w:rsid w:val="0085798F"/>
    <w:rsid w:val="00857996"/>
    <w:rsid w:val="00857B52"/>
    <w:rsid w:val="00857B89"/>
    <w:rsid w:val="00857C99"/>
    <w:rsid w:val="00857CD5"/>
    <w:rsid w:val="00857D18"/>
    <w:rsid w:val="00857D9D"/>
    <w:rsid w:val="00857F66"/>
    <w:rsid w:val="00857F7A"/>
    <w:rsid w:val="00857FA7"/>
    <w:rsid w:val="00857FAD"/>
    <w:rsid w:val="00860001"/>
    <w:rsid w:val="00860034"/>
    <w:rsid w:val="00860166"/>
    <w:rsid w:val="00860197"/>
    <w:rsid w:val="0086020D"/>
    <w:rsid w:val="00860239"/>
    <w:rsid w:val="008602D8"/>
    <w:rsid w:val="0086037F"/>
    <w:rsid w:val="00860465"/>
    <w:rsid w:val="008604D6"/>
    <w:rsid w:val="008605A6"/>
    <w:rsid w:val="008605E7"/>
    <w:rsid w:val="0086061C"/>
    <w:rsid w:val="008606C9"/>
    <w:rsid w:val="008606DA"/>
    <w:rsid w:val="00860856"/>
    <w:rsid w:val="008608A0"/>
    <w:rsid w:val="008608D6"/>
    <w:rsid w:val="0086098C"/>
    <w:rsid w:val="008609BC"/>
    <w:rsid w:val="008609FD"/>
    <w:rsid w:val="00860A9C"/>
    <w:rsid w:val="00860ADC"/>
    <w:rsid w:val="00860B4F"/>
    <w:rsid w:val="00860DFA"/>
    <w:rsid w:val="00860EF4"/>
    <w:rsid w:val="00860F20"/>
    <w:rsid w:val="00860FD2"/>
    <w:rsid w:val="00861225"/>
    <w:rsid w:val="0086128D"/>
    <w:rsid w:val="008612C3"/>
    <w:rsid w:val="008613C4"/>
    <w:rsid w:val="00861491"/>
    <w:rsid w:val="008614A4"/>
    <w:rsid w:val="00861561"/>
    <w:rsid w:val="0086162E"/>
    <w:rsid w:val="00861680"/>
    <w:rsid w:val="008616D8"/>
    <w:rsid w:val="00861700"/>
    <w:rsid w:val="008618A6"/>
    <w:rsid w:val="0086196B"/>
    <w:rsid w:val="00861998"/>
    <w:rsid w:val="00861A91"/>
    <w:rsid w:val="00861B01"/>
    <w:rsid w:val="00861B4F"/>
    <w:rsid w:val="00861C21"/>
    <w:rsid w:val="00861C52"/>
    <w:rsid w:val="00861C61"/>
    <w:rsid w:val="00861C6B"/>
    <w:rsid w:val="00861D08"/>
    <w:rsid w:val="00861D92"/>
    <w:rsid w:val="00861DC8"/>
    <w:rsid w:val="00861F09"/>
    <w:rsid w:val="00861F24"/>
    <w:rsid w:val="00861F79"/>
    <w:rsid w:val="00861F94"/>
    <w:rsid w:val="00861FA2"/>
    <w:rsid w:val="00861FAC"/>
    <w:rsid w:val="00861FC3"/>
    <w:rsid w:val="00861FFD"/>
    <w:rsid w:val="00861FFF"/>
    <w:rsid w:val="0086200B"/>
    <w:rsid w:val="008620BF"/>
    <w:rsid w:val="008620E2"/>
    <w:rsid w:val="00862111"/>
    <w:rsid w:val="00862117"/>
    <w:rsid w:val="00862261"/>
    <w:rsid w:val="00862266"/>
    <w:rsid w:val="008622E7"/>
    <w:rsid w:val="0086235E"/>
    <w:rsid w:val="00862538"/>
    <w:rsid w:val="00862558"/>
    <w:rsid w:val="00862617"/>
    <w:rsid w:val="00862627"/>
    <w:rsid w:val="00862649"/>
    <w:rsid w:val="0086264F"/>
    <w:rsid w:val="008626B5"/>
    <w:rsid w:val="008627DE"/>
    <w:rsid w:val="00862806"/>
    <w:rsid w:val="0086283A"/>
    <w:rsid w:val="00862885"/>
    <w:rsid w:val="0086289A"/>
    <w:rsid w:val="008628F1"/>
    <w:rsid w:val="008629F3"/>
    <w:rsid w:val="00862A3F"/>
    <w:rsid w:val="00862A4A"/>
    <w:rsid w:val="00862A7B"/>
    <w:rsid w:val="00862B1A"/>
    <w:rsid w:val="00862C3D"/>
    <w:rsid w:val="00862D7B"/>
    <w:rsid w:val="00862DAE"/>
    <w:rsid w:val="00862DF6"/>
    <w:rsid w:val="00862E52"/>
    <w:rsid w:val="00862EC5"/>
    <w:rsid w:val="00862F25"/>
    <w:rsid w:val="00862F61"/>
    <w:rsid w:val="00862FB8"/>
    <w:rsid w:val="008630B8"/>
    <w:rsid w:val="00863142"/>
    <w:rsid w:val="00863146"/>
    <w:rsid w:val="00863161"/>
    <w:rsid w:val="0086317D"/>
    <w:rsid w:val="00863227"/>
    <w:rsid w:val="0086325E"/>
    <w:rsid w:val="008632DD"/>
    <w:rsid w:val="008632FE"/>
    <w:rsid w:val="008635F4"/>
    <w:rsid w:val="00863691"/>
    <w:rsid w:val="008636CB"/>
    <w:rsid w:val="0086374E"/>
    <w:rsid w:val="00863838"/>
    <w:rsid w:val="0086386F"/>
    <w:rsid w:val="0086388C"/>
    <w:rsid w:val="008638CB"/>
    <w:rsid w:val="008638EF"/>
    <w:rsid w:val="00863B57"/>
    <w:rsid w:val="00863BC7"/>
    <w:rsid w:val="00863C3C"/>
    <w:rsid w:val="00863C7C"/>
    <w:rsid w:val="00863CC3"/>
    <w:rsid w:val="00863D18"/>
    <w:rsid w:val="00863D3A"/>
    <w:rsid w:val="00863D4E"/>
    <w:rsid w:val="00863DB8"/>
    <w:rsid w:val="00863E21"/>
    <w:rsid w:val="00863FC8"/>
    <w:rsid w:val="0086417D"/>
    <w:rsid w:val="0086419E"/>
    <w:rsid w:val="008641E1"/>
    <w:rsid w:val="00864238"/>
    <w:rsid w:val="0086434E"/>
    <w:rsid w:val="00864401"/>
    <w:rsid w:val="00864621"/>
    <w:rsid w:val="00864641"/>
    <w:rsid w:val="00864652"/>
    <w:rsid w:val="0086466C"/>
    <w:rsid w:val="00864682"/>
    <w:rsid w:val="0086470E"/>
    <w:rsid w:val="008647F8"/>
    <w:rsid w:val="00864842"/>
    <w:rsid w:val="00864863"/>
    <w:rsid w:val="008649BC"/>
    <w:rsid w:val="00864A5A"/>
    <w:rsid w:val="00864A8F"/>
    <w:rsid w:val="00864AB3"/>
    <w:rsid w:val="00864BDC"/>
    <w:rsid w:val="00864C29"/>
    <w:rsid w:val="00864D12"/>
    <w:rsid w:val="00864D70"/>
    <w:rsid w:val="00864D7D"/>
    <w:rsid w:val="00864DAF"/>
    <w:rsid w:val="00864DB0"/>
    <w:rsid w:val="00864DF5"/>
    <w:rsid w:val="00864E3C"/>
    <w:rsid w:val="00864E6B"/>
    <w:rsid w:val="00864E8C"/>
    <w:rsid w:val="00864F2F"/>
    <w:rsid w:val="00864F55"/>
    <w:rsid w:val="00864FA0"/>
    <w:rsid w:val="00865244"/>
    <w:rsid w:val="00865284"/>
    <w:rsid w:val="008652BB"/>
    <w:rsid w:val="00865338"/>
    <w:rsid w:val="00865356"/>
    <w:rsid w:val="0086542A"/>
    <w:rsid w:val="0086548B"/>
    <w:rsid w:val="00865599"/>
    <w:rsid w:val="00865799"/>
    <w:rsid w:val="0086585D"/>
    <w:rsid w:val="0086585F"/>
    <w:rsid w:val="00865918"/>
    <w:rsid w:val="00865A29"/>
    <w:rsid w:val="00865A58"/>
    <w:rsid w:val="00865B07"/>
    <w:rsid w:val="00865C27"/>
    <w:rsid w:val="00865D40"/>
    <w:rsid w:val="00865EFE"/>
    <w:rsid w:val="00865F06"/>
    <w:rsid w:val="00865F45"/>
    <w:rsid w:val="00865F6E"/>
    <w:rsid w:val="00866052"/>
    <w:rsid w:val="008660A8"/>
    <w:rsid w:val="008660D2"/>
    <w:rsid w:val="00866120"/>
    <w:rsid w:val="00866140"/>
    <w:rsid w:val="0086618D"/>
    <w:rsid w:val="0086633E"/>
    <w:rsid w:val="00866356"/>
    <w:rsid w:val="00866374"/>
    <w:rsid w:val="0086644A"/>
    <w:rsid w:val="0086644D"/>
    <w:rsid w:val="00866645"/>
    <w:rsid w:val="0086665B"/>
    <w:rsid w:val="00866679"/>
    <w:rsid w:val="008666A9"/>
    <w:rsid w:val="0086670D"/>
    <w:rsid w:val="0086672C"/>
    <w:rsid w:val="008667F5"/>
    <w:rsid w:val="0086680F"/>
    <w:rsid w:val="008668CE"/>
    <w:rsid w:val="008668F9"/>
    <w:rsid w:val="008669FB"/>
    <w:rsid w:val="008669FC"/>
    <w:rsid w:val="00866C15"/>
    <w:rsid w:val="00866C7B"/>
    <w:rsid w:val="00866CD7"/>
    <w:rsid w:val="00866CF5"/>
    <w:rsid w:val="00866D20"/>
    <w:rsid w:val="00866D25"/>
    <w:rsid w:val="00866DA4"/>
    <w:rsid w:val="00866E09"/>
    <w:rsid w:val="00866E6E"/>
    <w:rsid w:val="00866F37"/>
    <w:rsid w:val="00866FEE"/>
    <w:rsid w:val="008670A2"/>
    <w:rsid w:val="008670EE"/>
    <w:rsid w:val="00867136"/>
    <w:rsid w:val="00867138"/>
    <w:rsid w:val="00867204"/>
    <w:rsid w:val="00867255"/>
    <w:rsid w:val="00867294"/>
    <w:rsid w:val="00867439"/>
    <w:rsid w:val="008674C8"/>
    <w:rsid w:val="00867526"/>
    <w:rsid w:val="00867566"/>
    <w:rsid w:val="00867651"/>
    <w:rsid w:val="008676FB"/>
    <w:rsid w:val="0086772F"/>
    <w:rsid w:val="00867773"/>
    <w:rsid w:val="0086777E"/>
    <w:rsid w:val="00867787"/>
    <w:rsid w:val="00867856"/>
    <w:rsid w:val="00867951"/>
    <w:rsid w:val="0086799F"/>
    <w:rsid w:val="008679E1"/>
    <w:rsid w:val="00867A57"/>
    <w:rsid w:val="00867BA0"/>
    <w:rsid w:val="00867BE4"/>
    <w:rsid w:val="00867C64"/>
    <w:rsid w:val="00867D0B"/>
    <w:rsid w:val="00867D2A"/>
    <w:rsid w:val="00867DDC"/>
    <w:rsid w:val="00867F15"/>
    <w:rsid w:val="00867F73"/>
    <w:rsid w:val="0087000B"/>
    <w:rsid w:val="008700AA"/>
    <w:rsid w:val="0087010B"/>
    <w:rsid w:val="0087011B"/>
    <w:rsid w:val="00870163"/>
    <w:rsid w:val="008701D3"/>
    <w:rsid w:val="008701DC"/>
    <w:rsid w:val="0087023D"/>
    <w:rsid w:val="008702C6"/>
    <w:rsid w:val="008702DE"/>
    <w:rsid w:val="00870305"/>
    <w:rsid w:val="0087035E"/>
    <w:rsid w:val="00870409"/>
    <w:rsid w:val="0087044C"/>
    <w:rsid w:val="00870476"/>
    <w:rsid w:val="00870541"/>
    <w:rsid w:val="00870601"/>
    <w:rsid w:val="008707F2"/>
    <w:rsid w:val="00870831"/>
    <w:rsid w:val="008708DE"/>
    <w:rsid w:val="00870978"/>
    <w:rsid w:val="0087098B"/>
    <w:rsid w:val="008709CA"/>
    <w:rsid w:val="00870A43"/>
    <w:rsid w:val="00870ABC"/>
    <w:rsid w:val="00870AE3"/>
    <w:rsid w:val="00870AFF"/>
    <w:rsid w:val="00870B66"/>
    <w:rsid w:val="00870B88"/>
    <w:rsid w:val="00870C11"/>
    <w:rsid w:val="00870C92"/>
    <w:rsid w:val="00870CDF"/>
    <w:rsid w:val="00870D6F"/>
    <w:rsid w:val="00870D95"/>
    <w:rsid w:val="00870D99"/>
    <w:rsid w:val="00870DD7"/>
    <w:rsid w:val="00870FAB"/>
    <w:rsid w:val="0087103A"/>
    <w:rsid w:val="00871091"/>
    <w:rsid w:val="008710C8"/>
    <w:rsid w:val="0087119D"/>
    <w:rsid w:val="0087120D"/>
    <w:rsid w:val="00871259"/>
    <w:rsid w:val="00871273"/>
    <w:rsid w:val="00871283"/>
    <w:rsid w:val="008712D5"/>
    <w:rsid w:val="00871372"/>
    <w:rsid w:val="008713C2"/>
    <w:rsid w:val="0087146E"/>
    <w:rsid w:val="00871479"/>
    <w:rsid w:val="00871526"/>
    <w:rsid w:val="00871540"/>
    <w:rsid w:val="008715E8"/>
    <w:rsid w:val="008716AD"/>
    <w:rsid w:val="008716D6"/>
    <w:rsid w:val="0087179A"/>
    <w:rsid w:val="00871953"/>
    <w:rsid w:val="00871ADE"/>
    <w:rsid w:val="00871B33"/>
    <w:rsid w:val="00871C27"/>
    <w:rsid w:val="00871C9C"/>
    <w:rsid w:val="00871D3C"/>
    <w:rsid w:val="00871D57"/>
    <w:rsid w:val="00871DC5"/>
    <w:rsid w:val="00871DF9"/>
    <w:rsid w:val="00871DFE"/>
    <w:rsid w:val="00871E21"/>
    <w:rsid w:val="00871E24"/>
    <w:rsid w:val="00871F69"/>
    <w:rsid w:val="00872085"/>
    <w:rsid w:val="008720F1"/>
    <w:rsid w:val="00872232"/>
    <w:rsid w:val="0087232D"/>
    <w:rsid w:val="0087236B"/>
    <w:rsid w:val="008723DD"/>
    <w:rsid w:val="0087244D"/>
    <w:rsid w:val="00872456"/>
    <w:rsid w:val="0087245C"/>
    <w:rsid w:val="00872590"/>
    <w:rsid w:val="008725C9"/>
    <w:rsid w:val="008725DC"/>
    <w:rsid w:val="008725EE"/>
    <w:rsid w:val="00872683"/>
    <w:rsid w:val="008726B0"/>
    <w:rsid w:val="00872739"/>
    <w:rsid w:val="008727C7"/>
    <w:rsid w:val="00872876"/>
    <w:rsid w:val="008728BE"/>
    <w:rsid w:val="00872903"/>
    <w:rsid w:val="0087290A"/>
    <w:rsid w:val="00872A06"/>
    <w:rsid w:val="00872B64"/>
    <w:rsid w:val="00872B76"/>
    <w:rsid w:val="00872B8D"/>
    <w:rsid w:val="00872D92"/>
    <w:rsid w:val="00872E6B"/>
    <w:rsid w:val="00872EDA"/>
    <w:rsid w:val="00872FAD"/>
    <w:rsid w:val="0087306C"/>
    <w:rsid w:val="00873074"/>
    <w:rsid w:val="008730A4"/>
    <w:rsid w:val="008730D4"/>
    <w:rsid w:val="008731C4"/>
    <w:rsid w:val="008731D3"/>
    <w:rsid w:val="00873344"/>
    <w:rsid w:val="0087337C"/>
    <w:rsid w:val="008733A7"/>
    <w:rsid w:val="008733B6"/>
    <w:rsid w:val="00873404"/>
    <w:rsid w:val="00873415"/>
    <w:rsid w:val="008734DA"/>
    <w:rsid w:val="00873541"/>
    <w:rsid w:val="0087357E"/>
    <w:rsid w:val="008735E7"/>
    <w:rsid w:val="00873700"/>
    <w:rsid w:val="00873790"/>
    <w:rsid w:val="008737C5"/>
    <w:rsid w:val="00873823"/>
    <w:rsid w:val="008738F3"/>
    <w:rsid w:val="00873982"/>
    <w:rsid w:val="008739D1"/>
    <w:rsid w:val="008739E6"/>
    <w:rsid w:val="00873C13"/>
    <w:rsid w:val="00873C2A"/>
    <w:rsid w:val="00873CF5"/>
    <w:rsid w:val="00873D1E"/>
    <w:rsid w:val="00873D37"/>
    <w:rsid w:val="00873DCE"/>
    <w:rsid w:val="00873E6C"/>
    <w:rsid w:val="00873EA2"/>
    <w:rsid w:val="00873F4D"/>
    <w:rsid w:val="00873F81"/>
    <w:rsid w:val="00873FB6"/>
    <w:rsid w:val="00873FF9"/>
    <w:rsid w:val="0087401D"/>
    <w:rsid w:val="00874119"/>
    <w:rsid w:val="00874195"/>
    <w:rsid w:val="00874245"/>
    <w:rsid w:val="00874295"/>
    <w:rsid w:val="00874362"/>
    <w:rsid w:val="008743AE"/>
    <w:rsid w:val="008743B3"/>
    <w:rsid w:val="0087459B"/>
    <w:rsid w:val="00874633"/>
    <w:rsid w:val="0087472D"/>
    <w:rsid w:val="00874771"/>
    <w:rsid w:val="0087477C"/>
    <w:rsid w:val="00874824"/>
    <w:rsid w:val="00874838"/>
    <w:rsid w:val="00874892"/>
    <w:rsid w:val="008748D1"/>
    <w:rsid w:val="00874922"/>
    <w:rsid w:val="00874991"/>
    <w:rsid w:val="008749DE"/>
    <w:rsid w:val="00874A16"/>
    <w:rsid w:val="00874A45"/>
    <w:rsid w:val="00874C0C"/>
    <w:rsid w:val="00874CA3"/>
    <w:rsid w:val="00874D7A"/>
    <w:rsid w:val="00874E01"/>
    <w:rsid w:val="00874EA7"/>
    <w:rsid w:val="00874EAD"/>
    <w:rsid w:val="00874EE7"/>
    <w:rsid w:val="00874F1E"/>
    <w:rsid w:val="00874F2C"/>
    <w:rsid w:val="00874F3D"/>
    <w:rsid w:val="00875037"/>
    <w:rsid w:val="008750E5"/>
    <w:rsid w:val="00875134"/>
    <w:rsid w:val="00875253"/>
    <w:rsid w:val="0087528D"/>
    <w:rsid w:val="008752D2"/>
    <w:rsid w:val="00875360"/>
    <w:rsid w:val="008753C6"/>
    <w:rsid w:val="0087546A"/>
    <w:rsid w:val="0087548C"/>
    <w:rsid w:val="008754B4"/>
    <w:rsid w:val="008754CC"/>
    <w:rsid w:val="00875503"/>
    <w:rsid w:val="00875598"/>
    <w:rsid w:val="008755CA"/>
    <w:rsid w:val="008755E1"/>
    <w:rsid w:val="00875610"/>
    <w:rsid w:val="008757A8"/>
    <w:rsid w:val="008757CE"/>
    <w:rsid w:val="00875807"/>
    <w:rsid w:val="00875827"/>
    <w:rsid w:val="00875872"/>
    <w:rsid w:val="008758F8"/>
    <w:rsid w:val="00875935"/>
    <w:rsid w:val="00875A0D"/>
    <w:rsid w:val="00875AAC"/>
    <w:rsid w:val="00875B1F"/>
    <w:rsid w:val="00875B2B"/>
    <w:rsid w:val="00875BC3"/>
    <w:rsid w:val="00875C44"/>
    <w:rsid w:val="00875D97"/>
    <w:rsid w:val="00875EF4"/>
    <w:rsid w:val="00875EFF"/>
    <w:rsid w:val="00876013"/>
    <w:rsid w:val="008760A4"/>
    <w:rsid w:val="008761F5"/>
    <w:rsid w:val="00876338"/>
    <w:rsid w:val="0087636A"/>
    <w:rsid w:val="008763D4"/>
    <w:rsid w:val="0087643C"/>
    <w:rsid w:val="0087646A"/>
    <w:rsid w:val="008764CF"/>
    <w:rsid w:val="0087654D"/>
    <w:rsid w:val="008765A8"/>
    <w:rsid w:val="008766FB"/>
    <w:rsid w:val="0087676D"/>
    <w:rsid w:val="008768B8"/>
    <w:rsid w:val="00876950"/>
    <w:rsid w:val="008769AF"/>
    <w:rsid w:val="00876AAE"/>
    <w:rsid w:val="00876B70"/>
    <w:rsid w:val="00876D16"/>
    <w:rsid w:val="00876D72"/>
    <w:rsid w:val="00876DCC"/>
    <w:rsid w:val="00876E0C"/>
    <w:rsid w:val="00876E32"/>
    <w:rsid w:val="00877163"/>
    <w:rsid w:val="008771B8"/>
    <w:rsid w:val="008772F6"/>
    <w:rsid w:val="00877355"/>
    <w:rsid w:val="008773AD"/>
    <w:rsid w:val="008773D5"/>
    <w:rsid w:val="008774C8"/>
    <w:rsid w:val="008774F2"/>
    <w:rsid w:val="00877548"/>
    <w:rsid w:val="00877575"/>
    <w:rsid w:val="00877580"/>
    <w:rsid w:val="008776F4"/>
    <w:rsid w:val="00877783"/>
    <w:rsid w:val="0087782D"/>
    <w:rsid w:val="00877858"/>
    <w:rsid w:val="008778A2"/>
    <w:rsid w:val="00877A0A"/>
    <w:rsid w:val="00877A38"/>
    <w:rsid w:val="00877B1E"/>
    <w:rsid w:val="00877BC0"/>
    <w:rsid w:val="00877C93"/>
    <w:rsid w:val="00877DFD"/>
    <w:rsid w:val="00877EA4"/>
    <w:rsid w:val="00877EA8"/>
    <w:rsid w:val="00877ECF"/>
    <w:rsid w:val="00877ED7"/>
    <w:rsid w:val="0088000F"/>
    <w:rsid w:val="00880098"/>
    <w:rsid w:val="00880144"/>
    <w:rsid w:val="0088020F"/>
    <w:rsid w:val="00880368"/>
    <w:rsid w:val="008803CB"/>
    <w:rsid w:val="0088042F"/>
    <w:rsid w:val="00880503"/>
    <w:rsid w:val="0088055C"/>
    <w:rsid w:val="008805BD"/>
    <w:rsid w:val="00880638"/>
    <w:rsid w:val="0088088B"/>
    <w:rsid w:val="008808AF"/>
    <w:rsid w:val="008808B8"/>
    <w:rsid w:val="00880903"/>
    <w:rsid w:val="00880943"/>
    <w:rsid w:val="00880AE6"/>
    <w:rsid w:val="00880AF3"/>
    <w:rsid w:val="00880AFE"/>
    <w:rsid w:val="00880B72"/>
    <w:rsid w:val="00880B8F"/>
    <w:rsid w:val="00880C9B"/>
    <w:rsid w:val="00880CE7"/>
    <w:rsid w:val="00880D55"/>
    <w:rsid w:val="00880E55"/>
    <w:rsid w:val="00880E7B"/>
    <w:rsid w:val="00880F50"/>
    <w:rsid w:val="00880F60"/>
    <w:rsid w:val="00880F75"/>
    <w:rsid w:val="00880F8B"/>
    <w:rsid w:val="00880FDB"/>
    <w:rsid w:val="0088100A"/>
    <w:rsid w:val="0088119A"/>
    <w:rsid w:val="0088130F"/>
    <w:rsid w:val="00881396"/>
    <w:rsid w:val="008813BF"/>
    <w:rsid w:val="008813F5"/>
    <w:rsid w:val="00881430"/>
    <w:rsid w:val="008815E9"/>
    <w:rsid w:val="00881638"/>
    <w:rsid w:val="00881693"/>
    <w:rsid w:val="00881783"/>
    <w:rsid w:val="008817F3"/>
    <w:rsid w:val="00881816"/>
    <w:rsid w:val="00881919"/>
    <w:rsid w:val="00881976"/>
    <w:rsid w:val="00881A3D"/>
    <w:rsid w:val="00881A47"/>
    <w:rsid w:val="00881AE5"/>
    <w:rsid w:val="00881BA1"/>
    <w:rsid w:val="00881C5A"/>
    <w:rsid w:val="00881C9E"/>
    <w:rsid w:val="00881DD0"/>
    <w:rsid w:val="00881E57"/>
    <w:rsid w:val="00881EB1"/>
    <w:rsid w:val="00881F19"/>
    <w:rsid w:val="00881F3A"/>
    <w:rsid w:val="00881F65"/>
    <w:rsid w:val="008820B4"/>
    <w:rsid w:val="008820E7"/>
    <w:rsid w:val="00882118"/>
    <w:rsid w:val="0088212F"/>
    <w:rsid w:val="00882313"/>
    <w:rsid w:val="0088235C"/>
    <w:rsid w:val="0088237A"/>
    <w:rsid w:val="00882383"/>
    <w:rsid w:val="00882386"/>
    <w:rsid w:val="008823C1"/>
    <w:rsid w:val="00882428"/>
    <w:rsid w:val="00882429"/>
    <w:rsid w:val="00882480"/>
    <w:rsid w:val="00882542"/>
    <w:rsid w:val="00882580"/>
    <w:rsid w:val="008825FB"/>
    <w:rsid w:val="0088269E"/>
    <w:rsid w:val="008826AD"/>
    <w:rsid w:val="00882846"/>
    <w:rsid w:val="0088290A"/>
    <w:rsid w:val="008829AE"/>
    <w:rsid w:val="008829D4"/>
    <w:rsid w:val="00882A69"/>
    <w:rsid w:val="00882AAB"/>
    <w:rsid w:val="00882ABD"/>
    <w:rsid w:val="00882AC9"/>
    <w:rsid w:val="00882AD3"/>
    <w:rsid w:val="00882AEB"/>
    <w:rsid w:val="00882AFD"/>
    <w:rsid w:val="00882B0F"/>
    <w:rsid w:val="00882BC7"/>
    <w:rsid w:val="00882C03"/>
    <w:rsid w:val="00882C52"/>
    <w:rsid w:val="00882C61"/>
    <w:rsid w:val="00882CFB"/>
    <w:rsid w:val="00882E48"/>
    <w:rsid w:val="00882E4C"/>
    <w:rsid w:val="00882E55"/>
    <w:rsid w:val="00882E8D"/>
    <w:rsid w:val="00882EB3"/>
    <w:rsid w:val="00882EC5"/>
    <w:rsid w:val="00882F1A"/>
    <w:rsid w:val="00882F69"/>
    <w:rsid w:val="00883014"/>
    <w:rsid w:val="00883088"/>
    <w:rsid w:val="0088317A"/>
    <w:rsid w:val="008831D3"/>
    <w:rsid w:val="00883353"/>
    <w:rsid w:val="00883424"/>
    <w:rsid w:val="00883467"/>
    <w:rsid w:val="0088348A"/>
    <w:rsid w:val="008834E8"/>
    <w:rsid w:val="0088355A"/>
    <w:rsid w:val="0088367E"/>
    <w:rsid w:val="008837A8"/>
    <w:rsid w:val="008837B0"/>
    <w:rsid w:val="00883872"/>
    <w:rsid w:val="0088387A"/>
    <w:rsid w:val="00883897"/>
    <w:rsid w:val="008838C9"/>
    <w:rsid w:val="00883947"/>
    <w:rsid w:val="0088398C"/>
    <w:rsid w:val="00883A57"/>
    <w:rsid w:val="00883A5A"/>
    <w:rsid w:val="00883ADE"/>
    <w:rsid w:val="00883B8C"/>
    <w:rsid w:val="00883B9E"/>
    <w:rsid w:val="00883BB0"/>
    <w:rsid w:val="00883BC4"/>
    <w:rsid w:val="00883C9A"/>
    <w:rsid w:val="00883D58"/>
    <w:rsid w:val="00883E24"/>
    <w:rsid w:val="00883E2A"/>
    <w:rsid w:val="00883F2E"/>
    <w:rsid w:val="00883F87"/>
    <w:rsid w:val="00883F9B"/>
    <w:rsid w:val="00884057"/>
    <w:rsid w:val="0088409E"/>
    <w:rsid w:val="008840BF"/>
    <w:rsid w:val="008841D2"/>
    <w:rsid w:val="00884201"/>
    <w:rsid w:val="00884230"/>
    <w:rsid w:val="008842D5"/>
    <w:rsid w:val="00884319"/>
    <w:rsid w:val="00884384"/>
    <w:rsid w:val="008843CA"/>
    <w:rsid w:val="00884447"/>
    <w:rsid w:val="008844A3"/>
    <w:rsid w:val="00884599"/>
    <w:rsid w:val="008845FE"/>
    <w:rsid w:val="008846B4"/>
    <w:rsid w:val="008846C3"/>
    <w:rsid w:val="008846CA"/>
    <w:rsid w:val="0088474E"/>
    <w:rsid w:val="00884786"/>
    <w:rsid w:val="0088481C"/>
    <w:rsid w:val="00884829"/>
    <w:rsid w:val="00884847"/>
    <w:rsid w:val="00884869"/>
    <w:rsid w:val="008848E3"/>
    <w:rsid w:val="00884917"/>
    <w:rsid w:val="00884A10"/>
    <w:rsid w:val="00884A51"/>
    <w:rsid w:val="00884A63"/>
    <w:rsid w:val="00884AB4"/>
    <w:rsid w:val="00884B29"/>
    <w:rsid w:val="00884B2C"/>
    <w:rsid w:val="00884CE3"/>
    <w:rsid w:val="00884D2B"/>
    <w:rsid w:val="00884D93"/>
    <w:rsid w:val="00884DED"/>
    <w:rsid w:val="00884E17"/>
    <w:rsid w:val="00884E45"/>
    <w:rsid w:val="00884EB0"/>
    <w:rsid w:val="00884F5A"/>
    <w:rsid w:val="00884F82"/>
    <w:rsid w:val="00885004"/>
    <w:rsid w:val="00885056"/>
    <w:rsid w:val="008850F7"/>
    <w:rsid w:val="0088515E"/>
    <w:rsid w:val="008851D1"/>
    <w:rsid w:val="00885239"/>
    <w:rsid w:val="00885274"/>
    <w:rsid w:val="008852FB"/>
    <w:rsid w:val="00885301"/>
    <w:rsid w:val="008853A7"/>
    <w:rsid w:val="008854DA"/>
    <w:rsid w:val="008855A3"/>
    <w:rsid w:val="0088577A"/>
    <w:rsid w:val="0088585F"/>
    <w:rsid w:val="00885972"/>
    <w:rsid w:val="008859BB"/>
    <w:rsid w:val="00885A5C"/>
    <w:rsid w:val="00885AEC"/>
    <w:rsid w:val="00885BCB"/>
    <w:rsid w:val="00885CC0"/>
    <w:rsid w:val="00885D68"/>
    <w:rsid w:val="00885DFC"/>
    <w:rsid w:val="00885F25"/>
    <w:rsid w:val="00885F59"/>
    <w:rsid w:val="00885F68"/>
    <w:rsid w:val="0088600A"/>
    <w:rsid w:val="00886041"/>
    <w:rsid w:val="00886172"/>
    <w:rsid w:val="00886344"/>
    <w:rsid w:val="0088634D"/>
    <w:rsid w:val="0088638A"/>
    <w:rsid w:val="008864A2"/>
    <w:rsid w:val="008864E7"/>
    <w:rsid w:val="008864ED"/>
    <w:rsid w:val="008865EC"/>
    <w:rsid w:val="008865FE"/>
    <w:rsid w:val="00886645"/>
    <w:rsid w:val="008866B1"/>
    <w:rsid w:val="008866D3"/>
    <w:rsid w:val="00886736"/>
    <w:rsid w:val="008867D4"/>
    <w:rsid w:val="0088684A"/>
    <w:rsid w:val="00886864"/>
    <w:rsid w:val="008868A8"/>
    <w:rsid w:val="008868CE"/>
    <w:rsid w:val="008868E8"/>
    <w:rsid w:val="0088694D"/>
    <w:rsid w:val="008869D5"/>
    <w:rsid w:val="00886A9A"/>
    <w:rsid w:val="00886B0F"/>
    <w:rsid w:val="00886BD6"/>
    <w:rsid w:val="00886E28"/>
    <w:rsid w:val="00886EDF"/>
    <w:rsid w:val="00886F4E"/>
    <w:rsid w:val="00886F7A"/>
    <w:rsid w:val="0088701B"/>
    <w:rsid w:val="008870F6"/>
    <w:rsid w:val="00887100"/>
    <w:rsid w:val="008871DF"/>
    <w:rsid w:val="008871E7"/>
    <w:rsid w:val="0088732D"/>
    <w:rsid w:val="00887456"/>
    <w:rsid w:val="00887496"/>
    <w:rsid w:val="008875CF"/>
    <w:rsid w:val="0088766C"/>
    <w:rsid w:val="00887700"/>
    <w:rsid w:val="008878C7"/>
    <w:rsid w:val="00887925"/>
    <w:rsid w:val="00887959"/>
    <w:rsid w:val="0088799B"/>
    <w:rsid w:val="008879F9"/>
    <w:rsid w:val="00887AF6"/>
    <w:rsid w:val="00887B1B"/>
    <w:rsid w:val="00887B7E"/>
    <w:rsid w:val="00887BC4"/>
    <w:rsid w:val="00887DC8"/>
    <w:rsid w:val="00887DD8"/>
    <w:rsid w:val="00887E02"/>
    <w:rsid w:val="00887E5B"/>
    <w:rsid w:val="00887E85"/>
    <w:rsid w:val="00887EF3"/>
    <w:rsid w:val="00887FBD"/>
    <w:rsid w:val="0089002E"/>
    <w:rsid w:val="00890154"/>
    <w:rsid w:val="00890178"/>
    <w:rsid w:val="0089017E"/>
    <w:rsid w:val="0089019C"/>
    <w:rsid w:val="008901A7"/>
    <w:rsid w:val="008901E8"/>
    <w:rsid w:val="008901F2"/>
    <w:rsid w:val="0089022F"/>
    <w:rsid w:val="00890287"/>
    <w:rsid w:val="00890289"/>
    <w:rsid w:val="00890305"/>
    <w:rsid w:val="00890357"/>
    <w:rsid w:val="00890377"/>
    <w:rsid w:val="008903B5"/>
    <w:rsid w:val="0089045E"/>
    <w:rsid w:val="0089045F"/>
    <w:rsid w:val="0089071C"/>
    <w:rsid w:val="0089073D"/>
    <w:rsid w:val="00890866"/>
    <w:rsid w:val="008908E8"/>
    <w:rsid w:val="00890996"/>
    <w:rsid w:val="008909A1"/>
    <w:rsid w:val="00890A91"/>
    <w:rsid w:val="00890AD8"/>
    <w:rsid w:val="00890AE3"/>
    <w:rsid w:val="00890B21"/>
    <w:rsid w:val="00890D21"/>
    <w:rsid w:val="00890D8C"/>
    <w:rsid w:val="00890E5D"/>
    <w:rsid w:val="00890E6E"/>
    <w:rsid w:val="00890EB5"/>
    <w:rsid w:val="00890EE5"/>
    <w:rsid w:val="00890F45"/>
    <w:rsid w:val="00890FDD"/>
    <w:rsid w:val="00891048"/>
    <w:rsid w:val="008910C0"/>
    <w:rsid w:val="008910EC"/>
    <w:rsid w:val="008910FE"/>
    <w:rsid w:val="00891120"/>
    <w:rsid w:val="00891124"/>
    <w:rsid w:val="008911F2"/>
    <w:rsid w:val="00891232"/>
    <w:rsid w:val="00891253"/>
    <w:rsid w:val="00891287"/>
    <w:rsid w:val="008912CD"/>
    <w:rsid w:val="008913AE"/>
    <w:rsid w:val="008913CE"/>
    <w:rsid w:val="008913D0"/>
    <w:rsid w:val="008913D1"/>
    <w:rsid w:val="00891503"/>
    <w:rsid w:val="0089153B"/>
    <w:rsid w:val="0089166E"/>
    <w:rsid w:val="0089167F"/>
    <w:rsid w:val="0089170E"/>
    <w:rsid w:val="00891746"/>
    <w:rsid w:val="00891765"/>
    <w:rsid w:val="008917A4"/>
    <w:rsid w:val="00891905"/>
    <w:rsid w:val="00891A01"/>
    <w:rsid w:val="00891AA5"/>
    <w:rsid w:val="00891B41"/>
    <w:rsid w:val="00891BDC"/>
    <w:rsid w:val="00891C7D"/>
    <w:rsid w:val="00891D5A"/>
    <w:rsid w:val="00891D98"/>
    <w:rsid w:val="00891E40"/>
    <w:rsid w:val="00891F18"/>
    <w:rsid w:val="00891FFD"/>
    <w:rsid w:val="00892049"/>
    <w:rsid w:val="0089205C"/>
    <w:rsid w:val="008920A5"/>
    <w:rsid w:val="008922CC"/>
    <w:rsid w:val="0089244F"/>
    <w:rsid w:val="00892488"/>
    <w:rsid w:val="008924CA"/>
    <w:rsid w:val="00892592"/>
    <w:rsid w:val="0089259F"/>
    <w:rsid w:val="00892603"/>
    <w:rsid w:val="00892757"/>
    <w:rsid w:val="008927A9"/>
    <w:rsid w:val="00892873"/>
    <w:rsid w:val="008928D3"/>
    <w:rsid w:val="00892A9E"/>
    <w:rsid w:val="00892B00"/>
    <w:rsid w:val="00892B07"/>
    <w:rsid w:val="00892B3B"/>
    <w:rsid w:val="00892B9F"/>
    <w:rsid w:val="00892C01"/>
    <w:rsid w:val="00892C3E"/>
    <w:rsid w:val="00892C8D"/>
    <w:rsid w:val="00892F6A"/>
    <w:rsid w:val="00893006"/>
    <w:rsid w:val="00893040"/>
    <w:rsid w:val="0089309F"/>
    <w:rsid w:val="0089311C"/>
    <w:rsid w:val="00893121"/>
    <w:rsid w:val="00893244"/>
    <w:rsid w:val="00893284"/>
    <w:rsid w:val="0089328B"/>
    <w:rsid w:val="008932AC"/>
    <w:rsid w:val="008933BA"/>
    <w:rsid w:val="008933FF"/>
    <w:rsid w:val="00893409"/>
    <w:rsid w:val="00893421"/>
    <w:rsid w:val="00893506"/>
    <w:rsid w:val="00893551"/>
    <w:rsid w:val="00893557"/>
    <w:rsid w:val="0089357E"/>
    <w:rsid w:val="008936A3"/>
    <w:rsid w:val="0089378C"/>
    <w:rsid w:val="00893812"/>
    <w:rsid w:val="00893877"/>
    <w:rsid w:val="00893883"/>
    <w:rsid w:val="00893893"/>
    <w:rsid w:val="008939C4"/>
    <w:rsid w:val="00893A88"/>
    <w:rsid w:val="00893B38"/>
    <w:rsid w:val="00893BA7"/>
    <w:rsid w:val="00893C63"/>
    <w:rsid w:val="00893CEF"/>
    <w:rsid w:val="00893D90"/>
    <w:rsid w:val="00893DEF"/>
    <w:rsid w:val="00893E93"/>
    <w:rsid w:val="00893EB4"/>
    <w:rsid w:val="00893F0A"/>
    <w:rsid w:val="00893FCB"/>
    <w:rsid w:val="00894056"/>
    <w:rsid w:val="008940FD"/>
    <w:rsid w:val="00894170"/>
    <w:rsid w:val="00894183"/>
    <w:rsid w:val="00894291"/>
    <w:rsid w:val="00894307"/>
    <w:rsid w:val="00894314"/>
    <w:rsid w:val="00894351"/>
    <w:rsid w:val="008943B3"/>
    <w:rsid w:val="008943D0"/>
    <w:rsid w:val="0089453D"/>
    <w:rsid w:val="008946C6"/>
    <w:rsid w:val="00894723"/>
    <w:rsid w:val="0089476B"/>
    <w:rsid w:val="00894908"/>
    <w:rsid w:val="00894A73"/>
    <w:rsid w:val="00894A75"/>
    <w:rsid w:val="00894A7D"/>
    <w:rsid w:val="00894ABE"/>
    <w:rsid w:val="00894B11"/>
    <w:rsid w:val="00894B41"/>
    <w:rsid w:val="00894B89"/>
    <w:rsid w:val="00894C31"/>
    <w:rsid w:val="00894E57"/>
    <w:rsid w:val="00894EAF"/>
    <w:rsid w:val="00894EB6"/>
    <w:rsid w:val="00894F26"/>
    <w:rsid w:val="00894F6F"/>
    <w:rsid w:val="00894FD1"/>
    <w:rsid w:val="00894FF5"/>
    <w:rsid w:val="00895004"/>
    <w:rsid w:val="0089502C"/>
    <w:rsid w:val="00895032"/>
    <w:rsid w:val="00895035"/>
    <w:rsid w:val="00895087"/>
    <w:rsid w:val="00895092"/>
    <w:rsid w:val="008950BB"/>
    <w:rsid w:val="00895105"/>
    <w:rsid w:val="00895196"/>
    <w:rsid w:val="008951BF"/>
    <w:rsid w:val="008951DF"/>
    <w:rsid w:val="00895237"/>
    <w:rsid w:val="008952BD"/>
    <w:rsid w:val="0089531E"/>
    <w:rsid w:val="0089537F"/>
    <w:rsid w:val="008955B9"/>
    <w:rsid w:val="008955F4"/>
    <w:rsid w:val="00895676"/>
    <w:rsid w:val="008956A6"/>
    <w:rsid w:val="008956AA"/>
    <w:rsid w:val="008956B5"/>
    <w:rsid w:val="0089572C"/>
    <w:rsid w:val="00895743"/>
    <w:rsid w:val="0089586E"/>
    <w:rsid w:val="0089587F"/>
    <w:rsid w:val="0089588B"/>
    <w:rsid w:val="008958D1"/>
    <w:rsid w:val="008958D8"/>
    <w:rsid w:val="00895923"/>
    <w:rsid w:val="00895985"/>
    <w:rsid w:val="008959FA"/>
    <w:rsid w:val="00895A4A"/>
    <w:rsid w:val="00895A6F"/>
    <w:rsid w:val="00895B98"/>
    <w:rsid w:val="00895C46"/>
    <w:rsid w:val="00895C58"/>
    <w:rsid w:val="00895C7E"/>
    <w:rsid w:val="00895CEB"/>
    <w:rsid w:val="00895D5F"/>
    <w:rsid w:val="00895D64"/>
    <w:rsid w:val="00895DEC"/>
    <w:rsid w:val="00895E8B"/>
    <w:rsid w:val="00895EAC"/>
    <w:rsid w:val="00895EC0"/>
    <w:rsid w:val="00896000"/>
    <w:rsid w:val="008960CE"/>
    <w:rsid w:val="0089610A"/>
    <w:rsid w:val="00896225"/>
    <w:rsid w:val="00896252"/>
    <w:rsid w:val="0089633F"/>
    <w:rsid w:val="008964B1"/>
    <w:rsid w:val="00896553"/>
    <w:rsid w:val="00896581"/>
    <w:rsid w:val="00896592"/>
    <w:rsid w:val="00896594"/>
    <w:rsid w:val="008965EF"/>
    <w:rsid w:val="00896690"/>
    <w:rsid w:val="008966EA"/>
    <w:rsid w:val="00896754"/>
    <w:rsid w:val="0089676B"/>
    <w:rsid w:val="008967AD"/>
    <w:rsid w:val="008967C5"/>
    <w:rsid w:val="008967D9"/>
    <w:rsid w:val="0089684A"/>
    <w:rsid w:val="00896884"/>
    <w:rsid w:val="0089688B"/>
    <w:rsid w:val="008968AB"/>
    <w:rsid w:val="00896923"/>
    <w:rsid w:val="00896940"/>
    <w:rsid w:val="00896A27"/>
    <w:rsid w:val="00896A28"/>
    <w:rsid w:val="00896A51"/>
    <w:rsid w:val="00896A67"/>
    <w:rsid w:val="00896A7A"/>
    <w:rsid w:val="00896A9D"/>
    <w:rsid w:val="00896B99"/>
    <w:rsid w:val="00896BBD"/>
    <w:rsid w:val="00896BDB"/>
    <w:rsid w:val="00896C7C"/>
    <w:rsid w:val="00896D39"/>
    <w:rsid w:val="00896E49"/>
    <w:rsid w:val="00896E9E"/>
    <w:rsid w:val="00896F27"/>
    <w:rsid w:val="00896F8A"/>
    <w:rsid w:val="00896FCB"/>
    <w:rsid w:val="00896FF4"/>
    <w:rsid w:val="0089713B"/>
    <w:rsid w:val="00897171"/>
    <w:rsid w:val="00897215"/>
    <w:rsid w:val="00897290"/>
    <w:rsid w:val="00897305"/>
    <w:rsid w:val="00897407"/>
    <w:rsid w:val="00897428"/>
    <w:rsid w:val="008974AA"/>
    <w:rsid w:val="00897581"/>
    <w:rsid w:val="00897612"/>
    <w:rsid w:val="0089762F"/>
    <w:rsid w:val="00897645"/>
    <w:rsid w:val="00897671"/>
    <w:rsid w:val="008976C8"/>
    <w:rsid w:val="008976FB"/>
    <w:rsid w:val="0089770A"/>
    <w:rsid w:val="00897846"/>
    <w:rsid w:val="00897893"/>
    <w:rsid w:val="008978E1"/>
    <w:rsid w:val="008978FC"/>
    <w:rsid w:val="00897958"/>
    <w:rsid w:val="00897992"/>
    <w:rsid w:val="008979E3"/>
    <w:rsid w:val="00897A35"/>
    <w:rsid w:val="00897AFC"/>
    <w:rsid w:val="00897B69"/>
    <w:rsid w:val="00897CFB"/>
    <w:rsid w:val="00897D22"/>
    <w:rsid w:val="00897D29"/>
    <w:rsid w:val="00897D60"/>
    <w:rsid w:val="00897DA0"/>
    <w:rsid w:val="00897F13"/>
    <w:rsid w:val="00897FAF"/>
    <w:rsid w:val="008A0076"/>
    <w:rsid w:val="008A00A8"/>
    <w:rsid w:val="008A0282"/>
    <w:rsid w:val="008A0397"/>
    <w:rsid w:val="008A03FE"/>
    <w:rsid w:val="008A0455"/>
    <w:rsid w:val="008A045F"/>
    <w:rsid w:val="008A04A9"/>
    <w:rsid w:val="008A05A9"/>
    <w:rsid w:val="008A05C4"/>
    <w:rsid w:val="008A0622"/>
    <w:rsid w:val="008A0672"/>
    <w:rsid w:val="008A0696"/>
    <w:rsid w:val="008A0706"/>
    <w:rsid w:val="008A070D"/>
    <w:rsid w:val="008A0774"/>
    <w:rsid w:val="008A0891"/>
    <w:rsid w:val="008A09CA"/>
    <w:rsid w:val="008A0A71"/>
    <w:rsid w:val="008A0BB5"/>
    <w:rsid w:val="008A0BDD"/>
    <w:rsid w:val="008A0C1A"/>
    <w:rsid w:val="008A0D26"/>
    <w:rsid w:val="008A0D82"/>
    <w:rsid w:val="008A0F39"/>
    <w:rsid w:val="008A0F3C"/>
    <w:rsid w:val="008A0FB7"/>
    <w:rsid w:val="008A0FDC"/>
    <w:rsid w:val="008A1004"/>
    <w:rsid w:val="008A1056"/>
    <w:rsid w:val="008A110E"/>
    <w:rsid w:val="008A11F5"/>
    <w:rsid w:val="008A1248"/>
    <w:rsid w:val="008A1321"/>
    <w:rsid w:val="008A13AE"/>
    <w:rsid w:val="008A13BC"/>
    <w:rsid w:val="008A1454"/>
    <w:rsid w:val="008A15C2"/>
    <w:rsid w:val="008A15F6"/>
    <w:rsid w:val="008A1632"/>
    <w:rsid w:val="008A1793"/>
    <w:rsid w:val="008A1838"/>
    <w:rsid w:val="008A1855"/>
    <w:rsid w:val="008A18BB"/>
    <w:rsid w:val="008A18ED"/>
    <w:rsid w:val="008A1958"/>
    <w:rsid w:val="008A19C6"/>
    <w:rsid w:val="008A1A6C"/>
    <w:rsid w:val="008A1AA8"/>
    <w:rsid w:val="008A1B0B"/>
    <w:rsid w:val="008A1B71"/>
    <w:rsid w:val="008A1B75"/>
    <w:rsid w:val="008A1BD6"/>
    <w:rsid w:val="008A1BF4"/>
    <w:rsid w:val="008A1CB3"/>
    <w:rsid w:val="008A1D94"/>
    <w:rsid w:val="008A1E8C"/>
    <w:rsid w:val="008A20F0"/>
    <w:rsid w:val="008A223D"/>
    <w:rsid w:val="008A228F"/>
    <w:rsid w:val="008A229D"/>
    <w:rsid w:val="008A230D"/>
    <w:rsid w:val="008A2361"/>
    <w:rsid w:val="008A23FC"/>
    <w:rsid w:val="008A2633"/>
    <w:rsid w:val="008A26F3"/>
    <w:rsid w:val="008A26F6"/>
    <w:rsid w:val="008A274F"/>
    <w:rsid w:val="008A2780"/>
    <w:rsid w:val="008A287F"/>
    <w:rsid w:val="008A28A9"/>
    <w:rsid w:val="008A28D8"/>
    <w:rsid w:val="008A2A35"/>
    <w:rsid w:val="008A2B36"/>
    <w:rsid w:val="008A2B77"/>
    <w:rsid w:val="008A2BAB"/>
    <w:rsid w:val="008A2C51"/>
    <w:rsid w:val="008A2C85"/>
    <w:rsid w:val="008A2CDC"/>
    <w:rsid w:val="008A2D1F"/>
    <w:rsid w:val="008A2DCF"/>
    <w:rsid w:val="008A2DEF"/>
    <w:rsid w:val="008A2E32"/>
    <w:rsid w:val="008A2E51"/>
    <w:rsid w:val="008A2E71"/>
    <w:rsid w:val="008A2F0F"/>
    <w:rsid w:val="008A2FEC"/>
    <w:rsid w:val="008A309E"/>
    <w:rsid w:val="008A3114"/>
    <w:rsid w:val="008A3143"/>
    <w:rsid w:val="008A320F"/>
    <w:rsid w:val="008A3250"/>
    <w:rsid w:val="008A3265"/>
    <w:rsid w:val="008A3322"/>
    <w:rsid w:val="008A33E7"/>
    <w:rsid w:val="008A3551"/>
    <w:rsid w:val="008A35BC"/>
    <w:rsid w:val="008A35FE"/>
    <w:rsid w:val="008A36F2"/>
    <w:rsid w:val="008A36F6"/>
    <w:rsid w:val="008A373F"/>
    <w:rsid w:val="008A37AF"/>
    <w:rsid w:val="008A37DE"/>
    <w:rsid w:val="008A3833"/>
    <w:rsid w:val="008A396E"/>
    <w:rsid w:val="008A3976"/>
    <w:rsid w:val="008A3A0A"/>
    <w:rsid w:val="008A3A0E"/>
    <w:rsid w:val="008A3A58"/>
    <w:rsid w:val="008A3A86"/>
    <w:rsid w:val="008A3A97"/>
    <w:rsid w:val="008A3AB6"/>
    <w:rsid w:val="008A3AC2"/>
    <w:rsid w:val="008A3AE0"/>
    <w:rsid w:val="008A3BA6"/>
    <w:rsid w:val="008A3BBF"/>
    <w:rsid w:val="008A3C47"/>
    <w:rsid w:val="008A3C54"/>
    <w:rsid w:val="008A3D2F"/>
    <w:rsid w:val="008A3D8B"/>
    <w:rsid w:val="008A3D93"/>
    <w:rsid w:val="008A3EE6"/>
    <w:rsid w:val="008A3F24"/>
    <w:rsid w:val="008A3F75"/>
    <w:rsid w:val="008A3FED"/>
    <w:rsid w:val="008A401B"/>
    <w:rsid w:val="008A406E"/>
    <w:rsid w:val="008A407A"/>
    <w:rsid w:val="008A4182"/>
    <w:rsid w:val="008A41C1"/>
    <w:rsid w:val="008A42CA"/>
    <w:rsid w:val="008A42D2"/>
    <w:rsid w:val="008A446F"/>
    <w:rsid w:val="008A456F"/>
    <w:rsid w:val="008A4634"/>
    <w:rsid w:val="008A467C"/>
    <w:rsid w:val="008A471B"/>
    <w:rsid w:val="008A4725"/>
    <w:rsid w:val="008A478E"/>
    <w:rsid w:val="008A47DA"/>
    <w:rsid w:val="008A48F5"/>
    <w:rsid w:val="008A491E"/>
    <w:rsid w:val="008A4947"/>
    <w:rsid w:val="008A4949"/>
    <w:rsid w:val="008A496C"/>
    <w:rsid w:val="008A499B"/>
    <w:rsid w:val="008A4A1A"/>
    <w:rsid w:val="008A4A1C"/>
    <w:rsid w:val="008A4A75"/>
    <w:rsid w:val="008A4AF0"/>
    <w:rsid w:val="008A4BB2"/>
    <w:rsid w:val="008A4C20"/>
    <w:rsid w:val="008A4C77"/>
    <w:rsid w:val="008A4DB4"/>
    <w:rsid w:val="008A4DE3"/>
    <w:rsid w:val="008A4E6C"/>
    <w:rsid w:val="008A4F67"/>
    <w:rsid w:val="008A4F74"/>
    <w:rsid w:val="008A4FDE"/>
    <w:rsid w:val="008A5031"/>
    <w:rsid w:val="008A50BA"/>
    <w:rsid w:val="008A5120"/>
    <w:rsid w:val="008A514E"/>
    <w:rsid w:val="008A51EC"/>
    <w:rsid w:val="008A5257"/>
    <w:rsid w:val="008A5288"/>
    <w:rsid w:val="008A52D9"/>
    <w:rsid w:val="008A52FA"/>
    <w:rsid w:val="008A5384"/>
    <w:rsid w:val="008A55B9"/>
    <w:rsid w:val="008A5692"/>
    <w:rsid w:val="008A5782"/>
    <w:rsid w:val="008A594A"/>
    <w:rsid w:val="008A5961"/>
    <w:rsid w:val="008A59B7"/>
    <w:rsid w:val="008A5A37"/>
    <w:rsid w:val="008A5A49"/>
    <w:rsid w:val="008A5A5A"/>
    <w:rsid w:val="008A5AC7"/>
    <w:rsid w:val="008A5B45"/>
    <w:rsid w:val="008A5B51"/>
    <w:rsid w:val="008A5BA1"/>
    <w:rsid w:val="008A5BD4"/>
    <w:rsid w:val="008A5BE7"/>
    <w:rsid w:val="008A5C2E"/>
    <w:rsid w:val="008A5C96"/>
    <w:rsid w:val="008A5CE7"/>
    <w:rsid w:val="008A5D21"/>
    <w:rsid w:val="008A5D32"/>
    <w:rsid w:val="008A5D87"/>
    <w:rsid w:val="008A5DCA"/>
    <w:rsid w:val="008A5EB9"/>
    <w:rsid w:val="008A5F0B"/>
    <w:rsid w:val="008A5F97"/>
    <w:rsid w:val="008A5FE9"/>
    <w:rsid w:val="008A5FFE"/>
    <w:rsid w:val="008A60AC"/>
    <w:rsid w:val="008A6126"/>
    <w:rsid w:val="008A61E2"/>
    <w:rsid w:val="008A641C"/>
    <w:rsid w:val="008A642E"/>
    <w:rsid w:val="008A6451"/>
    <w:rsid w:val="008A64C8"/>
    <w:rsid w:val="008A64CA"/>
    <w:rsid w:val="008A6580"/>
    <w:rsid w:val="008A65BE"/>
    <w:rsid w:val="008A662F"/>
    <w:rsid w:val="008A6761"/>
    <w:rsid w:val="008A677E"/>
    <w:rsid w:val="008A67D0"/>
    <w:rsid w:val="008A67D7"/>
    <w:rsid w:val="008A6897"/>
    <w:rsid w:val="008A68B3"/>
    <w:rsid w:val="008A6922"/>
    <w:rsid w:val="008A69A5"/>
    <w:rsid w:val="008A6A92"/>
    <w:rsid w:val="008A6AB1"/>
    <w:rsid w:val="008A6AE8"/>
    <w:rsid w:val="008A6AFA"/>
    <w:rsid w:val="008A6B97"/>
    <w:rsid w:val="008A6BA3"/>
    <w:rsid w:val="008A6DE1"/>
    <w:rsid w:val="008A6E01"/>
    <w:rsid w:val="008A6E4A"/>
    <w:rsid w:val="008A6EFA"/>
    <w:rsid w:val="008A6F0E"/>
    <w:rsid w:val="008A6F44"/>
    <w:rsid w:val="008A6F84"/>
    <w:rsid w:val="008A7065"/>
    <w:rsid w:val="008A7075"/>
    <w:rsid w:val="008A7162"/>
    <w:rsid w:val="008A71E7"/>
    <w:rsid w:val="008A7205"/>
    <w:rsid w:val="008A722C"/>
    <w:rsid w:val="008A7355"/>
    <w:rsid w:val="008A738E"/>
    <w:rsid w:val="008A73E5"/>
    <w:rsid w:val="008A746F"/>
    <w:rsid w:val="008A749D"/>
    <w:rsid w:val="008A7560"/>
    <w:rsid w:val="008A75CF"/>
    <w:rsid w:val="008A75D8"/>
    <w:rsid w:val="008A75E7"/>
    <w:rsid w:val="008A7622"/>
    <w:rsid w:val="008A7665"/>
    <w:rsid w:val="008A7725"/>
    <w:rsid w:val="008A77DD"/>
    <w:rsid w:val="008A7836"/>
    <w:rsid w:val="008A7860"/>
    <w:rsid w:val="008A7899"/>
    <w:rsid w:val="008A78D8"/>
    <w:rsid w:val="008A7A22"/>
    <w:rsid w:val="008A7A34"/>
    <w:rsid w:val="008A7B46"/>
    <w:rsid w:val="008A7B99"/>
    <w:rsid w:val="008A7BC7"/>
    <w:rsid w:val="008A7D15"/>
    <w:rsid w:val="008A7D7B"/>
    <w:rsid w:val="008A7DD9"/>
    <w:rsid w:val="008A7EDB"/>
    <w:rsid w:val="008A7F44"/>
    <w:rsid w:val="008A7F5D"/>
    <w:rsid w:val="008A7F6E"/>
    <w:rsid w:val="008A7F91"/>
    <w:rsid w:val="008B005A"/>
    <w:rsid w:val="008B010F"/>
    <w:rsid w:val="008B03D5"/>
    <w:rsid w:val="008B0400"/>
    <w:rsid w:val="008B043B"/>
    <w:rsid w:val="008B0467"/>
    <w:rsid w:val="008B04BC"/>
    <w:rsid w:val="008B0532"/>
    <w:rsid w:val="008B05B4"/>
    <w:rsid w:val="008B066E"/>
    <w:rsid w:val="008B06A4"/>
    <w:rsid w:val="008B06B5"/>
    <w:rsid w:val="008B079D"/>
    <w:rsid w:val="008B07D7"/>
    <w:rsid w:val="008B07F3"/>
    <w:rsid w:val="008B087A"/>
    <w:rsid w:val="008B0A41"/>
    <w:rsid w:val="008B0A50"/>
    <w:rsid w:val="008B0A5D"/>
    <w:rsid w:val="008B0A81"/>
    <w:rsid w:val="008B0C80"/>
    <w:rsid w:val="008B0CA1"/>
    <w:rsid w:val="008B0CE0"/>
    <w:rsid w:val="008B0CF6"/>
    <w:rsid w:val="008B0D4F"/>
    <w:rsid w:val="008B0E3F"/>
    <w:rsid w:val="008B0E57"/>
    <w:rsid w:val="008B0FA8"/>
    <w:rsid w:val="008B0FF4"/>
    <w:rsid w:val="008B1011"/>
    <w:rsid w:val="008B1023"/>
    <w:rsid w:val="008B10CD"/>
    <w:rsid w:val="008B115C"/>
    <w:rsid w:val="008B1160"/>
    <w:rsid w:val="008B12F3"/>
    <w:rsid w:val="008B1351"/>
    <w:rsid w:val="008B13FE"/>
    <w:rsid w:val="008B14AF"/>
    <w:rsid w:val="008B1549"/>
    <w:rsid w:val="008B158C"/>
    <w:rsid w:val="008B168C"/>
    <w:rsid w:val="008B1819"/>
    <w:rsid w:val="008B181A"/>
    <w:rsid w:val="008B1959"/>
    <w:rsid w:val="008B1966"/>
    <w:rsid w:val="008B1A94"/>
    <w:rsid w:val="008B1ADE"/>
    <w:rsid w:val="008B1B39"/>
    <w:rsid w:val="008B1C87"/>
    <w:rsid w:val="008B1E23"/>
    <w:rsid w:val="008B1E47"/>
    <w:rsid w:val="008B1FF4"/>
    <w:rsid w:val="008B2099"/>
    <w:rsid w:val="008B20F6"/>
    <w:rsid w:val="008B2117"/>
    <w:rsid w:val="008B223E"/>
    <w:rsid w:val="008B2272"/>
    <w:rsid w:val="008B22D7"/>
    <w:rsid w:val="008B22E7"/>
    <w:rsid w:val="008B2398"/>
    <w:rsid w:val="008B2416"/>
    <w:rsid w:val="008B241F"/>
    <w:rsid w:val="008B24DF"/>
    <w:rsid w:val="008B2560"/>
    <w:rsid w:val="008B2571"/>
    <w:rsid w:val="008B25FC"/>
    <w:rsid w:val="008B2736"/>
    <w:rsid w:val="008B28B7"/>
    <w:rsid w:val="008B2900"/>
    <w:rsid w:val="008B298C"/>
    <w:rsid w:val="008B2A56"/>
    <w:rsid w:val="008B2A86"/>
    <w:rsid w:val="008B2BF3"/>
    <w:rsid w:val="008B2D0F"/>
    <w:rsid w:val="008B2D12"/>
    <w:rsid w:val="008B2E8E"/>
    <w:rsid w:val="008B2EAD"/>
    <w:rsid w:val="008B2F87"/>
    <w:rsid w:val="008B2F91"/>
    <w:rsid w:val="008B2FC0"/>
    <w:rsid w:val="008B2FF0"/>
    <w:rsid w:val="008B300A"/>
    <w:rsid w:val="008B3034"/>
    <w:rsid w:val="008B3089"/>
    <w:rsid w:val="008B31AB"/>
    <w:rsid w:val="008B3211"/>
    <w:rsid w:val="008B326D"/>
    <w:rsid w:val="008B32B7"/>
    <w:rsid w:val="008B3332"/>
    <w:rsid w:val="008B3375"/>
    <w:rsid w:val="008B3387"/>
    <w:rsid w:val="008B3391"/>
    <w:rsid w:val="008B3498"/>
    <w:rsid w:val="008B34AF"/>
    <w:rsid w:val="008B354F"/>
    <w:rsid w:val="008B356C"/>
    <w:rsid w:val="008B35A1"/>
    <w:rsid w:val="008B35E5"/>
    <w:rsid w:val="008B36CD"/>
    <w:rsid w:val="008B36EC"/>
    <w:rsid w:val="008B36F1"/>
    <w:rsid w:val="008B36F7"/>
    <w:rsid w:val="008B373B"/>
    <w:rsid w:val="008B3816"/>
    <w:rsid w:val="008B398B"/>
    <w:rsid w:val="008B399D"/>
    <w:rsid w:val="008B39D7"/>
    <w:rsid w:val="008B3A08"/>
    <w:rsid w:val="008B3A25"/>
    <w:rsid w:val="008B3A2F"/>
    <w:rsid w:val="008B3A39"/>
    <w:rsid w:val="008B3B1F"/>
    <w:rsid w:val="008B3B36"/>
    <w:rsid w:val="008B3C21"/>
    <w:rsid w:val="008B3CE3"/>
    <w:rsid w:val="008B3DA3"/>
    <w:rsid w:val="008B3EB3"/>
    <w:rsid w:val="008B3EF3"/>
    <w:rsid w:val="008B3F62"/>
    <w:rsid w:val="008B3F66"/>
    <w:rsid w:val="008B405E"/>
    <w:rsid w:val="008B4085"/>
    <w:rsid w:val="008B411E"/>
    <w:rsid w:val="008B4159"/>
    <w:rsid w:val="008B4166"/>
    <w:rsid w:val="008B4210"/>
    <w:rsid w:val="008B4227"/>
    <w:rsid w:val="008B4252"/>
    <w:rsid w:val="008B43E7"/>
    <w:rsid w:val="008B44DD"/>
    <w:rsid w:val="008B4666"/>
    <w:rsid w:val="008B4745"/>
    <w:rsid w:val="008B47BF"/>
    <w:rsid w:val="008B4801"/>
    <w:rsid w:val="008B4867"/>
    <w:rsid w:val="008B48B6"/>
    <w:rsid w:val="008B494B"/>
    <w:rsid w:val="008B49AD"/>
    <w:rsid w:val="008B4A5A"/>
    <w:rsid w:val="008B4A74"/>
    <w:rsid w:val="008B4AD7"/>
    <w:rsid w:val="008B4B1F"/>
    <w:rsid w:val="008B4B35"/>
    <w:rsid w:val="008B4BCF"/>
    <w:rsid w:val="008B4CB2"/>
    <w:rsid w:val="008B4E9B"/>
    <w:rsid w:val="008B4EC0"/>
    <w:rsid w:val="008B501A"/>
    <w:rsid w:val="008B5048"/>
    <w:rsid w:val="008B50E3"/>
    <w:rsid w:val="008B5138"/>
    <w:rsid w:val="008B5223"/>
    <w:rsid w:val="008B525F"/>
    <w:rsid w:val="008B5288"/>
    <w:rsid w:val="008B539A"/>
    <w:rsid w:val="008B53B3"/>
    <w:rsid w:val="008B53B8"/>
    <w:rsid w:val="008B53F2"/>
    <w:rsid w:val="008B55E7"/>
    <w:rsid w:val="008B5726"/>
    <w:rsid w:val="008B57A8"/>
    <w:rsid w:val="008B5801"/>
    <w:rsid w:val="008B587A"/>
    <w:rsid w:val="008B592B"/>
    <w:rsid w:val="008B593C"/>
    <w:rsid w:val="008B5979"/>
    <w:rsid w:val="008B598B"/>
    <w:rsid w:val="008B59DA"/>
    <w:rsid w:val="008B5A8B"/>
    <w:rsid w:val="008B5B12"/>
    <w:rsid w:val="008B5B34"/>
    <w:rsid w:val="008B5B51"/>
    <w:rsid w:val="008B5C2E"/>
    <w:rsid w:val="008B5DAD"/>
    <w:rsid w:val="008B5E43"/>
    <w:rsid w:val="008B5E6C"/>
    <w:rsid w:val="008B5F2B"/>
    <w:rsid w:val="008B610E"/>
    <w:rsid w:val="008B6196"/>
    <w:rsid w:val="008B62CF"/>
    <w:rsid w:val="008B631C"/>
    <w:rsid w:val="008B6395"/>
    <w:rsid w:val="008B63C4"/>
    <w:rsid w:val="008B63F7"/>
    <w:rsid w:val="008B646B"/>
    <w:rsid w:val="008B64ED"/>
    <w:rsid w:val="008B6593"/>
    <w:rsid w:val="008B65B2"/>
    <w:rsid w:val="008B65B3"/>
    <w:rsid w:val="008B66C4"/>
    <w:rsid w:val="008B6706"/>
    <w:rsid w:val="008B67AF"/>
    <w:rsid w:val="008B685D"/>
    <w:rsid w:val="008B6875"/>
    <w:rsid w:val="008B6901"/>
    <w:rsid w:val="008B69C8"/>
    <w:rsid w:val="008B6A1B"/>
    <w:rsid w:val="008B6A1C"/>
    <w:rsid w:val="008B6BF9"/>
    <w:rsid w:val="008B6C6B"/>
    <w:rsid w:val="008B6CD7"/>
    <w:rsid w:val="008B6D14"/>
    <w:rsid w:val="008B6E8A"/>
    <w:rsid w:val="008B6EE3"/>
    <w:rsid w:val="008B6F98"/>
    <w:rsid w:val="008B7068"/>
    <w:rsid w:val="008B70E2"/>
    <w:rsid w:val="008B713B"/>
    <w:rsid w:val="008B721F"/>
    <w:rsid w:val="008B7258"/>
    <w:rsid w:val="008B72B1"/>
    <w:rsid w:val="008B738D"/>
    <w:rsid w:val="008B742A"/>
    <w:rsid w:val="008B746C"/>
    <w:rsid w:val="008B74C6"/>
    <w:rsid w:val="008B74F9"/>
    <w:rsid w:val="008B7572"/>
    <w:rsid w:val="008B75EB"/>
    <w:rsid w:val="008B7728"/>
    <w:rsid w:val="008B777F"/>
    <w:rsid w:val="008B77BF"/>
    <w:rsid w:val="008B78AC"/>
    <w:rsid w:val="008B79A5"/>
    <w:rsid w:val="008B79E4"/>
    <w:rsid w:val="008B7A4C"/>
    <w:rsid w:val="008B7AB2"/>
    <w:rsid w:val="008B7AD1"/>
    <w:rsid w:val="008B7B07"/>
    <w:rsid w:val="008B7C8C"/>
    <w:rsid w:val="008B7D37"/>
    <w:rsid w:val="008B7D74"/>
    <w:rsid w:val="008B7F04"/>
    <w:rsid w:val="008B7F29"/>
    <w:rsid w:val="008B7FAD"/>
    <w:rsid w:val="008C0065"/>
    <w:rsid w:val="008C00F0"/>
    <w:rsid w:val="008C0118"/>
    <w:rsid w:val="008C011D"/>
    <w:rsid w:val="008C0155"/>
    <w:rsid w:val="008C0164"/>
    <w:rsid w:val="008C0176"/>
    <w:rsid w:val="008C019C"/>
    <w:rsid w:val="008C0248"/>
    <w:rsid w:val="008C032F"/>
    <w:rsid w:val="008C03AC"/>
    <w:rsid w:val="008C03B6"/>
    <w:rsid w:val="008C047D"/>
    <w:rsid w:val="008C04EF"/>
    <w:rsid w:val="008C05B8"/>
    <w:rsid w:val="008C05C0"/>
    <w:rsid w:val="008C0604"/>
    <w:rsid w:val="008C0642"/>
    <w:rsid w:val="008C06AC"/>
    <w:rsid w:val="008C0708"/>
    <w:rsid w:val="008C0870"/>
    <w:rsid w:val="008C087D"/>
    <w:rsid w:val="008C08BE"/>
    <w:rsid w:val="008C08DC"/>
    <w:rsid w:val="008C0912"/>
    <w:rsid w:val="008C0966"/>
    <w:rsid w:val="008C09AC"/>
    <w:rsid w:val="008C09E0"/>
    <w:rsid w:val="008C09FD"/>
    <w:rsid w:val="008C0AD5"/>
    <w:rsid w:val="008C0AD7"/>
    <w:rsid w:val="008C0B0F"/>
    <w:rsid w:val="008C0B6F"/>
    <w:rsid w:val="008C0BDD"/>
    <w:rsid w:val="008C0BE4"/>
    <w:rsid w:val="008C0C4D"/>
    <w:rsid w:val="008C0C8A"/>
    <w:rsid w:val="008C0C98"/>
    <w:rsid w:val="008C0CB3"/>
    <w:rsid w:val="008C0D0E"/>
    <w:rsid w:val="008C0DC6"/>
    <w:rsid w:val="008C0EC4"/>
    <w:rsid w:val="008C0ECC"/>
    <w:rsid w:val="008C0EEB"/>
    <w:rsid w:val="008C0FD4"/>
    <w:rsid w:val="008C1033"/>
    <w:rsid w:val="008C1084"/>
    <w:rsid w:val="008C10D8"/>
    <w:rsid w:val="008C1151"/>
    <w:rsid w:val="008C11CB"/>
    <w:rsid w:val="008C11FF"/>
    <w:rsid w:val="008C1253"/>
    <w:rsid w:val="008C145C"/>
    <w:rsid w:val="008C1497"/>
    <w:rsid w:val="008C1530"/>
    <w:rsid w:val="008C15A6"/>
    <w:rsid w:val="008C1610"/>
    <w:rsid w:val="008C1627"/>
    <w:rsid w:val="008C1671"/>
    <w:rsid w:val="008C1704"/>
    <w:rsid w:val="008C1708"/>
    <w:rsid w:val="008C1711"/>
    <w:rsid w:val="008C1714"/>
    <w:rsid w:val="008C174E"/>
    <w:rsid w:val="008C19C1"/>
    <w:rsid w:val="008C19D6"/>
    <w:rsid w:val="008C1A39"/>
    <w:rsid w:val="008C1A50"/>
    <w:rsid w:val="008C1A63"/>
    <w:rsid w:val="008C1AE8"/>
    <w:rsid w:val="008C1BCB"/>
    <w:rsid w:val="008C1D0C"/>
    <w:rsid w:val="008C1DC5"/>
    <w:rsid w:val="008C1DE7"/>
    <w:rsid w:val="008C1E2A"/>
    <w:rsid w:val="008C1F4E"/>
    <w:rsid w:val="008C1F7D"/>
    <w:rsid w:val="008C1F80"/>
    <w:rsid w:val="008C1F9F"/>
    <w:rsid w:val="008C2068"/>
    <w:rsid w:val="008C21AB"/>
    <w:rsid w:val="008C2245"/>
    <w:rsid w:val="008C239A"/>
    <w:rsid w:val="008C240F"/>
    <w:rsid w:val="008C2432"/>
    <w:rsid w:val="008C24F9"/>
    <w:rsid w:val="008C255A"/>
    <w:rsid w:val="008C2561"/>
    <w:rsid w:val="008C262C"/>
    <w:rsid w:val="008C2648"/>
    <w:rsid w:val="008C26D3"/>
    <w:rsid w:val="008C27B1"/>
    <w:rsid w:val="008C2874"/>
    <w:rsid w:val="008C28AB"/>
    <w:rsid w:val="008C2944"/>
    <w:rsid w:val="008C2966"/>
    <w:rsid w:val="008C29B5"/>
    <w:rsid w:val="008C2A54"/>
    <w:rsid w:val="008C2C21"/>
    <w:rsid w:val="008C2C30"/>
    <w:rsid w:val="008C2C74"/>
    <w:rsid w:val="008C2CCA"/>
    <w:rsid w:val="008C2D3A"/>
    <w:rsid w:val="008C2DA4"/>
    <w:rsid w:val="008C2E75"/>
    <w:rsid w:val="008C2F2A"/>
    <w:rsid w:val="008C2F3A"/>
    <w:rsid w:val="008C2FE3"/>
    <w:rsid w:val="008C3135"/>
    <w:rsid w:val="008C31D5"/>
    <w:rsid w:val="008C31D7"/>
    <w:rsid w:val="008C31EE"/>
    <w:rsid w:val="008C3227"/>
    <w:rsid w:val="008C32BC"/>
    <w:rsid w:val="008C3341"/>
    <w:rsid w:val="008C3392"/>
    <w:rsid w:val="008C33BB"/>
    <w:rsid w:val="008C348F"/>
    <w:rsid w:val="008C34EB"/>
    <w:rsid w:val="008C3526"/>
    <w:rsid w:val="008C3630"/>
    <w:rsid w:val="008C36A3"/>
    <w:rsid w:val="008C36F2"/>
    <w:rsid w:val="008C373F"/>
    <w:rsid w:val="008C37C9"/>
    <w:rsid w:val="008C37E3"/>
    <w:rsid w:val="008C37F0"/>
    <w:rsid w:val="008C38A4"/>
    <w:rsid w:val="008C38C1"/>
    <w:rsid w:val="008C38DC"/>
    <w:rsid w:val="008C3988"/>
    <w:rsid w:val="008C39A7"/>
    <w:rsid w:val="008C3A96"/>
    <w:rsid w:val="008C3BFF"/>
    <w:rsid w:val="008C3C46"/>
    <w:rsid w:val="008C3CE3"/>
    <w:rsid w:val="008C3D09"/>
    <w:rsid w:val="008C3DA4"/>
    <w:rsid w:val="008C3E3E"/>
    <w:rsid w:val="008C3E4B"/>
    <w:rsid w:val="008C3F0B"/>
    <w:rsid w:val="008C3F40"/>
    <w:rsid w:val="008C3FA6"/>
    <w:rsid w:val="008C4091"/>
    <w:rsid w:val="008C4150"/>
    <w:rsid w:val="008C423D"/>
    <w:rsid w:val="008C42A6"/>
    <w:rsid w:val="008C4395"/>
    <w:rsid w:val="008C4442"/>
    <w:rsid w:val="008C4462"/>
    <w:rsid w:val="008C455D"/>
    <w:rsid w:val="008C4629"/>
    <w:rsid w:val="008C46D8"/>
    <w:rsid w:val="008C4776"/>
    <w:rsid w:val="008C4786"/>
    <w:rsid w:val="008C47C4"/>
    <w:rsid w:val="008C487C"/>
    <w:rsid w:val="008C4912"/>
    <w:rsid w:val="008C4922"/>
    <w:rsid w:val="008C4A05"/>
    <w:rsid w:val="008C4AFE"/>
    <w:rsid w:val="008C4B4C"/>
    <w:rsid w:val="008C4B70"/>
    <w:rsid w:val="008C4BA4"/>
    <w:rsid w:val="008C4BE0"/>
    <w:rsid w:val="008C4C8A"/>
    <w:rsid w:val="008C4D2A"/>
    <w:rsid w:val="008C4DE6"/>
    <w:rsid w:val="008C4DF9"/>
    <w:rsid w:val="008C4E62"/>
    <w:rsid w:val="008C4F25"/>
    <w:rsid w:val="008C4F6E"/>
    <w:rsid w:val="008C5045"/>
    <w:rsid w:val="008C507D"/>
    <w:rsid w:val="008C50ED"/>
    <w:rsid w:val="008C5133"/>
    <w:rsid w:val="008C5157"/>
    <w:rsid w:val="008C52FD"/>
    <w:rsid w:val="008C53A9"/>
    <w:rsid w:val="008C540D"/>
    <w:rsid w:val="008C542C"/>
    <w:rsid w:val="008C542E"/>
    <w:rsid w:val="008C5465"/>
    <w:rsid w:val="008C546F"/>
    <w:rsid w:val="008C5470"/>
    <w:rsid w:val="008C549B"/>
    <w:rsid w:val="008C54AE"/>
    <w:rsid w:val="008C552E"/>
    <w:rsid w:val="008C553C"/>
    <w:rsid w:val="008C55B8"/>
    <w:rsid w:val="008C56C2"/>
    <w:rsid w:val="008C56F5"/>
    <w:rsid w:val="008C57E0"/>
    <w:rsid w:val="008C5872"/>
    <w:rsid w:val="008C58A4"/>
    <w:rsid w:val="008C58B1"/>
    <w:rsid w:val="008C5A19"/>
    <w:rsid w:val="008C5A7A"/>
    <w:rsid w:val="008C5ADA"/>
    <w:rsid w:val="008C5AE5"/>
    <w:rsid w:val="008C5AE6"/>
    <w:rsid w:val="008C5AFB"/>
    <w:rsid w:val="008C5B11"/>
    <w:rsid w:val="008C5B30"/>
    <w:rsid w:val="008C5B76"/>
    <w:rsid w:val="008C5F3A"/>
    <w:rsid w:val="008C5F75"/>
    <w:rsid w:val="008C5FA0"/>
    <w:rsid w:val="008C6092"/>
    <w:rsid w:val="008C61C6"/>
    <w:rsid w:val="008C6265"/>
    <w:rsid w:val="008C648E"/>
    <w:rsid w:val="008C6497"/>
    <w:rsid w:val="008C6570"/>
    <w:rsid w:val="008C658A"/>
    <w:rsid w:val="008C6833"/>
    <w:rsid w:val="008C68AE"/>
    <w:rsid w:val="008C69AC"/>
    <w:rsid w:val="008C69D6"/>
    <w:rsid w:val="008C69FB"/>
    <w:rsid w:val="008C6A5F"/>
    <w:rsid w:val="008C6B5C"/>
    <w:rsid w:val="008C6BCF"/>
    <w:rsid w:val="008C6C6F"/>
    <w:rsid w:val="008C6C7F"/>
    <w:rsid w:val="008C6CE4"/>
    <w:rsid w:val="008C6DFC"/>
    <w:rsid w:val="008C6EA8"/>
    <w:rsid w:val="008C6EDA"/>
    <w:rsid w:val="008C6F2B"/>
    <w:rsid w:val="008C6F6C"/>
    <w:rsid w:val="008C700D"/>
    <w:rsid w:val="008C708C"/>
    <w:rsid w:val="008C70F3"/>
    <w:rsid w:val="008C71BD"/>
    <w:rsid w:val="008C73CD"/>
    <w:rsid w:val="008C743D"/>
    <w:rsid w:val="008C74A6"/>
    <w:rsid w:val="008C74DE"/>
    <w:rsid w:val="008C7552"/>
    <w:rsid w:val="008C7620"/>
    <w:rsid w:val="008C76E0"/>
    <w:rsid w:val="008C7744"/>
    <w:rsid w:val="008C775C"/>
    <w:rsid w:val="008C7821"/>
    <w:rsid w:val="008C784D"/>
    <w:rsid w:val="008C7859"/>
    <w:rsid w:val="008C7908"/>
    <w:rsid w:val="008C793B"/>
    <w:rsid w:val="008C79B1"/>
    <w:rsid w:val="008C79B6"/>
    <w:rsid w:val="008C7B53"/>
    <w:rsid w:val="008C7B8B"/>
    <w:rsid w:val="008C7BC0"/>
    <w:rsid w:val="008C7C9C"/>
    <w:rsid w:val="008C7D30"/>
    <w:rsid w:val="008C7DFF"/>
    <w:rsid w:val="008C7FCE"/>
    <w:rsid w:val="008D00AB"/>
    <w:rsid w:val="008D00BF"/>
    <w:rsid w:val="008D011B"/>
    <w:rsid w:val="008D0155"/>
    <w:rsid w:val="008D016F"/>
    <w:rsid w:val="008D01DE"/>
    <w:rsid w:val="008D0354"/>
    <w:rsid w:val="008D036D"/>
    <w:rsid w:val="008D03D9"/>
    <w:rsid w:val="008D0441"/>
    <w:rsid w:val="008D04CA"/>
    <w:rsid w:val="008D04D5"/>
    <w:rsid w:val="008D0515"/>
    <w:rsid w:val="008D05F1"/>
    <w:rsid w:val="008D065B"/>
    <w:rsid w:val="008D0689"/>
    <w:rsid w:val="008D06C8"/>
    <w:rsid w:val="008D06D8"/>
    <w:rsid w:val="008D0716"/>
    <w:rsid w:val="008D07E0"/>
    <w:rsid w:val="008D0854"/>
    <w:rsid w:val="008D0861"/>
    <w:rsid w:val="008D087E"/>
    <w:rsid w:val="008D0A2C"/>
    <w:rsid w:val="008D0A63"/>
    <w:rsid w:val="008D0AFF"/>
    <w:rsid w:val="008D0B94"/>
    <w:rsid w:val="008D0BC9"/>
    <w:rsid w:val="008D0C25"/>
    <w:rsid w:val="008D0CB0"/>
    <w:rsid w:val="008D0D9F"/>
    <w:rsid w:val="008D0DA2"/>
    <w:rsid w:val="008D0E11"/>
    <w:rsid w:val="008D0E28"/>
    <w:rsid w:val="008D0EA5"/>
    <w:rsid w:val="008D0EA7"/>
    <w:rsid w:val="008D0F41"/>
    <w:rsid w:val="008D102D"/>
    <w:rsid w:val="008D107A"/>
    <w:rsid w:val="008D1159"/>
    <w:rsid w:val="008D126C"/>
    <w:rsid w:val="008D12F0"/>
    <w:rsid w:val="008D138A"/>
    <w:rsid w:val="008D13C5"/>
    <w:rsid w:val="008D1440"/>
    <w:rsid w:val="008D144E"/>
    <w:rsid w:val="008D14CF"/>
    <w:rsid w:val="008D15D2"/>
    <w:rsid w:val="008D16B2"/>
    <w:rsid w:val="008D172E"/>
    <w:rsid w:val="008D1813"/>
    <w:rsid w:val="008D1825"/>
    <w:rsid w:val="008D1869"/>
    <w:rsid w:val="008D188C"/>
    <w:rsid w:val="008D1893"/>
    <w:rsid w:val="008D18AB"/>
    <w:rsid w:val="008D18F5"/>
    <w:rsid w:val="008D190E"/>
    <w:rsid w:val="008D1935"/>
    <w:rsid w:val="008D1987"/>
    <w:rsid w:val="008D198A"/>
    <w:rsid w:val="008D1A3E"/>
    <w:rsid w:val="008D1B1E"/>
    <w:rsid w:val="008D1BC0"/>
    <w:rsid w:val="008D1C57"/>
    <w:rsid w:val="008D1D40"/>
    <w:rsid w:val="008D1E32"/>
    <w:rsid w:val="008D1E3F"/>
    <w:rsid w:val="008D1E62"/>
    <w:rsid w:val="008D1E67"/>
    <w:rsid w:val="008D1E80"/>
    <w:rsid w:val="008D1F2D"/>
    <w:rsid w:val="008D1FCB"/>
    <w:rsid w:val="008D2276"/>
    <w:rsid w:val="008D22ED"/>
    <w:rsid w:val="008D22F9"/>
    <w:rsid w:val="008D23DD"/>
    <w:rsid w:val="008D24DC"/>
    <w:rsid w:val="008D2582"/>
    <w:rsid w:val="008D25E8"/>
    <w:rsid w:val="008D28B0"/>
    <w:rsid w:val="008D2A50"/>
    <w:rsid w:val="008D2A55"/>
    <w:rsid w:val="008D2A84"/>
    <w:rsid w:val="008D2AF8"/>
    <w:rsid w:val="008D2B23"/>
    <w:rsid w:val="008D2B3C"/>
    <w:rsid w:val="008D2B40"/>
    <w:rsid w:val="008D2BA9"/>
    <w:rsid w:val="008D2CA5"/>
    <w:rsid w:val="008D2D3D"/>
    <w:rsid w:val="008D2E47"/>
    <w:rsid w:val="008D2E5E"/>
    <w:rsid w:val="008D2F5F"/>
    <w:rsid w:val="008D3074"/>
    <w:rsid w:val="008D30A9"/>
    <w:rsid w:val="008D30D3"/>
    <w:rsid w:val="008D3109"/>
    <w:rsid w:val="008D3239"/>
    <w:rsid w:val="008D3275"/>
    <w:rsid w:val="008D327B"/>
    <w:rsid w:val="008D3420"/>
    <w:rsid w:val="008D3474"/>
    <w:rsid w:val="008D34BA"/>
    <w:rsid w:val="008D35BE"/>
    <w:rsid w:val="008D3606"/>
    <w:rsid w:val="008D38C9"/>
    <w:rsid w:val="008D38D0"/>
    <w:rsid w:val="008D3906"/>
    <w:rsid w:val="008D3962"/>
    <w:rsid w:val="008D3986"/>
    <w:rsid w:val="008D3A1C"/>
    <w:rsid w:val="008D3BAA"/>
    <w:rsid w:val="008D3BAD"/>
    <w:rsid w:val="008D3D3D"/>
    <w:rsid w:val="008D3D59"/>
    <w:rsid w:val="008D3D5E"/>
    <w:rsid w:val="008D3E13"/>
    <w:rsid w:val="008D3E75"/>
    <w:rsid w:val="008D3EB1"/>
    <w:rsid w:val="008D3EB3"/>
    <w:rsid w:val="008D3EDB"/>
    <w:rsid w:val="008D3EFB"/>
    <w:rsid w:val="008D3F48"/>
    <w:rsid w:val="008D3FD4"/>
    <w:rsid w:val="008D4026"/>
    <w:rsid w:val="008D402B"/>
    <w:rsid w:val="008D4084"/>
    <w:rsid w:val="008D418C"/>
    <w:rsid w:val="008D428F"/>
    <w:rsid w:val="008D42F0"/>
    <w:rsid w:val="008D4301"/>
    <w:rsid w:val="008D44BA"/>
    <w:rsid w:val="008D44E3"/>
    <w:rsid w:val="008D4540"/>
    <w:rsid w:val="008D4577"/>
    <w:rsid w:val="008D4606"/>
    <w:rsid w:val="008D470E"/>
    <w:rsid w:val="008D4737"/>
    <w:rsid w:val="008D4744"/>
    <w:rsid w:val="008D4797"/>
    <w:rsid w:val="008D479E"/>
    <w:rsid w:val="008D4820"/>
    <w:rsid w:val="008D4A22"/>
    <w:rsid w:val="008D4A29"/>
    <w:rsid w:val="008D4ACB"/>
    <w:rsid w:val="008D4AD0"/>
    <w:rsid w:val="008D4B9B"/>
    <w:rsid w:val="008D4C41"/>
    <w:rsid w:val="008D4C71"/>
    <w:rsid w:val="008D4E34"/>
    <w:rsid w:val="008D4FD4"/>
    <w:rsid w:val="008D504C"/>
    <w:rsid w:val="008D5060"/>
    <w:rsid w:val="008D51FA"/>
    <w:rsid w:val="008D5259"/>
    <w:rsid w:val="008D52B2"/>
    <w:rsid w:val="008D52E0"/>
    <w:rsid w:val="008D55A7"/>
    <w:rsid w:val="008D5615"/>
    <w:rsid w:val="008D5649"/>
    <w:rsid w:val="008D5683"/>
    <w:rsid w:val="008D58B6"/>
    <w:rsid w:val="008D590A"/>
    <w:rsid w:val="008D5971"/>
    <w:rsid w:val="008D5B46"/>
    <w:rsid w:val="008D5B75"/>
    <w:rsid w:val="008D5B77"/>
    <w:rsid w:val="008D5B84"/>
    <w:rsid w:val="008D5C42"/>
    <w:rsid w:val="008D5DF0"/>
    <w:rsid w:val="008D5EAB"/>
    <w:rsid w:val="008D5FCE"/>
    <w:rsid w:val="008D6030"/>
    <w:rsid w:val="008D6045"/>
    <w:rsid w:val="008D6075"/>
    <w:rsid w:val="008D60E3"/>
    <w:rsid w:val="008D61B1"/>
    <w:rsid w:val="008D6286"/>
    <w:rsid w:val="008D6438"/>
    <w:rsid w:val="008D6461"/>
    <w:rsid w:val="008D64F7"/>
    <w:rsid w:val="008D6502"/>
    <w:rsid w:val="008D658D"/>
    <w:rsid w:val="008D65E0"/>
    <w:rsid w:val="008D6600"/>
    <w:rsid w:val="008D6614"/>
    <w:rsid w:val="008D667D"/>
    <w:rsid w:val="008D6688"/>
    <w:rsid w:val="008D66EB"/>
    <w:rsid w:val="008D6713"/>
    <w:rsid w:val="008D6798"/>
    <w:rsid w:val="008D67D4"/>
    <w:rsid w:val="008D684B"/>
    <w:rsid w:val="008D68C0"/>
    <w:rsid w:val="008D6913"/>
    <w:rsid w:val="008D696E"/>
    <w:rsid w:val="008D69C0"/>
    <w:rsid w:val="008D6A21"/>
    <w:rsid w:val="008D6A4B"/>
    <w:rsid w:val="008D6A5E"/>
    <w:rsid w:val="008D6A66"/>
    <w:rsid w:val="008D6B97"/>
    <w:rsid w:val="008D6C15"/>
    <w:rsid w:val="008D6C7B"/>
    <w:rsid w:val="008D6CDC"/>
    <w:rsid w:val="008D6DBB"/>
    <w:rsid w:val="008D6E76"/>
    <w:rsid w:val="008D6FA7"/>
    <w:rsid w:val="008D6FDB"/>
    <w:rsid w:val="008D7040"/>
    <w:rsid w:val="008D712D"/>
    <w:rsid w:val="008D717E"/>
    <w:rsid w:val="008D71A7"/>
    <w:rsid w:val="008D7294"/>
    <w:rsid w:val="008D72B7"/>
    <w:rsid w:val="008D72DC"/>
    <w:rsid w:val="008D7358"/>
    <w:rsid w:val="008D73A2"/>
    <w:rsid w:val="008D74AA"/>
    <w:rsid w:val="008D74B1"/>
    <w:rsid w:val="008D7563"/>
    <w:rsid w:val="008D768C"/>
    <w:rsid w:val="008D7696"/>
    <w:rsid w:val="008D776C"/>
    <w:rsid w:val="008D77D6"/>
    <w:rsid w:val="008D7800"/>
    <w:rsid w:val="008D7852"/>
    <w:rsid w:val="008D7877"/>
    <w:rsid w:val="008D78B7"/>
    <w:rsid w:val="008D78C2"/>
    <w:rsid w:val="008D7950"/>
    <w:rsid w:val="008D7958"/>
    <w:rsid w:val="008D7AEE"/>
    <w:rsid w:val="008D7CD1"/>
    <w:rsid w:val="008D7D55"/>
    <w:rsid w:val="008D7D92"/>
    <w:rsid w:val="008D7DB0"/>
    <w:rsid w:val="008D7DC2"/>
    <w:rsid w:val="008D7DD8"/>
    <w:rsid w:val="008D7E29"/>
    <w:rsid w:val="008D7E3C"/>
    <w:rsid w:val="008D7E8B"/>
    <w:rsid w:val="008D7F30"/>
    <w:rsid w:val="008D7F45"/>
    <w:rsid w:val="008D7F48"/>
    <w:rsid w:val="008E0002"/>
    <w:rsid w:val="008E00BD"/>
    <w:rsid w:val="008E00CE"/>
    <w:rsid w:val="008E017E"/>
    <w:rsid w:val="008E01C8"/>
    <w:rsid w:val="008E01CB"/>
    <w:rsid w:val="008E01F9"/>
    <w:rsid w:val="008E02C4"/>
    <w:rsid w:val="008E040A"/>
    <w:rsid w:val="008E050F"/>
    <w:rsid w:val="008E0638"/>
    <w:rsid w:val="008E0801"/>
    <w:rsid w:val="008E08BB"/>
    <w:rsid w:val="008E093E"/>
    <w:rsid w:val="008E0967"/>
    <w:rsid w:val="008E0998"/>
    <w:rsid w:val="008E0A6C"/>
    <w:rsid w:val="008E0CA2"/>
    <w:rsid w:val="008E0D2A"/>
    <w:rsid w:val="008E0DFA"/>
    <w:rsid w:val="008E0E0F"/>
    <w:rsid w:val="008E0E2B"/>
    <w:rsid w:val="008E0E51"/>
    <w:rsid w:val="008E0E67"/>
    <w:rsid w:val="008E0E81"/>
    <w:rsid w:val="008E0F52"/>
    <w:rsid w:val="008E0F61"/>
    <w:rsid w:val="008E0FE7"/>
    <w:rsid w:val="008E101B"/>
    <w:rsid w:val="008E1042"/>
    <w:rsid w:val="008E10AD"/>
    <w:rsid w:val="008E10F6"/>
    <w:rsid w:val="008E1152"/>
    <w:rsid w:val="008E1279"/>
    <w:rsid w:val="008E13D7"/>
    <w:rsid w:val="008E14BD"/>
    <w:rsid w:val="008E159F"/>
    <w:rsid w:val="008E161B"/>
    <w:rsid w:val="008E168B"/>
    <w:rsid w:val="008E1773"/>
    <w:rsid w:val="008E18EA"/>
    <w:rsid w:val="008E1A03"/>
    <w:rsid w:val="008E1A13"/>
    <w:rsid w:val="008E1A46"/>
    <w:rsid w:val="008E1A5C"/>
    <w:rsid w:val="008E1BC5"/>
    <w:rsid w:val="008E1C06"/>
    <w:rsid w:val="008E1C7C"/>
    <w:rsid w:val="008E1CB5"/>
    <w:rsid w:val="008E1CEA"/>
    <w:rsid w:val="008E1D2C"/>
    <w:rsid w:val="008E1E08"/>
    <w:rsid w:val="008E1E2E"/>
    <w:rsid w:val="008E1F3A"/>
    <w:rsid w:val="008E1F58"/>
    <w:rsid w:val="008E2201"/>
    <w:rsid w:val="008E2228"/>
    <w:rsid w:val="008E222E"/>
    <w:rsid w:val="008E2231"/>
    <w:rsid w:val="008E226E"/>
    <w:rsid w:val="008E236A"/>
    <w:rsid w:val="008E23CA"/>
    <w:rsid w:val="008E2400"/>
    <w:rsid w:val="008E246F"/>
    <w:rsid w:val="008E24C8"/>
    <w:rsid w:val="008E24D5"/>
    <w:rsid w:val="008E2575"/>
    <w:rsid w:val="008E25B7"/>
    <w:rsid w:val="008E25F7"/>
    <w:rsid w:val="008E2602"/>
    <w:rsid w:val="008E2636"/>
    <w:rsid w:val="008E269D"/>
    <w:rsid w:val="008E271B"/>
    <w:rsid w:val="008E2754"/>
    <w:rsid w:val="008E2787"/>
    <w:rsid w:val="008E279D"/>
    <w:rsid w:val="008E27CB"/>
    <w:rsid w:val="008E2873"/>
    <w:rsid w:val="008E28B4"/>
    <w:rsid w:val="008E28C4"/>
    <w:rsid w:val="008E28C5"/>
    <w:rsid w:val="008E290A"/>
    <w:rsid w:val="008E2944"/>
    <w:rsid w:val="008E2992"/>
    <w:rsid w:val="008E2AAB"/>
    <w:rsid w:val="008E2AAC"/>
    <w:rsid w:val="008E2ADD"/>
    <w:rsid w:val="008E2BA8"/>
    <w:rsid w:val="008E2BB6"/>
    <w:rsid w:val="008E2C2C"/>
    <w:rsid w:val="008E2CCE"/>
    <w:rsid w:val="008E2D5A"/>
    <w:rsid w:val="008E2D5D"/>
    <w:rsid w:val="008E2DA5"/>
    <w:rsid w:val="008E2DD9"/>
    <w:rsid w:val="008E2E16"/>
    <w:rsid w:val="008E2E24"/>
    <w:rsid w:val="008E2EC7"/>
    <w:rsid w:val="008E2F8F"/>
    <w:rsid w:val="008E304F"/>
    <w:rsid w:val="008E309A"/>
    <w:rsid w:val="008E30FB"/>
    <w:rsid w:val="008E325E"/>
    <w:rsid w:val="008E3427"/>
    <w:rsid w:val="008E3488"/>
    <w:rsid w:val="008E34D1"/>
    <w:rsid w:val="008E3540"/>
    <w:rsid w:val="008E35D4"/>
    <w:rsid w:val="008E3609"/>
    <w:rsid w:val="008E366F"/>
    <w:rsid w:val="008E377E"/>
    <w:rsid w:val="008E3847"/>
    <w:rsid w:val="008E3856"/>
    <w:rsid w:val="008E397F"/>
    <w:rsid w:val="008E3999"/>
    <w:rsid w:val="008E3A50"/>
    <w:rsid w:val="008E3ADF"/>
    <w:rsid w:val="008E3BA7"/>
    <w:rsid w:val="008E3BEE"/>
    <w:rsid w:val="008E3C4E"/>
    <w:rsid w:val="008E3C74"/>
    <w:rsid w:val="008E3C77"/>
    <w:rsid w:val="008E3C92"/>
    <w:rsid w:val="008E3D5D"/>
    <w:rsid w:val="008E3D74"/>
    <w:rsid w:val="008E3E4C"/>
    <w:rsid w:val="008E3EE4"/>
    <w:rsid w:val="008E405D"/>
    <w:rsid w:val="008E4139"/>
    <w:rsid w:val="008E416F"/>
    <w:rsid w:val="008E42F8"/>
    <w:rsid w:val="008E4474"/>
    <w:rsid w:val="008E45F5"/>
    <w:rsid w:val="008E466D"/>
    <w:rsid w:val="008E467F"/>
    <w:rsid w:val="008E468C"/>
    <w:rsid w:val="008E46FF"/>
    <w:rsid w:val="008E470B"/>
    <w:rsid w:val="008E48B3"/>
    <w:rsid w:val="008E48C6"/>
    <w:rsid w:val="008E498B"/>
    <w:rsid w:val="008E49E7"/>
    <w:rsid w:val="008E4A14"/>
    <w:rsid w:val="008E4A9D"/>
    <w:rsid w:val="008E4AA3"/>
    <w:rsid w:val="008E4B82"/>
    <w:rsid w:val="008E4BD3"/>
    <w:rsid w:val="008E4BFD"/>
    <w:rsid w:val="008E4C4E"/>
    <w:rsid w:val="008E4C71"/>
    <w:rsid w:val="008E4CE7"/>
    <w:rsid w:val="008E4D5B"/>
    <w:rsid w:val="008E4DF6"/>
    <w:rsid w:val="008E4E37"/>
    <w:rsid w:val="008E4F07"/>
    <w:rsid w:val="008E4FDC"/>
    <w:rsid w:val="008E5068"/>
    <w:rsid w:val="008E5101"/>
    <w:rsid w:val="008E51E1"/>
    <w:rsid w:val="008E53D9"/>
    <w:rsid w:val="008E545C"/>
    <w:rsid w:val="008E54D6"/>
    <w:rsid w:val="008E559D"/>
    <w:rsid w:val="008E55EF"/>
    <w:rsid w:val="008E561C"/>
    <w:rsid w:val="008E573A"/>
    <w:rsid w:val="008E5788"/>
    <w:rsid w:val="008E585A"/>
    <w:rsid w:val="008E5875"/>
    <w:rsid w:val="008E588E"/>
    <w:rsid w:val="008E58C7"/>
    <w:rsid w:val="008E59B4"/>
    <w:rsid w:val="008E59F6"/>
    <w:rsid w:val="008E5A0E"/>
    <w:rsid w:val="008E5B87"/>
    <w:rsid w:val="008E5BA7"/>
    <w:rsid w:val="008E5BC9"/>
    <w:rsid w:val="008E5CCC"/>
    <w:rsid w:val="008E5D18"/>
    <w:rsid w:val="008E5D89"/>
    <w:rsid w:val="008E5DA2"/>
    <w:rsid w:val="008E5F23"/>
    <w:rsid w:val="008E5F4E"/>
    <w:rsid w:val="008E5F82"/>
    <w:rsid w:val="008E5FC2"/>
    <w:rsid w:val="008E60C4"/>
    <w:rsid w:val="008E619F"/>
    <w:rsid w:val="008E62F9"/>
    <w:rsid w:val="008E62FA"/>
    <w:rsid w:val="008E6316"/>
    <w:rsid w:val="008E640D"/>
    <w:rsid w:val="008E6444"/>
    <w:rsid w:val="008E6447"/>
    <w:rsid w:val="008E6461"/>
    <w:rsid w:val="008E6568"/>
    <w:rsid w:val="008E657B"/>
    <w:rsid w:val="008E6614"/>
    <w:rsid w:val="008E6634"/>
    <w:rsid w:val="008E663F"/>
    <w:rsid w:val="008E6663"/>
    <w:rsid w:val="008E667B"/>
    <w:rsid w:val="008E6703"/>
    <w:rsid w:val="008E67A5"/>
    <w:rsid w:val="008E684E"/>
    <w:rsid w:val="008E6897"/>
    <w:rsid w:val="008E6934"/>
    <w:rsid w:val="008E6973"/>
    <w:rsid w:val="008E6990"/>
    <w:rsid w:val="008E6997"/>
    <w:rsid w:val="008E69F8"/>
    <w:rsid w:val="008E6A00"/>
    <w:rsid w:val="008E6B9D"/>
    <w:rsid w:val="008E6BA3"/>
    <w:rsid w:val="008E6BB9"/>
    <w:rsid w:val="008E6C00"/>
    <w:rsid w:val="008E6C0E"/>
    <w:rsid w:val="008E6E3B"/>
    <w:rsid w:val="008E6EEA"/>
    <w:rsid w:val="008E6FCE"/>
    <w:rsid w:val="008E7026"/>
    <w:rsid w:val="008E70C3"/>
    <w:rsid w:val="008E70ED"/>
    <w:rsid w:val="008E710F"/>
    <w:rsid w:val="008E7175"/>
    <w:rsid w:val="008E7276"/>
    <w:rsid w:val="008E72BF"/>
    <w:rsid w:val="008E731B"/>
    <w:rsid w:val="008E73B2"/>
    <w:rsid w:val="008E73E6"/>
    <w:rsid w:val="008E740B"/>
    <w:rsid w:val="008E747E"/>
    <w:rsid w:val="008E7483"/>
    <w:rsid w:val="008E74E5"/>
    <w:rsid w:val="008E74F6"/>
    <w:rsid w:val="008E751D"/>
    <w:rsid w:val="008E75D6"/>
    <w:rsid w:val="008E75DC"/>
    <w:rsid w:val="008E7657"/>
    <w:rsid w:val="008E76C0"/>
    <w:rsid w:val="008E76D4"/>
    <w:rsid w:val="008E77BA"/>
    <w:rsid w:val="008E77F0"/>
    <w:rsid w:val="008E7982"/>
    <w:rsid w:val="008E79CF"/>
    <w:rsid w:val="008E7B79"/>
    <w:rsid w:val="008E7C66"/>
    <w:rsid w:val="008E7C93"/>
    <w:rsid w:val="008E7CC3"/>
    <w:rsid w:val="008E7D0B"/>
    <w:rsid w:val="008E7D71"/>
    <w:rsid w:val="008E7D86"/>
    <w:rsid w:val="008E7F76"/>
    <w:rsid w:val="008E7FE9"/>
    <w:rsid w:val="008F0122"/>
    <w:rsid w:val="008F01BD"/>
    <w:rsid w:val="008F0208"/>
    <w:rsid w:val="008F021B"/>
    <w:rsid w:val="008F027F"/>
    <w:rsid w:val="008F0359"/>
    <w:rsid w:val="008F0384"/>
    <w:rsid w:val="008F0393"/>
    <w:rsid w:val="008F03B0"/>
    <w:rsid w:val="008F03D6"/>
    <w:rsid w:val="008F040B"/>
    <w:rsid w:val="008F044C"/>
    <w:rsid w:val="008F0466"/>
    <w:rsid w:val="008F0558"/>
    <w:rsid w:val="008F05E9"/>
    <w:rsid w:val="008F05FC"/>
    <w:rsid w:val="008F068A"/>
    <w:rsid w:val="008F06BA"/>
    <w:rsid w:val="008F0745"/>
    <w:rsid w:val="008F086A"/>
    <w:rsid w:val="008F0A75"/>
    <w:rsid w:val="008F0B66"/>
    <w:rsid w:val="008F0B6D"/>
    <w:rsid w:val="008F0CBA"/>
    <w:rsid w:val="008F0CBE"/>
    <w:rsid w:val="008F0DDD"/>
    <w:rsid w:val="008F0EA3"/>
    <w:rsid w:val="008F0ED8"/>
    <w:rsid w:val="008F0FA0"/>
    <w:rsid w:val="008F1042"/>
    <w:rsid w:val="008F1088"/>
    <w:rsid w:val="008F10AC"/>
    <w:rsid w:val="008F11C5"/>
    <w:rsid w:val="008F11E9"/>
    <w:rsid w:val="008F1265"/>
    <w:rsid w:val="008F12FF"/>
    <w:rsid w:val="008F13F0"/>
    <w:rsid w:val="008F154C"/>
    <w:rsid w:val="008F1560"/>
    <w:rsid w:val="008F159F"/>
    <w:rsid w:val="008F15A1"/>
    <w:rsid w:val="008F15FD"/>
    <w:rsid w:val="008F1662"/>
    <w:rsid w:val="008F170B"/>
    <w:rsid w:val="008F1721"/>
    <w:rsid w:val="008F192F"/>
    <w:rsid w:val="008F1ABC"/>
    <w:rsid w:val="008F1B33"/>
    <w:rsid w:val="008F1B9D"/>
    <w:rsid w:val="008F1BB9"/>
    <w:rsid w:val="008F1C23"/>
    <w:rsid w:val="008F1C88"/>
    <w:rsid w:val="008F1D15"/>
    <w:rsid w:val="008F1E20"/>
    <w:rsid w:val="008F2009"/>
    <w:rsid w:val="008F2014"/>
    <w:rsid w:val="008F207C"/>
    <w:rsid w:val="008F208A"/>
    <w:rsid w:val="008F20EE"/>
    <w:rsid w:val="008F20F2"/>
    <w:rsid w:val="008F2107"/>
    <w:rsid w:val="008F2152"/>
    <w:rsid w:val="008F21FA"/>
    <w:rsid w:val="008F22C0"/>
    <w:rsid w:val="008F22C6"/>
    <w:rsid w:val="008F22F7"/>
    <w:rsid w:val="008F230C"/>
    <w:rsid w:val="008F23AE"/>
    <w:rsid w:val="008F242B"/>
    <w:rsid w:val="008F248E"/>
    <w:rsid w:val="008F24B8"/>
    <w:rsid w:val="008F2514"/>
    <w:rsid w:val="008F252C"/>
    <w:rsid w:val="008F2546"/>
    <w:rsid w:val="008F261F"/>
    <w:rsid w:val="008F26DC"/>
    <w:rsid w:val="008F26DE"/>
    <w:rsid w:val="008F2871"/>
    <w:rsid w:val="008F2933"/>
    <w:rsid w:val="008F29A4"/>
    <w:rsid w:val="008F29ED"/>
    <w:rsid w:val="008F2B07"/>
    <w:rsid w:val="008F2BC2"/>
    <w:rsid w:val="008F2C56"/>
    <w:rsid w:val="008F2C60"/>
    <w:rsid w:val="008F2C94"/>
    <w:rsid w:val="008F2CB0"/>
    <w:rsid w:val="008F2D05"/>
    <w:rsid w:val="008F2D2F"/>
    <w:rsid w:val="008F2D8B"/>
    <w:rsid w:val="008F2E39"/>
    <w:rsid w:val="008F2E56"/>
    <w:rsid w:val="008F2EBF"/>
    <w:rsid w:val="008F2F17"/>
    <w:rsid w:val="008F2F37"/>
    <w:rsid w:val="008F31BB"/>
    <w:rsid w:val="008F31BC"/>
    <w:rsid w:val="008F3206"/>
    <w:rsid w:val="008F3499"/>
    <w:rsid w:val="008F3519"/>
    <w:rsid w:val="008F3649"/>
    <w:rsid w:val="008F364E"/>
    <w:rsid w:val="008F3665"/>
    <w:rsid w:val="008F368F"/>
    <w:rsid w:val="008F37B6"/>
    <w:rsid w:val="008F387C"/>
    <w:rsid w:val="008F38B8"/>
    <w:rsid w:val="008F396A"/>
    <w:rsid w:val="008F39DA"/>
    <w:rsid w:val="008F3B19"/>
    <w:rsid w:val="008F3B72"/>
    <w:rsid w:val="008F3B80"/>
    <w:rsid w:val="008F3BD4"/>
    <w:rsid w:val="008F3DBE"/>
    <w:rsid w:val="008F3E58"/>
    <w:rsid w:val="008F3E9C"/>
    <w:rsid w:val="008F3F97"/>
    <w:rsid w:val="008F4008"/>
    <w:rsid w:val="008F4062"/>
    <w:rsid w:val="008F406C"/>
    <w:rsid w:val="008F4090"/>
    <w:rsid w:val="008F40DA"/>
    <w:rsid w:val="008F4199"/>
    <w:rsid w:val="008F41DD"/>
    <w:rsid w:val="008F42AD"/>
    <w:rsid w:val="008F4323"/>
    <w:rsid w:val="008F439A"/>
    <w:rsid w:val="008F4435"/>
    <w:rsid w:val="008F4454"/>
    <w:rsid w:val="008F44DD"/>
    <w:rsid w:val="008F4506"/>
    <w:rsid w:val="008F4509"/>
    <w:rsid w:val="008F4522"/>
    <w:rsid w:val="008F46C5"/>
    <w:rsid w:val="008F4763"/>
    <w:rsid w:val="008F4782"/>
    <w:rsid w:val="008F47A2"/>
    <w:rsid w:val="008F4950"/>
    <w:rsid w:val="008F4977"/>
    <w:rsid w:val="008F4995"/>
    <w:rsid w:val="008F4B49"/>
    <w:rsid w:val="008F4BDD"/>
    <w:rsid w:val="008F4BFD"/>
    <w:rsid w:val="008F4C91"/>
    <w:rsid w:val="008F4C97"/>
    <w:rsid w:val="008F4CB4"/>
    <w:rsid w:val="008F4D80"/>
    <w:rsid w:val="008F4D89"/>
    <w:rsid w:val="008F4EE0"/>
    <w:rsid w:val="008F4F16"/>
    <w:rsid w:val="008F4F31"/>
    <w:rsid w:val="008F4F50"/>
    <w:rsid w:val="008F5021"/>
    <w:rsid w:val="008F502E"/>
    <w:rsid w:val="008F5047"/>
    <w:rsid w:val="008F5207"/>
    <w:rsid w:val="008F5253"/>
    <w:rsid w:val="008F553A"/>
    <w:rsid w:val="008F5584"/>
    <w:rsid w:val="008F55DB"/>
    <w:rsid w:val="008F568D"/>
    <w:rsid w:val="008F57FF"/>
    <w:rsid w:val="008F58BD"/>
    <w:rsid w:val="008F5927"/>
    <w:rsid w:val="008F5981"/>
    <w:rsid w:val="008F5A02"/>
    <w:rsid w:val="008F5ADD"/>
    <w:rsid w:val="008F5AFE"/>
    <w:rsid w:val="008F5BC5"/>
    <w:rsid w:val="008F5C9C"/>
    <w:rsid w:val="008F5E23"/>
    <w:rsid w:val="008F5EA0"/>
    <w:rsid w:val="008F5F6E"/>
    <w:rsid w:val="008F5FA7"/>
    <w:rsid w:val="008F6005"/>
    <w:rsid w:val="008F607D"/>
    <w:rsid w:val="008F609F"/>
    <w:rsid w:val="008F60AC"/>
    <w:rsid w:val="008F614A"/>
    <w:rsid w:val="008F615C"/>
    <w:rsid w:val="008F61B5"/>
    <w:rsid w:val="008F63A1"/>
    <w:rsid w:val="008F63B0"/>
    <w:rsid w:val="008F63B4"/>
    <w:rsid w:val="008F6534"/>
    <w:rsid w:val="008F65E7"/>
    <w:rsid w:val="008F668C"/>
    <w:rsid w:val="008F66BB"/>
    <w:rsid w:val="008F67BF"/>
    <w:rsid w:val="008F67F4"/>
    <w:rsid w:val="008F6814"/>
    <w:rsid w:val="008F682E"/>
    <w:rsid w:val="008F6844"/>
    <w:rsid w:val="008F6873"/>
    <w:rsid w:val="008F68C9"/>
    <w:rsid w:val="008F68D1"/>
    <w:rsid w:val="008F68FE"/>
    <w:rsid w:val="008F6906"/>
    <w:rsid w:val="008F6950"/>
    <w:rsid w:val="008F698B"/>
    <w:rsid w:val="008F69FE"/>
    <w:rsid w:val="008F6AFD"/>
    <w:rsid w:val="008F6B40"/>
    <w:rsid w:val="008F6B5C"/>
    <w:rsid w:val="008F6C58"/>
    <w:rsid w:val="008F6CE7"/>
    <w:rsid w:val="008F6D53"/>
    <w:rsid w:val="008F6D96"/>
    <w:rsid w:val="008F6E1D"/>
    <w:rsid w:val="008F7017"/>
    <w:rsid w:val="008F7169"/>
    <w:rsid w:val="008F723F"/>
    <w:rsid w:val="008F727B"/>
    <w:rsid w:val="008F7284"/>
    <w:rsid w:val="008F72A4"/>
    <w:rsid w:val="008F72CC"/>
    <w:rsid w:val="008F7319"/>
    <w:rsid w:val="008F73D9"/>
    <w:rsid w:val="008F7416"/>
    <w:rsid w:val="008F7475"/>
    <w:rsid w:val="008F7497"/>
    <w:rsid w:val="008F74C4"/>
    <w:rsid w:val="008F7532"/>
    <w:rsid w:val="008F757A"/>
    <w:rsid w:val="008F7593"/>
    <w:rsid w:val="008F75A9"/>
    <w:rsid w:val="008F75EB"/>
    <w:rsid w:val="008F7613"/>
    <w:rsid w:val="008F7626"/>
    <w:rsid w:val="008F7731"/>
    <w:rsid w:val="008F778D"/>
    <w:rsid w:val="008F77EC"/>
    <w:rsid w:val="008F7872"/>
    <w:rsid w:val="008F78D0"/>
    <w:rsid w:val="008F78FF"/>
    <w:rsid w:val="008F7925"/>
    <w:rsid w:val="008F7A3E"/>
    <w:rsid w:val="008F7A4F"/>
    <w:rsid w:val="008F7A78"/>
    <w:rsid w:val="008F7AB1"/>
    <w:rsid w:val="008F7AE4"/>
    <w:rsid w:val="008F7BB7"/>
    <w:rsid w:val="008F7BD3"/>
    <w:rsid w:val="008F7C3A"/>
    <w:rsid w:val="008F7C95"/>
    <w:rsid w:val="008F7D34"/>
    <w:rsid w:val="008F7DEA"/>
    <w:rsid w:val="008F7E8C"/>
    <w:rsid w:val="008F7E97"/>
    <w:rsid w:val="009000F0"/>
    <w:rsid w:val="00900251"/>
    <w:rsid w:val="009002E2"/>
    <w:rsid w:val="0090035B"/>
    <w:rsid w:val="009003B9"/>
    <w:rsid w:val="009003C6"/>
    <w:rsid w:val="009003E4"/>
    <w:rsid w:val="00900409"/>
    <w:rsid w:val="00900465"/>
    <w:rsid w:val="0090060C"/>
    <w:rsid w:val="00900644"/>
    <w:rsid w:val="00900738"/>
    <w:rsid w:val="00900A25"/>
    <w:rsid w:val="00900A9C"/>
    <w:rsid w:val="00900C13"/>
    <w:rsid w:val="00900C4C"/>
    <w:rsid w:val="00900D6B"/>
    <w:rsid w:val="00900DF3"/>
    <w:rsid w:val="00900E22"/>
    <w:rsid w:val="00900E49"/>
    <w:rsid w:val="00900E5D"/>
    <w:rsid w:val="00900E97"/>
    <w:rsid w:val="00900F4A"/>
    <w:rsid w:val="00900FE6"/>
    <w:rsid w:val="0090104E"/>
    <w:rsid w:val="00901098"/>
    <w:rsid w:val="00901161"/>
    <w:rsid w:val="0090116B"/>
    <w:rsid w:val="0090128C"/>
    <w:rsid w:val="009012DA"/>
    <w:rsid w:val="0090134D"/>
    <w:rsid w:val="009013E5"/>
    <w:rsid w:val="00901402"/>
    <w:rsid w:val="00901461"/>
    <w:rsid w:val="009014DD"/>
    <w:rsid w:val="0090154F"/>
    <w:rsid w:val="009016D0"/>
    <w:rsid w:val="00901781"/>
    <w:rsid w:val="00901822"/>
    <w:rsid w:val="00901947"/>
    <w:rsid w:val="00901A39"/>
    <w:rsid w:val="00901A51"/>
    <w:rsid w:val="00901B91"/>
    <w:rsid w:val="00901BAF"/>
    <w:rsid w:val="00901DB6"/>
    <w:rsid w:val="00901DD4"/>
    <w:rsid w:val="00901F33"/>
    <w:rsid w:val="00901F4A"/>
    <w:rsid w:val="0090203A"/>
    <w:rsid w:val="0090207D"/>
    <w:rsid w:val="009020A0"/>
    <w:rsid w:val="00902196"/>
    <w:rsid w:val="009021AF"/>
    <w:rsid w:val="009021D0"/>
    <w:rsid w:val="00902216"/>
    <w:rsid w:val="009022CD"/>
    <w:rsid w:val="009022FB"/>
    <w:rsid w:val="00902332"/>
    <w:rsid w:val="00902345"/>
    <w:rsid w:val="009023B1"/>
    <w:rsid w:val="009024C3"/>
    <w:rsid w:val="009025DC"/>
    <w:rsid w:val="009026D6"/>
    <w:rsid w:val="00902721"/>
    <w:rsid w:val="00902742"/>
    <w:rsid w:val="0090279E"/>
    <w:rsid w:val="009027F7"/>
    <w:rsid w:val="00902836"/>
    <w:rsid w:val="00902839"/>
    <w:rsid w:val="0090289E"/>
    <w:rsid w:val="00902925"/>
    <w:rsid w:val="00902A1D"/>
    <w:rsid w:val="00902A61"/>
    <w:rsid w:val="00902AA8"/>
    <w:rsid w:val="00902ADA"/>
    <w:rsid w:val="00902C47"/>
    <w:rsid w:val="00902CB6"/>
    <w:rsid w:val="00902D26"/>
    <w:rsid w:val="00902D61"/>
    <w:rsid w:val="00902D87"/>
    <w:rsid w:val="00902F00"/>
    <w:rsid w:val="00902F1E"/>
    <w:rsid w:val="0090310A"/>
    <w:rsid w:val="00903134"/>
    <w:rsid w:val="00903175"/>
    <w:rsid w:val="0090318F"/>
    <w:rsid w:val="009031A2"/>
    <w:rsid w:val="0090325A"/>
    <w:rsid w:val="0090335F"/>
    <w:rsid w:val="00903503"/>
    <w:rsid w:val="00903537"/>
    <w:rsid w:val="00903545"/>
    <w:rsid w:val="0090356B"/>
    <w:rsid w:val="0090366D"/>
    <w:rsid w:val="00903706"/>
    <w:rsid w:val="00903731"/>
    <w:rsid w:val="009037A2"/>
    <w:rsid w:val="0090381C"/>
    <w:rsid w:val="009039B6"/>
    <w:rsid w:val="009039CE"/>
    <w:rsid w:val="009039E4"/>
    <w:rsid w:val="00903B73"/>
    <w:rsid w:val="00903C73"/>
    <w:rsid w:val="00903CE0"/>
    <w:rsid w:val="00903DCC"/>
    <w:rsid w:val="00903E20"/>
    <w:rsid w:val="00903E82"/>
    <w:rsid w:val="00903EAF"/>
    <w:rsid w:val="00903F38"/>
    <w:rsid w:val="00904019"/>
    <w:rsid w:val="0090401A"/>
    <w:rsid w:val="009040C2"/>
    <w:rsid w:val="009041A6"/>
    <w:rsid w:val="00904265"/>
    <w:rsid w:val="0090428C"/>
    <w:rsid w:val="0090431C"/>
    <w:rsid w:val="0090432B"/>
    <w:rsid w:val="009043E5"/>
    <w:rsid w:val="0090443E"/>
    <w:rsid w:val="009044FB"/>
    <w:rsid w:val="00904549"/>
    <w:rsid w:val="009045E4"/>
    <w:rsid w:val="009045FE"/>
    <w:rsid w:val="00904609"/>
    <w:rsid w:val="00904686"/>
    <w:rsid w:val="0090468C"/>
    <w:rsid w:val="009046B3"/>
    <w:rsid w:val="009046DE"/>
    <w:rsid w:val="0090477C"/>
    <w:rsid w:val="0090487B"/>
    <w:rsid w:val="009048D9"/>
    <w:rsid w:val="00904909"/>
    <w:rsid w:val="00904973"/>
    <w:rsid w:val="009049B4"/>
    <w:rsid w:val="00904B0A"/>
    <w:rsid w:val="00904B43"/>
    <w:rsid w:val="00904B4E"/>
    <w:rsid w:val="00904C16"/>
    <w:rsid w:val="00904D16"/>
    <w:rsid w:val="00904D72"/>
    <w:rsid w:val="00904DEE"/>
    <w:rsid w:val="00904E16"/>
    <w:rsid w:val="00904E71"/>
    <w:rsid w:val="00904E77"/>
    <w:rsid w:val="00904F4F"/>
    <w:rsid w:val="00904FB9"/>
    <w:rsid w:val="009050E6"/>
    <w:rsid w:val="0090523E"/>
    <w:rsid w:val="009052FA"/>
    <w:rsid w:val="00905337"/>
    <w:rsid w:val="009053C8"/>
    <w:rsid w:val="00905461"/>
    <w:rsid w:val="00905479"/>
    <w:rsid w:val="0090564E"/>
    <w:rsid w:val="00905705"/>
    <w:rsid w:val="00905712"/>
    <w:rsid w:val="00905792"/>
    <w:rsid w:val="0090585E"/>
    <w:rsid w:val="00905972"/>
    <w:rsid w:val="009059C0"/>
    <w:rsid w:val="00905B4B"/>
    <w:rsid w:val="00905C2F"/>
    <w:rsid w:val="00905CB3"/>
    <w:rsid w:val="00905CF3"/>
    <w:rsid w:val="00905D84"/>
    <w:rsid w:val="00905F15"/>
    <w:rsid w:val="00905F5F"/>
    <w:rsid w:val="00905FE8"/>
    <w:rsid w:val="00905FEA"/>
    <w:rsid w:val="0090608F"/>
    <w:rsid w:val="009060CD"/>
    <w:rsid w:val="0090610C"/>
    <w:rsid w:val="0090611C"/>
    <w:rsid w:val="00906125"/>
    <w:rsid w:val="0090614D"/>
    <w:rsid w:val="009061FE"/>
    <w:rsid w:val="00906245"/>
    <w:rsid w:val="009062D3"/>
    <w:rsid w:val="00906448"/>
    <w:rsid w:val="00906591"/>
    <w:rsid w:val="009065BB"/>
    <w:rsid w:val="009065D2"/>
    <w:rsid w:val="00906631"/>
    <w:rsid w:val="009067A4"/>
    <w:rsid w:val="009067B9"/>
    <w:rsid w:val="00906812"/>
    <w:rsid w:val="00906932"/>
    <w:rsid w:val="00906934"/>
    <w:rsid w:val="00906952"/>
    <w:rsid w:val="00906971"/>
    <w:rsid w:val="009069C6"/>
    <w:rsid w:val="00906B0B"/>
    <w:rsid w:val="00906C3B"/>
    <w:rsid w:val="00906C85"/>
    <w:rsid w:val="00906CD9"/>
    <w:rsid w:val="00906D6B"/>
    <w:rsid w:val="00906E01"/>
    <w:rsid w:val="00906E5D"/>
    <w:rsid w:val="00906F59"/>
    <w:rsid w:val="00907126"/>
    <w:rsid w:val="009071DD"/>
    <w:rsid w:val="009071F1"/>
    <w:rsid w:val="009071F3"/>
    <w:rsid w:val="0090721B"/>
    <w:rsid w:val="009072B7"/>
    <w:rsid w:val="00907314"/>
    <w:rsid w:val="0090733F"/>
    <w:rsid w:val="00907402"/>
    <w:rsid w:val="0090743A"/>
    <w:rsid w:val="00907504"/>
    <w:rsid w:val="0090757F"/>
    <w:rsid w:val="00907588"/>
    <w:rsid w:val="0090760D"/>
    <w:rsid w:val="00907618"/>
    <w:rsid w:val="0090762F"/>
    <w:rsid w:val="009077C9"/>
    <w:rsid w:val="00907865"/>
    <w:rsid w:val="009078FC"/>
    <w:rsid w:val="00907902"/>
    <w:rsid w:val="009079A6"/>
    <w:rsid w:val="00907A05"/>
    <w:rsid w:val="00907A21"/>
    <w:rsid w:val="00907A6C"/>
    <w:rsid w:val="00907B26"/>
    <w:rsid w:val="00907BBC"/>
    <w:rsid w:val="00907BDA"/>
    <w:rsid w:val="00907C0B"/>
    <w:rsid w:val="00907C33"/>
    <w:rsid w:val="00907C86"/>
    <w:rsid w:val="00907CB2"/>
    <w:rsid w:val="00907D8F"/>
    <w:rsid w:val="00907DAA"/>
    <w:rsid w:val="00907DC9"/>
    <w:rsid w:val="00907E2A"/>
    <w:rsid w:val="00907E96"/>
    <w:rsid w:val="00907FF2"/>
    <w:rsid w:val="00910088"/>
    <w:rsid w:val="009100B7"/>
    <w:rsid w:val="00910152"/>
    <w:rsid w:val="009103C8"/>
    <w:rsid w:val="00910465"/>
    <w:rsid w:val="00910577"/>
    <w:rsid w:val="0091059F"/>
    <w:rsid w:val="009105C4"/>
    <w:rsid w:val="009105D8"/>
    <w:rsid w:val="00910651"/>
    <w:rsid w:val="009106EC"/>
    <w:rsid w:val="009106FE"/>
    <w:rsid w:val="009108A1"/>
    <w:rsid w:val="009108A9"/>
    <w:rsid w:val="0091094A"/>
    <w:rsid w:val="0091094B"/>
    <w:rsid w:val="009109D4"/>
    <w:rsid w:val="009109DC"/>
    <w:rsid w:val="00910A35"/>
    <w:rsid w:val="00910A9B"/>
    <w:rsid w:val="00910B8B"/>
    <w:rsid w:val="00910BC0"/>
    <w:rsid w:val="00910C78"/>
    <w:rsid w:val="00910D9E"/>
    <w:rsid w:val="00910E37"/>
    <w:rsid w:val="00910F43"/>
    <w:rsid w:val="00911074"/>
    <w:rsid w:val="00911105"/>
    <w:rsid w:val="0091110D"/>
    <w:rsid w:val="0091115C"/>
    <w:rsid w:val="0091117C"/>
    <w:rsid w:val="009111B6"/>
    <w:rsid w:val="009111CC"/>
    <w:rsid w:val="009112F5"/>
    <w:rsid w:val="00911324"/>
    <w:rsid w:val="0091138D"/>
    <w:rsid w:val="009113B7"/>
    <w:rsid w:val="009113F2"/>
    <w:rsid w:val="0091141C"/>
    <w:rsid w:val="00911438"/>
    <w:rsid w:val="009114A9"/>
    <w:rsid w:val="009114CF"/>
    <w:rsid w:val="009116F4"/>
    <w:rsid w:val="009117BA"/>
    <w:rsid w:val="009119A8"/>
    <w:rsid w:val="00911AC1"/>
    <w:rsid w:val="00911AE8"/>
    <w:rsid w:val="00911B21"/>
    <w:rsid w:val="00911B67"/>
    <w:rsid w:val="00911C62"/>
    <w:rsid w:val="00911CA8"/>
    <w:rsid w:val="00911D2C"/>
    <w:rsid w:val="00911EB1"/>
    <w:rsid w:val="00911FB1"/>
    <w:rsid w:val="00911FF7"/>
    <w:rsid w:val="009120E0"/>
    <w:rsid w:val="00912157"/>
    <w:rsid w:val="0091215D"/>
    <w:rsid w:val="009121C4"/>
    <w:rsid w:val="009122D6"/>
    <w:rsid w:val="00912371"/>
    <w:rsid w:val="009123D5"/>
    <w:rsid w:val="00912449"/>
    <w:rsid w:val="0091247B"/>
    <w:rsid w:val="009124E4"/>
    <w:rsid w:val="0091258D"/>
    <w:rsid w:val="009125B7"/>
    <w:rsid w:val="0091265F"/>
    <w:rsid w:val="00912677"/>
    <w:rsid w:val="009126C2"/>
    <w:rsid w:val="009126C6"/>
    <w:rsid w:val="009126D9"/>
    <w:rsid w:val="00912786"/>
    <w:rsid w:val="009127E5"/>
    <w:rsid w:val="00912904"/>
    <w:rsid w:val="009129B6"/>
    <w:rsid w:val="00912A33"/>
    <w:rsid w:val="00912A50"/>
    <w:rsid w:val="00912C02"/>
    <w:rsid w:val="00912D29"/>
    <w:rsid w:val="00912D47"/>
    <w:rsid w:val="00912DC4"/>
    <w:rsid w:val="00912EFD"/>
    <w:rsid w:val="00912F5B"/>
    <w:rsid w:val="0091305F"/>
    <w:rsid w:val="009130BB"/>
    <w:rsid w:val="00913120"/>
    <w:rsid w:val="00913215"/>
    <w:rsid w:val="009132CD"/>
    <w:rsid w:val="009133DE"/>
    <w:rsid w:val="00913563"/>
    <w:rsid w:val="009135A0"/>
    <w:rsid w:val="009135B3"/>
    <w:rsid w:val="009136DD"/>
    <w:rsid w:val="009136FA"/>
    <w:rsid w:val="00913723"/>
    <w:rsid w:val="00913749"/>
    <w:rsid w:val="00913828"/>
    <w:rsid w:val="00913895"/>
    <w:rsid w:val="009138E9"/>
    <w:rsid w:val="0091391E"/>
    <w:rsid w:val="00913988"/>
    <w:rsid w:val="00913A2A"/>
    <w:rsid w:val="00913A5F"/>
    <w:rsid w:val="00913A9A"/>
    <w:rsid w:val="00913AB0"/>
    <w:rsid w:val="00913DAC"/>
    <w:rsid w:val="00913F97"/>
    <w:rsid w:val="00913FA9"/>
    <w:rsid w:val="009140AA"/>
    <w:rsid w:val="0091417B"/>
    <w:rsid w:val="00914238"/>
    <w:rsid w:val="00914265"/>
    <w:rsid w:val="009142F1"/>
    <w:rsid w:val="00914309"/>
    <w:rsid w:val="00914329"/>
    <w:rsid w:val="00914444"/>
    <w:rsid w:val="00914446"/>
    <w:rsid w:val="009146EF"/>
    <w:rsid w:val="0091473D"/>
    <w:rsid w:val="00914826"/>
    <w:rsid w:val="0091483E"/>
    <w:rsid w:val="009148D2"/>
    <w:rsid w:val="0091495A"/>
    <w:rsid w:val="00914A31"/>
    <w:rsid w:val="00914B80"/>
    <w:rsid w:val="00914BFE"/>
    <w:rsid w:val="00914D1E"/>
    <w:rsid w:val="00914D94"/>
    <w:rsid w:val="00914F08"/>
    <w:rsid w:val="00914F70"/>
    <w:rsid w:val="009150D8"/>
    <w:rsid w:val="0091512B"/>
    <w:rsid w:val="00915149"/>
    <w:rsid w:val="0091519E"/>
    <w:rsid w:val="009151F7"/>
    <w:rsid w:val="00915217"/>
    <w:rsid w:val="00915220"/>
    <w:rsid w:val="00915283"/>
    <w:rsid w:val="009152BF"/>
    <w:rsid w:val="00915309"/>
    <w:rsid w:val="00915312"/>
    <w:rsid w:val="00915349"/>
    <w:rsid w:val="0091534C"/>
    <w:rsid w:val="00915458"/>
    <w:rsid w:val="00915481"/>
    <w:rsid w:val="009154FA"/>
    <w:rsid w:val="00915510"/>
    <w:rsid w:val="009155AE"/>
    <w:rsid w:val="009155CD"/>
    <w:rsid w:val="009156AC"/>
    <w:rsid w:val="0091577E"/>
    <w:rsid w:val="00915788"/>
    <w:rsid w:val="00915857"/>
    <w:rsid w:val="0091585E"/>
    <w:rsid w:val="009158C2"/>
    <w:rsid w:val="009158C3"/>
    <w:rsid w:val="00915908"/>
    <w:rsid w:val="0091595A"/>
    <w:rsid w:val="00915A8C"/>
    <w:rsid w:val="00915C5C"/>
    <w:rsid w:val="00915D54"/>
    <w:rsid w:val="00915D61"/>
    <w:rsid w:val="00915E32"/>
    <w:rsid w:val="00915E60"/>
    <w:rsid w:val="00915E94"/>
    <w:rsid w:val="00915F09"/>
    <w:rsid w:val="00915F98"/>
    <w:rsid w:val="00915FBC"/>
    <w:rsid w:val="00915FEE"/>
    <w:rsid w:val="00916069"/>
    <w:rsid w:val="00916074"/>
    <w:rsid w:val="00916077"/>
    <w:rsid w:val="009161B1"/>
    <w:rsid w:val="009162B7"/>
    <w:rsid w:val="009162B8"/>
    <w:rsid w:val="009162EC"/>
    <w:rsid w:val="00916408"/>
    <w:rsid w:val="00916432"/>
    <w:rsid w:val="009164E3"/>
    <w:rsid w:val="009164FB"/>
    <w:rsid w:val="0091651A"/>
    <w:rsid w:val="0091658A"/>
    <w:rsid w:val="009165AB"/>
    <w:rsid w:val="0091667E"/>
    <w:rsid w:val="0091679A"/>
    <w:rsid w:val="0091684B"/>
    <w:rsid w:val="00916A2B"/>
    <w:rsid w:val="00916A71"/>
    <w:rsid w:val="00916ADB"/>
    <w:rsid w:val="00916C33"/>
    <w:rsid w:val="00916D25"/>
    <w:rsid w:val="00916D3F"/>
    <w:rsid w:val="00916D4D"/>
    <w:rsid w:val="00916EB6"/>
    <w:rsid w:val="00916EF3"/>
    <w:rsid w:val="00916F75"/>
    <w:rsid w:val="00916F91"/>
    <w:rsid w:val="00916FF6"/>
    <w:rsid w:val="00917033"/>
    <w:rsid w:val="00917064"/>
    <w:rsid w:val="00917159"/>
    <w:rsid w:val="00917184"/>
    <w:rsid w:val="00917325"/>
    <w:rsid w:val="0091732B"/>
    <w:rsid w:val="00917458"/>
    <w:rsid w:val="009174D8"/>
    <w:rsid w:val="009174E6"/>
    <w:rsid w:val="00917578"/>
    <w:rsid w:val="009175DD"/>
    <w:rsid w:val="0091760A"/>
    <w:rsid w:val="009176AC"/>
    <w:rsid w:val="0091780D"/>
    <w:rsid w:val="00917886"/>
    <w:rsid w:val="009178FA"/>
    <w:rsid w:val="00917971"/>
    <w:rsid w:val="00917980"/>
    <w:rsid w:val="00917A1B"/>
    <w:rsid w:val="00917A52"/>
    <w:rsid w:val="00917AA6"/>
    <w:rsid w:val="00917BA4"/>
    <w:rsid w:val="00917BEB"/>
    <w:rsid w:val="00917D00"/>
    <w:rsid w:val="00917D04"/>
    <w:rsid w:val="00917D90"/>
    <w:rsid w:val="00917D97"/>
    <w:rsid w:val="00917E11"/>
    <w:rsid w:val="00917F17"/>
    <w:rsid w:val="00917F77"/>
    <w:rsid w:val="00917F7F"/>
    <w:rsid w:val="00920004"/>
    <w:rsid w:val="0092004E"/>
    <w:rsid w:val="009200B8"/>
    <w:rsid w:val="009200D8"/>
    <w:rsid w:val="009200E7"/>
    <w:rsid w:val="0092015A"/>
    <w:rsid w:val="009202F9"/>
    <w:rsid w:val="009203A2"/>
    <w:rsid w:val="009203C6"/>
    <w:rsid w:val="009203D2"/>
    <w:rsid w:val="00920476"/>
    <w:rsid w:val="009205AB"/>
    <w:rsid w:val="009205AC"/>
    <w:rsid w:val="009205D2"/>
    <w:rsid w:val="009205D9"/>
    <w:rsid w:val="00920711"/>
    <w:rsid w:val="00920761"/>
    <w:rsid w:val="009207EB"/>
    <w:rsid w:val="00920844"/>
    <w:rsid w:val="00920845"/>
    <w:rsid w:val="009208DD"/>
    <w:rsid w:val="00920A18"/>
    <w:rsid w:val="00920A1E"/>
    <w:rsid w:val="00920A2B"/>
    <w:rsid w:val="00920A42"/>
    <w:rsid w:val="00920B87"/>
    <w:rsid w:val="00920C04"/>
    <w:rsid w:val="00920C4F"/>
    <w:rsid w:val="00920CBF"/>
    <w:rsid w:val="00920D25"/>
    <w:rsid w:val="00920DEB"/>
    <w:rsid w:val="00920E04"/>
    <w:rsid w:val="00920F5B"/>
    <w:rsid w:val="00920F8E"/>
    <w:rsid w:val="00921021"/>
    <w:rsid w:val="0092109B"/>
    <w:rsid w:val="00921154"/>
    <w:rsid w:val="009211D7"/>
    <w:rsid w:val="0092121B"/>
    <w:rsid w:val="00921473"/>
    <w:rsid w:val="00921597"/>
    <w:rsid w:val="009215BB"/>
    <w:rsid w:val="00921776"/>
    <w:rsid w:val="009217E5"/>
    <w:rsid w:val="009218CE"/>
    <w:rsid w:val="009219A0"/>
    <w:rsid w:val="00921A5D"/>
    <w:rsid w:val="00921B07"/>
    <w:rsid w:val="00921C7E"/>
    <w:rsid w:val="00921CC8"/>
    <w:rsid w:val="00921CC9"/>
    <w:rsid w:val="00921CE1"/>
    <w:rsid w:val="00921E34"/>
    <w:rsid w:val="00921E55"/>
    <w:rsid w:val="00921EBD"/>
    <w:rsid w:val="009220AF"/>
    <w:rsid w:val="009220CC"/>
    <w:rsid w:val="0092211B"/>
    <w:rsid w:val="00922160"/>
    <w:rsid w:val="0092219E"/>
    <w:rsid w:val="009221BD"/>
    <w:rsid w:val="00922245"/>
    <w:rsid w:val="009222B2"/>
    <w:rsid w:val="009223A2"/>
    <w:rsid w:val="009224B6"/>
    <w:rsid w:val="009224D2"/>
    <w:rsid w:val="00922598"/>
    <w:rsid w:val="009225A1"/>
    <w:rsid w:val="00922686"/>
    <w:rsid w:val="009226BB"/>
    <w:rsid w:val="0092270F"/>
    <w:rsid w:val="00922807"/>
    <w:rsid w:val="0092298D"/>
    <w:rsid w:val="009229B0"/>
    <w:rsid w:val="009229C8"/>
    <w:rsid w:val="00922A19"/>
    <w:rsid w:val="00922A26"/>
    <w:rsid w:val="00922B8C"/>
    <w:rsid w:val="00922BA9"/>
    <w:rsid w:val="00922BD5"/>
    <w:rsid w:val="00922C6B"/>
    <w:rsid w:val="00922D63"/>
    <w:rsid w:val="00922E1F"/>
    <w:rsid w:val="00922F9C"/>
    <w:rsid w:val="00922FE2"/>
    <w:rsid w:val="0092337E"/>
    <w:rsid w:val="00923390"/>
    <w:rsid w:val="00923433"/>
    <w:rsid w:val="009234E2"/>
    <w:rsid w:val="009235D0"/>
    <w:rsid w:val="0092367F"/>
    <w:rsid w:val="0092377B"/>
    <w:rsid w:val="00923838"/>
    <w:rsid w:val="0092383E"/>
    <w:rsid w:val="009238F0"/>
    <w:rsid w:val="00923973"/>
    <w:rsid w:val="009239C6"/>
    <w:rsid w:val="00923ADD"/>
    <w:rsid w:val="00923B1C"/>
    <w:rsid w:val="00923CAE"/>
    <w:rsid w:val="00923D15"/>
    <w:rsid w:val="00923E03"/>
    <w:rsid w:val="00923E4F"/>
    <w:rsid w:val="00923E5F"/>
    <w:rsid w:val="00923ECD"/>
    <w:rsid w:val="00923ED6"/>
    <w:rsid w:val="00923F25"/>
    <w:rsid w:val="00924267"/>
    <w:rsid w:val="009242CC"/>
    <w:rsid w:val="009243A6"/>
    <w:rsid w:val="009243EA"/>
    <w:rsid w:val="009244A0"/>
    <w:rsid w:val="0092451D"/>
    <w:rsid w:val="00924551"/>
    <w:rsid w:val="009245E8"/>
    <w:rsid w:val="009245F2"/>
    <w:rsid w:val="009246EC"/>
    <w:rsid w:val="009247C4"/>
    <w:rsid w:val="00924875"/>
    <w:rsid w:val="009248ED"/>
    <w:rsid w:val="00924956"/>
    <w:rsid w:val="00924959"/>
    <w:rsid w:val="009249FB"/>
    <w:rsid w:val="00924A7C"/>
    <w:rsid w:val="00924B47"/>
    <w:rsid w:val="00924BA0"/>
    <w:rsid w:val="00924BA5"/>
    <w:rsid w:val="00924BD5"/>
    <w:rsid w:val="00924C30"/>
    <w:rsid w:val="00924D2F"/>
    <w:rsid w:val="00924D60"/>
    <w:rsid w:val="00924D66"/>
    <w:rsid w:val="00924E05"/>
    <w:rsid w:val="00924E3B"/>
    <w:rsid w:val="00924F23"/>
    <w:rsid w:val="00924F4C"/>
    <w:rsid w:val="00924F83"/>
    <w:rsid w:val="009250A2"/>
    <w:rsid w:val="0092515D"/>
    <w:rsid w:val="00925163"/>
    <w:rsid w:val="0092519F"/>
    <w:rsid w:val="009251C5"/>
    <w:rsid w:val="009251E8"/>
    <w:rsid w:val="0092523E"/>
    <w:rsid w:val="00925264"/>
    <w:rsid w:val="009252D9"/>
    <w:rsid w:val="009253EC"/>
    <w:rsid w:val="0092542B"/>
    <w:rsid w:val="00925443"/>
    <w:rsid w:val="0092553A"/>
    <w:rsid w:val="0092557B"/>
    <w:rsid w:val="009255DA"/>
    <w:rsid w:val="00925627"/>
    <w:rsid w:val="009257BD"/>
    <w:rsid w:val="00925898"/>
    <w:rsid w:val="009258B2"/>
    <w:rsid w:val="009258C6"/>
    <w:rsid w:val="009258D5"/>
    <w:rsid w:val="00925A45"/>
    <w:rsid w:val="00925A47"/>
    <w:rsid w:val="00925B34"/>
    <w:rsid w:val="00925C3C"/>
    <w:rsid w:val="00925CD3"/>
    <w:rsid w:val="00925D29"/>
    <w:rsid w:val="00925DCD"/>
    <w:rsid w:val="00925E0C"/>
    <w:rsid w:val="00925E62"/>
    <w:rsid w:val="00925F32"/>
    <w:rsid w:val="009260C6"/>
    <w:rsid w:val="009260E4"/>
    <w:rsid w:val="00926183"/>
    <w:rsid w:val="0092634E"/>
    <w:rsid w:val="00926350"/>
    <w:rsid w:val="009263EF"/>
    <w:rsid w:val="00926460"/>
    <w:rsid w:val="00926508"/>
    <w:rsid w:val="00926523"/>
    <w:rsid w:val="009265F0"/>
    <w:rsid w:val="009266BD"/>
    <w:rsid w:val="00926700"/>
    <w:rsid w:val="00926703"/>
    <w:rsid w:val="0092683B"/>
    <w:rsid w:val="009268EB"/>
    <w:rsid w:val="009269A6"/>
    <w:rsid w:val="009269BC"/>
    <w:rsid w:val="00926A32"/>
    <w:rsid w:val="00926A7C"/>
    <w:rsid w:val="00926A96"/>
    <w:rsid w:val="00926B71"/>
    <w:rsid w:val="00926BDC"/>
    <w:rsid w:val="00926D2F"/>
    <w:rsid w:val="00926D62"/>
    <w:rsid w:val="00926E70"/>
    <w:rsid w:val="00926E8A"/>
    <w:rsid w:val="00926F19"/>
    <w:rsid w:val="00926F1C"/>
    <w:rsid w:val="00927014"/>
    <w:rsid w:val="009270A7"/>
    <w:rsid w:val="00927103"/>
    <w:rsid w:val="00927132"/>
    <w:rsid w:val="00927155"/>
    <w:rsid w:val="009271A4"/>
    <w:rsid w:val="00927291"/>
    <w:rsid w:val="00927295"/>
    <w:rsid w:val="009272AB"/>
    <w:rsid w:val="009272D8"/>
    <w:rsid w:val="0092737D"/>
    <w:rsid w:val="009273BB"/>
    <w:rsid w:val="00927427"/>
    <w:rsid w:val="00927518"/>
    <w:rsid w:val="009275A3"/>
    <w:rsid w:val="009276E3"/>
    <w:rsid w:val="00927738"/>
    <w:rsid w:val="0092774C"/>
    <w:rsid w:val="00927845"/>
    <w:rsid w:val="00927855"/>
    <w:rsid w:val="00927859"/>
    <w:rsid w:val="00927889"/>
    <w:rsid w:val="0092795F"/>
    <w:rsid w:val="009279BD"/>
    <w:rsid w:val="009279E6"/>
    <w:rsid w:val="00927CC4"/>
    <w:rsid w:val="00927CD3"/>
    <w:rsid w:val="00927DAB"/>
    <w:rsid w:val="00927EA8"/>
    <w:rsid w:val="00927FE1"/>
    <w:rsid w:val="00927FE7"/>
    <w:rsid w:val="00930073"/>
    <w:rsid w:val="009300C2"/>
    <w:rsid w:val="00930162"/>
    <w:rsid w:val="0093019E"/>
    <w:rsid w:val="0093023F"/>
    <w:rsid w:val="009302FF"/>
    <w:rsid w:val="00930338"/>
    <w:rsid w:val="00930340"/>
    <w:rsid w:val="00930487"/>
    <w:rsid w:val="009304C4"/>
    <w:rsid w:val="00930502"/>
    <w:rsid w:val="00930583"/>
    <w:rsid w:val="009305BD"/>
    <w:rsid w:val="009305D9"/>
    <w:rsid w:val="0093083B"/>
    <w:rsid w:val="0093086C"/>
    <w:rsid w:val="00930870"/>
    <w:rsid w:val="009308C4"/>
    <w:rsid w:val="00930989"/>
    <w:rsid w:val="009309BD"/>
    <w:rsid w:val="00930A33"/>
    <w:rsid w:val="00930B54"/>
    <w:rsid w:val="00930B6B"/>
    <w:rsid w:val="00930D54"/>
    <w:rsid w:val="00930D9A"/>
    <w:rsid w:val="00930DBF"/>
    <w:rsid w:val="00930DD2"/>
    <w:rsid w:val="00930EE1"/>
    <w:rsid w:val="00930EF0"/>
    <w:rsid w:val="00930F52"/>
    <w:rsid w:val="00930F95"/>
    <w:rsid w:val="00930FA1"/>
    <w:rsid w:val="00931099"/>
    <w:rsid w:val="009310D8"/>
    <w:rsid w:val="009310DC"/>
    <w:rsid w:val="009311C6"/>
    <w:rsid w:val="009311E8"/>
    <w:rsid w:val="0093125A"/>
    <w:rsid w:val="009312C6"/>
    <w:rsid w:val="00931310"/>
    <w:rsid w:val="0093131E"/>
    <w:rsid w:val="00931520"/>
    <w:rsid w:val="009315A1"/>
    <w:rsid w:val="00931763"/>
    <w:rsid w:val="009317B0"/>
    <w:rsid w:val="00931907"/>
    <w:rsid w:val="0093197C"/>
    <w:rsid w:val="00931990"/>
    <w:rsid w:val="00931A0C"/>
    <w:rsid w:val="00931A4C"/>
    <w:rsid w:val="00931B15"/>
    <w:rsid w:val="00931B88"/>
    <w:rsid w:val="00931BD3"/>
    <w:rsid w:val="00931C06"/>
    <w:rsid w:val="00931C84"/>
    <w:rsid w:val="00931DA8"/>
    <w:rsid w:val="00931E6C"/>
    <w:rsid w:val="00931E76"/>
    <w:rsid w:val="00931E9B"/>
    <w:rsid w:val="00931EBF"/>
    <w:rsid w:val="00931FB9"/>
    <w:rsid w:val="0093220D"/>
    <w:rsid w:val="00932294"/>
    <w:rsid w:val="009322C1"/>
    <w:rsid w:val="009322E2"/>
    <w:rsid w:val="009323B9"/>
    <w:rsid w:val="009323EF"/>
    <w:rsid w:val="00932435"/>
    <w:rsid w:val="00932439"/>
    <w:rsid w:val="00932555"/>
    <w:rsid w:val="009326CD"/>
    <w:rsid w:val="009326F1"/>
    <w:rsid w:val="0093276C"/>
    <w:rsid w:val="0093276D"/>
    <w:rsid w:val="00932777"/>
    <w:rsid w:val="009327CE"/>
    <w:rsid w:val="009328A2"/>
    <w:rsid w:val="009328D0"/>
    <w:rsid w:val="0093292C"/>
    <w:rsid w:val="00932968"/>
    <w:rsid w:val="00932999"/>
    <w:rsid w:val="00932A5C"/>
    <w:rsid w:val="00932B27"/>
    <w:rsid w:val="00932B38"/>
    <w:rsid w:val="00932BE1"/>
    <w:rsid w:val="00932BED"/>
    <w:rsid w:val="00932D8F"/>
    <w:rsid w:val="00932E48"/>
    <w:rsid w:val="00932F47"/>
    <w:rsid w:val="00932F69"/>
    <w:rsid w:val="00933028"/>
    <w:rsid w:val="00933031"/>
    <w:rsid w:val="00933152"/>
    <w:rsid w:val="0093327A"/>
    <w:rsid w:val="009334EB"/>
    <w:rsid w:val="009335B1"/>
    <w:rsid w:val="00933653"/>
    <w:rsid w:val="00933667"/>
    <w:rsid w:val="0093373B"/>
    <w:rsid w:val="00933781"/>
    <w:rsid w:val="009337B5"/>
    <w:rsid w:val="009337D9"/>
    <w:rsid w:val="009338AE"/>
    <w:rsid w:val="0093393A"/>
    <w:rsid w:val="0093393B"/>
    <w:rsid w:val="009339E4"/>
    <w:rsid w:val="009339E6"/>
    <w:rsid w:val="00933A38"/>
    <w:rsid w:val="00933B09"/>
    <w:rsid w:val="00933B82"/>
    <w:rsid w:val="00933BAD"/>
    <w:rsid w:val="00933BBA"/>
    <w:rsid w:val="00933CBE"/>
    <w:rsid w:val="00933D6E"/>
    <w:rsid w:val="00933D99"/>
    <w:rsid w:val="00933E1D"/>
    <w:rsid w:val="00933E3B"/>
    <w:rsid w:val="00933F3B"/>
    <w:rsid w:val="00933F5E"/>
    <w:rsid w:val="00933FD1"/>
    <w:rsid w:val="00934013"/>
    <w:rsid w:val="0093402D"/>
    <w:rsid w:val="0093413A"/>
    <w:rsid w:val="009341C2"/>
    <w:rsid w:val="009341CC"/>
    <w:rsid w:val="009341EE"/>
    <w:rsid w:val="00934213"/>
    <w:rsid w:val="00934350"/>
    <w:rsid w:val="009343C5"/>
    <w:rsid w:val="009344FF"/>
    <w:rsid w:val="0093454C"/>
    <w:rsid w:val="009345A4"/>
    <w:rsid w:val="00934600"/>
    <w:rsid w:val="00934637"/>
    <w:rsid w:val="009346B0"/>
    <w:rsid w:val="009347D3"/>
    <w:rsid w:val="00934865"/>
    <w:rsid w:val="009348C1"/>
    <w:rsid w:val="00934919"/>
    <w:rsid w:val="00934972"/>
    <w:rsid w:val="009349A0"/>
    <w:rsid w:val="00934A80"/>
    <w:rsid w:val="00934AD7"/>
    <w:rsid w:val="00934B78"/>
    <w:rsid w:val="00934C2C"/>
    <w:rsid w:val="00934EAE"/>
    <w:rsid w:val="00934EE9"/>
    <w:rsid w:val="00934F3B"/>
    <w:rsid w:val="00935070"/>
    <w:rsid w:val="009350F3"/>
    <w:rsid w:val="00935140"/>
    <w:rsid w:val="0093523A"/>
    <w:rsid w:val="00935242"/>
    <w:rsid w:val="0093526C"/>
    <w:rsid w:val="0093547B"/>
    <w:rsid w:val="009354EE"/>
    <w:rsid w:val="00935525"/>
    <w:rsid w:val="00935536"/>
    <w:rsid w:val="0093558A"/>
    <w:rsid w:val="009355D7"/>
    <w:rsid w:val="00935602"/>
    <w:rsid w:val="009356AE"/>
    <w:rsid w:val="00935725"/>
    <w:rsid w:val="009358D1"/>
    <w:rsid w:val="00935933"/>
    <w:rsid w:val="009359CC"/>
    <w:rsid w:val="009359E1"/>
    <w:rsid w:val="00935AB5"/>
    <w:rsid w:val="00935B0C"/>
    <w:rsid w:val="00935B51"/>
    <w:rsid w:val="00935BE2"/>
    <w:rsid w:val="00935C29"/>
    <w:rsid w:val="00935C93"/>
    <w:rsid w:val="00935D21"/>
    <w:rsid w:val="00935D7A"/>
    <w:rsid w:val="00935DE1"/>
    <w:rsid w:val="00935DF9"/>
    <w:rsid w:val="00935E83"/>
    <w:rsid w:val="00935EFA"/>
    <w:rsid w:val="00935FBB"/>
    <w:rsid w:val="00936000"/>
    <w:rsid w:val="00936032"/>
    <w:rsid w:val="00936078"/>
    <w:rsid w:val="009360C1"/>
    <w:rsid w:val="0093610A"/>
    <w:rsid w:val="00936151"/>
    <w:rsid w:val="0093616D"/>
    <w:rsid w:val="00936246"/>
    <w:rsid w:val="009362F0"/>
    <w:rsid w:val="00936386"/>
    <w:rsid w:val="009363BD"/>
    <w:rsid w:val="00936459"/>
    <w:rsid w:val="009364D0"/>
    <w:rsid w:val="00936541"/>
    <w:rsid w:val="00936554"/>
    <w:rsid w:val="0093655D"/>
    <w:rsid w:val="009365D2"/>
    <w:rsid w:val="0093663B"/>
    <w:rsid w:val="00936653"/>
    <w:rsid w:val="00936667"/>
    <w:rsid w:val="009366D2"/>
    <w:rsid w:val="009367C8"/>
    <w:rsid w:val="00936855"/>
    <w:rsid w:val="00936957"/>
    <w:rsid w:val="00936A8B"/>
    <w:rsid w:val="00936B3B"/>
    <w:rsid w:val="00936B89"/>
    <w:rsid w:val="00936BC5"/>
    <w:rsid w:val="00936C5C"/>
    <w:rsid w:val="00936CA9"/>
    <w:rsid w:val="00936CC4"/>
    <w:rsid w:val="00936D53"/>
    <w:rsid w:val="00936D76"/>
    <w:rsid w:val="00936F25"/>
    <w:rsid w:val="00936F8E"/>
    <w:rsid w:val="0093700C"/>
    <w:rsid w:val="009372E9"/>
    <w:rsid w:val="0093732B"/>
    <w:rsid w:val="00937382"/>
    <w:rsid w:val="009374E5"/>
    <w:rsid w:val="0093753C"/>
    <w:rsid w:val="009375BE"/>
    <w:rsid w:val="009375FB"/>
    <w:rsid w:val="00937679"/>
    <w:rsid w:val="00937700"/>
    <w:rsid w:val="00937712"/>
    <w:rsid w:val="0093778D"/>
    <w:rsid w:val="009377F4"/>
    <w:rsid w:val="00937814"/>
    <w:rsid w:val="009378A5"/>
    <w:rsid w:val="009378B4"/>
    <w:rsid w:val="00937989"/>
    <w:rsid w:val="00937998"/>
    <w:rsid w:val="009379C1"/>
    <w:rsid w:val="00937A21"/>
    <w:rsid w:val="00937B83"/>
    <w:rsid w:val="00937C25"/>
    <w:rsid w:val="00937C77"/>
    <w:rsid w:val="00937C94"/>
    <w:rsid w:val="00937CB4"/>
    <w:rsid w:val="00937CD8"/>
    <w:rsid w:val="00937E48"/>
    <w:rsid w:val="00937EB3"/>
    <w:rsid w:val="00937F5A"/>
    <w:rsid w:val="00937FAA"/>
    <w:rsid w:val="00937FF4"/>
    <w:rsid w:val="00940036"/>
    <w:rsid w:val="0094007C"/>
    <w:rsid w:val="00940182"/>
    <w:rsid w:val="009402E3"/>
    <w:rsid w:val="00940323"/>
    <w:rsid w:val="0094046A"/>
    <w:rsid w:val="009405C6"/>
    <w:rsid w:val="0094066C"/>
    <w:rsid w:val="0094073E"/>
    <w:rsid w:val="0094076D"/>
    <w:rsid w:val="009407B6"/>
    <w:rsid w:val="0094089A"/>
    <w:rsid w:val="009409B4"/>
    <w:rsid w:val="009409C3"/>
    <w:rsid w:val="00940A5B"/>
    <w:rsid w:val="00940A9A"/>
    <w:rsid w:val="00940AC4"/>
    <w:rsid w:val="00940B26"/>
    <w:rsid w:val="00940B52"/>
    <w:rsid w:val="00940B88"/>
    <w:rsid w:val="00940BB7"/>
    <w:rsid w:val="00940D37"/>
    <w:rsid w:val="00940E2B"/>
    <w:rsid w:val="00940E43"/>
    <w:rsid w:val="00940E62"/>
    <w:rsid w:val="00940EC4"/>
    <w:rsid w:val="00940EDF"/>
    <w:rsid w:val="00940FF8"/>
    <w:rsid w:val="009410CD"/>
    <w:rsid w:val="00941100"/>
    <w:rsid w:val="0094110A"/>
    <w:rsid w:val="0094113E"/>
    <w:rsid w:val="00941160"/>
    <w:rsid w:val="009411AC"/>
    <w:rsid w:val="009412D4"/>
    <w:rsid w:val="00941345"/>
    <w:rsid w:val="00941397"/>
    <w:rsid w:val="009413E2"/>
    <w:rsid w:val="0094149A"/>
    <w:rsid w:val="0094154A"/>
    <w:rsid w:val="00941636"/>
    <w:rsid w:val="00941644"/>
    <w:rsid w:val="00941679"/>
    <w:rsid w:val="009416A2"/>
    <w:rsid w:val="0094185D"/>
    <w:rsid w:val="00941897"/>
    <w:rsid w:val="0094195B"/>
    <w:rsid w:val="00941984"/>
    <w:rsid w:val="009419B2"/>
    <w:rsid w:val="00941A0F"/>
    <w:rsid w:val="00941A56"/>
    <w:rsid w:val="00941AD9"/>
    <w:rsid w:val="00941B31"/>
    <w:rsid w:val="00941C06"/>
    <w:rsid w:val="00941C30"/>
    <w:rsid w:val="00941C71"/>
    <w:rsid w:val="00941CFA"/>
    <w:rsid w:val="00941D09"/>
    <w:rsid w:val="00941DD2"/>
    <w:rsid w:val="00941EBE"/>
    <w:rsid w:val="00941EC7"/>
    <w:rsid w:val="00941EFF"/>
    <w:rsid w:val="00941F1E"/>
    <w:rsid w:val="00941FCB"/>
    <w:rsid w:val="00942030"/>
    <w:rsid w:val="009421A8"/>
    <w:rsid w:val="009421F8"/>
    <w:rsid w:val="00942230"/>
    <w:rsid w:val="0094233E"/>
    <w:rsid w:val="0094235A"/>
    <w:rsid w:val="0094236E"/>
    <w:rsid w:val="00942438"/>
    <w:rsid w:val="0094277B"/>
    <w:rsid w:val="0094282A"/>
    <w:rsid w:val="0094288A"/>
    <w:rsid w:val="0094292C"/>
    <w:rsid w:val="00942944"/>
    <w:rsid w:val="009429F0"/>
    <w:rsid w:val="00942A61"/>
    <w:rsid w:val="00942A7D"/>
    <w:rsid w:val="00942A83"/>
    <w:rsid w:val="00942A8B"/>
    <w:rsid w:val="00942B41"/>
    <w:rsid w:val="00942B87"/>
    <w:rsid w:val="00942B89"/>
    <w:rsid w:val="00942BD2"/>
    <w:rsid w:val="00942C19"/>
    <w:rsid w:val="00942C72"/>
    <w:rsid w:val="00942C80"/>
    <w:rsid w:val="00942C86"/>
    <w:rsid w:val="00942CE0"/>
    <w:rsid w:val="00942D71"/>
    <w:rsid w:val="00942DEB"/>
    <w:rsid w:val="00942E41"/>
    <w:rsid w:val="00942E82"/>
    <w:rsid w:val="00942EBA"/>
    <w:rsid w:val="00942EFF"/>
    <w:rsid w:val="00942F50"/>
    <w:rsid w:val="00942F8B"/>
    <w:rsid w:val="00942F95"/>
    <w:rsid w:val="00943061"/>
    <w:rsid w:val="00943132"/>
    <w:rsid w:val="00943145"/>
    <w:rsid w:val="009431B2"/>
    <w:rsid w:val="00943226"/>
    <w:rsid w:val="00943239"/>
    <w:rsid w:val="00943324"/>
    <w:rsid w:val="00943498"/>
    <w:rsid w:val="009434B8"/>
    <w:rsid w:val="0094350C"/>
    <w:rsid w:val="009435C3"/>
    <w:rsid w:val="00943693"/>
    <w:rsid w:val="0094370C"/>
    <w:rsid w:val="0094372B"/>
    <w:rsid w:val="009438A3"/>
    <w:rsid w:val="0094398E"/>
    <w:rsid w:val="009439A5"/>
    <w:rsid w:val="00943A0F"/>
    <w:rsid w:val="00943B42"/>
    <w:rsid w:val="00943B8C"/>
    <w:rsid w:val="00943DD1"/>
    <w:rsid w:val="00943E03"/>
    <w:rsid w:val="00943E2A"/>
    <w:rsid w:val="00943E94"/>
    <w:rsid w:val="00943EEA"/>
    <w:rsid w:val="00943F19"/>
    <w:rsid w:val="00943F3C"/>
    <w:rsid w:val="00943F60"/>
    <w:rsid w:val="00943F86"/>
    <w:rsid w:val="00943FEC"/>
    <w:rsid w:val="0094405A"/>
    <w:rsid w:val="00944225"/>
    <w:rsid w:val="00944257"/>
    <w:rsid w:val="009442E5"/>
    <w:rsid w:val="00944398"/>
    <w:rsid w:val="009443D0"/>
    <w:rsid w:val="00944444"/>
    <w:rsid w:val="009444C3"/>
    <w:rsid w:val="009444C6"/>
    <w:rsid w:val="009444E0"/>
    <w:rsid w:val="009445B4"/>
    <w:rsid w:val="009446A9"/>
    <w:rsid w:val="009446D5"/>
    <w:rsid w:val="00944737"/>
    <w:rsid w:val="009447B0"/>
    <w:rsid w:val="009448DA"/>
    <w:rsid w:val="0094490E"/>
    <w:rsid w:val="00944931"/>
    <w:rsid w:val="00944A65"/>
    <w:rsid w:val="00944B0B"/>
    <w:rsid w:val="00944B59"/>
    <w:rsid w:val="00944BFE"/>
    <w:rsid w:val="00944C20"/>
    <w:rsid w:val="00944CE7"/>
    <w:rsid w:val="00944E44"/>
    <w:rsid w:val="00944E97"/>
    <w:rsid w:val="00944EBB"/>
    <w:rsid w:val="00944ED3"/>
    <w:rsid w:val="00944EDF"/>
    <w:rsid w:val="00944F0E"/>
    <w:rsid w:val="0094508E"/>
    <w:rsid w:val="009450FE"/>
    <w:rsid w:val="00945364"/>
    <w:rsid w:val="0094548D"/>
    <w:rsid w:val="009454BC"/>
    <w:rsid w:val="00945509"/>
    <w:rsid w:val="009455AD"/>
    <w:rsid w:val="009455E7"/>
    <w:rsid w:val="009455F4"/>
    <w:rsid w:val="0094574D"/>
    <w:rsid w:val="00945774"/>
    <w:rsid w:val="00945786"/>
    <w:rsid w:val="009457F6"/>
    <w:rsid w:val="00945811"/>
    <w:rsid w:val="00945813"/>
    <w:rsid w:val="0094581C"/>
    <w:rsid w:val="00945831"/>
    <w:rsid w:val="00945832"/>
    <w:rsid w:val="00945899"/>
    <w:rsid w:val="009458E3"/>
    <w:rsid w:val="009458FC"/>
    <w:rsid w:val="00945949"/>
    <w:rsid w:val="00945AFC"/>
    <w:rsid w:val="00945B0C"/>
    <w:rsid w:val="00945BD6"/>
    <w:rsid w:val="00945C48"/>
    <w:rsid w:val="00945C99"/>
    <w:rsid w:val="00945E38"/>
    <w:rsid w:val="00945F28"/>
    <w:rsid w:val="00945F46"/>
    <w:rsid w:val="00945FFA"/>
    <w:rsid w:val="00946036"/>
    <w:rsid w:val="009460CC"/>
    <w:rsid w:val="009460E3"/>
    <w:rsid w:val="00946132"/>
    <w:rsid w:val="00946137"/>
    <w:rsid w:val="00946388"/>
    <w:rsid w:val="009463DD"/>
    <w:rsid w:val="009463DF"/>
    <w:rsid w:val="00946465"/>
    <w:rsid w:val="00946499"/>
    <w:rsid w:val="009464A0"/>
    <w:rsid w:val="0094650F"/>
    <w:rsid w:val="0094663A"/>
    <w:rsid w:val="00946677"/>
    <w:rsid w:val="009466E8"/>
    <w:rsid w:val="00946707"/>
    <w:rsid w:val="00946810"/>
    <w:rsid w:val="0094683B"/>
    <w:rsid w:val="009468B2"/>
    <w:rsid w:val="009469BC"/>
    <w:rsid w:val="00946A3F"/>
    <w:rsid w:val="00946AC5"/>
    <w:rsid w:val="00946AE4"/>
    <w:rsid w:val="00946C19"/>
    <w:rsid w:val="00946CFC"/>
    <w:rsid w:val="00946DCD"/>
    <w:rsid w:val="00946E22"/>
    <w:rsid w:val="00946E40"/>
    <w:rsid w:val="00946F21"/>
    <w:rsid w:val="00946F4E"/>
    <w:rsid w:val="009470B1"/>
    <w:rsid w:val="009470D0"/>
    <w:rsid w:val="0094715C"/>
    <w:rsid w:val="00947175"/>
    <w:rsid w:val="00947276"/>
    <w:rsid w:val="00947314"/>
    <w:rsid w:val="009473E6"/>
    <w:rsid w:val="009474B5"/>
    <w:rsid w:val="0094756C"/>
    <w:rsid w:val="00947635"/>
    <w:rsid w:val="009476BB"/>
    <w:rsid w:val="009476DF"/>
    <w:rsid w:val="0094770C"/>
    <w:rsid w:val="00947758"/>
    <w:rsid w:val="00947856"/>
    <w:rsid w:val="009479A2"/>
    <w:rsid w:val="009479EE"/>
    <w:rsid w:val="00947A71"/>
    <w:rsid w:val="00947A8D"/>
    <w:rsid w:val="00947AB4"/>
    <w:rsid w:val="00947BEC"/>
    <w:rsid w:val="00947C19"/>
    <w:rsid w:val="00947C68"/>
    <w:rsid w:val="00947C91"/>
    <w:rsid w:val="00947CDD"/>
    <w:rsid w:val="00947E20"/>
    <w:rsid w:val="00947F65"/>
    <w:rsid w:val="00947F86"/>
    <w:rsid w:val="00947F88"/>
    <w:rsid w:val="00947FCB"/>
    <w:rsid w:val="00950038"/>
    <w:rsid w:val="0095005F"/>
    <w:rsid w:val="009501B9"/>
    <w:rsid w:val="0095025A"/>
    <w:rsid w:val="0095029B"/>
    <w:rsid w:val="0095029E"/>
    <w:rsid w:val="0095030F"/>
    <w:rsid w:val="0095031A"/>
    <w:rsid w:val="009503C1"/>
    <w:rsid w:val="00950429"/>
    <w:rsid w:val="00950511"/>
    <w:rsid w:val="009507A8"/>
    <w:rsid w:val="00950826"/>
    <w:rsid w:val="0095088C"/>
    <w:rsid w:val="00950966"/>
    <w:rsid w:val="0095098A"/>
    <w:rsid w:val="009509E5"/>
    <w:rsid w:val="00950A19"/>
    <w:rsid w:val="00950A44"/>
    <w:rsid w:val="00950CAD"/>
    <w:rsid w:val="00950CAE"/>
    <w:rsid w:val="00950D0E"/>
    <w:rsid w:val="00950D56"/>
    <w:rsid w:val="00950DE6"/>
    <w:rsid w:val="00950E13"/>
    <w:rsid w:val="00950E5C"/>
    <w:rsid w:val="00950E6A"/>
    <w:rsid w:val="00950EC8"/>
    <w:rsid w:val="00950F5D"/>
    <w:rsid w:val="00951034"/>
    <w:rsid w:val="0095118B"/>
    <w:rsid w:val="009511D9"/>
    <w:rsid w:val="009511E5"/>
    <w:rsid w:val="00951287"/>
    <w:rsid w:val="0095133A"/>
    <w:rsid w:val="00951377"/>
    <w:rsid w:val="009513B3"/>
    <w:rsid w:val="009513E0"/>
    <w:rsid w:val="00951423"/>
    <w:rsid w:val="00951466"/>
    <w:rsid w:val="00951578"/>
    <w:rsid w:val="00951631"/>
    <w:rsid w:val="00951684"/>
    <w:rsid w:val="009516A3"/>
    <w:rsid w:val="00951806"/>
    <w:rsid w:val="00951907"/>
    <w:rsid w:val="0095198C"/>
    <w:rsid w:val="009519F2"/>
    <w:rsid w:val="00951A07"/>
    <w:rsid w:val="00951B7C"/>
    <w:rsid w:val="00951B9A"/>
    <w:rsid w:val="00951BAE"/>
    <w:rsid w:val="00951C00"/>
    <w:rsid w:val="00951C32"/>
    <w:rsid w:val="00951D76"/>
    <w:rsid w:val="00951E7F"/>
    <w:rsid w:val="00951EA8"/>
    <w:rsid w:val="00951EBC"/>
    <w:rsid w:val="00951F40"/>
    <w:rsid w:val="00951F89"/>
    <w:rsid w:val="00951FAE"/>
    <w:rsid w:val="009520A8"/>
    <w:rsid w:val="0095215E"/>
    <w:rsid w:val="0095217F"/>
    <w:rsid w:val="009521A0"/>
    <w:rsid w:val="00952205"/>
    <w:rsid w:val="009522B0"/>
    <w:rsid w:val="00952471"/>
    <w:rsid w:val="00952476"/>
    <w:rsid w:val="0095254B"/>
    <w:rsid w:val="009526A2"/>
    <w:rsid w:val="009526E2"/>
    <w:rsid w:val="009528AA"/>
    <w:rsid w:val="0095290B"/>
    <w:rsid w:val="00952B7D"/>
    <w:rsid w:val="00952C44"/>
    <w:rsid w:val="00952C79"/>
    <w:rsid w:val="00952DB9"/>
    <w:rsid w:val="00952DBD"/>
    <w:rsid w:val="00952DDB"/>
    <w:rsid w:val="00952E7D"/>
    <w:rsid w:val="00952E82"/>
    <w:rsid w:val="00952FA6"/>
    <w:rsid w:val="0095303D"/>
    <w:rsid w:val="009531DC"/>
    <w:rsid w:val="009531E8"/>
    <w:rsid w:val="009531EE"/>
    <w:rsid w:val="0095328F"/>
    <w:rsid w:val="00953323"/>
    <w:rsid w:val="00953423"/>
    <w:rsid w:val="00953477"/>
    <w:rsid w:val="0095350A"/>
    <w:rsid w:val="0095353C"/>
    <w:rsid w:val="009535EF"/>
    <w:rsid w:val="009535FF"/>
    <w:rsid w:val="0095368D"/>
    <w:rsid w:val="009536AC"/>
    <w:rsid w:val="00953832"/>
    <w:rsid w:val="0095391B"/>
    <w:rsid w:val="00953930"/>
    <w:rsid w:val="00953943"/>
    <w:rsid w:val="00953963"/>
    <w:rsid w:val="00953987"/>
    <w:rsid w:val="00953ADD"/>
    <w:rsid w:val="00953B97"/>
    <w:rsid w:val="00953C0D"/>
    <w:rsid w:val="00953D3F"/>
    <w:rsid w:val="00953DBE"/>
    <w:rsid w:val="00953EA7"/>
    <w:rsid w:val="00953F2D"/>
    <w:rsid w:val="00953F36"/>
    <w:rsid w:val="00953F48"/>
    <w:rsid w:val="0095401F"/>
    <w:rsid w:val="0095402D"/>
    <w:rsid w:val="0095403A"/>
    <w:rsid w:val="009541BF"/>
    <w:rsid w:val="009541C1"/>
    <w:rsid w:val="0095421D"/>
    <w:rsid w:val="009542A0"/>
    <w:rsid w:val="009543DA"/>
    <w:rsid w:val="0095453C"/>
    <w:rsid w:val="0095459B"/>
    <w:rsid w:val="009545BA"/>
    <w:rsid w:val="009545CA"/>
    <w:rsid w:val="009545EF"/>
    <w:rsid w:val="009545F6"/>
    <w:rsid w:val="00954793"/>
    <w:rsid w:val="009547F2"/>
    <w:rsid w:val="00954841"/>
    <w:rsid w:val="0095484A"/>
    <w:rsid w:val="0095486C"/>
    <w:rsid w:val="00954899"/>
    <w:rsid w:val="00954990"/>
    <w:rsid w:val="009549CC"/>
    <w:rsid w:val="00954A61"/>
    <w:rsid w:val="00954A92"/>
    <w:rsid w:val="00954BF0"/>
    <w:rsid w:val="00954C15"/>
    <w:rsid w:val="00954CB2"/>
    <w:rsid w:val="00954CDE"/>
    <w:rsid w:val="00954D60"/>
    <w:rsid w:val="00954DF7"/>
    <w:rsid w:val="00954E1C"/>
    <w:rsid w:val="00954E63"/>
    <w:rsid w:val="00954ECE"/>
    <w:rsid w:val="00954F45"/>
    <w:rsid w:val="00954FA9"/>
    <w:rsid w:val="00954FD2"/>
    <w:rsid w:val="009550B7"/>
    <w:rsid w:val="009550F3"/>
    <w:rsid w:val="00955108"/>
    <w:rsid w:val="0095516A"/>
    <w:rsid w:val="009551C3"/>
    <w:rsid w:val="0095537A"/>
    <w:rsid w:val="00955415"/>
    <w:rsid w:val="0095541B"/>
    <w:rsid w:val="00955518"/>
    <w:rsid w:val="00955526"/>
    <w:rsid w:val="0095558E"/>
    <w:rsid w:val="00955669"/>
    <w:rsid w:val="009556A1"/>
    <w:rsid w:val="00955765"/>
    <w:rsid w:val="009557DE"/>
    <w:rsid w:val="009557DF"/>
    <w:rsid w:val="0095589F"/>
    <w:rsid w:val="009559B0"/>
    <w:rsid w:val="00955AD6"/>
    <w:rsid w:val="00955B00"/>
    <w:rsid w:val="00955B32"/>
    <w:rsid w:val="00955B96"/>
    <w:rsid w:val="00955DC5"/>
    <w:rsid w:val="00955E76"/>
    <w:rsid w:val="00955ECB"/>
    <w:rsid w:val="00955F6F"/>
    <w:rsid w:val="00956039"/>
    <w:rsid w:val="00956069"/>
    <w:rsid w:val="009560AF"/>
    <w:rsid w:val="009561B0"/>
    <w:rsid w:val="00956243"/>
    <w:rsid w:val="00956305"/>
    <w:rsid w:val="00956314"/>
    <w:rsid w:val="009563A8"/>
    <w:rsid w:val="0095640E"/>
    <w:rsid w:val="00956516"/>
    <w:rsid w:val="00956617"/>
    <w:rsid w:val="0095663E"/>
    <w:rsid w:val="00956667"/>
    <w:rsid w:val="0095676F"/>
    <w:rsid w:val="00956784"/>
    <w:rsid w:val="009567A8"/>
    <w:rsid w:val="009567BB"/>
    <w:rsid w:val="009567F1"/>
    <w:rsid w:val="009567FC"/>
    <w:rsid w:val="0095680C"/>
    <w:rsid w:val="00956837"/>
    <w:rsid w:val="0095683A"/>
    <w:rsid w:val="00956899"/>
    <w:rsid w:val="00956930"/>
    <w:rsid w:val="00956946"/>
    <w:rsid w:val="0095694C"/>
    <w:rsid w:val="00956957"/>
    <w:rsid w:val="0095696E"/>
    <w:rsid w:val="009569D7"/>
    <w:rsid w:val="00956A0A"/>
    <w:rsid w:val="00956A76"/>
    <w:rsid w:val="00956B03"/>
    <w:rsid w:val="00956B64"/>
    <w:rsid w:val="00956BB6"/>
    <w:rsid w:val="00956C8A"/>
    <w:rsid w:val="00956CBE"/>
    <w:rsid w:val="00956DAF"/>
    <w:rsid w:val="00956DC7"/>
    <w:rsid w:val="00956F0F"/>
    <w:rsid w:val="00957030"/>
    <w:rsid w:val="00957052"/>
    <w:rsid w:val="00957072"/>
    <w:rsid w:val="0095708F"/>
    <w:rsid w:val="0095712C"/>
    <w:rsid w:val="00957134"/>
    <w:rsid w:val="009571C7"/>
    <w:rsid w:val="0095721C"/>
    <w:rsid w:val="009572AB"/>
    <w:rsid w:val="009572ED"/>
    <w:rsid w:val="009573D4"/>
    <w:rsid w:val="0095740B"/>
    <w:rsid w:val="00957450"/>
    <w:rsid w:val="009574B5"/>
    <w:rsid w:val="009574B7"/>
    <w:rsid w:val="009574DF"/>
    <w:rsid w:val="009574E6"/>
    <w:rsid w:val="009574EC"/>
    <w:rsid w:val="00957564"/>
    <w:rsid w:val="009575BC"/>
    <w:rsid w:val="0095764E"/>
    <w:rsid w:val="009576B1"/>
    <w:rsid w:val="009576F8"/>
    <w:rsid w:val="009579A4"/>
    <w:rsid w:val="009579DB"/>
    <w:rsid w:val="009579FA"/>
    <w:rsid w:val="00957A13"/>
    <w:rsid w:val="00957A66"/>
    <w:rsid w:val="00957AAD"/>
    <w:rsid w:val="00957B5C"/>
    <w:rsid w:val="00957C03"/>
    <w:rsid w:val="00957C08"/>
    <w:rsid w:val="00957CDF"/>
    <w:rsid w:val="00957D5F"/>
    <w:rsid w:val="00957D6E"/>
    <w:rsid w:val="00957E2D"/>
    <w:rsid w:val="00957F2A"/>
    <w:rsid w:val="00957F3C"/>
    <w:rsid w:val="00957F7F"/>
    <w:rsid w:val="00957F8F"/>
    <w:rsid w:val="00957FD0"/>
    <w:rsid w:val="00957FD8"/>
    <w:rsid w:val="00960099"/>
    <w:rsid w:val="009601A9"/>
    <w:rsid w:val="0096021F"/>
    <w:rsid w:val="00960292"/>
    <w:rsid w:val="009602CE"/>
    <w:rsid w:val="009602FF"/>
    <w:rsid w:val="00960330"/>
    <w:rsid w:val="00960354"/>
    <w:rsid w:val="009603BB"/>
    <w:rsid w:val="0096047A"/>
    <w:rsid w:val="009604B2"/>
    <w:rsid w:val="00960503"/>
    <w:rsid w:val="00960747"/>
    <w:rsid w:val="00960879"/>
    <w:rsid w:val="009608F4"/>
    <w:rsid w:val="009609DD"/>
    <w:rsid w:val="00960B2D"/>
    <w:rsid w:val="00960D5B"/>
    <w:rsid w:val="00960D95"/>
    <w:rsid w:val="00960DD1"/>
    <w:rsid w:val="00961023"/>
    <w:rsid w:val="0096102C"/>
    <w:rsid w:val="009610B4"/>
    <w:rsid w:val="009610DA"/>
    <w:rsid w:val="0096114F"/>
    <w:rsid w:val="00961182"/>
    <w:rsid w:val="00961200"/>
    <w:rsid w:val="00961212"/>
    <w:rsid w:val="00961258"/>
    <w:rsid w:val="0096127B"/>
    <w:rsid w:val="00961281"/>
    <w:rsid w:val="00961360"/>
    <w:rsid w:val="009613F5"/>
    <w:rsid w:val="00961444"/>
    <w:rsid w:val="00961518"/>
    <w:rsid w:val="009615A8"/>
    <w:rsid w:val="00961609"/>
    <w:rsid w:val="00961679"/>
    <w:rsid w:val="0096174A"/>
    <w:rsid w:val="00961777"/>
    <w:rsid w:val="009618A3"/>
    <w:rsid w:val="00961A00"/>
    <w:rsid w:val="00961A71"/>
    <w:rsid w:val="00961AA7"/>
    <w:rsid w:val="00961BF6"/>
    <w:rsid w:val="00961C13"/>
    <w:rsid w:val="00961D69"/>
    <w:rsid w:val="00961D75"/>
    <w:rsid w:val="00961D87"/>
    <w:rsid w:val="00961DCC"/>
    <w:rsid w:val="00961E5F"/>
    <w:rsid w:val="00961E79"/>
    <w:rsid w:val="00961EB9"/>
    <w:rsid w:val="00962022"/>
    <w:rsid w:val="00962025"/>
    <w:rsid w:val="0096204C"/>
    <w:rsid w:val="00962059"/>
    <w:rsid w:val="0096207E"/>
    <w:rsid w:val="00962171"/>
    <w:rsid w:val="009621D0"/>
    <w:rsid w:val="009622C2"/>
    <w:rsid w:val="009623E3"/>
    <w:rsid w:val="0096240E"/>
    <w:rsid w:val="00962430"/>
    <w:rsid w:val="009624A4"/>
    <w:rsid w:val="009624A6"/>
    <w:rsid w:val="009624F5"/>
    <w:rsid w:val="0096250F"/>
    <w:rsid w:val="00962555"/>
    <w:rsid w:val="00962631"/>
    <w:rsid w:val="0096274D"/>
    <w:rsid w:val="009627C0"/>
    <w:rsid w:val="00962803"/>
    <w:rsid w:val="00962846"/>
    <w:rsid w:val="00962868"/>
    <w:rsid w:val="0096291A"/>
    <w:rsid w:val="00962971"/>
    <w:rsid w:val="009629CB"/>
    <w:rsid w:val="00962A73"/>
    <w:rsid w:val="00962ACF"/>
    <w:rsid w:val="00962B2D"/>
    <w:rsid w:val="00962B5B"/>
    <w:rsid w:val="00962B88"/>
    <w:rsid w:val="00962D9D"/>
    <w:rsid w:val="00962DA3"/>
    <w:rsid w:val="00962DC0"/>
    <w:rsid w:val="00962DFC"/>
    <w:rsid w:val="00962E4A"/>
    <w:rsid w:val="009630CA"/>
    <w:rsid w:val="009631AE"/>
    <w:rsid w:val="009631D5"/>
    <w:rsid w:val="009633CD"/>
    <w:rsid w:val="0096348C"/>
    <w:rsid w:val="0096353D"/>
    <w:rsid w:val="009635CE"/>
    <w:rsid w:val="009635E1"/>
    <w:rsid w:val="009635EC"/>
    <w:rsid w:val="009635ED"/>
    <w:rsid w:val="0096368C"/>
    <w:rsid w:val="0096370D"/>
    <w:rsid w:val="00963853"/>
    <w:rsid w:val="00963857"/>
    <w:rsid w:val="00963863"/>
    <w:rsid w:val="00963903"/>
    <w:rsid w:val="00963908"/>
    <w:rsid w:val="0096390A"/>
    <w:rsid w:val="0096396A"/>
    <w:rsid w:val="009639C9"/>
    <w:rsid w:val="00963A5A"/>
    <w:rsid w:val="00963AC0"/>
    <w:rsid w:val="00963AF5"/>
    <w:rsid w:val="00963BD5"/>
    <w:rsid w:val="00963BD7"/>
    <w:rsid w:val="00963CD8"/>
    <w:rsid w:val="00963D37"/>
    <w:rsid w:val="00963E76"/>
    <w:rsid w:val="00963E88"/>
    <w:rsid w:val="00963EFC"/>
    <w:rsid w:val="00963F5F"/>
    <w:rsid w:val="00963F7A"/>
    <w:rsid w:val="00963FAE"/>
    <w:rsid w:val="0096408E"/>
    <w:rsid w:val="009640B4"/>
    <w:rsid w:val="00964186"/>
    <w:rsid w:val="0096422A"/>
    <w:rsid w:val="00964247"/>
    <w:rsid w:val="00964273"/>
    <w:rsid w:val="00964404"/>
    <w:rsid w:val="00964653"/>
    <w:rsid w:val="00964697"/>
    <w:rsid w:val="009646C5"/>
    <w:rsid w:val="009646F3"/>
    <w:rsid w:val="009647A4"/>
    <w:rsid w:val="00964865"/>
    <w:rsid w:val="009648A2"/>
    <w:rsid w:val="00964978"/>
    <w:rsid w:val="00964A90"/>
    <w:rsid w:val="00964B4A"/>
    <w:rsid w:val="00964BC8"/>
    <w:rsid w:val="00964D64"/>
    <w:rsid w:val="00964DF0"/>
    <w:rsid w:val="00964E6B"/>
    <w:rsid w:val="00964E86"/>
    <w:rsid w:val="00964EB4"/>
    <w:rsid w:val="00964F01"/>
    <w:rsid w:val="00964FB3"/>
    <w:rsid w:val="0096505E"/>
    <w:rsid w:val="009650AD"/>
    <w:rsid w:val="009650C6"/>
    <w:rsid w:val="00965125"/>
    <w:rsid w:val="009651E9"/>
    <w:rsid w:val="00965288"/>
    <w:rsid w:val="0096536F"/>
    <w:rsid w:val="00965421"/>
    <w:rsid w:val="009654F7"/>
    <w:rsid w:val="00965509"/>
    <w:rsid w:val="00965538"/>
    <w:rsid w:val="00965572"/>
    <w:rsid w:val="00965592"/>
    <w:rsid w:val="0096567F"/>
    <w:rsid w:val="009656CD"/>
    <w:rsid w:val="0096589A"/>
    <w:rsid w:val="009658E2"/>
    <w:rsid w:val="0096592F"/>
    <w:rsid w:val="0096596E"/>
    <w:rsid w:val="009659D3"/>
    <w:rsid w:val="00965A6D"/>
    <w:rsid w:val="00965A7D"/>
    <w:rsid w:val="00965A90"/>
    <w:rsid w:val="00965AF6"/>
    <w:rsid w:val="00965B72"/>
    <w:rsid w:val="00965BA5"/>
    <w:rsid w:val="00965BD2"/>
    <w:rsid w:val="00965BF2"/>
    <w:rsid w:val="00965C00"/>
    <w:rsid w:val="00965CC3"/>
    <w:rsid w:val="00965CC4"/>
    <w:rsid w:val="00965D39"/>
    <w:rsid w:val="00965E65"/>
    <w:rsid w:val="00965FE1"/>
    <w:rsid w:val="009660E7"/>
    <w:rsid w:val="00966110"/>
    <w:rsid w:val="00966183"/>
    <w:rsid w:val="00966280"/>
    <w:rsid w:val="009663B2"/>
    <w:rsid w:val="009663B5"/>
    <w:rsid w:val="00966455"/>
    <w:rsid w:val="00966499"/>
    <w:rsid w:val="009665A2"/>
    <w:rsid w:val="009665E9"/>
    <w:rsid w:val="00966688"/>
    <w:rsid w:val="009666C9"/>
    <w:rsid w:val="00966766"/>
    <w:rsid w:val="0096676F"/>
    <w:rsid w:val="00966822"/>
    <w:rsid w:val="00966962"/>
    <w:rsid w:val="009669CC"/>
    <w:rsid w:val="00966A0B"/>
    <w:rsid w:val="00966A60"/>
    <w:rsid w:val="00966ABB"/>
    <w:rsid w:val="00966BC0"/>
    <w:rsid w:val="00966BD0"/>
    <w:rsid w:val="00966C16"/>
    <w:rsid w:val="00966C3D"/>
    <w:rsid w:val="00966D83"/>
    <w:rsid w:val="00966DA8"/>
    <w:rsid w:val="00966DC9"/>
    <w:rsid w:val="00966DE1"/>
    <w:rsid w:val="00966DF2"/>
    <w:rsid w:val="00966E51"/>
    <w:rsid w:val="00966EF8"/>
    <w:rsid w:val="00967080"/>
    <w:rsid w:val="0096709D"/>
    <w:rsid w:val="009670BE"/>
    <w:rsid w:val="0096714E"/>
    <w:rsid w:val="009671B4"/>
    <w:rsid w:val="00967205"/>
    <w:rsid w:val="00967208"/>
    <w:rsid w:val="00967245"/>
    <w:rsid w:val="0096726A"/>
    <w:rsid w:val="009672E7"/>
    <w:rsid w:val="009672F3"/>
    <w:rsid w:val="0096747A"/>
    <w:rsid w:val="0096748D"/>
    <w:rsid w:val="009674A4"/>
    <w:rsid w:val="009674AC"/>
    <w:rsid w:val="009674DF"/>
    <w:rsid w:val="00967558"/>
    <w:rsid w:val="00967588"/>
    <w:rsid w:val="0096766B"/>
    <w:rsid w:val="0096773D"/>
    <w:rsid w:val="0096776D"/>
    <w:rsid w:val="00967848"/>
    <w:rsid w:val="009679E4"/>
    <w:rsid w:val="00967A8B"/>
    <w:rsid w:val="00967AAA"/>
    <w:rsid w:val="00967AB7"/>
    <w:rsid w:val="00967AEF"/>
    <w:rsid w:val="00967BF9"/>
    <w:rsid w:val="00967C12"/>
    <w:rsid w:val="00967C2C"/>
    <w:rsid w:val="00967C68"/>
    <w:rsid w:val="00967C80"/>
    <w:rsid w:val="00967D49"/>
    <w:rsid w:val="00967D4F"/>
    <w:rsid w:val="00967D97"/>
    <w:rsid w:val="00967E0E"/>
    <w:rsid w:val="00967E2F"/>
    <w:rsid w:val="00967E77"/>
    <w:rsid w:val="00967E92"/>
    <w:rsid w:val="00967EA0"/>
    <w:rsid w:val="00967F2B"/>
    <w:rsid w:val="00970063"/>
    <w:rsid w:val="009700B0"/>
    <w:rsid w:val="00970105"/>
    <w:rsid w:val="009701A7"/>
    <w:rsid w:val="0097020B"/>
    <w:rsid w:val="0097021E"/>
    <w:rsid w:val="00970344"/>
    <w:rsid w:val="009703CA"/>
    <w:rsid w:val="009703F7"/>
    <w:rsid w:val="009704AB"/>
    <w:rsid w:val="00970612"/>
    <w:rsid w:val="00970635"/>
    <w:rsid w:val="0097066E"/>
    <w:rsid w:val="0097073D"/>
    <w:rsid w:val="009707AA"/>
    <w:rsid w:val="00970827"/>
    <w:rsid w:val="009708A3"/>
    <w:rsid w:val="0097096F"/>
    <w:rsid w:val="00970989"/>
    <w:rsid w:val="009709E0"/>
    <w:rsid w:val="009709FA"/>
    <w:rsid w:val="00970AC8"/>
    <w:rsid w:val="00970AE2"/>
    <w:rsid w:val="00970B51"/>
    <w:rsid w:val="00970BE4"/>
    <w:rsid w:val="00970C12"/>
    <w:rsid w:val="00970C1F"/>
    <w:rsid w:val="00970C25"/>
    <w:rsid w:val="00970C56"/>
    <w:rsid w:val="00970CF2"/>
    <w:rsid w:val="00970D60"/>
    <w:rsid w:val="00970DBA"/>
    <w:rsid w:val="00970DCD"/>
    <w:rsid w:val="00970DE4"/>
    <w:rsid w:val="00970F8F"/>
    <w:rsid w:val="00971024"/>
    <w:rsid w:val="009711CE"/>
    <w:rsid w:val="0097123F"/>
    <w:rsid w:val="0097130A"/>
    <w:rsid w:val="009713E5"/>
    <w:rsid w:val="00971403"/>
    <w:rsid w:val="0097145D"/>
    <w:rsid w:val="00971487"/>
    <w:rsid w:val="00971591"/>
    <w:rsid w:val="009715AE"/>
    <w:rsid w:val="009715C4"/>
    <w:rsid w:val="009715CC"/>
    <w:rsid w:val="00971786"/>
    <w:rsid w:val="009717C9"/>
    <w:rsid w:val="009717CA"/>
    <w:rsid w:val="00971882"/>
    <w:rsid w:val="00971885"/>
    <w:rsid w:val="00971969"/>
    <w:rsid w:val="009719C1"/>
    <w:rsid w:val="009719CD"/>
    <w:rsid w:val="00971AE0"/>
    <w:rsid w:val="00971B6C"/>
    <w:rsid w:val="00971BE3"/>
    <w:rsid w:val="00971D98"/>
    <w:rsid w:val="00971DB6"/>
    <w:rsid w:val="00971E15"/>
    <w:rsid w:val="00971F96"/>
    <w:rsid w:val="00971FB2"/>
    <w:rsid w:val="00971FCF"/>
    <w:rsid w:val="009720D8"/>
    <w:rsid w:val="00972109"/>
    <w:rsid w:val="009721B6"/>
    <w:rsid w:val="009721F4"/>
    <w:rsid w:val="00972213"/>
    <w:rsid w:val="00972229"/>
    <w:rsid w:val="00972312"/>
    <w:rsid w:val="0097241E"/>
    <w:rsid w:val="00972540"/>
    <w:rsid w:val="00972563"/>
    <w:rsid w:val="00972600"/>
    <w:rsid w:val="00972602"/>
    <w:rsid w:val="009726BE"/>
    <w:rsid w:val="00972700"/>
    <w:rsid w:val="009727AC"/>
    <w:rsid w:val="0097283A"/>
    <w:rsid w:val="00972914"/>
    <w:rsid w:val="00972952"/>
    <w:rsid w:val="00972A0D"/>
    <w:rsid w:val="00972A6A"/>
    <w:rsid w:val="00972AAC"/>
    <w:rsid w:val="00972AEE"/>
    <w:rsid w:val="00972AF0"/>
    <w:rsid w:val="00972B8C"/>
    <w:rsid w:val="00972BBB"/>
    <w:rsid w:val="00972C31"/>
    <w:rsid w:val="00972D10"/>
    <w:rsid w:val="00972DAF"/>
    <w:rsid w:val="00972DB5"/>
    <w:rsid w:val="00972DBD"/>
    <w:rsid w:val="00972E86"/>
    <w:rsid w:val="00972EF7"/>
    <w:rsid w:val="00972EFF"/>
    <w:rsid w:val="00973104"/>
    <w:rsid w:val="00973187"/>
    <w:rsid w:val="00973239"/>
    <w:rsid w:val="0097328E"/>
    <w:rsid w:val="009732AC"/>
    <w:rsid w:val="00973378"/>
    <w:rsid w:val="0097338A"/>
    <w:rsid w:val="00973442"/>
    <w:rsid w:val="0097345E"/>
    <w:rsid w:val="00973587"/>
    <w:rsid w:val="009735F1"/>
    <w:rsid w:val="0097362F"/>
    <w:rsid w:val="009736D1"/>
    <w:rsid w:val="00973746"/>
    <w:rsid w:val="00973856"/>
    <w:rsid w:val="0097392A"/>
    <w:rsid w:val="00973972"/>
    <w:rsid w:val="00973A02"/>
    <w:rsid w:val="00973A45"/>
    <w:rsid w:val="00973B5F"/>
    <w:rsid w:val="00973BCE"/>
    <w:rsid w:val="00973BEF"/>
    <w:rsid w:val="00973C4A"/>
    <w:rsid w:val="00973C9F"/>
    <w:rsid w:val="00973D93"/>
    <w:rsid w:val="00973DA9"/>
    <w:rsid w:val="00973DC3"/>
    <w:rsid w:val="00973DD0"/>
    <w:rsid w:val="00973DE4"/>
    <w:rsid w:val="00973E87"/>
    <w:rsid w:val="00973F67"/>
    <w:rsid w:val="00973F78"/>
    <w:rsid w:val="009740ED"/>
    <w:rsid w:val="009741A9"/>
    <w:rsid w:val="009741DD"/>
    <w:rsid w:val="0097421F"/>
    <w:rsid w:val="00974231"/>
    <w:rsid w:val="0097440C"/>
    <w:rsid w:val="009744C4"/>
    <w:rsid w:val="00974552"/>
    <w:rsid w:val="00974577"/>
    <w:rsid w:val="0097457C"/>
    <w:rsid w:val="00974692"/>
    <w:rsid w:val="009746B6"/>
    <w:rsid w:val="009746E9"/>
    <w:rsid w:val="009746ED"/>
    <w:rsid w:val="00974A90"/>
    <w:rsid w:val="00974B5E"/>
    <w:rsid w:val="00974BE3"/>
    <w:rsid w:val="00974C26"/>
    <w:rsid w:val="00974CCE"/>
    <w:rsid w:val="00974CEF"/>
    <w:rsid w:val="00974D89"/>
    <w:rsid w:val="00974DB2"/>
    <w:rsid w:val="00974DC8"/>
    <w:rsid w:val="00974EA6"/>
    <w:rsid w:val="00974EC6"/>
    <w:rsid w:val="00974F7E"/>
    <w:rsid w:val="00974FA9"/>
    <w:rsid w:val="0097502B"/>
    <w:rsid w:val="0097508C"/>
    <w:rsid w:val="0097512D"/>
    <w:rsid w:val="009751AC"/>
    <w:rsid w:val="0097536E"/>
    <w:rsid w:val="009753B7"/>
    <w:rsid w:val="009755EA"/>
    <w:rsid w:val="009756E1"/>
    <w:rsid w:val="0097570C"/>
    <w:rsid w:val="00975717"/>
    <w:rsid w:val="009757E0"/>
    <w:rsid w:val="0097580B"/>
    <w:rsid w:val="00975998"/>
    <w:rsid w:val="009759BF"/>
    <w:rsid w:val="00975A6C"/>
    <w:rsid w:val="00975ADE"/>
    <w:rsid w:val="00975B70"/>
    <w:rsid w:val="00975C42"/>
    <w:rsid w:val="00975FCB"/>
    <w:rsid w:val="00976048"/>
    <w:rsid w:val="00976074"/>
    <w:rsid w:val="0097608F"/>
    <w:rsid w:val="009760F6"/>
    <w:rsid w:val="009761A6"/>
    <w:rsid w:val="009762CE"/>
    <w:rsid w:val="009763D0"/>
    <w:rsid w:val="009763F0"/>
    <w:rsid w:val="00976442"/>
    <w:rsid w:val="0097644D"/>
    <w:rsid w:val="009764CF"/>
    <w:rsid w:val="009765EE"/>
    <w:rsid w:val="009765FD"/>
    <w:rsid w:val="00976602"/>
    <w:rsid w:val="00976703"/>
    <w:rsid w:val="0097671C"/>
    <w:rsid w:val="0097676F"/>
    <w:rsid w:val="0097680A"/>
    <w:rsid w:val="00976A21"/>
    <w:rsid w:val="00976A60"/>
    <w:rsid w:val="00976AD3"/>
    <w:rsid w:val="00976B4B"/>
    <w:rsid w:val="00976BAB"/>
    <w:rsid w:val="00976BB7"/>
    <w:rsid w:val="00976BD9"/>
    <w:rsid w:val="00976C46"/>
    <w:rsid w:val="00976C7D"/>
    <w:rsid w:val="00976CBB"/>
    <w:rsid w:val="00976CBD"/>
    <w:rsid w:val="00976D53"/>
    <w:rsid w:val="00976D69"/>
    <w:rsid w:val="00976DC0"/>
    <w:rsid w:val="00976E80"/>
    <w:rsid w:val="00976EC2"/>
    <w:rsid w:val="00976F51"/>
    <w:rsid w:val="00976F7B"/>
    <w:rsid w:val="00976FA1"/>
    <w:rsid w:val="00976FBF"/>
    <w:rsid w:val="00977060"/>
    <w:rsid w:val="00977063"/>
    <w:rsid w:val="0097706A"/>
    <w:rsid w:val="00977087"/>
    <w:rsid w:val="0097718D"/>
    <w:rsid w:val="009771FD"/>
    <w:rsid w:val="0097722C"/>
    <w:rsid w:val="009772B0"/>
    <w:rsid w:val="009772B9"/>
    <w:rsid w:val="009773D6"/>
    <w:rsid w:val="009774A5"/>
    <w:rsid w:val="00977516"/>
    <w:rsid w:val="00977648"/>
    <w:rsid w:val="00977757"/>
    <w:rsid w:val="0097775C"/>
    <w:rsid w:val="009778B5"/>
    <w:rsid w:val="00977923"/>
    <w:rsid w:val="009779C9"/>
    <w:rsid w:val="009779D7"/>
    <w:rsid w:val="009779FC"/>
    <w:rsid w:val="00977A03"/>
    <w:rsid w:val="00977A8F"/>
    <w:rsid w:val="00977AB3"/>
    <w:rsid w:val="00977B4F"/>
    <w:rsid w:val="00977B67"/>
    <w:rsid w:val="00977BC0"/>
    <w:rsid w:val="00977D3E"/>
    <w:rsid w:val="00977D42"/>
    <w:rsid w:val="00977D80"/>
    <w:rsid w:val="00977DDB"/>
    <w:rsid w:val="00977E4B"/>
    <w:rsid w:val="00977E68"/>
    <w:rsid w:val="00977E6F"/>
    <w:rsid w:val="00977ED5"/>
    <w:rsid w:val="00977EE9"/>
    <w:rsid w:val="00977F13"/>
    <w:rsid w:val="00977F56"/>
    <w:rsid w:val="00977FCC"/>
    <w:rsid w:val="00980060"/>
    <w:rsid w:val="009800DD"/>
    <w:rsid w:val="00980111"/>
    <w:rsid w:val="0098013B"/>
    <w:rsid w:val="00980150"/>
    <w:rsid w:val="00980153"/>
    <w:rsid w:val="00980157"/>
    <w:rsid w:val="009801D0"/>
    <w:rsid w:val="009801D2"/>
    <w:rsid w:val="009801EC"/>
    <w:rsid w:val="009801F0"/>
    <w:rsid w:val="0098033C"/>
    <w:rsid w:val="00980538"/>
    <w:rsid w:val="0098053D"/>
    <w:rsid w:val="00980592"/>
    <w:rsid w:val="00980667"/>
    <w:rsid w:val="009806DC"/>
    <w:rsid w:val="0098088E"/>
    <w:rsid w:val="00980894"/>
    <w:rsid w:val="009808B1"/>
    <w:rsid w:val="009808CA"/>
    <w:rsid w:val="009808FE"/>
    <w:rsid w:val="00980A22"/>
    <w:rsid w:val="00980AC8"/>
    <w:rsid w:val="00980BA1"/>
    <w:rsid w:val="00980BF6"/>
    <w:rsid w:val="00980C3E"/>
    <w:rsid w:val="00980C5D"/>
    <w:rsid w:val="00980C7F"/>
    <w:rsid w:val="00980D43"/>
    <w:rsid w:val="00980D88"/>
    <w:rsid w:val="00981034"/>
    <w:rsid w:val="00981137"/>
    <w:rsid w:val="009811C9"/>
    <w:rsid w:val="0098125D"/>
    <w:rsid w:val="009812C6"/>
    <w:rsid w:val="009812C9"/>
    <w:rsid w:val="0098137A"/>
    <w:rsid w:val="00981440"/>
    <w:rsid w:val="00981592"/>
    <w:rsid w:val="009815C6"/>
    <w:rsid w:val="00981607"/>
    <w:rsid w:val="00981632"/>
    <w:rsid w:val="0098169B"/>
    <w:rsid w:val="00981713"/>
    <w:rsid w:val="009818BE"/>
    <w:rsid w:val="009818D4"/>
    <w:rsid w:val="00981982"/>
    <w:rsid w:val="00981987"/>
    <w:rsid w:val="00981A35"/>
    <w:rsid w:val="00981A85"/>
    <w:rsid w:val="00981AB9"/>
    <w:rsid w:val="00981B09"/>
    <w:rsid w:val="00981B44"/>
    <w:rsid w:val="00981B46"/>
    <w:rsid w:val="00981B5F"/>
    <w:rsid w:val="00981C05"/>
    <w:rsid w:val="00981CF4"/>
    <w:rsid w:val="00981D3E"/>
    <w:rsid w:val="00981EC8"/>
    <w:rsid w:val="00981ECD"/>
    <w:rsid w:val="00981EF2"/>
    <w:rsid w:val="00982012"/>
    <w:rsid w:val="0098208C"/>
    <w:rsid w:val="0098216C"/>
    <w:rsid w:val="00982193"/>
    <w:rsid w:val="009821D1"/>
    <w:rsid w:val="00982301"/>
    <w:rsid w:val="00982404"/>
    <w:rsid w:val="00982416"/>
    <w:rsid w:val="00982441"/>
    <w:rsid w:val="00982484"/>
    <w:rsid w:val="00982573"/>
    <w:rsid w:val="00982585"/>
    <w:rsid w:val="00982591"/>
    <w:rsid w:val="0098259F"/>
    <w:rsid w:val="00982654"/>
    <w:rsid w:val="0098268D"/>
    <w:rsid w:val="009826E2"/>
    <w:rsid w:val="00982728"/>
    <w:rsid w:val="009827E9"/>
    <w:rsid w:val="00982863"/>
    <w:rsid w:val="009828CA"/>
    <w:rsid w:val="009828FA"/>
    <w:rsid w:val="00982996"/>
    <w:rsid w:val="009829B2"/>
    <w:rsid w:val="00982A13"/>
    <w:rsid w:val="00982AC7"/>
    <w:rsid w:val="00982BB8"/>
    <w:rsid w:val="00982BED"/>
    <w:rsid w:val="00982DAA"/>
    <w:rsid w:val="00982DD0"/>
    <w:rsid w:val="00982DEB"/>
    <w:rsid w:val="00982E3E"/>
    <w:rsid w:val="00982E8B"/>
    <w:rsid w:val="00982F87"/>
    <w:rsid w:val="009831AD"/>
    <w:rsid w:val="009831F2"/>
    <w:rsid w:val="00983277"/>
    <w:rsid w:val="00983299"/>
    <w:rsid w:val="00983337"/>
    <w:rsid w:val="009833B0"/>
    <w:rsid w:val="009833CE"/>
    <w:rsid w:val="00983400"/>
    <w:rsid w:val="009835BC"/>
    <w:rsid w:val="00983600"/>
    <w:rsid w:val="00983721"/>
    <w:rsid w:val="00983776"/>
    <w:rsid w:val="00983792"/>
    <w:rsid w:val="009837A1"/>
    <w:rsid w:val="00983858"/>
    <w:rsid w:val="0098391F"/>
    <w:rsid w:val="0098395B"/>
    <w:rsid w:val="00983966"/>
    <w:rsid w:val="00983986"/>
    <w:rsid w:val="0098398A"/>
    <w:rsid w:val="00983AC3"/>
    <w:rsid w:val="00983AEF"/>
    <w:rsid w:val="00983B47"/>
    <w:rsid w:val="00983BA7"/>
    <w:rsid w:val="00983D1F"/>
    <w:rsid w:val="00983DEC"/>
    <w:rsid w:val="00983E33"/>
    <w:rsid w:val="00983EA2"/>
    <w:rsid w:val="00983F0B"/>
    <w:rsid w:val="00983F2C"/>
    <w:rsid w:val="0098400F"/>
    <w:rsid w:val="00984058"/>
    <w:rsid w:val="009840E2"/>
    <w:rsid w:val="00984136"/>
    <w:rsid w:val="00984273"/>
    <w:rsid w:val="009842B1"/>
    <w:rsid w:val="009842F5"/>
    <w:rsid w:val="0098430D"/>
    <w:rsid w:val="0098433F"/>
    <w:rsid w:val="00984351"/>
    <w:rsid w:val="00984352"/>
    <w:rsid w:val="00984354"/>
    <w:rsid w:val="009843B2"/>
    <w:rsid w:val="00984592"/>
    <w:rsid w:val="009845D5"/>
    <w:rsid w:val="00984734"/>
    <w:rsid w:val="0098482F"/>
    <w:rsid w:val="00984847"/>
    <w:rsid w:val="0098485C"/>
    <w:rsid w:val="009848AB"/>
    <w:rsid w:val="009848E9"/>
    <w:rsid w:val="00984994"/>
    <w:rsid w:val="00984A1A"/>
    <w:rsid w:val="00984A52"/>
    <w:rsid w:val="00984AA1"/>
    <w:rsid w:val="00984AE2"/>
    <w:rsid w:val="00984C65"/>
    <w:rsid w:val="00984CC8"/>
    <w:rsid w:val="00984D35"/>
    <w:rsid w:val="00984D80"/>
    <w:rsid w:val="00984E8A"/>
    <w:rsid w:val="00984EFB"/>
    <w:rsid w:val="00985025"/>
    <w:rsid w:val="00985038"/>
    <w:rsid w:val="00985192"/>
    <w:rsid w:val="009851D5"/>
    <w:rsid w:val="009851F6"/>
    <w:rsid w:val="00985201"/>
    <w:rsid w:val="00985213"/>
    <w:rsid w:val="00985225"/>
    <w:rsid w:val="0098528F"/>
    <w:rsid w:val="009852E7"/>
    <w:rsid w:val="009852EC"/>
    <w:rsid w:val="00985336"/>
    <w:rsid w:val="00985353"/>
    <w:rsid w:val="009853CF"/>
    <w:rsid w:val="00985480"/>
    <w:rsid w:val="0098555A"/>
    <w:rsid w:val="00985698"/>
    <w:rsid w:val="009856BB"/>
    <w:rsid w:val="00985761"/>
    <w:rsid w:val="009857CF"/>
    <w:rsid w:val="009857E5"/>
    <w:rsid w:val="0098594E"/>
    <w:rsid w:val="0098596A"/>
    <w:rsid w:val="009859D4"/>
    <w:rsid w:val="009859F5"/>
    <w:rsid w:val="009859F7"/>
    <w:rsid w:val="00985A02"/>
    <w:rsid w:val="00985A1A"/>
    <w:rsid w:val="00985B98"/>
    <w:rsid w:val="00985BB0"/>
    <w:rsid w:val="00985C03"/>
    <w:rsid w:val="00985CA7"/>
    <w:rsid w:val="00985CDA"/>
    <w:rsid w:val="00985D67"/>
    <w:rsid w:val="00985D82"/>
    <w:rsid w:val="00985F19"/>
    <w:rsid w:val="00985FBE"/>
    <w:rsid w:val="00985FED"/>
    <w:rsid w:val="009860A5"/>
    <w:rsid w:val="00986271"/>
    <w:rsid w:val="00986325"/>
    <w:rsid w:val="00986326"/>
    <w:rsid w:val="00986569"/>
    <w:rsid w:val="00986583"/>
    <w:rsid w:val="00986594"/>
    <w:rsid w:val="009865E2"/>
    <w:rsid w:val="00986688"/>
    <w:rsid w:val="009866CC"/>
    <w:rsid w:val="009867A3"/>
    <w:rsid w:val="009868E1"/>
    <w:rsid w:val="009869D7"/>
    <w:rsid w:val="009869EC"/>
    <w:rsid w:val="00986B22"/>
    <w:rsid w:val="00986B2A"/>
    <w:rsid w:val="00986C27"/>
    <w:rsid w:val="00986C3D"/>
    <w:rsid w:val="00986C91"/>
    <w:rsid w:val="00986D2F"/>
    <w:rsid w:val="00986D45"/>
    <w:rsid w:val="00986DC4"/>
    <w:rsid w:val="00986DFA"/>
    <w:rsid w:val="00986E4A"/>
    <w:rsid w:val="00986FE5"/>
    <w:rsid w:val="00987054"/>
    <w:rsid w:val="009870C3"/>
    <w:rsid w:val="009870D1"/>
    <w:rsid w:val="00987160"/>
    <w:rsid w:val="0098719B"/>
    <w:rsid w:val="009871CC"/>
    <w:rsid w:val="009871CF"/>
    <w:rsid w:val="009871DD"/>
    <w:rsid w:val="009871F1"/>
    <w:rsid w:val="009872CC"/>
    <w:rsid w:val="0098731B"/>
    <w:rsid w:val="0098736D"/>
    <w:rsid w:val="00987600"/>
    <w:rsid w:val="0098771D"/>
    <w:rsid w:val="009877D9"/>
    <w:rsid w:val="00987872"/>
    <w:rsid w:val="00987890"/>
    <w:rsid w:val="009878A3"/>
    <w:rsid w:val="009878BE"/>
    <w:rsid w:val="00987970"/>
    <w:rsid w:val="009879FB"/>
    <w:rsid w:val="00987A0F"/>
    <w:rsid w:val="00987A12"/>
    <w:rsid w:val="00987A3D"/>
    <w:rsid w:val="00987AED"/>
    <w:rsid w:val="00987B55"/>
    <w:rsid w:val="00987B59"/>
    <w:rsid w:val="00987B5D"/>
    <w:rsid w:val="00987BE2"/>
    <w:rsid w:val="00987C03"/>
    <w:rsid w:val="00987C44"/>
    <w:rsid w:val="00987D58"/>
    <w:rsid w:val="00987D6C"/>
    <w:rsid w:val="00987DBB"/>
    <w:rsid w:val="00987E1D"/>
    <w:rsid w:val="00987E24"/>
    <w:rsid w:val="00987E79"/>
    <w:rsid w:val="00987F1B"/>
    <w:rsid w:val="00987F23"/>
    <w:rsid w:val="00987F61"/>
    <w:rsid w:val="009900D0"/>
    <w:rsid w:val="00990147"/>
    <w:rsid w:val="0099016F"/>
    <w:rsid w:val="00990245"/>
    <w:rsid w:val="00990283"/>
    <w:rsid w:val="00990296"/>
    <w:rsid w:val="0099029B"/>
    <w:rsid w:val="00990372"/>
    <w:rsid w:val="0099042A"/>
    <w:rsid w:val="0099049B"/>
    <w:rsid w:val="0099055D"/>
    <w:rsid w:val="00990579"/>
    <w:rsid w:val="009905B4"/>
    <w:rsid w:val="009905E0"/>
    <w:rsid w:val="009906F2"/>
    <w:rsid w:val="00990745"/>
    <w:rsid w:val="00990797"/>
    <w:rsid w:val="009907A6"/>
    <w:rsid w:val="0099097B"/>
    <w:rsid w:val="00990B00"/>
    <w:rsid w:val="00990B71"/>
    <w:rsid w:val="00990BF3"/>
    <w:rsid w:val="00990C50"/>
    <w:rsid w:val="00990C7A"/>
    <w:rsid w:val="00990CBD"/>
    <w:rsid w:val="00990CC5"/>
    <w:rsid w:val="00990DBF"/>
    <w:rsid w:val="00990DF6"/>
    <w:rsid w:val="00990E83"/>
    <w:rsid w:val="00990EA5"/>
    <w:rsid w:val="00990EBC"/>
    <w:rsid w:val="00990F05"/>
    <w:rsid w:val="00990F63"/>
    <w:rsid w:val="009910A7"/>
    <w:rsid w:val="009910BE"/>
    <w:rsid w:val="009910C8"/>
    <w:rsid w:val="00991167"/>
    <w:rsid w:val="00991181"/>
    <w:rsid w:val="0099121E"/>
    <w:rsid w:val="00991287"/>
    <w:rsid w:val="009912FB"/>
    <w:rsid w:val="009913B8"/>
    <w:rsid w:val="0099145F"/>
    <w:rsid w:val="0099149E"/>
    <w:rsid w:val="009914A8"/>
    <w:rsid w:val="00991501"/>
    <w:rsid w:val="00991502"/>
    <w:rsid w:val="00991599"/>
    <w:rsid w:val="00991613"/>
    <w:rsid w:val="00991645"/>
    <w:rsid w:val="009916B7"/>
    <w:rsid w:val="009916D4"/>
    <w:rsid w:val="009916F3"/>
    <w:rsid w:val="009917E0"/>
    <w:rsid w:val="0099188F"/>
    <w:rsid w:val="009918C6"/>
    <w:rsid w:val="009919E3"/>
    <w:rsid w:val="00991A32"/>
    <w:rsid w:val="00991AA1"/>
    <w:rsid w:val="00991AAE"/>
    <w:rsid w:val="00991B2F"/>
    <w:rsid w:val="00991B64"/>
    <w:rsid w:val="00991B92"/>
    <w:rsid w:val="00991C11"/>
    <w:rsid w:val="00991C21"/>
    <w:rsid w:val="00991C2A"/>
    <w:rsid w:val="00991C8D"/>
    <w:rsid w:val="00991CAB"/>
    <w:rsid w:val="00991CD0"/>
    <w:rsid w:val="00991CDD"/>
    <w:rsid w:val="00991D00"/>
    <w:rsid w:val="00991D0D"/>
    <w:rsid w:val="00991D1C"/>
    <w:rsid w:val="00991DAE"/>
    <w:rsid w:val="00991DF2"/>
    <w:rsid w:val="00991E5E"/>
    <w:rsid w:val="00991E81"/>
    <w:rsid w:val="00991EB2"/>
    <w:rsid w:val="00991EF3"/>
    <w:rsid w:val="00991FB2"/>
    <w:rsid w:val="00992020"/>
    <w:rsid w:val="0099211D"/>
    <w:rsid w:val="0099211E"/>
    <w:rsid w:val="009922F7"/>
    <w:rsid w:val="00992541"/>
    <w:rsid w:val="0099257B"/>
    <w:rsid w:val="009925EA"/>
    <w:rsid w:val="00992631"/>
    <w:rsid w:val="00992681"/>
    <w:rsid w:val="009926DF"/>
    <w:rsid w:val="00992860"/>
    <w:rsid w:val="009928F0"/>
    <w:rsid w:val="009929A8"/>
    <w:rsid w:val="009929E3"/>
    <w:rsid w:val="00992A3F"/>
    <w:rsid w:val="00992A48"/>
    <w:rsid w:val="00992A7F"/>
    <w:rsid w:val="00992A89"/>
    <w:rsid w:val="00992C12"/>
    <w:rsid w:val="00992C54"/>
    <w:rsid w:val="00992C98"/>
    <w:rsid w:val="00992C9F"/>
    <w:rsid w:val="00992F0D"/>
    <w:rsid w:val="00992FDD"/>
    <w:rsid w:val="00992FEB"/>
    <w:rsid w:val="00993094"/>
    <w:rsid w:val="009930B4"/>
    <w:rsid w:val="009930B9"/>
    <w:rsid w:val="00993187"/>
    <w:rsid w:val="009931A7"/>
    <w:rsid w:val="00993206"/>
    <w:rsid w:val="00993211"/>
    <w:rsid w:val="0099322C"/>
    <w:rsid w:val="009932A7"/>
    <w:rsid w:val="009932DB"/>
    <w:rsid w:val="00993357"/>
    <w:rsid w:val="009933F4"/>
    <w:rsid w:val="009934C0"/>
    <w:rsid w:val="0099350E"/>
    <w:rsid w:val="00993584"/>
    <w:rsid w:val="0099361A"/>
    <w:rsid w:val="00993622"/>
    <w:rsid w:val="00993688"/>
    <w:rsid w:val="0099369D"/>
    <w:rsid w:val="009936B9"/>
    <w:rsid w:val="009936CE"/>
    <w:rsid w:val="00993775"/>
    <w:rsid w:val="0099379A"/>
    <w:rsid w:val="009938C9"/>
    <w:rsid w:val="009938D2"/>
    <w:rsid w:val="0099390D"/>
    <w:rsid w:val="00993A33"/>
    <w:rsid w:val="00993A59"/>
    <w:rsid w:val="00993A87"/>
    <w:rsid w:val="00993A88"/>
    <w:rsid w:val="00993B2A"/>
    <w:rsid w:val="00993BF9"/>
    <w:rsid w:val="00993C1E"/>
    <w:rsid w:val="00993CD8"/>
    <w:rsid w:val="00993D3A"/>
    <w:rsid w:val="00993DA2"/>
    <w:rsid w:val="00993E0C"/>
    <w:rsid w:val="00993EA8"/>
    <w:rsid w:val="00993ED9"/>
    <w:rsid w:val="00993F22"/>
    <w:rsid w:val="00993F2D"/>
    <w:rsid w:val="00993F57"/>
    <w:rsid w:val="00993F75"/>
    <w:rsid w:val="00993F94"/>
    <w:rsid w:val="00993FEF"/>
    <w:rsid w:val="009940AE"/>
    <w:rsid w:val="009940CD"/>
    <w:rsid w:val="009941CE"/>
    <w:rsid w:val="00994213"/>
    <w:rsid w:val="009942A6"/>
    <w:rsid w:val="009942EC"/>
    <w:rsid w:val="009942FD"/>
    <w:rsid w:val="00994311"/>
    <w:rsid w:val="00994352"/>
    <w:rsid w:val="00994374"/>
    <w:rsid w:val="009943DD"/>
    <w:rsid w:val="009943E4"/>
    <w:rsid w:val="00994421"/>
    <w:rsid w:val="00994458"/>
    <w:rsid w:val="00994583"/>
    <w:rsid w:val="00994833"/>
    <w:rsid w:val="00994881"/>
    <w:rsid w:val="00994926"/>
    <w:rsid w:val="00994A05"/>
    <w:rsid w:val="00994A2F"/>
    <w:rsid w:val="00994B15"/>
    <w:rsid w:val="00994C31"/>
    <w:rsid w:val="00994D1E"/>
    <w:rsid w:val="00994D69"/>
    <w:rsid w:val="00994D81"/>
    <w:rsid w:val="00994D86"/>
    <w:rsid w:val="00994DAB"/>
    <w:rsid w:val="00994DAE"/>
    <w:rsid w:val="00994E86"/>
    <w:rsid w:val="00994EDE"/>
    <w:rsid w:val="00994FA8"/>
    <w:rsid w:val="00994FE3"/>
    <w:rsid w:val="00995140"/>
    <w:rsid w:val="00995153"/>
    <w:rsid w:val="0099516A"/>
    <w:rsid w:val="00995277"/>
    <w:rsid w:val="009952A3"/>
    <w:rsid w:val="009954A0"/>
    <w:rsid w:val="009954A7"/>
    <w:rsid w:val="00995530"/>
    <w:rsid w:val="0099554D"/>
    <w:rsid w:val="009955D7"/>
    <w:rsid w:val="009956D5"/>
    <w:rsid w:val="00995799"/>
    <w:rsid w:val="009957A8"/>
    <w:rsid w:val="00995920"/>
    <w:rsid w:val="00995A68"/>
    <w:rsid w:val="00995B0F"/>
    <w:rsid w:val="00995B37"/>
    <w:rsid w:val="00995BA5"/>
    <w:rsid w:val="00995BBB"/>
    <w:rsid w:val="00995BDE"/>
    <w:rsid w:val="00995BEB"/>
    <w:rsid w:val="00995BFF"/>
    <w:rsid w:val="00995C07"/>
    <w:rsid w:val="00995C47"/>
    <w:rsid w:val="00995C5C"/>
    <w:rsid w:val="00995E0B"/>
    <w:rsid w:val="00995E10"/>
    <w:rsid w:val="00995E1A"/>
    <w:rsid w:val="00995EC9"/>
    <w:rsid w:val="00995F1F"/>
    <w:rsid w:val="00995F32"/>
    <w:rsid w:val="00995FAF"/>
    <w:rsid w:val="00996034"/>
    <w:rsid w:val="0099605B"/>
    <w:rsid w:val="00996253"/>
    <w:rsid w:val="009962C0"/>
    <w:rsid w:val="009962EE"/>
    <w:rsid w:val="009962F5"/>
    <w:rsid w:val="00996353"/>
    <w:rsid w:val="009963A8"/>
    <w:rsid w:val="0099643D"/>
    <w:rsid w:val="0099656F"/>
    <w:rsid w:val="00996688"/>
    <w:rsid w:val="0099670E"/>
    <w:rsid w:val="0099671D"/>
    <w:rsid w:val="0099675D"/>
    <w:rsid w:val="0099680E"/>
    <w:rsid w:val="0099686B"/>
    <w:rsid w:val="00996890"/>
    <w:rsid w:val="009968A2"/>
    <w:rsid w:val="009969C7"/>
    <w:rsid w:val="00996A30"/>
    <w:rsid w:val="00996A3A"/>
    <w:rsid w:val="00996AA1"/>
    <w:rsid w:val="00996AFF"/>
    <w:rsid w:val="00996C9B"/>
    <w:rsid w:val="00996D84"/>
    <w:rsid w:val="00996DDA"/>
    <w:rsid w:val="00996E2B"/>
    <w:rsid w:val="00996F40"/>
    <w:rsid w:val="00997064"/>
    <w:rsid w:val="0099716B"/>
    <w:rsid w:val="009971C1"/>
    <w:rsid w:val="00997201"/>
    <w:rsid w:val="0099721F"/>
    <w:rsid w:val="00997221"/>
    <w:rsid w:val="0099723C"/>
    <w:rsid w:val="009972AB"/>
    <w:rsid w:val="0099731B"/>
    <w:rsid w:val="0099731F"/>
    <w:rsid w:val="0099732E"/>
    <w:rsid w:val="0099735B"/>
    <w:rsid w:val="0099737C"/>
    <w:rsid w:val="009973D3"/>
    <w:rsid w:val="009974B1"/>
    <w:rsid w:val="00997546"/>
    <w:rsid w:val="009975B3"/>
    <w:rsid w:val="009975CF"/>
    <w:rsid w:val="009975E3"/>
    <w:rsid w:val="00997678"/>
    <w:rsid w:val="009976F1"/>
    <w:rsid w:val="0099772F"/>
    <w:rsid w:val="00997732"/>
    <w:rsid w:val="009977D0"/>
    <w:rsid w:val="009977D6"/>
    <w:rsid w:val="00997917"/>
    <w:rsid w:val="009979CA"/>
    <w:rsid w:val="009979E2"/>
    <w:rsid w:val="009979E8"/>
    <w:rsid w:val="00997ACD"/>
    <w:rsid w:val="00997B30"/>
    <w:rsid w:val="00997BD1"/>
    <w:rsid w:val="00997C62"/>
    <w:rsid w:val="00997CD5"/>
    <w:rsid w:val="00997D7B"/>
    <w:rsid w:val="00997DD7"/>
    <w:rsid w:val="00997E3F"/>
    <w:rsid w:val="00997EA8"/>
    <w:rsid w:val="00997ED7"/>
    <w:rsid w:val="00997F31"/>
    <w:rsid w:val="00997F41"/>
    <w:rsid w:val="00997F6B"/>
    <w:rsid w:val="00997FB7"/>
    <w:rsid w:val="009A00F3"/>
    <w:rsid w:val="009A01A2"/>
    <w:rsid w:val="009A029D"/>
    <w:rsid w:val="009A02D2"/>
    <w:rsid w:val="009A03F0"/>
    <w:rsid w:val="009A04BF"/>
    <w:rsid w:val="009A0561"/>
    <w:rsid w:val="009A0586"/>
    <w:rsid w:val="009A0593"/>
    <w:rsid w:val="009A05CB"/>
    <w:rsid w:val="009A0615"/>
    <w:rsid w:val="009A065A"/>
    <w:rsid w:val="009A06C5"/>
    <w:rsid w:val="009A0727"/>
    <w:rsid w:val="009A0791"/>
    <w:rsid w:val="009A0797"/>
    <w:rsid w:val="009A091A"/>
    <w:rsid w:val="009A09AF"/>
    <w:rsid w:val="009A0A6F"/>
    <w:rsid w:val="009A0AAC"/>
    <w:rsid w:val="009A0AD5"/>
    <w:rsid w:val="009A0BEE"/>
    <w:rsid w:val="009A0C20"/>
    <w:rsid w:val="009A0C83"/>
    <w:rsid w:val="009A0D26"/>
    <w:rsid w:val="009A0D96"/>
    <w:rsid w:val="009A0DC5"/>
    <w:rsid w:val="009A0E23"/>
    <w:rsid w:val="009A0EA2"/>
    <w:rsid w:val="009A0EBA"/>
    <w:rsid w:val="009A0F85"/>
    <w:rsid w:val="009A0F9B"/>
    <w:rsid w:val="009A107F"/>
    <w:rsid w:val="009A1093"/>
    <w:rsid w:val="009A10AD"/>
    <w:rsid w:val="009A10B1"/>
    <w:rsid w:val="009A11AB"/>
    <w:rsid w:val="009A1241"/>
    <w:rsid w:val="009A1276"/>
    <w:rsid w:val="009A1413"/>
    <w:rsid w:val="009A141F"/>
    <w:rsid w:val="009A1431"/>
    <w:rsid w:val="009A1434"/>
    <w:rsid w:val="009A146B"/>
    <w:rsid w:val="009A148F"/>
    <w:rsid w:val="009A1522"/>
    <w:rsid w:val="009A159F"/>
    <w:rsid w:val="009A160C"/>
    <w:rsid w:val="009A1717"/>
    <w:rsid w:val="009A19E2"/>
    <w:rsid w:val="009A1A5E"/>
    <w:rsid w:val="009A1C60"/>
    <w:rsid w:val="009A1C7F"/>
    <w:rsid w:val="009A1D49"/>
    <w:rsid w:val="009A1D5E"/>
    <w:rsid w:val="009A1DE7"/>
    <w:rsid w:val="009A1F4B"/>
    <w:rsid w:val="009A1F9E"/>
    <w:rsid w:val="009A1FDE"/>
    <w:rsid w:val="009A2005"/>
    <w:rsid w:val="009A2010"/>
    <w:rsid w:val="009A20BA"/>
    <w:rsid w:val="009A20BF"/>
    <w:rsid w:val="009A2289"/>
    <w:rsid w:val="009A22EE"/>
    <w:rsid w:val="009A237F"/>
    <w:rsid w:val="009A239A"/>
    <w:rsid w:val="009A24C5"/>
    <w:rsid w:val="009A24F5"/>
    <w:rsid w:val="009A2594"/>
    <w:rsid w:val="009A25E1"/>
    <w:rsid w:val="009A2623"/>
    <w:rsid w:val="009A262D"/>
    <w:rsid w:val="009A2670"/>
    <w:rsid w:val="009A26F1"/>
    <w:rsid w:val="009A276F"/>
    <w:rsid w:val="009A27B3"/>
    <w:rsid w:val="009A2804"/>
    <w:rsid w:val="009A2870"/>
    <w:rsid w:val="009A287B"/>
    <w:rsid w:val="009A29AD"/>
    <w:rsid w:val="009A29E6"/>
    <w:rsid w:val="009A2A16"/>
    <w:rsid w:val="009A2BAB"/>
    <w:rsid w:val="009A2C3C"/>
    <w:rsid w:val="009A2C55"/>
    <w:rsid w:val="009A2E2D"/>
    <w:rsid w:val="009A2FE5"/>
    <w:rsid w:val="009A2FF0"/>
    <w:rsid w:val="009A306F"/>
    <w:rsid w:val="009A30E1"/>
    <w:rsid w:val="009A3145"/>
    <w:rsid w:val="009A3198"/>
    <w:rsid w:val="009A31A1"/>
    <w:rsid w:val="009A339F"/>
    <w:rsid w:val="009A358A"/>
    <w:rsid w:val="009A35C8"/>
    <w:rsid w:val="009A35CA"/>
    <w:rsid w:val="009A362C"/>
    <w:rsid w:val="009A36F4"/>
    <w:rsid w:val="009A3704"/>
    <w:rsid w:val="009A3789"/>
    <w:rsid w:val="009A37AB"/>
    <w:rsid w:val="009A37B4"/>
    <w:rsid w:val="009A38BD"/>
    <w:rsid w:val="009A394D"/>
    <w:rsid w:val="009A3A04"/>
    <w:rsid w:val="009A3B30"/>
    <w:rsid w:val="009A3B6A"/>
    <w:rsid w:val="009A3CDB"/>
    <w:rsid w:val="009A3D0E"/>
    <w:rsid w:val="009A3D17"/>
    <w:rsid w:val="009A3D44"/>
    <w:rsid w:val="009A3D74"/>
    <w:rsid w:val="009A3E54"/>
    <w:rsid w:val="009A3E61"/>
    <w:rsid w:val="009A3EE4"/>
    <w:rsid w:val="009A3F4B"/>
    <w:rsid w:val="009A3FD4"/>
    <w:rsid w:val="009A401E"/>
    <w:rsid w:val="009A40A9"/>
    <w:rsid w:val="009A4198"/>
    <w:rsid w:val="009A42B1"/>
    <w:rsid w:val="009A4315"/>
    <w:rsid w:val="009A4499"/>
    <w:rsid w:val="009A451D"/>
    <w:rsid w:val="009A4562"/>
    <w:rsid w:val="009A459D"/>
    <w:rsid w:val="009A462A"/>
    <w:rsid w:val="009A46C2"/>
    <w:rsid w:val="009A475E"/>
    <w:rsid w:val="009A47C8"/>
    <w:rsid w:val="009A4868"/>
    <w:rsid w:val="009A4898"/>
    <w:rsid w:val="009A48F2"/>
    <w:rsid w:val="009A48FD"/>
    <w:rsid w:val="009A491C"/>
    <w:rsid w:val="009A4AC1"/>
    <w:rsid w:val="009A4AD5"/>
    <w:rsid w:val="009A4AF6"/>
    <w:rsid w:val="009A4BF2"/>
    <w:rsid w:val="009A4C7F"/>
    <w:rsid w:val="009A4D1E"/>
    <w:rsid w:val="009A4D6D"/>
    <w:rsid w:val="009A4DA0"/>
    <w:rsid w:val="009A4E75"/>
    <w:rsid w:val="009A4EB4"/>
    <w:rsid w:val="009A4EC7"/>
    <w:rsid w:val="009A4EF5"/>
    <w:rsid w:val="009A4F2B"/>
    <w:rsid w:val="009A4F4D"/>
    <w:rsid w:val="009A5131"/>
    <w:rsid w:val="009A51E1"/>
    <w:rsid w:val="009A530A"/>
    <w:rsid w:val="009A53B2"/>
    <w:rsid w:val="009A550C"/>
    <w:rsid w:val="009A560E"/>
    <w:rsid w:val="009A561F"/>
    <w:rsid w:val="009A56B4"/>
    <w:rsid w:val="009A56BA"/>
    <w:rsid w:val="009A56D3"/>
    <w:rsid w:val="009A56F3"/>
    <w:rsid w:val="009A57A2"/>
    <w:rsid w:val="009A57B7"/>
    <w:rsid w:val="009A5819"/>
    <w:rsid w:val="009A58DE"/>
    <w:rsid w:val="009A58FD"/>
    <w:rsid w:val="009A5923"/>
    <w:rsid w:val="009A59FF"/>
    <w:rsid w:val="009A5ACD"/>
    <w:rsid w:val="009A5AE4"/>
    <w:rsid w:val="009A5BD7"/>
    <w:rsid w:val="009A5C99"/>
    <w:rsid w:val="009A5CAA"/>
    <w:rsid w:val="009A5DB7"/>
    <w:rsid w:val="009A5DCD"/>
    <w:rsid w:val="009A5EA1"/>
    <w:rsid w:val="009A5EA9"/>
    <w:rsid w:val="009A5F29"/>
    <w:rsid w:val="009A5F35"/>
    <w:rsid w:val="009A5FD3"/>
    <w:rsid w:val="009A5FFF"/>
    <w:rsid w:val="009A62B1"/>
    <w:rsid w:val="009A62DB"/>
    <w:rsid w:val="009A63B6"/>
    <w:rsid w:val="009A63F8"/>
    <w:rsid w:val="009A6463"/>
    <w:rsid w:val="009A647C"/>
    <w:rsid w:val="009A64E1"/>
    <w:rsid w:val="009A6508"/>
    <w:rsid w:val="009A6599"/>
    <w:rsid w:val="009A66C6"/>
    <w:rsid w:val="009A66E7"/>
    <w:rsid w:val="009A6774"/>
    <w:rsid w:val="009A6829"/>
    <w:rsid w:val="009A6832"/>
    <w:rsid w:val="009A6847"/>
    <w:rsid w:val="009A68F6"/>
    <w:rsid w:val="009A6A08"/>
    <w:rsid w:val="009A6A09"/>
    <w:rsid w:val="009A6A59"/>
    <w:rsid w:val="009A6C10"/>
    <w:rsid w:val="009A6C47"/>
    <w:rsid w:val="009A6CED"/>
    <w:rsid w:val="009A6EDF"/>
    <w:rsid w:val="009A6F35"/>
    <w:rsid w:val="009A6F48"/>
    <w:rsid w:val="009A70D8"/>
    <w:rsid w:val="009A717A"/>
    <w:rsid w:val="009A72D8"/>
    <w:rsid w:val="009A7379"/>
    <w:rsid w:val="009A73E5"/>
    <w:rsid w:val="009A744C"/>
    <w:rsid w:val="009A74D9"/>
    <w:rsid w:val="009A7564"/>
    <w:rsid w:val="009A75BD"/>
    <w:rsid w:val="009A75C2"/>
    <w:rsid w:val="009A76B6"/>
    <w:rsid w:val="009A7715"/>
    <w:rsid w:val="009A773A"/>
    <w:rsid w:val="009A784A"/>
    <w:rsid w:val="009A78B9"/>
    <w:rsid w:val="009A79F3"/>
    <w:rsid w:val="009A7B0A"/>
    <w:rsid w:val="009A7CAD"/>
    <w:rsid w:val="009A7D89"/>
    <w:rsid w:val="009A7DC2"/>
    <w:rsid w:val="009A7E15"/>
    <w:rsid w:val="009A7E57"/>
    <w:rsid w:val="009A7E6C"/>
    <w:rsid w:val="009A7F75"/>
    <w:rsid w:val="009A7FC2"/>
    <w:rsid w:val="009B01A3"/>
    <w:rsid w:val="009B0232"/>
    <w:rsid w:val="009B0273"/>
    <w:rsid w:val="009B031E"/>
    <w:rsid w:val="009B042D"/>
    <w:rsid w:val="009B0465"/>
    <w:rsid w:val="009B0585"/>
    <w:rsid w:val="009B0648"/>
    <w:rsid w:val="009B0799"/>
    <w:rsid w:val="009B086E"/>
    <w:rsid w:val="009B08B1"/>
    <w:rsid w:val="009B0920"/>
    <w:rsid w:val="009B0A74"/>
    <w:rsid w:val="009B0A75"/>
    <w:rsid w:val="009B0B80"/>
    <w:rsid w:val="009B0B85"/>
    <w:rsid w:val="009B0BD6"/>
    <w:rsid w:val="009B0C98"/>
    <w:rsid w:val="009B0CEC"/>
    <w:rsid w:val="009B0D54"/>
    <w:rsid w:val="009B0D56"/>
    <w:rsid w:val="009B0D5F"/>
    <w:rsid w:val="009B0DDF"/>
    <w:rsid w:val="009B0E0E"/>
    <w:rsid w:val="009B0F72"/>
    <w:rsid w:val="009B0F7D"/>
    <w:rsid w:val="009B1122"/>
    <w:rsid w:val="009B11A1"/>
    <w:rsid w:val="009B11F2"/>
    <w:rsid w:val="009B121D"/>
    <w:rsid w:val="009B1262"/>
    <w:rsid w:val="009B126B"/>
    <w:rsid w:val="009B132F"/>
    <w:rsid w:val="009B136A"/>
    <w:rsid w:val="009B1683"/>
    <w:rsid w:val="009B168E"/>
    <w:rsid w:val="009B1692"/>
    <w:rsid w:val="009B16AD"/>
    <w:rsid w:val="009B17A5"/>
    <w:rsid w:val="009B17AA"/>
    <w:rsid w:val="009B18BF"/>
    <w:rsid w:val="009B18DD"/>
    <w:rsid w:val="009B196F"/>
    <w:rsid w:val="009B1989"/>
    <w:rsid w:val="009B1998"/>
    <w:rsid w:val="009B19BD"/>
    <w:rsid w:val="009B1A2C"/>
    <w:rsid w:val="009B1A4F"/>
    <w:rsid w:val="009B1A8D"/>
    <w:rsid w:val="009B1B08"/>
    <w:rsid w:val="009B1B4B"/>
    <w:rsid w:val="009B1B9D"/>
    <w:rsid w:val="009B1BD2"/>
    <w:rsid w:val="009B1BD8"/>
    <w:rsid w:val="009B1BE5"/>
    <w:rsid w:val="009B1C40"/>
    <w:rsid w:val="009B1CCA"/>
    <w:rsid w:val="009B1CEC"/>
    <w:rsid w:val="009B1D72"/>
    <w:rsid w:val="009B1EF9"/>
    <w:rsid w:val="009B1F2D"/>
    <w:rsid w:val="009B201A"/>
    <w:rsid w:val="009B205A"/>
    <w:rsid w:val="009B20E3"/>
    <w:rsid w:val="009B217B"/>
    <w:rsid w:val="009B218B"/>
    <w:rsid w:val="009B21E0"/>
    <w:rsid w:val="009B221E"/>
    <w:rsid w:val="009B22AE"/>
    <w:rsid w:val="009B230F"/>
    <w:rsid w:val="009B2367"/>
    <w:rsid w:val="009B23CC"/>
    <w:rsid w:val="009B2409"/>
    <w:rsid w:val="009B242F"/>
    <w:rsid w:val="009B24B9"/>
    <w:rsid w:val="009B259B"/>
    <w:rsid w:val="009B25E7"/>
    <w:rsid w:val="009B261B"/>
    <w:rsid w:val="009B261C"/>
    <w:rsid w:val="009B2669"/>
    <w:rsid w:val="009B268F"/>
    <w:rsid w:val="009B2699"/>
    <w:rsid w:val="009B2796"/>
    <w:rsid w:val="009B27A4"/>
    <w:rsid w:val="009B285F"/>
    <w:rsid w:val="009B2877"/>
    <w:rsid w:val="009B288C"/>
    <w:rsid w:val="009B28B5"/>
    <w:rsid w:val="009B28C9"/>
    <w:rsid w:val="009B28E2"/>
    <w:rsid w:val="009B2A04"/>
    <w:rsid w:val="009B2A76"/>
    <w:rsid w:val="009B2A8F"/>
    <w:rsid w:val="009B2B7E"/>
    <w:rsid w:val="009B2BBD"/>
    <w:rsid w:val="009B2C3D"/>
    <w:rsid w:val="009B2C42"/>
    <w:rsid w:val="009B2CBB"/>
    <w:rsid w:val="009B2D81"/>
    <w:rsid w:val="009B2E49"/>
    <w:rsid w:val="009B2F28"/>
    <w:rsid w:val="009B2F7B"/>
    <w:rsid w:val="009B3137"/>
    <w:rsid w:val="009B31F5"/>
    <w:rsid w:val="009B3246"/>
    <w:rsid w:val="009B3273"/>
    <w:rsid w:val="009B327B"/>
    <w:rsid w:val="009B3303"/>
    <w:rsid w:val="009B354F"/>
    <w:rsid w:val="009B3602"/>
    <w:rsid w:val="009B363B"/>
    <w:rsid w:val="009B3682"/>
    <w:rsid w:val="009B3686"/>
    <w:rsid w:val="009B3739"/>
    <w:rsid w:val="009B375B"/>
    <w:rsid w:val="009B376A"/>
    <w:rsid w:val="009B38A8"/>
    <w:rsid w:val="009B3908"/>
    <w:rsid w:val="009B3A7B"/>
    <w:rsid w:val="009B3A81"/>
    <w:rsid w:val="009B3AD1"/>
    <w:rsid w:val="009B3B3A"/>
    <w:rsid w:val="009B3BE1"/>
    <w:rsid w:val="009B3C12"/>
    <w:rsid w:val="009B3C41"/>
    <w:rsid w:val="009B3C8B"/>
    <w:rsid w:val="009B3CD4"/>
    <w:rsid w:val="009B3F65"/>
    <w:rsid w:val="009B3F87"/>
    <w:rsid w:val="009B3FAF"/>
    <w:rsid w:val="009B40ED"/>
    <w:rsid w:val="009B412E"/>
    <w:rsid w:val="009B41FE"/>
    <w:rsid w:val="009B4274"/>
    <w:rsid w:val="009B42A0"/>
    <w:rsid w:val="009B42FC"/>
    <w:rsid w:val="009B43A6"/>
    <w:rsid w:val="009B43C0"/>
    <w:rsid w:val="009B43CA"/>
    <w:rsid w:val="009B448D"/>
    <w:rsid w:val="009B44ED"/>
    <w:rsid w:val="009B4606"/>
    <w:rsid w:val="009B4664"/>
    <w:rsid w:val="009B477B"/>
    <w:rsid w:val="009B4889"/>
    <w:rsid w:val="009B48E2"/>
    <w:rsid w:val="009B4945"/>
    <w:rsid w:val="009B49CC"/>
    <w:rsid w:val="009B4AC8"/>
    <w:rsid w:val="009B4B1E"/>
    <w:rsid w:val="009B4BB0"/>
    <w:rsid w:val="009B4C17"/>
    <w:rsid w:val="009B4C85"/>
    <w:rsid w:val="009B4C9D"/>
    <w:rsid w:val="009B4CEE"/>
    <w:rsid w:val="009B4D3A"/>
    <w:rsid w:val="009B4F64"/>
    <w:rsid w:val="009B5017"/>
    <w:rsid w:val="009B5023"/>
    <w:rsid w:val="009B510C"/>
    <w:rsid w:val="009B512A"/>
    <w:rsid w:val="009B5241"/>
    <w:rsid w:val="009B527C"/>
    <w:rsid w:val="009B52E2"/>
    <w:rsid w:val="009B539E"/>
    <w:rsid w:val="009B5438"/>
    <w:rsid w:val="009B5478"/>
    <w:rsid w:val="009B5576"/>
    <w:rsid w:val="009B559F"/>
    <w:rsid w:val="009B560F"/>
    <w:rsid w:val="009B564C"/>
    <w:rsid w:val="009B56D9"/>
    <w:rsid w:val="009B56EC"/>
    <w:rsid w:val="009B574F"/>
    <w:rsid w:val="009B57AA"/>
    <w:rsid w:val="009B5820"/>
    <w:rsid w:val="009B5835"/>
    <w:rsid w:val="009B5B55"/>
    <w:rsid w:val="009B5C20"/>
    <w:rsid w:val="009B5C8B"/>
    <w:rsid w:val="009B5CAC"/>
    <w:rsid w:val="009B5CDA"/>
    <w:rsid w:val="009B5CFD"/>
    <w:rsid w:val="009B5D3B"/>
    <w:rsid w:val="009B5E19"/>
    <w:rsid w:val="009B5E1C"/>
    <w:rsid w:val="009B5E87"/>
    <w:rsid w:val="009B5EAF"/>
    <w:rsid w:val="009B5FAC"/>
    <w:rsid w:val="009B60D8"/>
    <w:rsid w:val="009B6174"/>
    <w:rsid w:val="009B61FB"/>
    <w:rsid w:val="009B627F"/>
    <w:rsid w:val="009B632C"/>
    <w:rsid w:val="009B6444"/>
    <w:rsid w:val="009B64EF"/>
    <w:rsid w:val="009B6531"/>
    <w:rsid w:val="009B65BF"/>
    <w:rsid w:val="009B6611"/>
    <w:rsid w:val="009B6681"/>
    <w:rsid w:val="009B67DE"/>
    <w:rsid w:val="009B68A2"/>
    <w:rsid w:val="009B698C"/>
    <w:rsid w:val="009B69E1"/>
    <w:rsid w:val="009B6A74"/>
    <w:rsid w:val="009B6A78"/>
    <w:rsid w:val="009B6ACD"/>
    <w:rsid w:val="009B6BD5"/>
    <w:rsid w:val="009B6BEA"/>
    <w:rsid w:val="009B6BF6"/>
    <w:rsid w:val="009B6CA9"/>
    <w:rsid w:val="009B6D10"/>
    <w:rsid w:val="009B6D1A"/>
    <w:rsid w:val="009B6D5C"/>
    <w:rsid w:val="009B6D8B"/>
    <w:rsid w:val="009B6DA5"/>
    <w:rsid w:val="009B6DEB"/>
    <w:rsid w:val="009B6E19"/>
    <w:rsid w:val="009B6E89"/>
    <w:rsid w:val="009B6EAA"/>
    <w:rsid w:val="009B6F2A"/>
    <w:rsid w:val="009B7077"/>
    <w:rsid w:val="009B7119"/>
    <w:rsid w:val="009B711A"/>
    <w:rsid w:val="009B71EE"/>
    <w:rsid w:val="009B722D"/>
    <w:rsid w:val="009B723E"/>
    <w:rsid w:val="009B7241"/>
    <w:rsid w:val="009B72CE"/>
    <w:rsid w:val="009B72DE"/>
    <w:rsid w:val="009B730B"/>
    <w:rsid w:val="009B731F"/>
    <w:rsid w:val="009B7367"/>
    <w:rsid w:val="009B742B"/>
    <w:rsid w:val="009B7555"/>
    <w:rsid w:val="009B7567"/>
    <w:rsid w:val="009B7619"/>
    <w:rsid w:val="009B7751"/>
    <w:rsid w:val="009B7800"/>
    <w:rsid w:val="009B7A6F"/>
    <w:rsid w:val="009B7A79"/>
    <w:rsid w:val="009B7AC5"/>
    <w:rsid w:val="009B7B13"/>
    <w:rsid w:val="009B7B7B"/>
    <w:rsid w:val="009B7C07"/>
    <w:rsid w:val="009B7D1F"/>
    <w:rsid w:val="009B7D7A"/>
    <w:rsid w:val="009B7D93"/>
    <w:rsid w:val="009B7DAE"/>
    <w:rsid w:val="009B7DCA"/>
    <w:rsid w:val="009B7DF4"/>
    <w:rsid w:val="009B7E05"/>
    <w:rsid w:val="009B7E5F"/>
    <w:rsid w:val="009B7EA1"/>
    <w:rsid w:val="009B7EB7"/>
    <w:rsid w:val="009B7EE9"/>
    <w:rsid w:val="009B7F09"/>
    <w:rsid w:val="009B7F29"/>
    <w:rsid w:val="009B7F62"/>
    <w:rsid w:val="009B7F9C"/>
    <w:rsid w:val="009B7FCF"/>
    <w:rsid w:val="009C00DA"/>
    <w:rsid w:val="009C0117"/>
    <w:rsid w:val="009C0185"/>
    <w:rsid w:val="009C01AD"/>
    <w:rsid w:val="009C01FB"/>
    <w:rsid w:val="009C025E"/>
    <w:rsid w:val="009C02B5"/>
    <w:rsid w:val="009C0453"/>
    <w:rsid w:val="009C0454"/>
    <w:rsid w:val="009C0513"/>
    <w:rsid w:val="009C051A"/>
    <w:rsid w:val="009C0590"/>
    <w:rsid w:val="009C0662"/>
    <w:rsid w:val="009C06CD"/>
    <w:rsid w:val="009C074A"/>
    <w:rsid w:val="009C0841"/>
    <w:rsid w:val="009C085A"/>
    <w:rsid w:val="009C087D"/>
    <w:rsid w:val="009C08B6"/>
    <w:rsid w:val="009C08BB"/>
    <w:rsid w:val="009C090A"/>
    <w:rsid w:val="009C09FD"/>
    <w:rsid w:val="009C0A67"/>
    <w:rsid w:val="009C0B48"/>
    <w:rsid w:val="009C0BE3"/>
    <w:rsid w:val="009C0C32"/>
    <w:rsid w:val="009C0D5B"/>
    <w:rsid w:val="009C0D62"/>
    <w:rsid w:val="009C0DA2"/>
    <w:rsid w:val="009C0DBD"/>
    <w:rsid w:val="009C0E70"/>
    <w:rsid w:val="009C0EB7"/>
    <w:rsid w:val="009C0F1F"/>
    <w:rsid w:val="009C0F50"/>
    <w:rsid w:val="009C105D"/>
    <w:rsid w:val="009C105E"/>
    <w:rsid w:val="009C1061"/>
    <w:rsid w:val="009C1090"/>
    <w:rsid w:val="009C1137"/>
    <w:rsid w:val="009C11DA"/>
    <w:rsid w:val="009C11EB"/>
    <w:rsid w:val="009C121B"/>
    <w:rsid w:val="009C1229"/>
    <w:rsid w:val="009C12B3"/>
    <w:rsid w:val="009C12D0"/>
    <w:rsid w:val="009C1312"/>
    <w:rsid w:val="009C1463"/>
    <w:rsid w:val="009C1511"/>
    <w:rsid w:val="009C15E2"/>
    <w:rsid w:val="009C167F"/>
    <w:rsid w:val="009C16D7"/>
    <w:rsid w:val="009C181F"/>
    <w:rsid w:val="009C18BB"/>
    <w:rsid w:val="009C1957"/>
    <w:rsid w:val="009C1A5D"/>
    <w:rsid w:val="009C1AAC"/>
    <w:rsid w:val="009C1AF8"/>
    <w:rsid w:val="009C1C70"/>
    <w:rsid w:val="009C1C99"/>
    <w:rsid w:val="009C1D30"/>
    <w:rsid w:val="009C1D48"/>
    <w:rsid w:val="009C1D7C"/>
    <w:rsid w:val="009C1EB0"/>
    <w:rsid w:val="009C203A"/>
    <w:rsid w:val="009C204E"/>
    <w:rsid w:val="009C2090"/>
    <w:rsid w:val="009C2133"/>
    <w:rsid w:val="009C2293"/>
    <w:rsid w:val="009C22C1"/>
    <w:rsid w:val="009C22F2"/>
    <w:rsid w:val="009C240F"/>
    <w:rsid w:val="009C2551"/>
    <w:rsid w:val="009C2598"/>
    <w:rsid w:val="009C2649"/>
    <w:rsid w:val="009C2656"/>
    <w:rsid w:val="009C2698"/>
    <w:rsid w:val="009C26B6"/>
    <w:rsid w:val="009C26BA"/>
    <w:rsid w:val="009C28CE"/>
    <w:rsid w:val="009C29F1"/>
    <w:rsid w:val="009C2A89"/>
    <w:rsid w:val="009C2B58"/>
    <w:rsid w:val="009C2BBC"/>
    <w:rsid w:val="009C2C63"/>
    <w:rsid w:val="009C2CFC"/>
    <w:rsid w:val="009C2D75"/>
    <w:rsid w:val="009C2DDA"/>
    <w:rsid w:val="009C2E2E"/>
    <w:rsid w:val="009C2E4D"/>
    <w:rsid w:val="009C2EF9"/>
    <w:rsid w:val="009C2F22"/>
    <w:rsid w:val="009C2F63"/>
    <w:rsid w:val="009C2FC3"/>
    <w:rsid w:val="009C3058"/>
    <w:rsid w:val="009C3107"/>
    <w:rsid w:val="009C3135"/>
    <w:rsid w:val="009C323A"/>
    <w:rsid w:val="009C32FB"/>
    <w:rsid w:val="009C3378"/>
    <w:rsid w:val="009C33B7"/>
    <w:rsid w:val="009C356C"/>
    <w:rsid w:val="009C35C6"/>
    <w:rsid w:val="009C35CC"/>
    <w:rsid w:val="009C35F8"/>
    <w:rsid w:val="009C36E2"/>
    <w:rsid w:val="009C3700"/>
    <w:rsid w:val="009C37C0"/>
    <w:rsid w:val="009C37F1"/>
    <w:rsid w:val="009C381E"/>
    <w:rsid w:val="009C38C8"/>
    <w:rsid w:val="009C3AD0"/>
    <w:rsid w:val="009C3B1D"/>
    <w:rsid w:val="009C3B9F"/>
    <w:rsid w:val="009C3C23"/>
    <w:rsid w:val="009C3DE2"/>
    <w:rsid w:val="009C3E12"/>
    <w:rsid w:val="009C3EDC"/>
    <w:rsid w:val="009C3EE1"/>
    <w:rsid w:val="009C3EE8"/>
    <w:rsid w:val="009C3EEC"/>
    <w:rsid w:val="009C3EF2"/>
    <w:rsid w:val="009C3F02"/>
    <w:rsid w:val="009C3F0D"/>
    <w:rsid w:val="009C3F62"/>
    <w:rsid w:val="009C4027"/>
    <w:rsid w:val="009C4034"/>
    <w:rsid w:val="009C415A"/>
    <w:rsid w:val="009C4218"/>
    <w:rsid w:val="009C424E"/>
    <w:rsid w:val="009C4318"/>
    <w:rsid w:val="009C431F"/>
    <w:rsid w:val="009C4395"/>
    <w:rsid w:val="009C43EE"/>
    <w:rsid w:val="009C444C"/>
    <w:rsid w:val="009C448E"/>
    <w:rsid w:val="009C4651"/>
    <w:rsid w:val="009C47D3"/>
    <w:rsid w:val="009C4805"/>
    <w:rsid w:val="009C480C"/>
    <w:rsid w:val="009C4814"/>
    <w:rsid w:val="009C4870"/>
    <w:rsid w:val="009C4929"/>
    <w:rsid w:val="009C4A2A"/>
    <w:rsid w:val="009C4ACB"/>
    <w:rsid w:val="009C4BCF"/>
    <w:rsid w:val="009C4CB9"/>
    <w:rsid w:val="009C4E5E"/>
    <w:rsid w:val="009C4F9F"/>
    <w:rsid w:val="009C5110"/>
    <w:rsid w:val="009C513D"/>
    <w:rsid w:val="009C529D"/>
    <w:rsid w:val="009C54EF"/>
    <w:rsid w:val="009C55AD"/>
    <w:rsid w:val="009C5659"/>
    <w:rsid w:val="009C5691"/>
    <w:rsid w:val="009C56BE"/>
    <w:rsid w:val="009C5795"/>
    <w:rsid w:val="009C57CB"/>
    <w:rsid w:val="009C5876"/>
    <w:rsid w:val="009C58AE"/>
    <w:rsid w:val="009C5920"/>
    <w:rsid w:val="009C5943"/>
    <w:rsid w:val="009C5979"/>
    <w:rsid w:val="009C5A34"/>
    <w:rsid w:val="009C5AC7"/>
    <w:rsid w:val="009C5B8E"/>
    <w:rsid w:val="009C5C2C"/>
    <w:rsid w:val="009C5C39"/>
    <w:rsid w:val="009C5CF9"/>
    <w:rsid w:val="009C5D07"/>
    <w:rsid w:val="009C5D47"/>
    <w:rsid w:val="009C5D7B"/>
    <w:rsid w:val="009C5E0F"/>
    <w:rsid w:val="009C5E16"/>
    <w:rsid w:val="009C5E27"/>
    <w:rsid w:val="009C5FCA"/>
    <w:rsid w:val="009C602D"/>
    <w:rsid w:val="009C6088"/>
    <w:rsid w:val="009C609E"/>
    <w:rsid w:val="009C613F"/>
    <w:rsid w:val="009C6186"/>
    <w:rsid w:val="009C6266"/>
    <w:rsid w:val="009C62E7"/>
    <w:rsid w:val="009C640D"/>
    <w:rsid w:val="009C6454"/>
    <w:rsid w:val="009C6490"/>
    <w:rsid w:val="009C65D6"/>
    <w:rsid w:val="009C6891"/>
    <w:rsid w:val="009C6924"/>
    <w:rsid w:val="009C6975"/>
    <w:rsid w:val="009C6985"/>
    <w:rsid w:val="009C6A9A"/>
    <w:rsid w:val="009C6C15"/>
    <w:rsid w:val="009C6C78"/>
    <w:rsid w:val="009C6C93"/>
    <w:rsid w:val="009C6CE6"/>
    <w:rsid w:val="009C6D12"/>
    <w:rsid w:val="009C6E0C"/>
    <w:rsid w:val="009C6E22"/>
    <w:rsid w:val="009C6E4A"/>
    <w:rsid w:val="009C6EF4"/>
    <w:rsid w:val="009C70FF"/>
    <w:rsid w:val="009C72BC"/>
    <w:rsid w:val="009C73CD"/>
    <w:rsid w:val="009C751C"/>
    <w:rsid w:val="009C7621"/>
    <w:rsid w:val="009C7662"/>
    <w:rsid w:val="009C769D"/>
    <w:rsid w:val="009C76A1"/>
    <w:rsid w:val="009C7852"/>
    <w:rsid w:val="009C78B3"/>
    <w:rsid w:val="009C7952"/>
    <w:rsid w:val="009C79C1"/>
    <w:rsid w:val="009C79CC"/>
    <w:rsid w:val="009C7A1A"/>
    <w:rsid w:val="009C7A75"/>
    <w:rsid w:val="009C7AF5"/>
    <w:rsid w:val="009C7B3B"/>
    <w:rsid w:val="009C7B5B"/>
    <w:rsid w:val="009C7B93"/>
    <w:rsid w:val="009C7BA6"/>
    <w:rsid w:val="009C7DFD"/>
    <w:rsid w:val="009C7E80"/>
    <w:rsid w:val="009C7EBB"/>
    <w:rsid w:val="009C7F16"/>
    <w:rsid w:val="009C7FD5"/>
    <w:rsid w:val="009D00A0"/>
    <w:rsid w:val="009D00B3"/>
    <w:rsid w:val="009D00FF"/>
    <w:rsid w:val="009D0106"/>
    <w:rsid w:val="009D019A"/>
    <w:rsid w:val="009D01A9"/>
    <w:rsid w:val="009D01CE"/>
    <w:rsid w:val="009D024F"/>
    <w:rsid w:val="009D02CA"/>
    <w:rsid w:val="009D035A"/>
    <w:rsid w:val="009D03C9"/>
    <w:rsid w:val="009D03E1"/>
    <w:rsid w:val="009D03E7"/>
    <w:rsid w:val="009D0418"/>
    <w:rsid w:val="009D042F"/>
    <w:rsid w:val="009D04A2"/>
    <w:rsid w:val="009D04DF"/>
    <w:rsid w:val="009D0511"/>
    <w:rsid w:val="009D05DF"/>
    <w:rsid w:val="009D0642"/>
    <w:rsid w:val="009D068F"/>
    <w:rsid w:val="009D07FE"/>
    <w:rsid w:val="009D0813"/>
    <w:rsid w:val="009D0876"/>
    <w:rsid w:val="009D0880"/>
    <w:rsid w:val="009D08B2"/>
    <w:rsid w:val="009D092A"/>
    <w:rsid w:val="009D0944"/>
    <w:rsid w:val="009D0A18"/>
    <w:rsid w:val="009D0A1E"/>
    <w:rsid w:val="009D0A7C"/>
    <w:rsid w:val="009D0A91"/>
    <w:rsid w:val="009D0B0F"/>
    <w:rsid w:val="009D0B21"/>
    <w:rsid w:val="009D0B44"/>
    <w:rsid w:val="009D0B6C"/>
    <w:rsid w:val="009D0CB7"/>
    <w:rsid w:val="009D0CF0"/>
    <w:rsid w:val="009D0DE7"/>
    <w:rsid w:val="009D0F0E"/>
    <w:rsid w:val="009D0F57"/>
    <w:rsid w:val="009D0F5B"/>
    <w:rsid w:val="009D1064"/>
    <w:rsid w:val="009D10AF"/>
    <w:rsid w:val="009D11A9"/>
    <w:rsid w:val="009D1264"/>
    <w:rsid w:val="009D1286"/>
    <w:rsid w:val="009D12F9"/>
    <w:rsid w:val="009D13B8"/>
    <w:rsid w:val="009D149D"/>
    <w:rsid w:val="009D156F"/>
    <w:rsid w:val="009D1630"/>
    <w:rsid w:val="009D1684"/>
    <w:rsid w:val="009D16AE"/>
    <w:rsid w:val="009D16BF"/>
    <w:rsid w:val="009D16DF"/>
    <w:rsid w:val="009D1704"/>
    <w:rsid w:val="009D1711"/>
    <w:rsid w:val="009D1736"/>
    <w:rsid w:val="009D1765"/>
    <w:rsid w:val="009D1785"/>
    <w:rsid w:val="009D1790"/>
    <w:rsid w:val="009D17DD"/>
    <w:rsid w:val="009D17DE"/>
    <w:rsid w:val="009D18BD"/>
    <w:rsid w:val="009D18FF"/>
    <w:rsid w:val="009D1927"/>
    <w:rsid w:val="009D19C6"/>
    <w:rsid w:val="009D1A10"/>
    <w:rsid w:val="009D1A9B"/>
    <w:rsid w:val="009D1AAC"/>
    <w:rsid w:val="009D1B13"/>
    <w:rsid w:val="009D1B2A"/>
    <w:rsid w:val="009D1B38"/>
    <w:rsid w:val="009D1B71"/>
    <w:rsid w:val="009D1C33"/>
    <w:rsid w:val="009D1C92"/>
    <w:rsid w:val="009D1C95"/>
    <w:rsid w:val="009D1D7C"/>
    <w:rsid w:val="009D1D88"/>
    <w:rsid w:val="009D1DB5"/>
    <w:rsid w:val="009D1DC2"/>
    <w:rsid w:val="009D1EBC"/>
    <w:rsid w:val="009D1EE6"/>
    <w:rsid w:val="009D1FE9"/>
    <w:rsid w:val="009D2020"/>
    <w:rsid w:val="009D202F"/>
    <w:rsid w:val="009D2128"/>
    <w:rsid w:val="009D21D5"/>
    <w:rsid w:val="009D2395"/>
    <w:rsid w:val="009D2408"/>
    <w:rsid w:val="009D2422"/>
    <w:rsid w:val="009D24ED"/>
    <w:rsid w:val="009D2611"/>
    <w:rsid w:val="009D27AB"/>
    <w:rsid w:val="009D27F4"/>
    <w:rsid w:val="009D2805"/>
    <w:rsid w:val="009D2881"/>
    <w:rsid w:val="009D29D8"/>
    <w:rsid w:val="009D2AD6"/>
    <w:rsid w:val="009D2B76"/>
    <w:rsid w:val="009D2BD7"/>
    <w:rsid w:val="009D2C41"/>
    <w:rsid w:val="009D2C46"/>
    <w:rsid w:val="009D2D40"/>
    <w:rsid w:val="009D2D99"/>
    <w:rsid w:val="009D2DE7"/>
    <w:rsid w:val="009D2F67"/>
    <w:rsid w:val="009D2F90"/>
    <w:rsid w:val="009D3032"/>
    <w:rsid w:val="009D30D3"/>
    <w:rsid w:val="009D32A1"/>
    <w:rsid w:val="009D32F2"/>
    <w:rsid w:val="009D336C"/>
    <w:rsid w:val="009D346B"/>
    <w:rsid w:val="009D34B2"/>
    <w:rsid w:val="009D3535"/>
    <w:rsid w:val="009D3638"/>
    <w:rsid w:val="009D3644"/>
    <w:rsid w:val="009D369F"/>
    <w:rsid w:val="009D36F4"/>
    <w:rsid w:val="009D3782"/>
    <w:rsid w:val="009D37CD"/>
    <w:rsid w:val="009D37E0"/>
    <w:rsid w:val="009D38CC"/>
    <w:rsid w:val="009D38E3"/>
    <w:rsid w:val="009D39AC"/>
    <w:rsid w:val="009D39AE"/>
    <w:rsid w:val="009D39C1"/>
    <w:rsid w:val="009D3AB0"/>
    <w:rsid w:val="009D3B24"/>
    <w:rsid w:val="009D3BDE"/>
    <w:rsid w:val="009D3CC4"/>
    <w:rsid w:val="009D3CC6"/>
    <w:rsid w:val="009D3E46"/>
    <w:rsid w:val="009D3E59"/>
    <w:rsid w:val="009D3F83"/>
    <w:rsid w:val="009D4018"/>
    <w:rsid w:val="009D4147"/>
    <w:rsid w:val="009D4195"/>
    <w:rsid w:val="009D4309"/>
    <w:rsid w:val="009D432A"/>
    <w:rsid w:val="009D4355"/>
    <w:rsid w:val="009D43D1"/>
    <w:rsid w:val="009D4487"/>
    <w:rsid w:val="009D44D7"/>
    <w:rsid w:val="009D463D"/>
    <w:rsid w:val="009D465B"/>
    <w:rsid w:val="009D4809"/>
    <w:rsid w:val="009D4882"/>
    <w:rsid w:val="009D48B8"/>
    <w:rsid w:val="009D498E"/>
    <w:rsid w:val="009D4A66"/>
    <w:rsid w:val="009D4A6A"/>
    <w:rsid w:val="009D4A7B"/>
    <w:rsid w:val="009D4A95"/>
    <w:rsid w:val="009D4A9C"/>
    <w:rsid w:val="009D4AD7"/>
    <w:rsid w:val="009D4BFF"/>
    <w:rsid w:val="009D4C2F"/>
    <w:rsid w:val="009D4CCD"/>
    <w:rsid w:val="009D4D47"/>
    <w:rsid w:val="009D4D51"/>
    <w:rsid w:val="009D4F4F"/>
    <w:rsid w:val="009D50B5"/>
    <w:rsid w:val="009D5132"/>
    <w:rsid w:val="009D5147"/>
    <w:rsid w:val="009D515C"/>
    <w:rsid w:val="009D5177"/>
    <w:rsid w:val="009D51F4"/>
    <w:rsid w:val="009D5241"/>
    <w:rsid w:val="009D52F7"/>
    <w:rsid w:val="009D5338"/>
    <w:rsid w:val="009D53F5"/>
    <w:rsid w:val="009D5406"/>
    <w:rsid w:val="009D5409"/>
    <w:rsid w:val="009D543D"/>
    <w:rsid w:val="009D5443"/>
    <w:rsid w:val="009D54AB"/>
    <w:rsid w:val="009D54EF"/>
    <w:rsid w:val="009D553B"/>
    <w:rsid w:val="009D55D0"/>
    <w:rsid w:val="009D5662"/>
    <w:rsid w:val="009D56B0"/>
    <w:rsid w:val="009D5702"/>
    <w:rsid w:val="009D57BB"/>
    <w:rsid w:val="009D5955"/>
    <w:rsid w:val="009D59B3"/>
    <w:rsid w:val="009D5A1B"/>
    <w:rsid w:val="009D5A46"/>
    <w:rsid w:val="009D5AA2"/>
    <w:rsid w:val="009D5B20"/>
    <w:rsid w:val="009D5C15"/>
    <w:rsid w:val="009D5CFC"/>
    <w:rsid w:val="009D5DE2"/>
    <w:rsid w:val="009D5E3E"/>
    <w:rsid w:val="009D5E91"/>
    <w:rsid w:val="009D5E99"/>
    <w:rsid w:val="009D5EAA"/>
    <w:rsid w:val="009D5EF8"/>
    <w:rsid w:val="009D5EFC"/>
    <w:rsid w:val="009D5F97"/>
    <w:rsid w:val="009D600B"/>
    <w:rsid w:val="009D6078"/>
    <w:rsid w:val="009D60BC"/>
    <w:rsid w:val="009D61B2"/>
    <w:rsid w:val="009D62AE"/>
    <w:rsid w:val="009D62BF"/>
    <w:rsid w:val="009D62D4"/>
    <w:rsid w:val="009D635E"/>
    <w:rsid w:val="009D63A2"/>
    <w:rsid w:val="009D6536"/>
    <w:rsid w:val="009D65F0"/>
    <w:rsid w:val="009D6734"/>
    <w:rsid w:val="009D6757"/>
    <w:rsid w:val="009D6762"/>
    <w:rsid w:val="009D679B"/>
    <w:rsid w:val="009D681F"/>
    <w:rsid w:val="009D68A5"/>
    <w:rsid w:val="009D6A03"/>
    <w:rsid w:val="009D6A9F"/>
    <w:rsid w:val="009D6B40"/>
    <w:rsid w:val="009D6B9B"/>
    <w:rsid w:val="009D6C13"/>
    <w:rsid w:val="009D6C75"/>
    <w:rsid w:val="009D6D95"/>
    <w:rsid w:val="009D6DA6"/>
    <w:rsid w:val="009D6DB0"/>
    <w:rsid w:val="009D6E59"/>
    <w:rsid w:val="009D6F48"/>
    <w:rsid w:val="009D70D4"/>
    <w:rsid w:val="009D7119"/>
    <w:rsid w:val="009D7238"/>
    <w:rsid w:val="009D732A"/>
    <w:rsid w:val="009D7335"/>
    <w:rsid w:val="009D733F"/>
    <w:rsid w:val="009D736D"/>
    <w:rsid w:val="009D736F"/>
    <w:rsid w:val="009D7406"/>
    <w:rsid w:val="009D747D"/>
    <w:rsid w:val="009D7531"/>
    <w:rsid w:val="009D75FD"/>
    <w:rsid w:val="009D7649"/>
    <w:rsid w:val="009D764F"/>
    <w:rsid w:val="009D772C"/>
    <w:rsid w:val="009D772F"/>
    <w:rsid w:val="009D7778"/>
    <w:rsid w:val="009D777E"/>
    <w:rsid w:val="009D790B"/>
    <w:rsid w:val="009D7AE8"/>
    <w:rsid w:val="009D7BDB"/>
    <w:rsid w:val="009D7C8F"/>
    <w:rsid w:val="009D7D24"/>
    <w:rsid w:val="009D7E0A"/>
    <w:rsid w:val="009D7E63"/>
    <w:rsid w:val="009D7EBE"/>
    <w:rsid w:val="009D7F85"/>
    <w:rsid w:val="009D7FAB"/>
    <w:rsid w:val="009E0047"/>
    <w:rsid w:val="009E0070"/>
    <w:rsid w:val="009E0112"/>
    <w:rsid w:val="009E019B"/>
    <w:rsid w:val="009E0345"/>
    <w:rsid w:val="009E03C1"/>
    <w:rsid w:val="009E04C0"/>
    <w:rsid w:val="009E0542"/>
    <w:rsid w:val="009E07C4"/>
    <w:rsid w:val="009E07EB"/>
    <w:rsid w:val="009E0904"/>
    <w:rsid w:val="009E0978"/>
    <w:rsid w:val="009E0979"/>
    <w:rsid w:val="009E0A11"/>
    <w:rsid w:val="009E0A23"/>
    <w:rsid w:val="009E0ADD"/>
    <w:rsid w:val="009E0BEE"/>
    <w:rsid w:val="009E0C7B"/>
    <w:rsid w:val="009E0C94"/>
    <w:rsid w:val="009E0D18"/>
    <w:rsid w:val="009E0D54"/>
    <w:rsid w:val="009E0D6C"/>
    <w:rsid w:val="009E0DB7"/>
    <w:rsid w:val="009E0DF5"/>
    <w:rsid w:val="009E0EA1"/>
    <w:rsid w:val="009E0F31"/>
    <w:rsid w:val="009E0FD2"/>
    <w:rsid w:val="009E10D9"/>
    <w:rsid w:val="009E10EF"/>
    <w:rsid w:val="009E1173"/>
    <w:rsid w:val="009E124F"/>
    <w:rsid w:val="009E12B6"/>
    <w:rsid w:val="009E12C6"/>
    <w:rsid w:val="009E12F2"/>
    <w:rsid w:val="009E1346"/>
    <w:rsid w:val="009E13B3"/>
    <w:rsid w:val="009E14B4"/>
    <w:rsid w:val="009E14D4"/>
    <w:rsid w:val="009E1541"/>
    <w:rsid w:val="009E15CE"/>
    <w:rsid w:val="009E1669"/>
    <w:rsid w:val="009E167A"/>
    <w:rsid w:val="009E16FF"/>
    <w:rsid w:val="009E1748"/>
    <w:rsid w:val="009E17F4"/>
    <w:rsid w:val="009E180F"/>
    <w:rsid w:val="009E1812"/>
    <w:rsid w:val="009E186C"/>
    <w:rsid w:val="009E1957"/>
    <w:rsid w:val="009E1966"/>
    <w:rsid w:val="009E196B"/>
    <w:rsid w:val="009E1979"/>
    <w:rsid w:val="009E1A37"/>
    <w:rsid w:val="009E1BEE"/>
    <w:rsid w:val="009E1C41"/>
    <w:rsid w:val="009E1CBE"/>
    <w:rsid w:val="009E1CF7"/>
    <w:rsid w:val="009E1D59"/>
    <w:rsid w:val="009E1E46"/>
    <w:rsid w:val="009E1E57"/>
    <w:rsid w:val="009E1E7A"/>
    <w:rsid w:val="009E1EBE"/>
    <w:rsid w:val="009E1EFB"/>
    <w:rsid w:val="009E1F03"/>
    <w:rsid w:val="009E1FC3"/>
    <w:rsid w:val="009E2017"/>
    <w:rsid w:val="009E21CF"/>
    <w:rsid w:val="009E21F8"/>
    <w:rsid w:val="009E22C4"/>
    <w:rsid w:val="009E24CF"/>
    <w:rsid w:val="009E259A"/>
    <w:rsid w:val="009E25C9"/>
    <w:rsid w:val="009E25E5"/>
    <w:rsid w:val="009E2659"/>
    <w:rsid w:val="009E27E4"/>
    <w:rsid w:val="009E286A"/>
    <w:rsid w:val="009E2942"/>
    <w:rsid w:val="009E29BD"/>
    <w:rsid w:val="009E29F7"/>
    <w:rsid w:val="009E2A29"/>
    <w:rsid w:val="009E2A4A"/>
    <w:rsid w:val="009E2A61"/>
    <w:rsid w:val="009E2ACD"/>
    <w:rsid w:val="009E2AE0"/>
    <w:rsid w:val="009E2B9F"/>
    <w:rsid w:val="009E2BA7"/>
    <w:rsid w:val="009E2BB9"/>
    <w:rsid w:val="009E2C01"/>
    <w:rsid w:val="009E2D72"/>
    <w:rsid w:val="009E2D98"/>
    <w:rsid w:val="009E2DC9"/>
    <w:rsid w:val="009E2E09"/>
    <w:rsid w:val="009E2E5A"/>
    <w:rsid w:val="009E2E5C"/>
    <w:rsid w:val="009E2E84"/>
    <w:rsid w:val="009E2FA8"/>
    <w:rsid w:val="009E300D"/>
    <w:rsid w:val="009E3042"/>
    <w:rsid w:val="009E30FE"/>
    <w:rsid w:val="009E3155"/>
    <w:rsid w:val="009E35CE"/>
    <w:rsid w:val="009E3768"/>
    <w:rsid w:val="009E3788"/>
    <w:rsid w:val="009E381C"/>
    <w:rsid w:val="009E3840"/>
    <w:rsid w:val="009E386C"/>
    <w:rsid w:val="009E39A8"/>
    <w:rsid w:val="009E3A97"/>
    <w:rsid w:val="009E3AB2"/>
    <w:rsid w:val="009E3B4D"/>
    <w:rsid w:val="009E3B72"/>
    <w:rsid w:val="009E3B73"/>
    <w:rsid w:val="009E3BEE"/>
    <w:rsid w:val="009E3CAF"/>
    <w:rsid w:val="009E3CFD"/>
    <w:rsid w:val="009E3D3D"/>
    <w:rsid w:val="009E3DA5"/>
    <w:rsid w:val="009E3EC7"/>
    <w:rsid w:val="009E3EF8"/>
    <w:rsid w:val="009E3F5A"/>
    <w:rsid w:val="009E3FCD"/>
    <w:rsid w:val="009E3FDF"/>
    <w:rsid w:val="009E3FE1"/>
    <w:rsid w:val="009E404F"/>
    <w:rsid w:val="009E41DB"/>
    <w:rsid w:val="009E42F1"/>
    <w:rsid w:val="009E42FE"/>
    <w:rsid w:val="009E4320"/>
    <w:rsid w:val="009E4326"/>
    <w:rsid w:val="009E437F"/>
    <w:rsid w:val="009E43F0"/>
    <w:rsid w:val="009E44BE"/>
    <w:rsid w:val="009E4543"/>
    <w:rsid w:val="009E45F1"/>
    <w:rsid w:val="009E4622"/>
    <w:rsid w:val="009E4629"/>
    <w:rsid w:val="009E4852"/>
    <w:rsid w:val="009E485A"/>
    <w:rsid w:val="009E48CE"/>
    <w:rsid w:val="009E4939"/>
    <w:rsid w:val="009E497A"/>
    <w:rsid w:val="009E498D"/>
    <w:rsid w:val="009E49E8"/>
    <w:rsid w:val="009E4A2E"/>
    <w:rsid w:val="009E4A55"/>
    <w:rsid w:val="009E4A97"/>
    <w:rsid w:val="009E4AEE"/>
    <w:rsid w:val="009E4B5D"/>
    <w:rsid w:val="009E4BE8"/>
    <w:rsid w:val="009E4C43"/>
    <w:rsid w:val="009E4CCB"/>
    <w:rsid w:val="009E4D08"/>
    <w:rsid w:val="009E4E7A"/>
    <w:rsid w:val="009E4EF7"/>
    <w:rsid w:val="009E4F39"/>
    <w:rsid w:val="009E4FBE"/>
    <w:rsid w:val="009E5238"/>
    <w:rsid w:val="009E52B2"/>
    <w:rsid w:val="009E52C5"/>
    <w:rsid w:val="009E5383"/>
    <w:rsid w:val="009E5420"/>
    <w:rsid w:val="009E550B"/>
    <w:rsid w:val="009E5625"/>
    <w:rsid w:val="009E5661"/>
    <w:rsid w:val="009E575B"/>
    <w:rsid w:val="009E57E1"/>
    <w:rsid w:val="009E5823"/>
    <w:rsid w:val="009E58AE"/>
    <w:rsid w:val="009E58CD"/>
    <w:rsid w:val="009E58EC"/>
    <w:rsid w:val="009E5928"/>
    <w:rsid w:val="009E59AA"/>
    <w:rsid w:val="009E59BB"/>
    <w:rsid w:val="009E5A0B"/>
    <w:rsid w:val="009E5B06"/>
    <w:rsid w:val="009E5B85"/>
    <w:rsid w:val="009E5B9E"/>
    <w:rsid w:val="009E5CC2"/>
    <w:rsid w:val="009E5CFE"/>
    <w:rsid w:val="009E5DEF"/>
    <w:rsid w:val="009E5E33"/>
    <w:rsid w:val="009E5F2B"/>
    <w:rsid w:val="009E5FE0"/>
    <w:rsid w:val="009E5FFC"/>
    <w:rsid w:val="009E6020"/>
    <w:rsid w:val="009E61A3"/>
    <w:rsid w:val="009E6210"/>
    <w:rsid w:val="009E6280"/>
    <w:rsid w:val="009E62A5"/>
    <w:rsid w:val="009E62E7"/>
    <w:rsid w:val="009E633A"/>
    <w:rsid w:val="009E635F"/>
    <w:rsid w:val="009E6391"/>
    <w:rsid w:val="009E63F8"/>
    <w:rsid w:val="009E641C"/>
    <w:rsid w:val="009E643C"/>
    <w:rsid w:val="009E6446"/>
    <w:rsid w:val="009E64BF"/>
    <w:rsid w:val="009E67A7"/>
    <w:rsid w:val="009E6978"/>
    <w:rsid w:val="009E6987"/>
    <w:rsid w:val="009E6AF3"/>
    <w:rsid w:val="009E6B1E"/>
    <w:rsid w:val="009E6B30"/>
    <w:rsid w:val="009E6BA6"/>
    <w:rsid w:val="009E6C63"/>
    <w:rsid w:val="009E6C72"/>
    <w:rsid w:val="009E6D37"/>
    <w:rsid w:val="009E6DB1"/>
    <w:rsid w:val="009E6E1D"/>
    <w:rsid w:val="009E6EF0"/>
    <w:rsid w:val="009E6FAC"/>
    <w:rsid w:val="009E7010"/>
    <w:rsid w:val="009E7026"/>
    <w:rsid w:val="009E7059"/>
    <w:rsid w:val="009E70A7"/>
    <w:rsid w:val="009E7106"/>
    <w:rsid w:val="009E7140"/>
    <w:rsid w:val="009E717B"/>
    <w:rsid w:val="009E71DC"/>
    <w:rsid w:val="009E727F"/>
    <w:rsid w:val="009E72F3"/>
    <w:rsid w:val="009E743A"/>
    <w:rsid w:val="009E74AF"/>
    <w:rsid w:val="009E75EB"/>
    <w:rsid w:val="009E7691"/>
    <w:rsid w:val="009E76E4"/>
    <w:rsid w:val="009E77C0"/>
    <w:rsid w:val="009E787F"/>
    <w:rsid w:val="009E7902"/>
    <w:rsid w:val="009E795C"/>
    <w:rsid w:val="009E79D7"/>
    <w:rsid w:val="009E7AC9"/>
    <w:rsid w:val="009E7C3D"/>
    <w:rsid w:val="009E7C8F"/>
    <w:rsid w:val="009E7D59"/>
    <w:rsid w:val="009E7DCE"/>
    <w:rsid w:val="009E7EA4"/>
    <w:rsid w:val="009E7EF7"/>
    <w:rsid w:val="009E7F60"/>
    <w:rsid w:val="009F00B7"/>
    <w:rsid w:val="009F01D9"/>
    <w:rsid w:val="009F02C6"/>
    <w:rsid w:val="009F02E8"/>
    <w:rsid w:val="009F0321"/>
    <w:rsid w:val="009F037A"/>
    <w:rsid w:val="009F0499"/>
    <w:rsid w:val="009F0521"/>
    <w:rsid w:val="009F063D"/>
    <w:rsid w:val="009F064F"/>
    <w:rsid w:val="009F0650"/>
    <w:rsid w:val="009F0680"/>
    <w:rsid w:val="009F06F9"/>
    <w:rsid w:val="009F072A"/>
    <w:rsid w:val="009F077F"/>
    <w:rsid w:val="009F083C"/>
    <w:rsid w:val="009F0843"/>
    <w:rsid w:val="009F0872"/>
    <w:rsid w:val="009F0920"/>
    <w:rsid w:val="009F0997"/>
    <w:rsid w:val="009F0AA6"/>
    <w:rsid w:val="009F0ABE"/>
    <w:rsid w:val="009F0AFF"/>
    <w:rsid w:val="009F0B9B"/>
    <w:rsid w:val="009F0CD3"/>
    <w:rsid w:val="009F0D96"/>
    <w:rsid w:val="009F0D97"/>
    <w:rsid w:val="009F0D9C"/>
    <w:rsid w:val="009F0DAD"/>
    <w:rsid w:val="009F0DB6"/>
    <w:rsid w:val="009F0DC3"/>
    <w:rsid w:val="009F0E1D"/>
    <w:rsid w:val="009F0E25"/>
    <w:rsid w:val="009F0E2E"/>
    <w:rsid w:val="009F0E6A"/>
    <w:rsid w:val="009F0EF3"/>
    <w:rsid w:val="009F0F64"/>
    <w:rsid w:val="009F0F93"/>
    <w:rsid w:val="009F0FF0"/>
    <w:rsid w:val="009F105D"/>
    <w:rsid w:val="009F1090"/>
    <w:rsid w:val="009F10BE"/>
    <w:rsid w:val="009F12E7"/>
    <w:rsid w:val="009F1348"/>
    <w:rsid w:val="009F1371"/>
    <w:rsid w:val="009F13A6"/>
    <w:rsid w:val="009F13F4"/>
    <w:rsid w:val="009F1431"/>
    <w:rsid w:val="009F14A6"/>
    <w:rsid w:val="009F1513"/>
    <w:rsid w:val="009F15AF"/>
    <w:rsid w:val="009F1624"/>
    <w:rsid w:val="009F166C"/>
    <w:rsid w:val="009F168A"/>
    <w:rsid w:val="009F16F3"/>
    <w:rsid w:val="009F1724"/>
    <w:rsid w:val="009F1735"/>
    <w:rsid w:val="009F17CA"/>
    <w:rsid w:val="009F1989"/>
    <w:rsid w:val="009F1A0C"/>
    <w:rsid w:val="009F1AC1"/>
    <w:rsid w:val="009F1B52"/>
    <w:rsid w:val="009F1C09"/>
    <w:rsid w:val="009F1CA5"/>
    <w:rsid w:val="009F1CF7"/>
    <w:rsid w:val="009F1DAD"/>
    <w:rsid w:val="009F1E33"/>
    <w:rsid w:val="009F1E68"/>
    <w:rsid w:val="009F1EA7"/>
    <w:rsid w:val="009F1EB7"/>
    <w:rsid w:val="009F206E"/>
    <w:rsid w:val="009F2112"/>
    <w:rsid w:val="009F2173"/>
    <w:rsid w:val="009F2206"/>
    <w:rsid w:val="009F2281"/>
    <w:rsid w:val="009F2350"/>
    <w:rsid w:val="009F236A"/>
    <w:rsid w:val="009F238B"/>
    <w:rsid w:val="009F2491"/>
    <w:rsid w:val="009F24A6"/>
    <w:rsid w:val="009F254A"/>
    <w:rsid w:val="009F25BC"/>
    <w:rsid w:val="009F2632"/>
    <w:rsid w:val="009F26A2"/>
    <w:rsid w:val="009F2732"/>
    <w:rsid w:val="009F27C9"/>
    <w:rsid w:val="009F27D0"/>
    <w:rsid w:val="009F2877"/>
    <w:rsid w:val="009F2889"/>
    <w:rsid w:val="009F2984"/>
    <w:rsid w:val="009F2AE6"/>
    <w:rsid w:val="009F2C98"/>
    <w:rsid w:val="009F2CCB"/>
    <w:rsid w:val="009F2D7B"/>
    <w:rsid w:val="009F2D87"/>
    <w:rsid w:val="009F2E2A"/>
    <w:rsid w:val="009F2FF8"/>
    <w:rsid w:val="009F3038"/>
    <w:rsid w:val="009F304A"/>
    <w:rsid w:val="009F30E7"/>
    <w:rsid w:val="009F32C2"/>
    <w:rsid w:val="009F3369"/>
    <w:rsid w:val="009F33A6"/>
    <w:rsid w:val="009F33F3"/>
    <w:rsid w:val="009F34E3"/>
    <w:rsid w:val="009F3799"/>
    <w:rsid w:val="009F37EF"/>
    <w:rsid w:val="009F38B9"/>
    <w:rsid w:val="009F38C0"/>
    <w:rsid w:val="009F38D9"/>
    <w:rsid w:val="009F3909"/>
    <w:rsid w:val="009F3962"/>
    <w:rsid w:val="009F398C"/>
    <w:rsid w:val="009F39B9"/>
    <w:rsid w:val="009F3AA2"/>
    <w:rsid w:val="009F3ACF"/>
    <w:rsid w:val="009F3B61"/>
    <w:rsid w:val="009F3C27"/>
    <w:rsid w:val="009F3CBD"/>
    <w:rsid w:val="009F3E2A"/>
    <w:rsid w:val="009F3E55"/>
    <w:rsid w:val="009F3E9C"/>
    <w:rsid w:val="009F3EA3"/>
    <w:rsid w:val="009F3EC1"/>
    <w:rsid w:val="009F3F14"/>
    <w:rsid w:val="009F3F40"/>
    <w:rsid w:val="009F3FB5"/>
    <w:rsid w:val="009F3FE7"/>
    <w:rsid w:val="009F428F"/>
    <w:rsid w:val="009F42E4"/>
    <w:rsid w:val="009F4341"/>
    <w:rsid w:val="009F43A8"/>
    <w:rsid w:val="009F4414"/>
    <w:rsid w:val="009F4431"/>
    <w:rsid w:val="009F4466"/>
    <w:rsid w:val="009F44D1"/>
    <w:rsid w:val="009F4555"/>
    <w:rsid w:val="009F4576"/>
    <w:rsid w:val="009F463A"/>
    <w:rsid w:val="009F46C1"/>
    <w:rsid w:val="009F4721"/>
    <w:rsid w:val="009F48E8"/>
    <w:rsid w:val="009F48EC"/>
    <w:rsid w:val="009F4940"/>
    <w:rsid w:val="009F4949"/>
    <w:rsid w:val="009F4AC9"/>
    <w:rsid w:val="009F4AE1"/>
    <w:rsid w:val="009F4AE7"/>
    <w:rsid w:val="009F4B05"/>
    <w:rsid w:val="009F4B4D"/>
    <w:rsid w:val="009F4B85"/>
    <w:rsid w:val="009F4BE2"/>
    <w:rsid w:val="009F4C5B"/>
    <w:rsid w:val="009F4C92"/>
    <w:rsid w:val="009F4CEA"/>
    <w:rsid w:val="009F4DB5"/>
    <w:rsid w:val="009F4E6D"/>
    <w:rsid w:val="009F4E8B"/>
    <w:rsid w:val="009F500C"/>
    <w:rsid w:val="009F50F3"/>
    <w:rsid w:val="009F5104"/>
    <w:rsid w:val="009F5170"/>
    <w:rsid w:val="009F5237"/>
    <w:rsid w:val="009F5302"/>
    <w:rsid w:val="009F5328"/>
    <w:rsid w:val="009F53A1"/>
    <w:rsid w:val="009F5463"/>
    <w:rsid w:val="009F5516"/>
    <w:rsid w:val="009F5586"/>
    <w:rsid w:val="009F55A2"/>
    <w:rsid w:val="009F56C3"/>
    <w:rsid w:val="009F582A"/>
    <w:rsid w:val="009F5860"/>
    <w:rsid w:val="009F5978"/>
    <w:rsid w:val="009F597E"/>
    <w:rsid w:val="009F59A9"/>
    <w:rsid w:val="009F59EE"/>
    <w:rsid w:val="009F59FA"/>
    <w:rsid w:val="009F5A6B"/>
    <w:rsid w:val="009F5A7E"/>
    <w:rsid w:val="009F5B0B"/>
    <w:rsid w:val="009F5BA1"/>
    <w:rsid w:val="009F5BBB"/>
    <w:rsid w:val="009F5BD0"/>
    <w:rsid w:val="009F5BF0"/>
    <w:rsid w:val="009F5C82"/>
    <w:rsid w:val="009F5CD6"/>
    <w:rsid w:val="009F5D81"/>
    <w:rsid w:val="009F5E83"/>
    <w:rsid w:val="009F5ED8"/>
    <w:rsid w:val="009F6042"/>
    <w:rsid w:val="009F604E"/>
    <w:rsid w:val="009F61FB"/>
    <w:rsid w:val="009F620F"/>
    <w:rsid w:val="009F623F"/>
    <w:rsid w:val="009F62E1"/>
    <w:rsid w:val="009F631D"/>
    <w:rsid w:val="009F63BF"/>
    <w:rsid w:val="009F646E"/>
    <w:rsid w:val="009F64A2"/>
    <w:rsid w:val="009F64BE"/>
    <w:rsid w:val="009F6510"/>
    <w:rsid w:val="009F6728"/>
    <w:rsid w:val="009F67CA"/>
    <w:rsid w:val="009F680A"/>
    <w:rsid w:val="009F6859"/>
    <w:rsid w:val="009F687E"/>
    <w:rsid w:val="009F694D"/>
    <w:rsid w:val="009F6960"/>
    <w:rsid w:val="009F6A3F"/>
    <w:rsid w:val="009F6B98"/>
    <w:rsid w:val="009F6BD0"/>
    <w:rsid w:val="009F6D53"/>
    <w:rsid w:val="009F6DCA"/>
    <w:rsid w:val="009F6E33"/>
    <w:rsid w:val="009F6E49"/>
    <w:rsid w:val="009F6E9C"/>
    <w:rsid w:val="009F6EC1"/>
    <w:rsid w:val="009F6EC3"/>
    <w:rsid w:val="009F6F09"/>
    <w:rsid w:val="009F7098"/>
    <w:rsid w:val="009F70DA"/>
    <w:rsid w:val="009F70E9"/>
    <w:rsid w:val="009F7266"/>
    <w:rsid w:val="009F740E"/>
    <w:rsid w:val="009F74E1"/>
    <w:rsid w:val="009F75DB"/>
    <w:rsid w:val="009F767A"/>
    <w:rsid w:val="009F76D2"/>
    <w:rsid w:val="009F76FD"/>
    <w:rsid w:val="009F770B"/>
    <w:rsid w:val="009F771B"/>
    <w:rsid w:val="009F7724"/>
    <w:rsid w:val="009F776A"/>
    <w:rsid w:val="009F77EA"/>
    <w:rsid w:val="009F77FC"/>
    <w:rsid w:val="009F7816"/>
    <w:rsid w:val="009F786A"/>
    <w:rsid w:val="009F793F"/>
    <w:rsid w:val="009F794E"/>
    <w:rsid w:val="009F79B2"/>
    <w:rsid w:val="009F7BED"/>
    <w:rsid w:val="009F7C02"/>
    <w:rsid w:val="009F7CC6"/>
    <w:rsid w:val="009F7CDF"/>
    <w:rsid w:val="009F7D08"/>
    <w:rsid w:val="009F7D85"/>
    <w:rsid w:val="009F7DA8"/>
    <w:rsid w:val="009F7DAD"/>
    <w:rsid w:val="009F7DDB"/>
    <w:rsid w:val="009F7E3F"/>
    <w:rsid w:val="009F7E63"/>
    <w:rsid w:val="009F7E69"/>
    <w:rsid w:val="009F7E91"/>
    <w:rsid w:val="009F7FB4"/>
    <w:rsid w:val="009F7FC5"/>
    <w:rsid w:val="00A00022"/>
    <w:rsid w:val="00A00067"/>
    <w:rsid w:val="00A0008C"/>
    <w:rsid w:val="00A00154"/>
    <w:rsid w:val="00A001A7"/>
    <w:rsid w:val="00A001FF"/>
    <w:rsid w:val="00A002F1"/>
    <w:rsid w:val="00A0033D"/>
    <w:rsid w:val="00A00430"/>
    <w:rsid w:val="00A004AE"/>
    <w:rsid w:val="00A00525"/>
    <w:rsid w:val="00A0054B"/>
    <w:rsid w:val="00A00593"/>
    <w:rsid w:val="00A00620"/>
    <w:rsid w:val="00A00671"/>
    <w:rsid w:val="00A007F8"/>
    <w:rsid w:val="00A0087C"/>
    <w:rsid w:val="00A008C0"/>
    <w:rsid w:val="00A008E4"/>
    <w:rsid w:val="00A00901"/>
    <w:rsid w:val="00A009E6"/>
    <w:rsid w:val="00A00A65"/>
    <w:rsid w:val="00A00B60"/>
    <w:rsid w:val="00A00BE2"/>
    <w:rsid w:val="00A00BF8"/>
    <w:rsid w:val="00A00C3E"/>
    <w:rsid w:val="00A00D79"/>
    <w:rsid w:val="00A00EB3"/>
    <w:rsid w:val="00A00F37"/>
    <w:rsid w:val="00A010CB"/>
    <w:rsid w:val="00A010E9"/>
    <w:rsid w:val="00A01182"/>
    <w:rsid w:val="00A0125D"/>
    <w:rsid w:val="00A012EC"/>
    <w:rsid w:val="00A012F5"/>
    <w:rsid w:val="00A01316"/>
    <w:rsid w:val="00A01396"/>
    <w:rsid w:val="00A013E1"/>
    <w:rsid w:val="00A01469"/>
    <w:rsid w:val="00A0152E"/>
    <w:rsid w:val="00A0154B"/>
    <w:rsid w:val="00A01570"/>
    <w:rsid w:val="00A01591"/>
    <w:rsid w:val="00A015F5"/>
    <w:rsid w:val="00A016C6"/>
    <w:rsid w:val="00A017B5"/>
    <w:rsid w:val="00A017C2"/>
    <w:rsid w:val="00A017E5"/>
    <w:rsid w:val="00A0184D"/>
    <w:rsid w:val="00A018B2"/>
    <w:rsid w:val="00A018FF"/>
    <w:rsid w:val="00A01AE9"/>
    <w:rsid w:val="00A01B39"/>
    <w:rsid w:val="00A01B81"/>
    <w:rsid w:val="00A01C0C"/>
    <w:rsid w:val="00A01C36"/>
    <w:rsid w:val="00A01C97"/>
    <w:rsid w:val="00A01CAC"/>
    <w:rsid w:val="00A01D2B"/>
    <w:rsid w:val="00A01D91"/>
    <w:rsid w:val="00A01E04"/>
    <w:rsid w:val="00A01F07"/>
    <w:rsid w:val="00A01F84"/>
    <w:rsid w:val="00A0201A"/>
    <w:rsid w:val="00A0207D"/>
    <w:rsid w:val="00A02197"/>
    <w:rsid w:val="00A021CC"/>
    <w:rsid w:val="00A02228"/>
    <w:rsid w:val="00A0224F"/>
    <w:rsid w:val="00A023C5"/>
    <w:rsid w:val="00A02407"/>
    <w:rsid w:val="00A02449"/>
    <w:rsid w:val="00A02462"/>
    <w:rsid w:val="00A024C2"/>
    <w:rsid w:val="00A024C8"/>
    <w:rsid w:val="00A02683"/>
    <w:rsid w:val="00A026FC"/>
    <w:rsid w:val="00A0271F"/>
    <w:rsid w:val="00A02740"/>
    <w:rsid w:val="00A02793"/>
    <w:rsid w:val="00A027B2"/>
    <w:rsid w:val="00A027CA"/>
    <w:rsid w:val="00A0282D"/>
    <w:rsid w:val="00A0282F"/>
    <w:rsid w:val="00A02888"/>
    <w:rsid w:val="00A02979"/>
    <w:rsid w:val="00A02987"/>
    <w:rsid w:val="00A029B3"/>
    <w:rsid w:val="00A029BB"/>
    <w:rsid w:val="00A02A7F"/>
    <w:rsid w:val="00A02B3E"/>
    <w:rsid w:val="00A02C4C"/>
    <w:rsid w:val="00A02C71"/>
    <w:rsid w:val="00A02CD8"/>
    <w:rsid w:val="00A02CDA"/>
    <w:rsid w:val="00A02D80"/>
    <w:rsid w:val="00A02DB4"/>
    <w:rsid w:val="00A02E7F"/>
    <w:rsid w:val="00A02F4D"/>
    <w:rsid w:val="00A0308B"/>
    <w:rsid w:val="00A030E0"/>
    <w:rsid w:val="00A03113"/>
    <w:rsid w:val="00A03164"/>
    <w:rsid w:val="00A03185"/>
    <w:rsid w:val="00A031FE"/>
    <w:rsid w:val="00A0333B"/>
    <w:rsid w:val="00A03396"/>
    <w:rsid w:val="00A03432"/>
    <w:rsid w:val="00A0349C"/>
    <w:rsid w:val="00A03576"/>
    <w:rsid w:val="00A035A5"/>
    <w:rsid w:val="00A035B1"/>
    <w:rsid w:val="00A037A2"/>
    <w:rsid w:val="00A0381E"/>
    <w:rsid w:val="00A03827"/>
    <w:rsid w:val="00A03850"/>
    <w:rsid w:val="00A038D8"/>
    <w:rsid w:val="00A038E9"/>
    <w:rsid w:val="00A03A12"/>
    <w:rsid w:val="00A03ADC"/>
    <w:rsid w:val="00A03B3B"/>
    <w:rsid w:val="00A03C13"/>
    <w:rsid w:val="00A03C2E"/>
    <w:rsid w:val="00A03C35"/>
    <w:rsid w:val="00A03CD0"/>
    <w:rsid w:val="00A03DD6"/>
    <w:rsid w:val="00A03E0E"/>
    <w:rsid w:val="00A03E3D"/>
    <w:rsid w:val="00A03E9B"/>
    <w:rsid w:val="00A03F7F"/>
    <w:rsid w:val="00A041B8"/>
    <w:rsid w:val="00A04235"/>
    <w:rsid w:val="00A042E7"/>
    <w:rsid w:val="00A042FC"/>
    <w:rsid w:val="00A043E8"/>
    <w:rsid w:val="00A045A7"/>
    <w:rsid w:val="00A045BA"/>
    <w:rsid w:val="00A045C1"/>
    <w:rsid w:val="00A04668"/>
    <w:rsid w:val="00A047B7"/>
    <w:rsid w:val="00A0483D"/>
    <w:rsid w:val="00A04849"/>
    <w:rsid w:val="00A0486F"/>
    <w:rsid w:val="00A04900"/>
    <w:rsid w:val="00A0491E"/>
    <w:rsid w:val="00A04AAC"/>
    <w:rsid w:val="00A04D4D"/>
    <w:rsid w:val="00A04E7E"/>
    <w:rsid w:val="00A04E96"/>
    <w:rsid w:val="00A04EEF"/>
    <w:rsid w:val="00A04EFA"/>
    <w:rsid w:val="00A050DF"/>
    <w:rsid w:val="00A05102"/>
    <w:rsid w:val="00A0513B"/>
    <w:rsid w:val="00A05168"/>
    <w:rsid w:val="00A0516E"/>
    <w:rsid w:val="00A05214"/>
    <w:rsid w:val="00A0546A"/>
    <w:rsid w:val="00A054AD"/>
    <w:rsid w:val="00A054B6"/>
    <w:rsid w:val="00A05531"/>
    <w:rsid w:val="00A05667"/>
    <w:rsid w:val="00A057FB"/>
    <w:rsid w:val="00A058B6"/>
    <w:rsid w:val="00A05A94"/>
    <w:rsid w:val="00A05B3B"/>
    <w:rsid w:val="00A05B99"/>
    <w:rsid w:val="00A05C07"/>
    <w:rsid w:val="00A05C57"/>
    <w:rsid w:val="00A05E39"/>
    <w:rsid w:val="00A05EB3"/>
    <w:rsid w:val="00A05F0A"/>
    <w:rsid w:val="00A0607B"/>
    <w:rsid w:val="00A0607F"/>
    <w:rsid w:val="00A06081"/>
    <w:rsid w:val="00A06107"/>
    <w:rsid w:val="00A062E3"/>
    <w:rsid w:val="00A06383"/>
    <w:rsid w:val="00A06518"/>
    <w:rsid w:val="00A0658D"/>
    <w:rsid w:val="00A0678D"/>
    <w:rsid w:val="00A06798"/>
    <w:rsid w:val="00A067F6"/>
    <w:rsid w:val="00A0698A"/>
    <w:rsid w:val="00A06A31"/>
    <w:rsid w:val="00A06A3E"/>
    <w:rsid w:val="00A06ABD"/>
    <w:rsid w:val="00A06AE7"/>
    <w:rsid w:val="00A06B5F"/>
    <w:rsid w:val="00A06B70"/>
    <w:rsid w:val="00A06BD6"/>
    <w:rsid w:val="00A06C0A"/>
    <w:rsid w:val="00A06C0E"/>
    <w:rsid w:val="00A06D05"/>
    <w:rsid w:val="00A06D58"/>
    <w:rsid w:val="00A06DC1"/>
    <w:rsid w:val="00A06DC9"/>
    <w:rsid w:val="00A06E26"/>
    <w:rsid w:val="00A06E36"/>
    <w:rsid w:val="00A06E5E"/>
    <w:rsid w:val="00A06EA3"/>
    <w:rsid w:val="00A06EAF"/>
    <w:rsid w:val="00A06FF3"/>
    <w:rsid w:val="00A06FFB"/>
    <w:rsid w:val="00A0701B"/>
    <w:rsid w:val="00A0701F"/>
    <w:rsid w:val="00A07126"/>
    <w:rsid w:val="00A071A1"/>
    <w:rsid w:val="00A071EF"/>
    <w:rsid w:val="00A0722A"/>
    <w:rsid w:val="00A07293"/>
    <w:rsid w:val="00A07455"/>
    <w:rsid w:val="00A07500"/>
    <w:rsid w:val="00A0755A"/>
    <w:rsid w:val="00A07579"/>
    <w:rsid w:val="00A0764C"/>
    <w:rsid w:val="00A0765B"/>
    <w:rsid w:val="00A07719"/>
    <w:rsid w:val="00A07737"/>
    <w:rsid w:val="00A077BF"/>
    <w:rsid w:val="00A07881"/>
    <w:rsid w:val="00A07914"/>
    <w:rsid w:val="00A079B3"/>
    <w:rsid w:val="00A079F2"/>
    <w:rsid w:val="00A07A73"/>
    <w:rsid w:val="00A07A99"/>
    <w:rsid w:val="00A07B0B"/>
    <w:rsid w:val="00A07BED"/>
    <w:rsid w:val="00A07DF6"/>
    <w:rsid w:val="00A07EDB"/>
    <w:rsid w:val="00A1001B"/>
    <w:rsid w:val="00A10037"/>
    <w:rsid w:val="00A1018F"/>
    <w:rsid w:val="00A102B8"/>
    <w:rsid w:val="00A102FB"/>
    <w:rsid w:val="00A1034D"/>
    <w:rsid w:val="00A103B8"/>
    <w:rsid w:val="00A10457"/>
    <w:rsid w:val="00A10491"/>
    <w:rsid w:val="00A10518"/>
    <w:rsid w:val="00A1055F"/>
    <w:rsid w:val="00A106B9"/>
    <w:rsid w:val="00A107A0"/>
    <w:rsid w:val="00A107C3"/>
    <w:rsid w:val="00A107F7"/>
    <w:rsid w:val="00A1092F"/>
    <w:rsid w:val="00A10A18"/>
    <w:rsid w:val="00A10AC2"/>
    <w:rsid w:val="00A10C25"/>
    <w:rsid w:val="00A10C53"/>
    <w:rsid w:val="00A10C89"/>
    <w:rsid w:val="00A10CE1"/>
    <w:rsid w:val="00A10D18"/>
    <w:rsid w:val="00A10D42"/>
    <w:rsid w:val="00A10DFF"/>
    <w:rsid w:val="00A10E5F"/>
    <w:rsid w:val="00A10EA8"/>
    <w:rsid w:val="00A10ED8"/>
    <w:rsid w:val="00A10F65"/>
    <w:rsid w:val="00A11038"/>
    <w:rsid w:val="00A11061"/>
    <w:rsid w:val="00A11070"/>
    <w:rsid w:val="00A11187"/>
    <w:rsid w:val="00A1118E"/>
    <w:rsid w:val="00A112EC"/>
    <w:rsid w:val="00A1136B"/>
    <w:rsid w:val="00A11400"/>
    <w:rsid w:val="00A1146D"/>
    <w:rsid w:val="00A114A1"/>
    <w:rsid w:val="00A114B6"/>
    <w:rsid w:val="00A114EC"/>
    <w:rsid w:val="00A11517"/>
    <w:rsid w:val="00A11546"/>
    <w:rsid w:val="00A115FE"/>
    <w:rsid w:val="00A1161E"/>
    <w:rsid w:val="00A11625"/>
    <w:rsid w:val="00A11675"/>
    <w:rsid w:val="00A117A1"/>
    <w:rsid w:val="00A11980"/>
    <w:rsid w:val="00A11A5C"/>
    <w:rsid w:val="00A11B16"/>
    <w:rsid w:val="00A11BDA"/>
    <w:rsid w:val="00A11CAB"/>
    <w:rsid w:val="00A11D0C"/>
    <w:rsid w:val="00A11D65"/>
    <w:rsid w:val="00A11DF0"/>
    <w:rsid w:val="00A11EBF"/>
    <w:rsid w:val="00A11F88"/>
    <w:rsid w:val="00A11F95"/>
    <w:rsid w:val="00A11FCA"/>
    <w:rsid w:val="00A12057"/>
    <w:rsid w:val="00A120B0"/>
    <w:rsid w:val="00A121BA"/>
    <w:rsid w:val="00A12315"/>
    <w:rsid w:val="00A12343"/>
    <w:rsid w:val="00A12346"/>
    <w:rsid w:val="00A1244A"/>
    <w:rsid w:val="00A12466"/>
    <w:rsid w:val="00A1250D"/>
    <w:rsid w:val="00A1251F"/>
    <w:rsid w:val="00A125E2"/>
    <w:rsid w:val="00A12772"/>
    <w:rsid w:val="00A1297A"/>
    <w:rsid w:val="00A12B6D"/>
    <w:rsid w:val="00A12BF2"/>
    <w:rsid w:val="00A12C01"/>
    <w:rsid w:val="00A12C5B"/>
    <w:rsid w:val="00A12CD5"/>
    <w:rsid w:val="00A12CFE"/>
    <w:rsid w:val="00A12DA0"/>
    <w:rsid w:val="00A12DBB"/>
    <w:rsid w:val="00A12E17"/>
    <w:rsid w:val="00A12E2F"/>
    <w:rsid w:val="00A12EE5"/>
    <w:rsid w:val="00A12F05"/>
    <w:rsid w:val="00A12F59"/>
    <w:rsid w:val="00A12F9F"/>
    <w:rsid w:val="00A12FCD"/>
    <w:rsid w:val="00A13061"/>
    <w:rsid w:val="00A13080"/>
    <w:rsid w:val="00A130EF"/>
    <w:rsid w:val="00A13187"/>
    <w:rsid w:val="00A131A3"/>
    <w:rsid w:val="00A13264"/>
    <w:rsid w:val="00A13267"/>
    <w:rsid w:val="00A1333D"/>
    <w:rsid w:val="00A13367"/>
    <w:rsid w:val="00A1343A"/>
    <w:rsid w:val="00A13472"/>
    <w:rsid w:val="00A134A1"/>
    <w:rsid w:val="00A13533"/>
    <w:rsid w:val="00A1353E"/>
    <w:rsid w:val="00A13601"/>
    <w:rsid w:val="00A13688"/>
    <w:rsid w:val="00A136B3"/>
    <w:rsid w:val="00A13737"/>
    <w:rsid w:val="00A13781"/>
    <w:rsid w:val="00A1385C"/>
    <w:rsid w:val="00A13C06"/>
    <w:rsid w:val="00A13C3A"/>
    <w:rsid w:val="00A13CD7"/>
    <w:rsid w:val="00A13D98"/>
    <w:rsid w:val="00A13FB1"/>
    <w:rsid w:val="00A14076"/>
    <w:rsid w:val="00A1416F"/>
    <w:rsid w:val="00A1419D"/>
    <w:rsid w:val="00A141A3"/>
    <w:rsid w:val="00A141D7"/>
    <w:rsid w:val="00A14281"/>
    <w:rsid w:val="00A14289"/>
    <w:rsid w:val="00A14292"/>
    <w:rsid w:val="00A14300"/>
    <w:rsid w:val="00A143AE"/>
    <w:rsid w:val="00A14453"/>
    <w:rsid w:val="00A14479"/>
    <w:rsid w:val="00A1447F"/>
    <w:rsid w:val="00A14641"/>
    <w:rsid w:val="00A14650"/>
    <w:rsid w:val="00A146E4"/>
    <w:rsid w:val="00A14776"/>
    <w:rsid w:val="00A147C8"/>
    <w:rsid w:val="00A148C2"/>
    <w:rsid w:val="00A1492E"/>
    <w:rsid w:val="00A149FB"/>
    <w:rsid w:val="00A14A06"/>
    <w:rsid w:val="00A14B61"/>
    <w:rsid w:val="00A14B78"/>
    <w:rsid w:val="00A14BF6"/>
    <w:rsid w:val="00A14C04"/>
    <w:rsid w:val="00A14D19"/>
    <w:rsid w:val="00A14D38"/>
    <w:rsid w:val="00A14E77"/>
    <w:rsid w:val="00A14F07"/>
    <w:rsid w:val="00A14F53"/>
    <w:rsid w:val="00A14FB8"/>
    <w:rsid w:val="00A150AD"/>
    <w:rsid w:val="00A150FF"/>
    <w:rsid w:val="00A151CD"/>
    <w:rsid w:val="00A151F3"/>
    <w:rsid w:val="00A15230"/>
    <w:rsid w:val="00A1523D"/>
    <w:rsid w:val="00A1525A"/>
    <w:rsid w:val="00A15284"/>
    <w:rsid w:val="00A153E9"/>
    <w:rsid w:val="00A1540E"/>
    <w:rsid w:val="00A154CC"/>
    <w:rsid w:val="00A154D2"/>
    <w:rsid w:val="00A15500"/>
    <w:rsid w:val="00A15644"/>
    <w:rsid w:val="00A1566E"/>
    <w:rsid w:val="00A156A2"/>
    <w:rsid w:val="00A15815"/>
    <w:rsid w:val="00A158BA"/>
    <w:rsid w:val="00A15989"/>
    <w:rsid w:val="00A15A7D"/>
    <w:rsid w:val="00A15A84"/>
    <w:rsid w:val="00A15B43"/>
    <w:rsid w:val="00A15B63"/>
    <w:rsid w:val="00A15ED2"/>
    <w:rsid w:val="00A15FC6"/>
    <w:rsid w:val="00A15FCB"/>
    <w:rsid w:val="00A16059"/>
    <w:rsid w:val="00A160F8"/>
    <w:rsid w:val="00A161CC"/>
    <w:rsid w:val="00A161F9"/>
    <w:rsid w:val="00A16276"/>
    <w:rsid w:val="00A1637C"/>
    <w:rsid w:val="00A163F8"/>
    <w:rsid w:val="00A16437"/>
    <w:rsid w:val="00A16566"/>
    <w:rsid w:val="00A1658D"/>
    <w:rsid w:val="00A16629"/>
    <w:rsid w:val="00A167DA"/>
    <w:rsid w:val="00A167FF"/>
    <w:rsid w:val="00A16963"/>
    <w:rsid w:val="00A1696C"/>
    <w:rsid w:val="00A169F5"/>
    <w:rsid w:val="00A16A70"/>
    <w:rsid w:val="00A16A7B"/>
    <w:rsid w:val="00A16B92"/>
    <w:rsid w:val="00A16BDB"/>
    <w:rsid w:val="00A16C30"/>
    <w:rsid w:val="00A16EB1"/>
    <w:rsid w:val="00A16EDF"/>
    <w:rsid w:val="00A16F17"/>
    <w:rsid w:val="00A16F76"/>
    <w:rsid w:val="00A17057"/>
    <w:rsid w:val="00A170C2"/>
    <w:rsid w:val="00A171BE"/>
    <w:rsid w:val="00A171FA"/>
    <w:rsid w:val="00A1722C"/>
    <w:rsid w:val="00A172F8"/>
    <w:rsid w:val="00A17308"/>
    <w:rsid w:val="00A1734A"/>
    <w:rsid w:val="00A1736B"/>
    <w:rsid w:val="00A17399"/>
    <w:rsid w:val="00A173FC"/>
    <w:rsid w:val="00A17405"/>
    <w:rsid w:val="00A17473"/>
    <w:rsid w:val="00A17568"/>
    <w:rsid w:val="00A17622"/>
    <w:rsid w:val="00A17630"/>
    <w:rsid w:val="00A178B4"/>
    <w:rsid w:val="00A178D8"/>
    <w:rsid w:val="00A1792C"/>
    <w:rsid w:val="00A17A24"/>
    <w:rsid w:val="00A17B04"/>
    <w:rsid w:val="00A17C0D"/>
    <w:rsid w:val="00A17C5B"/>
    <w:rsid w:val="00A17C88"/>
    <w:rsid w:val="00A17DBB"/>
    <w:rsid w:val="00A17DD2"/>
    <w:rsid w:val="00A17E48"/>
    <w:rsid w:val="00A17F91"/>
    <w:rsid w:val="00A17FA0"/>
    <w:rsid w:val="00A17FC9"/>
    <w:rsid w:val="00A17FD1"/>
    <w:rsid w:val="00A17FFB"/>
    <w:rsid w:val="00A2002C"/>
    <w:rsid w:val="00A2005E"/>
    <w:rsid w:val="00A200D1"/>
    <w:rsid w:val="00A203ED"/>
    <w:rsid w:val="00A2040B"/>
    <w:rsid w:val="00A20472"/>
    <w:rsid w:val="00A204C7"/>
    <w:rsid w:val="00A20584"/>
    <w:rsid w:val="00A20586"/>
    <w:rsid w:val="00A205E8"/>
    <w:rsid w:val="00A20671"/>
    <w:rsid w:val="00A207E5"/>
    <w:rsid w:val="00A207E6"/>
    <w:rsid w:val="00A2082B"/>
    <w:rsid w:val="00A20945"/>
    <w:rsid w:val="00A20987"/>
    <w:rsid w:val="00A20A05"/>
    <w:rsid w:val="00A20AA8"/>
    <w:rsid w:val="00A20AAE"/>
    <w:rsid w:val="00A20ACA"/>
    <w:rsid w:val="00A20BA6"/>
    <w:rsid w:val="00A20BCE"/>
    <w:rsid w:val="00A20C10"/>
    <w:rsid w:val="00A20C8A"/>
    <w:rsid w:val="00A20CDB"/>
    <w:rsid w:val="00A20D89"/>
    <w:rsid w:val="00A20DB3"/>
    <w:rsid w:val="00A20E05"/>
    <w:rsid w:val="00A20E18"/>
    <w:rsid w:val="00A20E91"/>
    <w:rsid w:val="00A20EB3"/>
    <w:rsid w:val="00A20F03"/>
    <w:rsid w:val="00A20F62"/>
    <w:rsid w:val="00A20F82"/>
    <w:rsid w:val="00A21094"/>
    <w:rsid w:val="00A211F3"/>
    <w:rsid w:val="00A21290"/>
    <w:rsid w:val="00A212DA"/>
    <w:rsid w:val="00A213B8"/>
    <w:rsid w:val="00A21461"/>
    <w:rsid w:val="00A214A7"/>
    <w:rsid w:val="00A214AB"/>
    <w:rsid w:val="00A214E6"/>
    <w:rsid w:val="00A214EB"/>
    <w:rsid w:val="00A21570"/>
    <w:rsid w:val="00A21677"/>
    <w:rsid w:val="00A216CA"/>
    <w:rsid w:val="00A21750"/>
    <w:rsid w:val="00A21846"/>
    <w:rsid w:val="00A218A5"/>
    <w:rsid w:val="00A218E3"/>
    <w:rsid w:val="00A2194F"/>
    <w:rsid w:val="00A219E0"/>
    <w:rsid w:val="00A21A10"/>
    <w:rsid w:val="00A21A4D"/>
    <w:rsid w:val="00A21B90"/>
    <w:rsid w:val="00A21C5D"/>
    <w:rsid w:val="00A21D1D"/>
    <w:rsid w:val="00A21D81"/>
    <w:rsid w:val="00A21E6D"/>
    <w:rsid w:val="00A21FE3"/>
    <w:rsid w:val="00A2204F"/>
    <w:rsid w:val="00A2209E"/>
    <w:rsid w:val="00A22169"/>
    <w:rsid w:val="00A221AB"/>
    <w:rsid w:val="00A22246"/>
    <w:rsid w:val="00A222A1"/>
    <w:rsid w:val="00A2232D"/>
    <w:rsid w:val="00A22356"/>
    <w:rsid w:val="00A2247E"/>
    <w:rsid w:val="00A2252C"/>
    <w:rsid w:val="00A22951"/>
    <w:rsid w:val="00A22989"/>
    <w:rsid w:val="00A229AA"/>
    <w:rsid w:val="00A229DB"/>
    <w:rsid w:val="00A229E8"/>
    <w:rsid w:val="00A22A76"/>
    <w:rsid w:val="00A22A9D"/>
    <w:rsid w:val="00A22AAF"/>
    <w:rsid w:val="00A22B0C"/>
    <w:rsid w:val="00A22B46"/>
    <w:rsid w:val="00A22BF5"/>
    <w:rsid w:val="00A22C14"/>
    <w:rsid w:val="00A22C99"/>
    <w:rsid w:val="00A22CD2"/>
    <w:rsid w:val="00A22D11"/>
    <w:rsid w:val="00A22D59"/>
    <w:rsid w:val="00A22D62"/>
    <w:rsid w:val="00A22E21"/>
    <w:rsid w:val="00A22E77"/>
    <w:rsid w:val="00A22FA7"/>
    <w:rsid w:val="00A22FE1"/>
    <w:rsid w:val="00A22FF2"/>
    <w:rsid w:val="00A23018"/>
    <w:rsid w:val="00A2302D"/>
    <w:rsid w:val="00A2308A"/>
    <w:rsid w:val="00A2311A"/>
    <w:rsid w:val="00A2323D"/>
    <w:rsid w:val="00A2327D"/>
    <w:rsid w:val="00A232D7"/>
    <w:rsid w:val="00A233B5"/>
    <w:rsid w:val="00A234CC"/>
    <w:rsid w:val="00A234DA"/>
    <w:rsid w:val="00A23534"/>
    <w:rsid w:val="00A235D3"/>
    <w:rsid w:val="00A2363B"/>
    <w:rsid w:val="00A23678"/>
    <w:rsid w:val="00A23698"/>
    <w:rsid w:val="00A2369A"/>
    <w:rsid w:val="00A23704"/>
    <w:rsid w:val="00A237DF"/>
    <w:rsid w:val="00A237E6"/>
    <w:rsid w:val="00A23807"/>
    <w:rsid w:val="00A238DD"/>
    <w:rsid w:val="00A239B5"/>
    <w:rsid w:val="00A23A14"/>
    <w:rsid w:val="00A23A29"/>
    <w:rsid w:val="00A23A92"/>
    <w:rsid w:val="00A23B28"/>
    <w:rsid w:val="00A23C17"/>
    <w:rsid w:val="00A23C9A"/>
    <w:rsid w:val="00A23D07"/>
    <w:rsid w:val="00A23D2F"/>
    <w:rsid w:val="00A23D64"/>
    <w:rsid w:val="00A23DA4"/>
    <w:rsid w:val="00A23E24"/>
    <w:rsid w:val="00A23F46"/>
    <w:rsid w:val="00A24020"/>
    <w:rsid w:val="00A24049"/>
    <w:rsid w:val="00A24057"/>
    <w:rsid w:val="00A24064"/>
    <w:rsid w:val="00A24065"/>
    <w:rsid w:val="00A240CF"/>
    <w:rsid w:val="00A241F9"/>
    <w:rsid w:val="00A24200"/>
    <w:rsid w:val="00A24289"/>
    <w:rsid w:val="00A2441D"/>
    <w:rsid w:val="00A244B0"/>
    <w:rsid w:val="00A244B9"/>
    <w:rsid w:val="00A24562"/>
    <w:rsid w:val="00A2456B"/>
    <w:rsid w:val="00A2464A"/>
    <w:rsid w:val="00A246CB"/>
    <w:rsid w:val="00A24726"/>
    <w:rsid w:val="00A24754"/>
    <w:rsid w:val="00A247B4"/>
    <w:rsid w:val="00A24825"/>
    <w:rsid w:val="00A2483A"/>
    <w:rsid w:val="00A2484F"/>
    <w:rsid w:val="00A24886"/>
    <w:rsid w:val="00A248CE"/>
    <w:rsid w:val="00A24983"/>
    <w:rsid w:val="00A24A23"/>
    <w:rsid w:val="00A24B3C"/>
    <w:rsid w:val="00A24B93"/>
    <w:rsid w:val="00A24DF8"/>
    <w:rsid w:val="00A24E32"/>
    <w:rsid w:val="00A24E7C"/>
    <w:rsid w:val="00A24EB7"/>
    <w:rsid w:val="00A24ED3"/>
    <w:rsid w:val="00A24EDA"/>
    <w:rsid w:val="00A24FB1"/>
    <w:rsid w:val="00A24FCC"/>
    <w:rsid w:val="00A250A3"/>
    <w:rsid w:val="00A250AD"/>
    <w:rsid w:val="00A250F5"/>
    <w:rsid w:val="00A25124"/>
    <w:rsid w:val="00A2514E"/>
    <w:rsid w:val="00A251E7"/>
    <w:rsid w:val="00A25238"/>
    <w:rsid w:val="00A2523F"/>
    <w:rsid w:val="00A25247"/>
    <w:rsid w:val="00A25270"/>
    <w:rsid w:val="00A25336"/>
    <w:rsid w:val="00A2539E"/>
    <w:rsid w:val="00A254F3"/>
    <w:rsid w:val="00A2556F"/>
    <w:rsid w:val="00A256FF"/>
    <w:rsid w:val="00A257C9"/>
    <w:rsid w:val="00A258B2"/>
    <w:rsid w:val="00A25A88"/>
    <w:rsid w:val="00A25B68"/>
    <w:rsid w:val="00A25BC8"/>
    <w:rsid w:val="00A25C1F"/>
    <w:rsid w:val="00A25DC5"/>
    <w:rsid w:val="00A25E0F"/>
    <w:rsid w:val="00A25E52"/>
    <w:rsid w:val="00A25F76"/>
    <w:rsid w:val="00A25FEE"/>
    <w:rsid w:val="00A26112"/>
    <w:rsid w:val="00A2614F"/>
    <w:rsid w:val="00A261D9"/>
    <w:rsid w:val="00A262BE"/>
    <w:rsid w:val="00A26345"/>
    <w:rsid w:val="00A26454"/>
    <w:rsid w:val="00A26484"/>
    <w:rsid w:val="00A2651E"/>
    <w:rsid w:val="00A26641"/>
    <w:rsid w:val="00A266B5"/>
    <w:rsid w:val="00A267A1"/>
    <w:rsid w:val="00A267F5"/>
    <w:rsid w:val="00A26879"/>
    <w:rsid w:val="00A269BD"/>
    <w:rsid w:val="00A269E0"/>
    <w:rsid w:val="00A26A3F"/>
    <w:rsid w:val="00A26B81"/>
    <w:rsid w:val="00A26BA7"/>
    <w:rsid w:val="00A26BAC"/>
    <w:rsid w:val="00A26BFC"/>
    <w:rsid w:val="00A26C0F"/>
    <w:rsid w:val="00A26C26"/>
    <w:rsid w:val="00A26C93"/>
    <w:rsid w:val="00A26E6E"/>
    <w:rsid w:val="00A2706E"/>
    <w:rsid w:val="00A270B5"/>
    <w:rsid w:val="00A270C7"/>
    <w:rsid w:val="00A270D8"/>
    <w:rsid w:val="00A270F1"/>
    <w:rsid w:val="00A27212"/>
    <w:rsid w:val="00A27278"/>
    <w:rsid w:val="00A27409"/>
    <w:rsid w:val="00A274C0"/>
    <w:rsid w:val="00A274C6"/>
    <w:rsid w:val="00A274FE"/>
    <w:rsid w:val="00A2756D"/>
    <w:rsid w:val="00A27595"/>
    <w:rsid w:val="00A275DE"/>
    <w:rsid w:val="00A27670"/>
    <w:rsid w:val="00A276D3"/>
    <w:rsid w:val="00A276F3"/>
    <w:rsid w:val="00A276F4"/>
    <w:rsid w:val="00A276FC"/>
    <w:rsid w:val="00A27728"/>
    <w:rsid w:val="00A277AC"/>
    <w:rsid w:val="00A277B4"/>
    <w:rsid w:val="00A278EC"/>
    <w:rsid w:val="00A27918"/>
    <w:rsid w:val="00A279D3"/>
    <w:rsid w:val="00A27A2F"/>
    <w:rsid w:val="00A27A43"/>
    <w:rsid w:val="00A27BCB"/>
    <w:rsid w:val="00A27C3E"/>
    <w:rsid w:val="00A27C7C"/>
    <w:rsid w:val="00A27CF3"/>
    <w:rsid w:val="00A27D1F"/>
    <w:rsid w:val="00A27E7A"/>
    <w:rsid w:val="00A27F0C"/>
    <w:rsid w:val="00A27F8B"/>
    <w:rsid w:val="00A30272"/>
    <w:rsid w:val="00A3033B"/>
    <w:rsid w:val="00A3037A"/>
    <w:rsid w:val="00A303A4"/>
    <w:rsid w:val="00A30501"/>
    <w:rsid w:val="00A305E1"/>
    <w:rsid w:val="00A305E7"/>
    <w:rsid w:val="00A30733"/>
    <w:rsid w:val="00A307BD"/>
    <w:rsid w:val="00A3081F"/>
    <w:rsid w:val="00A30836"/>
    <w:rsid w:val="00A3091A"/>
    <w:rsid w:val="00A30937"/>
    <w:rsid w:val="00A309A8"/>
    <w:rsid w:val="00A309C5"/>
    <w:rsid w:val="00A30A27"/>
    <w:rsid w:val="00A30A71"/>
    <w:rsid w:val="00A30BB1"/>
    <w:rsid w:val="00A30BBB"/>
    <w:rsid w:val="00A30BCC"/>
    <w:rsid w:val="00A30BF7"/>
    <w:rsid w:val="00A30CE8"/>
    <w:rsid w:val="00A30D47"/>
    <w:rsid w:val="00A30E08"/>
    <w:rsid w:val="00A30E29"/>
    <w:rsid w:val="00A30E45"/>
    <w:rsid w:val="00A30E4F"/>
    <w:rsid w:val="00A31027"/>
    <w:rsid w:val="00A31028"/>
    <w:rsid w:val="00A31051"/>
    <w:rsid w:val="00A310ED"/>
    <w:rsid w:val="00A310FE"/>
    <w:rsid w:val="00A3114B"/>
    <w:rsid w:val="00A311A1"/>
    <w:rsid w:val="00A311B4"/>
    <w:rsid w:val="00A311D6"/>
    <w:rsid w:val="00A3126D"/>
    <w:rsid w:val="00A3130D"/>
    <w:rsid w:val="00A3136C"/>
    <w:rsid w:val="00A3138F"/>
    <w:rsid w:val="00A313A4"/>
    <w:rsid w:val="00A313FE"/>
    <w:rsid w:val="00A31416"/>
    <w:rsid w:val="00A314DA"/>
    <w:rsid w:val="00A31504"/>
    <w:rsid w:val="00A3151D"/>
    <w:rsid w:val="00A31561"/>
    <w:rsid w:val="00A3156D"/>
    <w:rsid w:val="00A31634"/>
    <w:rsid w:val="00A3165E"/>
    <w:rsid w:val="00A31697"/>
    <w:rsid w:val="00A3175A"/>
    <w:rsid w:val="00A318B1"/>
    <w:rsid w:val="00A3196E"/>
    <w:rsid w:val="00A31A79"/>
    <w:rsid w:val="00A31B10"/>
    <w:rsid w:val="00A31B7B"/>
    <w:rsid w:val="00A31BBD"/>
    <w:rsid w:val="00A31BD2"/>
    <w:rsid w:val="00A31C0A"/>
    <w:rsid w:val="00A31D18"/>
    <w:rsid w:val="00A31D22"/>
    <w:rsid w:val="00A31DE5"/>
    <w:rsid w:val="00A31DFA"/>
    <w:rsid w:val="00A31F63"/>
    <w:rsid w:val="00A31FF2"/>
    <w:rsid w:val="00A3204B"/>
    <w:rsid w:val="00A32053"/>
    <w:rsid w:val="00A32097"/>
    <w:rsid w:val="00A320C2"/>
    <w:rsid w:val="00A321B6"/>
    <w:rsid w:val="00A32236"/>
    <w:rsid w:val="00A3224E"/>
    <w:rsid w:val="00A3227B"/>
    <w:rsid w:val="00A322CF"/>
    <w:rsid w:val="00A3231F"/>
    <w:rsid w:val="00A32352"/>
    <w:rsid w:val="00A32375"/>
    <w:rsid w:val="00A323D5"/>
    <w:rsid w:val="00A3248A"/>
    <w:rsid w:val="00A32494"/>
    <w:rsid w:val="00A3249E"/>
    <w:rsid w:val="00A324C7"/>
    <w:rsid w:val="00A32556"/>
    <w:rsid w:val="00A32559"/>
    <w:rsid w:val="00A325BD"/>
    <w:rsid w:val="00A326D5"/>
    <w:rsid w:val="00A32702"/>
    <w:rsid w:val="00A3270F"/>
    <w:rsid w:val="00A32714"/>
    <w:rsid w:val="00A32759"/>
    <w:rsid w:val="00A3277B"/>
    <w:rsid w:val="00A327D0"/>
    <w:rsid w:val="00A32985"/>
    <w:rsid w:val="00A32AB6"/>
    <w:rsid w:val="00A32ABF"/>
    <w:rsid w:val="00A32DC1"/>
    <w:rsid w:val="00A32DCD"/>
    <w:rsid w:val="00A32DD2"/>
    <w:rsid w:val="00A32DF8"/>
    <w:rsid w:val="00A32E4D"/>
    <w:rsid w:val="00A32E5C"/>
    <w:rsid w:val="00A32EB5"/>
    <w:rsid w:val="00A32FAB"/>
    <w:rsid w:val="00A32FC4"/>
    <w:rsid w:val="00A330B6"/>
    <w:rsid w:val="00A3315E"/>
    <w:rsid w:val="00A3316E"/>
    <w:rsid w:val="00A33173"/>
    <w:rsid w:val="00A331B8"/>
    <w:rsid w:val="00A33221"/>
    <w:rsid w:val="00A332C5"/>
    <w:rsid w:val="00A33425"/>
    <w:rsid w:val="00A33693"/>
    <w:rsid w:val="00A336AD"/>
    <w:rsid w:val="00A336C2"/>
    <w:rsid w:val="00A336DD"/>
    <w:rsid w:val="00A336E5"/>
    <w:rsid w:val="00A3370A"/>
    <w:rsid w:val="00A3370E"/>
    <w:rsid w:val="00A33711"/>
    <w:rsid w:val="00A33723"/>
    <w:rsid w:val="00A33741"/>
    <w:rsid w:val="00A337BA"/>
    <w:rsid w:val="00A33821"/>
    <w:rsid w:val="00A338A6"/>
    <w:rsid w:val="00A338A8"/>
    <w:rsid w:val="00A339B0"/>
    <w:rsid w:val="00A339E7"/>
    <w:rsid w:val="00A33AA5"/>
    <w:rsid w:val="00A33AC0"/>
    <w:rsid w:val="00A33C09"/>
    <w:rsid w:val="00A33C79"/>
    <w:rsid w:val="00A33CB0"/>
    <w:rsid w:val="00A33CEB"/>
    <w:rsid w:val="00A33E20"/>
    <w:rsid w:val="00A33E2C"/>
    <w:rsid w:val="00A33E4A"/>
    <w:rsid w:val="00A33E7D"/>
    <w:rsid w:val="00A33F5B"/>
    <w:rsid w:val="00A341CA"/>
    <w:rsid w:val="00A341CB"/>
    <w:rsid w:val="00A341E3"/>
    <w:rsid w:val="00A34273"/>
    <w:rsid w:val="00A3435B"/>
    <w:rsid w:val="00A34385"/>
    <w:rsid w:val="00A3438A"/>
    <w:rsid w:val="00A343DF"/>
    <w:rsid w:val="00A343E0"/>
    <w:rsid w:val="00A344C2"/>
    <w:rsid w:val="00A3450F"/>
    <w:rsid w:val="00A34516"/>
    <w:rsid w:val="00A3454C"/>
    <w:rsid w:val="00A3458D"/>
    <w:rsid w:val="00A3468E"/>
    <w:rsid w:val="00A346EC"/>
    <w:rsid w:val="00A34741"/>
    <w:rsid w:val="00A347F9"/>
    <w:rsid w:val="00A348EE"/>
    <w:rsid w:val="00A34996"/>
    <w:rsid w:val="00A349F0"/>
    <w:rsid w:val="00A34A30"/>
    <w:rsid w:val="00A34A61"/>
    <w:rsid w:val="00A34BDD"/>
    <w:rsid w:val="00A34BF1"/>
    <w:rsid w:val="00A34C23"/>
    <w:rsid w:val="00A34C67"/>
    <w:rsid w:val="00A34CAD"/>
    <w:rsid w:val="00A34D8A"/>
    <w:rsid w:val="00A34DDA"/>
    <w:rsid w:val="00A34E21"/>
    <w:rsid w:val="00A34F45"/>
    <w:rsid w:val="00A34F83"/>
    <w:rsid w:val="00A35045"/>
    <w:rsid w:val="00A3506F"/>
    <w:rsid w:val="00A350C2"/>
    <w:rsid w:val="00A35177"/>
    <w:rsid w:val="00A351B3"/>
    <w:rsid w:val="00A3522A"/>
    <w:rsid w:val="00A35272"/>
    <w:rsid w:val="00A35292"/>
    <w:rsid w:val="00A352B9"/>
    <w:rsid w:val="00A352BB"/>
    <w:rsid w:val="00A35338"/>
    <w:rsid w:val="00A3533C"/>
    <w:rsid w:val="00A35388"/>
    <w:rsid w:val="00A35394"/>
    <w:rsid w:val="00A3547A"/>
    <w:rsid w:val="00A354AD"/>
    <w:rsid w:val="00A3556A"/>
    <w:rsid w:val="00A355DA"/>
    <w:rsid w:val="00A356F4"/>
    <w:rsid w:val="00A35741"/>
    <w:rsid w:val="00A3574F"/>
    <w:rsid w:val="00A35787"/>
    <w:rsid w:val="00A3584B"/>
    <w:rsid w:val="00A358DE"/>
    <w:rsid w:val="00A358FA"/>
    <w:rsid w:val="00A35A4D"/>
    <w:rsid w:val="00A35A5B"/>
    <w:rsid w:val="00A35A74"/>
    <w:rsid w:val="00A35AC6"/>
    <w:rsid w:val="00A35AE1"/>
    <w:rsid w:val="00A35AE5"/>
    <w:rsid w:val="00A35B3D"/>
    <w:rsid w:val="00A35B43"/>
    <w:rsid w:val="00A35B5A"/>
    <w:rsid w:val="00A35B78"/>
    <w:rsid w:val="00A35B97"/>
    <w:rsid w:val="00A35BA8"/>
    <w:rsid w:val="00A35BDF"/>
    <w:rsid w:val="00A35C8E"/>
    <w:rsid w:val="00A35C95"/>
    <w:rsid w:val="00A35D16"/>
    <w:rsid w:val="00A35D7D"/>
    <w:rsid w:val="00A35E71"/>
    <w:rsid w:val="00A35ECE"/>
    <w:rsid w:val="00A35F31"/>
    <w:rsid w:val="00A35F97"/>
    <w:rsid w:val="00A35FBA"/>
    <w:rsid w:val="00A35FDC"/>
    <w:rsid w:val="00A36048"/>
    <w:rsid w:val="00A360B1"/>
    <w:rsid w:val="00A360D0"/>
    <w:rsid w:val="00A36128"/>
    <w:rsid w:val="00A36156"/>
    <w:rsid w:val="00A361B5"/>
    <w:rsid w:val="00A36249"/>
    <w:rsid w:val="00A36298"/>
    <w:rsid w:val="00A362F7"/>
    <w:rsid w:val="00A36318"/>
    <w:rsid w:val="00A36397"/>
    <w:rsid w:val="00A363A5"/>
    <w:rsid w:val="00A36626"/>
    <w:rsid w:val="00A3668B"/>
    <w:rsid w:val="00A3674E"/>
    <w:rsid w:val="00A367B7"/>
    <w:rsid w:val="00A367F1"/>
    <w:rsid w:val="00A368B4"/>
    <w:rsid w:val="00A368E9"/>
    <w:rsid w:val="00A36996"/>
    <w:rsid w:val="00A36AD6"/>
    <w:rsid w:val="00A36B60"/>
    <w:rsid w:val="00A36B8A"/>
    <w:rsid w:val="00A36C42"/>
    <w:rsid w:val="00A36CA8"/>
    <w:rsid w:val="00A36D20"/>
    <w:rsid w:val="00A36D8B"/>
    <w:rsid w:val="00A36DD0"/>
    <w:rsid w:val="00A3713B"/>
    <w:rsid w:val="00A3714B"/>
    <w:rsid w:val="00A3717D"/>
    <w:rsid w:val="00A37233"/>
    <w:rsid w:val="00A3725F"/>
    <w:rsid w:val="00A372C6"/>
    <w:rsid w:val="00A372CF"/>
    <w:rsid w:val="00A3730A"/>
    <w:rsid w:val="00A37312"/>
    <w:rsid w:val="00A37450"/>
    <w:rsid w:val="00A374F3"/>
    <w:rsid w:val="00A37540"/>
    <w:rsid w:val="00A37745"/>
    <w:rsid w:val="00A3785C"/>
    <w:rsid w:val="00A378AF"/>
    <w:rsid w:val="00A378C2"/>
    <w:rsid w:val="00A37904"/>
    <w:rsid w:val="00A37A37"/>
    <w:rsid w:val="00A37B2B"/>
    <w:rsid w:val="00A37BCC"/>
    <w:rsid w:val="00A37C3C"/>
    <w:rsid w:val="00A37C71"/>
    <w:rsid w:val="00A37CA3"/>
    <w:rsid w:val="00A37CD4"/>
    <w:rsid w:val="00A37D16"/>
    <w:rsid w:val="00A37E4C"/>
    <w:rsid w:val="00A37EF8"/>
    <w:rsid w:val="00A37F52"/>
    <w:rsid w:val="00A40004"/>
    <w:rsid w:val="00A40078"/>
    <w:rsid w:val="00A4009C"/>
    <w:rsid w:val="00A400CF"/>
    <w:rsid w:val="00A400E7"/>
    <w:rsid w:val="00A40104"/>
    <w:rsid w:val="00A401C3"/>
    <w:rsid w:val="00A4029A"/>
    <w:rsid w:val="00A402E3"/>
    <w:rsid w:val="00A403F9"/>
    <w:rsid w:val="00A404EF"/>
    <w:rsid w:val="00A40578"/>
    <w:rsid w:val="00A405ED"/>
    <w:rsid w:val="00A40711"/>
    <w:rsid w:val="00A40713"/>
    <w:rsid w:val="00A407D1"/>
    <w:rsid w:val="00A40857"/>
    <w:rsid w:val="00A4087F"/>
    <w:rsid w:val="00A408DF"/>
    <w:rsid w:val="00A40A57"/>
    <w:rsid w:val="00A40AAA"/>
    <w:rsid w:val="00A40AE2"/>
    <w:rsid w:val="00A40B19"/>
    <w:rsid w:val="00A40B5A"/>
    <w:rsid w:val="00A40B74"/>
    <w:rsid w:val="00A40C01"/>
    <w:rsid w:val="00A40C1F"/>
    <w:rsid w:val="00A40C3C"/>
    <w:rsid w:val="00A40CA6"/>
    <w:rsid w:val="00A40D81"/>
    <w:rsid w:val="00A40D8E"/>
    <w:rsid w:val="00A40DCE"/>
    <w:rsid w:val="00A40DDA"/>
    <w:rsid w:val="00A40E30"/>
    <w:rsid w:val="00A40E56"/>
    <w:rsid w:val="00A40EE2"/>
    <w:rsid w:val="00A40FA8"/>
    <w:rsid w:val="00A4104F"/>
    <w:rsid w:val="00A41051"/>
    <w:rsid w:val="00A41066"/>
    <w:rsid w:val="00A410BD"/>
    <w:rsid w:val="00A410C9"/>
    <w:rsid w:val="00A410CB"/>
    <w:rsid w:val="00A4117B"/>
    <w:rsid w:val="00A4121A"/>
    <w:rsid w:val="00A412AF"/>
    <w:rsid w:val="00A41332"/>
    <w:rsid w:val="00A41351"/>
    <w:rsid w:val="00A413D4"/>
    <w:rsid w:val="00A413D5"/>
    <w:rsid w:val="00A4159E"/>
    <w:rsid w:val="00A415DD"/>
    <w:rsid w:val="00A415F8"/>
    <w:rsid w:val="00A41693"/>
    <w:rsid w:val="00A41797"/>
    <w:rsid w:val="00A4180B"/>
    <w:rsid w:val="00A4195F"/>
    <w:rsid w:val="00A419C3"/>
    <w:rsid w:val="00A41A76"/>
    <w:rsid w:val="00A41A8C"/>
    <w:rsid w:val="00A41ABE"/>
    <w:rsid w:val="00A41B1B"/>
    <w:rsid w:val="00A41B7E"/>
    <w:rsid w:val="00A41BDB"/>
    <w:rsid w:val="00A41C3F"/>
    <w:rsid w:val="00A41CAA"/>
    <w:rsid w:val="00A41DC5"/>
    <w:rsid w:val="00A41EEC"/>
    <w:rsid w:val="00A41F2C"/>
    <w:rsid w:val="00A41F4D"/>
    <w:rsid w:val="00A41F9D"/>
    <w:rsid w:val="00A41FB4"/>
    <w:rsid w:val="00A41FCC"/>
    <w:rsid w:val="00A41FDD"/>
    <w:rsid w:val="00A42030"/>
    <w:rsid w:val="00A42082"/>
    <w:rsid w:val="00A420D8"/>
    <w:rsid w:val="00A420F6"/>
    <w:rsid w:val="00A4212D"/>
    <w:rsid w:val="00A4215A"/>
    <w:rsid w:val="00A42182"/>
    <w:rsid w:val="00A4222F"/>
    <w:rsid w:val="00A42248"/>
    <w:rsid w:val="00A423BB"/>
    <w:rsid w:val="00A42429"/>
    <w:rsid w:val="00A42456"/>
    <w:rsid w:val="00A424F1"/>
    <w:rsid w:val="00A42639"/>
    <w:rsid w:val="00A42855"/>
    <w:rsid w:val="00A4286C"/>
    <w:rsid w:val="00A4290C"/>
    <w:rsid w:val="00A4299B"/>
    <w:rsid w:val="00A42A7D"/>
    <w:rsid w:val="00A42AE7"/>
    <w:rsid w:val="00A42B76"/>
    <w:rsid w:val="00A42BA4"/>
    <w:rsid w:val="00A42BDA"/>
    <w:rsid w:val="00A42C3B"/>
    <w:rsid w:val="00A42DD4"/>
    <w:rsid w:val="00A42E22"/>
    <w:rsid w:val="00A42E23"/>
    <w:rsid w:val="00A42E66"/>
    <w:rsid w:val="00A4305B"/>
    <w:rsid w:val="00A4308A"/>
    <w:rsid w:val="00A43099"/>
    <w:rsid w:val="00A430AE"/>
    <w:rsid w:val="00A43355"/>
    <w:rsid w:val="00A433A3"/>
    <w:rsid w:val="00A43484"/>
    <w:rsid w:val="00A4348F"/>
    <w:rsid w:val="00A434C8"/>
    <w:rsid w:val="00A434EE"/>
    <w:rsid w:val="00A43544"/>
    <w:rsid w:val="00A43577"/>
    <w:rsid w:val="00A4359D"/>
    <w:rsid w:val="00A435FA"/>
    <w:rsid w:val="00A436C5"/>
    <w:rsid w:val="00A436D4"/>
    <w:rsid w:val="00A436DF"/>
    <w:rsid w:val="00A43797"/>
    <w:rsid w:val="00A4394F"/>
    <w:rsid w:val="00A43982"/>
    <w:rsid w:val="00A43AA0"/>
    <w:rsid w:val="00A43AF4"/>
    <w:rsid w:val="00A43B28"/>
    <w:rsid w:val="00A43C12"/>
    <w:rsid w:val="00A43C47"/>
    <w:rsid w:val="00A43C4D"/>
    <w:rsid w:val="00A43C63"/>
    <w:rsid w:val="00A43CC9"/>
    <w:rsid w:val="00A43DD8"/>
    <w:rsid w:val="00A43F2A"/>
    <w:rsid w:val="00A43FAA"/>
    <w:rsid w:val="00A4402D"/>
    <w:rsid w:val="00A4405D"/>
    <w:rsid w:val="00A440F4"/>
    <w:rsid w:val="00A44194"/>
    <w:rsid w:val="00A44325"/>
    <w:rsid w:val="00A44409"/>
    <w:rsid w:val="00A444BF"/>
    <w:rsid w:val="00A444D3"/>
    <w:rsid w:val="00A444DF"/>
    <w:rsid w:val="00A44531"/>
    <w:rsid w:val="00A44659"/>
    <w:rsid w:val="00A446E8"/>
    <w:rsid w:val="00A446F4"/>
    <w:rsid w:val="00A4480E"/>
    <w:rsid w:val="00A4496F"/>
    <w:rsid w:val="00A44AB1"/>
    <w:rsid w:val="00A44ABF"/>
    <w:rsid w:val="00A44B10"/>
    <w:rsid w:val="00A44B1D"/>
    <w:rsid w:val="00A44BE1"/>
    <w:rsid w:val="00A44BF1"/>
    <w:rsid w:val="00A44C69"/>
    <w:rsid w:val="00A44C73"/>
    <w:rsid w:val="00A44DA0"/>
    <w:rsid w:val="00A44DAD"/>
    <w:rsid w:val="00A44F6C"/>
    <w:rsid w:val="00A45076"/>
    <w:rsid w:val="00A45079"/>
    <w:rsid w:val="00A450F8"/>
    <w:rsid w:val="00A451CF"/>
    <w:rsid w:val="00A452A8"/>
    <w:rsid w:val="00A452B7"/>
    <w:rsid w:val="00A452F6"/>
    <w:rsid w:val="00A45387"/>
    <w:rsid w:val="00A453B4"/>
    <w:rsid w:val="00A456D2"/>
    <w:rsid w:val="00A45738"/>
    <w:rsid w:val="00A45780"/>
    <w:rsid w:val="00A457DA"/>
    <w:rsid w:val="00A45832"/>
    <w:rsid w:val="00A45882"/>
    <w:rsid w:val="00A458E8"/>
    <w:rsid w:val="00A459A5"/>
    <w:rsid w:val="00A459CB"/>
    <w:rsid w:val="00A45A12"/>
    <w:rsid w:val="00A45AD5"/>
    <w:rsid w:val="00A45C13"/>
    <w:rsid w:val="00A45E97"/>
    <w:rsid w:val="00A45F3C"/>
    <w:rsid w:val="00A45F7E"/>
    <w:rsid w:val="00A45F93"/>
    <w:rsid w:val="00A460D7"/>
    <w:rsid w:val="00A46138"/>
    <w:rsid w:val="00A461D9"/>
    <w:rsid w:val="00A461E5"/>
    <w:rsid w:val="00A46258"/>
    <w:rsid w:val="00A46289"/>
    <w:rsid w:val="00A46301"/>
    <w:rsid w:val="00A46332"/>
    <w:rsid w:val="00A46369"/>
    <w:rsid w:val="00A463CF"/>
    <w:rsid w:val="00A464B2"/>
    <w:rsid w:val="00A46507"/>
    <w:rsid w:val="00A46602"/>
    <w:rsid w:val="00A46623"/>
    <w:rsid w:val="00A46672"/>
    <w:rsid w:val="00A467DB"/>
    <w:rsid w:val="00A4685F"/>
    <w:rsid w:val="00A46915"/>
    <w:rsid w:val="00A46926"/>
    <w:rsid w:val="00A46944"/>
    <w:rsid w:val="00A4696B"/>
    <w:rsid w:val="00A46A4A"/>
    <w:rsid w:val="00A46A68"/>
    <w:rsid w:val="00A46B59"/>
    <w:rsid w:val="00A46B91"/>
    <w:rsid w:val="00A46C96"/>
    <w:rsid w:val="00A46DD7"/>
    <w:rsid w:val="00A46E1E"/>
    <w:rsid w:val="00A46E37"/>
    <w:rsid w:val="00A46E60"/>
    <w:rsid w:val="00A46EDE"/>
    <w:rsid w:val="00A47073"/>
    <w:rsid w:val="00A470C3"/>
    <w:rsid w:val="00A470E8"/>
    <w:rsid w:val="00A47123"/>
    <w:rsid w:val="00A47154"/>
    <w:rsid w:val="00A47265"/>
    <w:rsid w:val="00A4728D"/>
    <w:rsid w:val="00A472CF"/>
    <w:rsid w:val="00A473C7"/>
    <w:rsid w:val="00A475E3"/>
    <w:rsid w:val="00A475E7"/>
    <w:rsid w:val="00A4763A"/>
    <w:rsid w:val="00A477A2"/>
    <w:rsid w:val="00A4781A"/>
    <w:rsid w:val="00A47898"/>
    <w:rsid w:val="00A47A12"/>
    <w:rsid w:val="00A47A98"/>
    <w:rsid w:val="00A47B69"/>
    <w:rsid w:val="00A47B6B"/>
    <w:rsid w:val="00A47BAE"/>
    <w:rsid w:val="00A47C0C"/>
    <w:rsid w:val="00A47E12"/>
    <w:rsid w:val="00A47E15"/>
    <w:rsid w:val="00A47E2B"/>
    <w:rsid w:val="00A47E9B"/>
    <w:rsid w:val="00A47EB1"/>
    <w:rsid w:val="00A47F50"/>
    <w:rsid w:val="00A5000D"/>
    <w:rsid w:val="00A5003F"/>
    <w:rsid w:val="00A501B2"/>
    <w:rsid w:val="00A501C2"/>
    <w:rsid w:val="00A501DD"/>
    <w:rsid w:val="00A5026D"/>
    <w:rsid w:val="00A502C6"/>
    <w:rsid w:val="00A50308"/>
    <w:rsid w:val="00A50369"/>
    <w:rsid w:val="00A5038E"/>
    <w:rsid w:val="00A5042A"/>
    <w:rsid w:val="00A5046C"/>
    <w:rsid w:val="00A504C9"/>
    <w:rsid w:val="00A5053D"/>
    <w:rsid w:val="00A505A1"/>
    <w:rsid w:val="00A505EA"/>
    <w:rsid w:val="00A506A2"/>
    <w:rsid w:val="00A50716"/>
    <w:rsid w:val="00A50752"/>
    <w:rsid w:val="00A50798"/>
    <w:rsid w:val="00A507EF"/>
    <w:rsid w:val="00A507F9"/>
    <w:rsid w:val="00A5090D"/>
    <w:rsid w:val="00A509B7"/>
    <w:rsid w:val="00A509FF"/>
    <w:rsid w:val="00A50A29"/>
    <w:rsid w:val="00A50BDA"/>
    <w:rsid w:val="00A50C03"/>
    <w:rsid w:val="00A50C79"/>
    <w:rsid w:val="00A50D0A"/>
    <w:rsid w:val="00A50D56"/>
    <w:rsid w:val="00A50DE3"/>
    <w:rsid w:val="00A50DFA"/>
    <w:rsid w:val="00A50E45"/>
    <w:rsid w:val="00A50EB2"/>
    <w:rsid w:val="00A50EF2"/>
    <w:rsid w:val="00A50EFC"/>
    <w:rsid w:val="00A50F9E"/>
    <w:rsid w:val="00A5106B"/>
    <w:rsid w:val="00A510AA"/>
    <w:rsid w:val="00A51120"/>
    <w:rsid w:val="00A511FE"/>
    <w:rsid w:val="00A512D1"/>
    <w:rsid w:val="00A512F4"/>
    <w:rsid w:val="00A513A2"/>
    <w:rsid w:val="00A5142C"/>
    <w:rsid w:val="00A51548"/>
    <w:rsid w:val="00A515CC"/>
    <w:rsid w:val="00A5163A"/>
    <w:rsid w:val="00A5164D"/>
    <w:rsid w:val="00A51657"/>
    <w:rsid w:val="00A5166C"/>
    <w:rsid w:val="00A51700"/>
    <w:rsid w:val="00A5171A"/>
    <w:rsid w:val="00A517F2"/>
    <w:rsid w:val="00A5189F"/>
    <w:rsid w:val="00A518B4"/>
    <w:rsid w:val="00A518B6"/>
    <w:rsid w:val="00A5192B"/>
    <w:rsid w:val="00A5197A"/>
    <w:rsid w:val="00A51A95"/>
    <w:rsid w:val="00A51ABD"/>
    <w:rsid w:val="00A51AF9"/>
    <w:rsid w:val="00A51C9F"/>
    <w:rsid w:val="00A51F33"/>
    <w:rsid w:val="00A51F90"/>
    <w:rsid w:val="00A5208C"/>
    <w:rsid w:val="00A520B2"/>
    <w:rsid w:val="00A5213E"/>
    <w:rsid w:val="00A52282"/>
    <w:rsid w:val="00A522E2"/>
    <w:rsid w:val="00A523A8"/>
    <w:rsid w:val="00A523F7"/>
    <w:rsid w:val="00A52405"/>
    <w:rsid w:val="00A5242E"/>
    <w:rsid w:val="00A5243A"/>
    <w:rsid w:val="00A52465"/>
    <w:rsid w:val="00A524C3"/>
    <w:rsid w:val="00A524EC"/>
    <w:rsid w:val="00A5271D"/>
    <w:rsid w:val="00A52843"/>
    <w:rsid w:val="00A5286C"/>
    <w:rsid w:val="00A52917"/>
    <w:rsid w:val="00A5295A"/>
    <w:rsid w:val="00A529A7"/>
    <w:rsid w:val="00A52A06"/>
    <w:rsid w:val="00A52A09"/>
    <w:rsid w:val="00A52A9D"/>
    <w:rsid w:val="00A52ACB"/>
    <w:rsid w:val="00A52B4D"/>
    <w:rsid w:val="00A52C0F"/>
    <w:rsid w:val="00A52D06"/>
    <w:rsid w:val="00A52D20"/>
    <w:rsid w:val="00A52E4A"/>
    <w:rsid w:val="00A52F0A"/>
    <w:rsid w:val="00A52F21"/>
    <w:rsid w:val="00A52FA4"/>
    <w:rsid w:val="00A53009"/>
    <w:rsid w:val="00A531C7"/>
    <w:rsid w:val="00A532B9"/>
    <w:rsid w:val="00A532EA"/>
    <w:rsid w:val="00A53301"/>
    <w:rsid w:val="00A53321"/>
    <w:rsid w:val="00A5359D"/>
    <w:rsid w:val="00A535CC"/>
    <w:rsid w:val="00A5377E"/>
    <w:rsid w:val="00A53881"/>
    <w:rsid w:val="00A53889"/>
    <w:rsid w:val="00A538C0"/>
    <w:rsid w:val="00A5392E"/>
    <w:rsid w:val="00A5393E"/>
    <w:rsid w:val="00A5395B"/>
    <w:rsid w:val="00A53987"/>
    <w:rsid w:val="00A53A13"/>
    <w:rsid w:val="00A53B40"/>
    <w:rsid w:val="00A53BD0"/>
    <w:rsid w:val="00A53C08"/>
    <w:rsid w:val="00A53CDE"/>
    <w:rsid w:val="00A53DF0"/>
    <w:rsid w:val="00A53E35"/>
    <w:rsid w:val="00A53E42"/>
    <w:rsid w:val="00A53ED9"/>
    <w:rsid w:val="00A53F2D"/>
    <w:rsid w:val="00A5401A"/>
    <w:rsid w:val="00A540B5"/>
    <w:rsid w:val="00A5420C"/>
    <w:rsid w:val="00A5428E"/>
    <w:rsid w:val="00A542C3"/>
    <w:rsid w:val="00A542CB"/>
    <w:rsid w:val="00A5449F"/>
    <w:rsid w:val="00A544A5"/>
    <w:rsid w:val="00A54569"/>
    <w:rsid w:val="00A54610"/>
    <w:rsid w:val="00A5474B"/>
    <w:rsid w:val="00A54777"/>
    <w:rsid w:val="00A547F9"/>
    <w:rsid w:val="00A5480B"/>
    <w:rsid w:val="00A5481D"/>
    <w:rsid w:val="00A548CB"/>
    <w:rsid w:val="00A5494D"/>
    <w:rsid w:val="00A54B0A"/>
    <w:rsid w:val="00A54B36"/>
    <w:rsid w:val="00A54BC9"/>
    <w:rsid w:val="00A54C24"/>
    <w:rsid w:val="00A54D18"/>
    <w:rsid w:val="00A54D9D"/>
    <w:rsid w:val="00A54E17"/>
    <w:rsid w:val="00A54E2B"/>
    <w:rsid w:val="00A54E9D"/>
    <w:rsid w:val="00A54EA3"/>
    <w:rsid w:val="00A54ED3"/>
    <w:rsid w:val="00A54EE1"/>
    <w:rsid w:val="00A54EE3"/>
    <w:rsid w:val="00A54F3A"/>
    <w:rsid w:val="00A54F3D"/>
    <w:rsid w:val="00A550D0"/>
    <w:rsid w:val="00A551B5"/>
    <w:rsid w:val="00A551F2"/>
    <w:rsid w:val="00A55204"/>
    <w:rsid w:val="00A55292"/>
    <w:rsid w:val="00A552EC"/>
    <w:rsid w:val="00A5538C"/>
    <w:rsid w:val="00A55396"/>
    <w:rsid w:val="00A553DA"/>
    <w:rsid w:val="00A5544C"/>
    <w:rsid w:val="00A55457"/>
    <w:rsid w:val="00A554B3"/>
    <w:rsid w:val="00A5550A"/>
    <w:rsid w:val="00A55588"/>
    <w:rsid w:val="00A555EF"/>
    <w:rsid w:val="00A55665"/>
    <w:rsid w:val="00A5566F"/>
    <w:rsid w:val="00A5572D"/>
    <w:rsid w:val="00A558FD"/>
    <w:rsid w:val="00A55912"/>
    <w:rsid w:val="00A55929"/>
    <w:rsid w:val="00A55A92"/>
    <w:rsid w:val="00A55C8B"/>
    <w:rsid w:val="00A55D00"/>
    <w:rsid w:val="00A55D39"/>
    <w:rsid w:val="00A55DA4"/>
    <w:rsid w:val="00A55E8C"/>
    <w:rsid w:val="00A55F89"/>
    <w:rsid w:val="00A560A3"/>
    <w:rsid w:val="00A560AE"/>
    <w:rsid w:val="00A561B1"/>
    <w:rsid w:val="00A56331"/>
    <w:rsid w:val="00A5634E"/>
    <w:rsid w:val="00A563F4"/>
    <w:rsid w:val="00A5642A"/>
    <w:rsid w:val="00A5646A"/>
    <w:rsid w:val="00A5653D"/>
    <w:rsid w:val="00A565AA"/>
    <w:rsid w:val="00A565D1"/>
    <w:rsid w:val="00A56798"/>
    <w:rsid w:val="00A567D7"/>
    <w:rsid w:val="00A567D9"/>
    <w:rsid w:val="00A567ED"/>
    <w:rsid w:val="00A5684C"/>
    <w:rsid w:val="00A568BA"/>
    <w:rsid w:val="00A568FD"/>
    <w:rsid w:val="00A5691A"/>
    <w:rsid w:val="00A569A7"/>
    <w:rsid w:val="00A56A11"/>
    <w:rsid w:val="00A56A8E"/>
    <w:rsid w:val="00A56AF6"/>
    <w:rsid w:val="00A56B0C"/>
    <w:rsid w:val="00A56B22"/>
    <w:rsid w:val="00A56BA2"/>
    <w:rsid w:val="00A56C71"/>
    <w:rsid w:val="00A56CE0"/>
    <w:rsid w:val="00A56D0A"/>
    <w:rsid w:val="00A56D51"/>
    <w:rsid w:val="00A56DA3"/>
    <w:rsid w:val="00A56DD9"/>
    <w:rsid w:val="00A56E26"/>
    <w:rsid w:val="00A56E31"/>
    <w:rsid w:val="00A56FA4"/>
    <w:rsid w:val="00A56FD5"/>
    <w:rsid w:val="00A5705B"/>
    <w:rsid w:val="00A57070"/>
    <w:rsid w:val="00A5713F"/>
    <w:rsid w:val="00A571AB"/>
    <w:rsid w:val="00A57225"/>
    <w:rsid w:val="00A57285"/>
    <w:rsid w:val="00A572B1"/>
    <w:rsid w:val="00A572DE"/>
    <w:rsid w:val="00A57328"/>
    <w:rsid w:val="00A5735A"/>
    <w:rsid w:val="00A573E2"/>
    <w:rsid w:val="00A57475"/>
    <w:rsid w:val="00A574A1"/>
    <w:rsid w:val="00A574F1"/>
    <w:rsid w:val="00A5752C"/>
    <w:rsid w:val="00A57573"/>
    <w:rsid w:val="00A57584"/>
    <w:rsid w:val="00A5769D"/>
    <w:rsid w:val="00A57716"/>
    <w:rsid w:val="00A57732"/>
    <w:rsid w:val="00A57821"/>
    <w:rsid w:val="00A57847"/>
    <w:rsid w:val="00A5792A"/>
    <w:rsid w:val="00A5795A"/>
    <w:rsid w:val="00A579A0"/>
    <w:rsid w:val="00A57A66"/>
    <w:rsid w:val="00A57BEB"/>
    <w:rsid w:val="00A57D0C"/>
    <w:rsid w:val="00A57DB6"/>
    <w:rsid w:val="00A57E19"/>
    <w:rsid w:val="00A57E1F"/>
    <w:rsid w:val="00A57F73"/>
    <w:rsid w:val="00A57FA5"/>
    <w:rsid w:val="00A57FAA"/>
    <w:rsid w:val="00A6005D"/>
    <w:rsid w:val="00A60089"/>
    <w:rsid w:val="00A60147"/>
    <w:rsid w:val="00A6051D"/>
    <w:rsid w:val="00A6054C"/>
    <w:rsid w:val="00A605C4"/>
    <w:rsid w:val="00A605E4"/>
    <w:rsid w:val="00A605F3"/>
    <w:rsid w:val="00A60770"/>
    <w:rsid w:val="00A60779"/>
    <w:rsid w:val="00A607AD"/>
    <w:rsid w:val="00A60831"/>
    <w:rsid w:val="00A6095B"/>
    <w:rsid w:val="00A60968"/>
    <w:rsid w:val="00A60A65"/>
    <w:rsid w:val="00A60B1F"/>
    <w:rsid w:val="00A60B5A"/>
    <w:rsid w:val="00A60BC1"/>
    <w:rsid w:val="00A60BF0"/>
    <w:rsid w:val="00A60C07"/>
    <w:rsid w:val="00A60D1E"/>
    <w:rsid w:val="00A60D3A"/>
    <w:rsid w:val="00A60D7A"/>
    <w:rsid w:val="00A60E62"/>
    <w:rsid w:val="00A60E7F"/>
    <w:rsid w:val="00A60EC5"/>
    <w:rsid w:val="00A60FA1"/>
    <w:rsid w:val="00A61056"/>
    <w:rsid w:val="00A61099"/>
    <w:rsid w:val="00A610B8"/>
    <w:rsid w:val="00A610CC"/>
    <w:rsid w:val="00A61289"/>
    <w:rsid w:val="00A6132E"/>
    <w:rsid w:val="00A61344"/>
    <w:rsid w:val="00A61401"/>
    <w:rsid w:val="00A61476"/>
    <w:rsid w:val="00A6151B"/>
    <w:rsid w:val="00A6156B"/>
    <w:rsid w:val="00A61575"/>
    <w:rsid w:val="00A61717"/>
    <w:rsid w:val="00A6174F"/>
    <w:rsid w:val="00A617B1"/>
    <w:rsid w:val="00A61816"/>
    <w:rsid w:val="00A61818"/>
    <w:rsid w:val="00A618AC"/>
    <w:rsid w:val="00A6198E"/>
    <w:rsid w:val="00A619ED"/>
    <w:rsid w:val="00A61A12"/>
    <w:rsid w:val="00A61B37"/>
    <w:rsid w:val="00A61C50"/>
    <w:rsid w:val="00A61CE3"/>
    <w:rsid w:val="00A61DB5"/>
    <w:rsid w:val="00A61E18"/>
    <w:rsid w:val="00A61ECB"/>
    <w:rsid w:val="00A61FCF"/>
    <w:rsid w:val="00A61FF3"/>
    <w:rsid w:val="00A61FF9"/>
    <w:rsid w:val="00A61FFD"/>
    <w:rsid w:val="00A6211F"/>
    <w:rsid w:val="00A62195"/>
    <w:rsid w:val="00A621B8"/>
    <w:rsid w:val="00A621BF"/>
    <w:rsid w:val="00A6226D"/>
    <w:rsid w:val="00A622CA"/>
    <w:rsid w:val="00A623C1"/>
    <w:rsid w:val="00A624ED"/>
    <w:rsid w:val="00A62663"/>
    <w:rsid w:val="00A6269F"/>
    <w:rsid w:val="00A62755"/>
    <w:rsid w:val="00A6275B"/>
    <w:rsid w:val="00A6278F"/>
    <w:rsid w:val="00A62827"/>
    <w:rsid w:val="00A6288B"/>
    <w:rsid w:val="00A628B0"/>
    <w:rsid w:val="00A628F0"/>
    <w:rsid w:val="00A629D4"/>
    <w:rsid w:val="00A62A82"/>
    <w:rsid w:val="00A62ACE"/>
    <w:rsid w:val="00A62B1C"/>
    <w:rsid w:val="00A62B2D"/>
    <w:rsid w:val="00A62B2E"/>
    <w:rsid w:val="00A62B80"/>
    <w:rsid w:val="00A62C40"/>
    <w:rsid w:val="00A62D0F"/>
    <w:rsid w:val="00A62D12"/>
    <w:rsid w:val="00A62DE0"/>
    <w:rsid w:val="00A62DF0"/>
    <w:rsid w:val="00A63044"/>
    <w:rsid w:val="00A63104"/>
    <w:rsid w:val="00A63115"/>
    <w:rsid w:val="00A631C0"/>
    <w:rsid w:val="00A631C6"/>
    <w:rsid w:val="00A63232"/>
    <w:rsid w:val="00A63244"/>
    <w:rsid w:val="00A6326F"/>
    <w:rsid w:val="00A63388"/>
    <w:rsid w:val="00A633B0"/>
    <w:rsid w:val="00A6347A"/>
    <w:rsid w:val="00A6348D"/>
    <w:rsid w:val="00A634FC"/>
    <w:rsid w:val="00A63511"/>
    <w:rsid w:val="00A63579"/>
    <w:rsid w:val="00A63597"/>
    <w:rsid w:val="00A63685"/>
    <w:rsid w:val="00A636DD"/>
    <w:rsid w:val="00A63811"/>
    <w:rsid w:val="00A639BC"/>
    <w:rsid w:val="00A639C9"/>
    <w:rsid w:val="00A63B42"/>
    <w:rsid w:val="00A63BAA"/>
    <w:rsid w:val="00A63C6A"/>
    <w:rsid w:val="00A63D50"/>
    <w:rsid w:val="00A63E27"/>
    <w:rsid w:val="00A63E4E"/>
    <w:rsid w:val="00A63E58"/>
    <w:rsid w:val="00A63EC8"/>
    <w:rsid w:val="00A63ED5"/>
    <w:rsid w:val="00A63F97"/>
    <w:rsid w:val="00A63FBA"/>
    <w:rsid w:val="00A64008"/>
    <w:rsid w:val="00A6412D"/>
    <w:rsid w:val="00A64163"/>
    <w:rsid w:val="00A6418B"/>
    <w:rsid w:val="00A64210"/>
    <w:rsid w:val="00A64213"/>
    <w:rsid w:val="00A64280"/>
    <w:rsid w:val="00A642A7"/>
    <w:rsid w:val="00A643A2"/>
    <w:rsid w:val="00A6444D"/>
    <w:rsid w:val="00A64475"/>
    <w:rsid w:val="00A644EB"/>
    <w:rsid w:val="00A6456B"/>
    <w:rsid w:val="00A64684"/>
    <w:rsid w:val="00A646A6"/>
    <w:rsid w:val="00A646CF"/>
    <w:rsid w:val="00A64756"/>
    <w:rsid w:val="00A647A5"/>
    <w:rsid w:val="00A647AC"/>
    <w:rsid w:val="00A6481A"/>
    <w:rsid w:val="00A648FC"/>
    <w:rsid w:val="00A64932"/>
    <w:rsid w:val="00A6496F"/>
    <w:rsid w:val="00A64A29"/>
    <w:rsid w:val="00A64A57"/>
    <w:rsid w:val="00A64B42"/>
    <w:rsid w:val="00A64B89"/>
    <w:rsid w:val="00A64BD3"/>
    <w:rsid w:val="00A64C51"/>
    <w:rsid w:val="00A64D01"/>
    <w:rsid w:val="00A64D42"/>
    <w:rsid w:val="00A64D57"/>
    <w:rsid w:val="00A64D80"/>
    <w:rsid w:val="00A64DCF"/>
    <w:rsid w:val="00A64E20"/>
    <w:rsid w:val="00A64F0D"/>
    <w:rsid w:val="00A64FB8"/>
    <w:rsid w:val="00A6503B"/>
    <w:rsid w:val="00A65146"/>
    <w:rsid w:val="00A6516F"/>
    <w:rsid w:val="00A65187"/>
    <w:rsid w:val="00A65213"/>
    <w:rsid w:val="00A652B2"/>
    <w:rsid w:val="00A65386"/>
    <w:rsid w:val="00A653A6"/>
    <w:rsid w:val="00A653C7"/>
    <w:rsid w:val="00A653CB"/>
    <w:rsid w:val="00A6540F"/>
    <w:rsid w:val="00A65424"/>
    <w:rsid w:val="00A65477"/>
    <w:rsid w:val="00A65525"/>
    <w:rsid w:val="00A655E1"/>
    <w:rsid w:val="00A65696"/>
    <w:rsid w:val="00A65857"/>
    <w:rsid w:val="00A65994"/>
    <w:rsid w:val="00A65A11"/>
    <w:rsid w:val="00A65A2F"/>
    <w:rsid w:val="00A65A3E"/>
    <w:rsid w:val="00A65A74"/>
    <w:rsid w:val="00A65ACE"/>
    <w:rsid w:val="00A65B12"/>
    <w:rsid w:val="00A65B69"/>
    <w:rsid w:val="00A65C2C"/>
    <w:rsid w:val="00A65CBF"/>
    <w:rsid w:val="00A65CC7"/>
    <w:rsid w:val="00A65CF1"/>
    <w:rsid w:val="00A65D50"/>
    <w:rsid w:val="00A65D73"/>
    <w:rsid w:val="00A65D8F"/>
    <w:rsid w:val="00A65E12"/>
    <w:rsid w:val="00A65E95"/>
    <w:rsid w:val="00A65EDF"/>
    <w:rsid w:val="00A65EEE"/>
    <w:rsid w:val="00A65F5A"/>
    <w:rsid w:val="00A66013"/>
    <w:rsid w:val="00A66025"/>
    <w:rsid w:val="00A66083"/>
    <w:rsid w:val="00A66086"/>
    <w:rsid w:val="00A66103"/>
    <w:rsid w:val="00A66140"/>
    <w:rsid w:val="00A66199"/>
    <w:rsid w:val="00A6633D"/>
    <w:rsid w:val="00A663A7"/>
    <w:rsid w:val="00A663E1"/>
    <w:rsid w:val="00A66400"/>
    <w:rsid w:val="00A66419"/>
    <w:rsid w:val="00A6643A"/>
    <w:rsid w:val="00A6646D"/>
    <w:rsid w:val="00A6654E"/>
    <w:rsid w:val="00A66563"/>
    <w:rsid w:val="00A66566"/>
    <w:rsid w:val="00A665B3"/>
    <w:rsid w:val="00A66613"/>
    <w:rsid w:val="00A66659"/>
    <w:rsid w:val="00A667AC"/>
    <w:rsid w:val="00A667F3"/>
    <w:rsid w:val="00A667FE"/>
    <w:rsid w:val="00A66823"/>
    <w:rsid w:val="00A66824"/>
    <w:rsid w:val="00A6688B"/>
    <w:rsid w:val="00A66890"/>
    <w:rsid w:val="00A6698C"/>
    <w:rsid w:val="00A669D2"/>
    <w:rsid w:val="00A66A37"/>
    <w:rsid w:val="00A66A8D"/>
    <w:rsid w:val="00A66AFB"/>
    <w:rsid w:val="00A66B1C"/>
    <w:rsid w:val="00A66B63"/>
    <w:rsid w:val="00A66BF8"/>
    <w:rsid w:val="00A66BFE"/>
    <w:rsid w:val="00A66C17"/>
    <w:rsid w:val="00A66C89"/>
    <w:rsid w:val="00A66D40"/>
    <w:rsid w:val="00A66F58"/>
    <w:rsid w:val="00A6701D"/>
    <w:rsid w:val="00A67035"/>
    <w:rsid w:val="00A67050"/>
    <w:rsid w:val="00A670D7"/>
    <w:rsid w:val="00A6711A"/>
    <w:rsid w:val="00A6718C"/>
    <w:rsid w:val="00A671F8"/>
    <w:rsid w:val="00A67240"/>
    <w:rsid w:val="00A67266"/>
    <w:rsid w:val="00A672BD"/>
    <w:rsid w:val="00A672E1"/>
    <w:rsid w:val="00A67311"/>
    <w:rsid w:val="00A67323"/>
    <w:rsid w:val="00A6746C"/>
    <w:rsid w:val="00A6767D"/>
    <w:rsid w:val="00A6769A"/>
    <w:rsid w:val="00A67778"/>
    <w:rsid w:val="00A678CF"/>
    <w:rsid w:val="00A679D0"/>
    <w:rsid w:val="00A679D8"/>
    <w:rsid w:val="00A679F7"/>
    <w:rsid w:val="00A67BAC"/>
    <w:rsid w:val="00A67C0E"/>
    <w:rsid w:val="00A67CA5"/>
    <w:rsid w:val="00A67CB8"/>
    <w:rsid w:val="00A67D4D"/>
    <w:rsid w:val="00A67D96"/>
    <w:rsid w:val="00A67DE5"/>
    <w:rsid w:val="00A67E51"/>
    <w:rsid w:val="00A67F15"/>
    <w:rsid w:val="00A67FCA"/>
    <w:rsid w:val="00A700F9"/>
    <w:rsid w:val="00A70202"/>
    <w:rsid w:val="00A70238"/>
    <w:rsid w:val="00A702DF"/>
    <w:rsid w:val="00A70347"/>
    <w:rsid w:val="00A70364"/>
    <w:rsid w:val="00A704B2"/>
    <w:rsid w:val="00A7052F"/>
    <w:rsid w:val="00A7054F"/>
    <w:rsid w:val="00A705B1"/>
    <w:rsid w:val="00A705E5"/>
    <w:rsid w:val="00A7060C"/>
    <w:rsid w:val="00A70716"/>
    <w:rsid w:val="00A70757"/>
    <w:rsid w:val="00A70775"/>
    <w:rsid w:val="00A707FA"/>
    <w:rsid w:val="00A7085A"/>
    <w:rsid w:val="00A708A1"/>
    <w:rsid w:val="00A709A9"/>
    <w:rsid w:val="00A709AA"/>
    <w:rsid w:val="00A709DE"/>
    <w:rsid w:val="00A70A1F"/>
    <w:rsid w:val="00A70AD5"/>
    <w:rsid w:val="00A70AE2"/>
    <w:rsid w:val="00A70AEC"/>
    <w:rsid w:val="00A70B55"/>
    <w:rsid w:val="00A70B56"/>
    <w:rsid w:val="00A70B82"/>
    <w:rsid w:val="00A70BB4"/>
    <w:rsid w:val="00A70C25"/>
    <w:rsid w:val="00A70C5B"/>
    <w:rsid w:val="00A70C67"/>
    <w:rsid w:val="00A70CB4"/>
    <w:rsid w:val="00A70CFB"/>
    <w:rsid w:val="00A70D18"/>
    <w:rsid w:val="00A70EAA"/>
    <w:rsid w:val="00A70ECA"/>
    <w:rsid w:val="00A70F3F"/>
    <w:rsid w:val="00A70F83"/>
    <w:rsid w:val="00A70FBD"/>
    <w:rsid w:val="00A70FD2"/>
    <w:rsid w:val="00A710DE"/>
    <w:rsid w:val="00A7114B"/>
    <w:rsid w:val="00A712D3"/>
    <w:rsid w:val="00A71366"/>
    <w:rsid w:val="00A71486"/>
    <w:rsid w:val="00A7153E"/>
    <w:rsid w:val="00A7164B"/>
    <w:rsid w:val="00A71674"/>
    <w:rsid w:val="00A7167B"/>
    <w:rsid w:val="00A716F0"/>
    <w:rsid w:val="00A71704"/>
    <w:rsid w:val="00A71716"/>
    <w:rsid w:val="00A71720"/>
    <w:rsid w:val="00A717F3"/>
    <w:rsid w:val="00A718D3"/>
    <w:rsid w:val="00A71908"/>
    <w:rsid w:val="00A71AE7"/>
    <w:rsid w:val="00A71B35"/>
    <w:rsid w:val="00A71C4C"/>
    <w:rsid w:val="00A71C9D"/>
    <w:rsid w:val="00A71CA8"/>
    <w:rsid w:val="00A71CC2"/>
    <w:rsid w:val="00A71D03"/>
    <w:rsid w:val="00A71D94"/>
    <w:rsid w:val="00A71EC0"/>
    <w:rsid w:val="00A71ED2"/>
    <w:rsid w:val="00A71EEE"/>
    <w:rsid w:val="00A71FD8"/>
    <w:rsid w:val="00A72049"/>
    <w:rsid w:val="00A7209C"/>
    <w:rsid w:val="00A7211B"/>
    <w:rsid w:val="00A722C0"/>
    <w:rsid w:val="00A72322"/>
    <w:rsid w:val="00A7237D"/>
    <w:rsid w:val="00A723D1"/>
    <w:rsid w:val="00A72477"/>
    <w:rsid w:val="00A724A7"/>
    <w:rsid w:val="00A724FB"/>
    <w:rsid w:val="00A72536"/>
    <w:rsid w:val="00A725F8"/>
    <w:rsid w:val="00A72706"/>
    <w:rsid w:val="00A72761"/>
    <w:rsid w:val="00A727EB"/>
    <w:rsid w:val="00A72852"/>
    <w:rsid w:val="00A7299B"/>
    <w:rsid w:val="00A729DB"/>
    <w:rsid w:val="00A72A50"/>
    <w:rsid w:val="00A72B60"/>
    <w:rsid w:val="00A72B78"/>
    <w:rsid w:val="00A72BC9"/>
    <w:rsid w:val="00A72C7A"/>
    <w:rsid w:val="00A72C95"/>
    <w:rsid w:val="00A72D73"/>
    <w:rsid w:val="00A72DD6"/>
    <w:rsid w:val="00A72E45"/>
    <w:rsid w:val="00A72F51"/>
    <w:rsid w:val="00A72FE9"/>
    <w:rsid w:val="00A73057"/>
    <w:rsid w:val="00A73067"/>
    <w:rsid w:val="00A7306E"/>
    <w:rsid w:val="00A7307D"/>
    <w:rsid w:val="00A732BA"/>
    <w:rsid w:val="00A732E7"/>
    <w:rsid w:val="00A73409"/>
    <w:rsid w:val="00A7340F"/>
    <w:rsid w:val="00A73461"/>
    <w:rsid w:val="00A73466"/>
    <w:rsid w:val="00A7350F"/>
    <w:rsid w:val="00A7352D"/>
    <w:rsid w:val="00A73549"/>
    <w:rsid w:val="00A73583"/>
    <w:rsid w:val="00A735C3"/>
    <w:rsid w:val="00A735F4"/>
    <w:rsid w:val="00A736B4"/>
    <w:rsid w:val="00A736CE"/>
    <w:rsid w:val="00A737EF"/>
    <w:rsid w:val="00A737F4"/>
    <w:rsid w:val="00A73800"/>
    <w:rsid w:val="00A7385A"/>
    <w:rsid w:val="00A7389C"/>
    <w:rsid w:val="00A73A2C"/>
    <w:rsid w:val="00A73B60"/>
    <w:rsid w:val="00A73BA9"/>
    <w:rsid w:val="00A73C16"/>
    <w:rsid w:val="00A73C45"/>
    <w:rsid w:val="00A73D2B"/>
    <w:rsid w:val="00A73D60"/>
    <w:rsid w:val="00A73DAA"/>
    <w:rsid w:val="00A73E1F"/>
    <w:rsid w:val="00A73E29"/>
    <w:rsid w:val="00A73ECA"/>
    <w:rsid w:val="00A73EF8"/>
    <w:rsid w:val="00A73F98"/>
    <w:rsid w:val="00A7403A"/>
    <w:rsid w:val="00A7404D"/>
    <w:rsid w:val="00A74057"/>
    <w:rsid w:val="00A74097"/>
    <w:rsid w:val="00A740C2"/>
    <w:rsid w:val="00A74157"/>
    <w:rsid w:val="00A74210"/>
    <w:rsid w:val="00A7435C"/>
    <w:rsid w:val="00A745D8"/>
    <w:rsid w:val="00A74789"/>
    <w:rsid w:val="00A747FF"/>
    <w:rsid w:val="00A74869"/>
    <w:rsid w:val="00A74872"/>
    <w:rsid w:val="00A74886"/>
    <w:rsid w:val="00A748BC"/>
    <w:rsid w:val="00A7492D"/>
    <w:rsid w:val="00A74A37"/>
    <w:rsid w:val="00A74AE4"/>
    <w:rsid w:val="00A74B16"/>
    <w:rsid w:val="00A74BE1"/>
    <w:rsid w:val="00A74D80"/>
    <w:rsid w:val="00A74E2B"/>
    <w:rsid w:val="00A74E3A"/>
    <w:rsid w:val="00A74EB1"/>
    <w:rsid w:val="00A74ECA"/>
    <w:rsid w:val="00A74EE0"/>
    <w:rsid w:val="00A74F46"/>
    <w:rsid w:val="00A74F4B"/>
    <w:rsid w:val="00A74FB2"/>
    <w:rsid w:val="00A7506D"/>
    <w:rsid w:val="00A75089"/>
    <w:rsid w:val="00A750D6"/>
    <w:rsid w:val="00A7517B"/>
    <w:rsid w:val="00A7524B"/>
    <w:rsid w:val="00A752D1"/>
    <w:rsid w:val="00A75376"/>
    <w:rsid w:val="00A7548C"/>
    <w:rsid w:val="00A75513"/>
    <w:rsid w:val="00A75590"/>
    <w:rsid w:val="00A75710"/>
    <w:rsid w:val="00A75717"/>
    <w:rsid w:val="00A75771"/>
    <w:rsid w:val="00A757A7"/>
    <w:rsid w:val="00A757C5"/>
    <w:rsid w:val="00A75825"/>
    <w:rsid w:val="00A75898"/>
    <w:rsid w:val="00A759C2"/>
    <w:rsid w:val="00A75A05"/>
    <w:rsid w:val="00A75A1E"/>
    <w:rsid w:val="00A75A3A"/>
    <w:rsid w:val="00A75B34"/>
    <w:rsid w:val="00A75CC9"/>
    <w:rsid w:val="00A75E7D"/>
    <w:rsid w:val="00A75FFA"/>
    <w:rsid w:val="00A76051"/>
    <w:rsid w:val="00A76061"/>
    <w:rsid w:val="00A760B6"/>
    <w:rsid w:val="00A760D8"/>
    <w:rsid w:val="00A76161"/>
    <w:rsid w:val="00A76198"/>
    <w:rsid w:val="00A761AF"/>
    <w:rsid w:val="00A76200"/>
    <w:rsid w:val="00A762DF"/>
    <w:rsid w:val="00A762E5"/>
    <w:rsid w:val="00A763C0"/>
    <w:rsid w:val="00A7647F"/>
    <w:rsid w:val="00A76494"/>
    <w:rsid w:val="00A764FA"/>
    <w:rsid w:val="00A76549"/>
    <w:rsid w:val="00A765D2"/>
    <w:rsid w:val="00A765E2"/>
    <w:rsid w:val="00A76698"/>
    <w:rsid w:val="00A766C8"/>
    <w:rsid w:val="00A766C9"/>
    <w:rsid w:val="00A7670F"/>
    <w:rsid w:val="00A767C2"/>
    <w:rsid w:val="00A7687E"/>
    <w:rsid w:val="00A768A9"/>
    <w:rsid w:val="00A768EF"/>
    <w:rsid w:val="00A768F4"/>
    <w:rsid w:val="00A7694F"/>
    <w:rsid w:val="00A76A32"/>
    <w:rsid w:val="00A76A9A"/>
    <w:rsid w:val="00A76B69"/>
    <w:rsid w:val="00A76B8C"/>
    <w:rsid w:val="00A76B90"/>
    <w:rsid w:val="00A76C47"/>
    <w:rsid w:val="00A76C9F"/>
    <w:rsid w:val="00A76E28"/>
    <w:rsid w:val="00A76E33"/>
    <w:rsid w:val="00A76E92"/>
    <w:rsid w:val="00A77088"/>
    <w:rsid w:val="00A770CF"/>
    <w:rsid w:val="00A772C5"/>
    <w:rsid w:val="00A772FC"/>
    <w:rsid w:val="00A77397"/>
    <w:rsid w:val="00A77441"/>
    <w:rsid w:val="00A774FE"/>
    <w:rsid w:val="00A77569"/>
    <w:rsid w:val="00A77641"/>
    <w:rsid w:val="00A7769D"/>
    <w:rsid w:val="00A776BC"/>
    <w:rsid w:val="00A776D0"/>
    <w:rsid w:val="00A776FD"/>
    <w:rsid w:val="00A7773C"/>
    <w:rsid w:val="00A7777D"/>
    <w:rsid w:val="00A777A7"/>
    <w:rsid w:val="00A777E1"/>
    <w:rsid w:val="00A777EE"/>
    <w:rsid w:val="00A7784C"/>
    <w:rsid w:val="00A77883"/>
    <w:rsid w:val="00A77895"/>
    <w:rsid w:val="00A778CA"/>
    <w:rsid w:val="00A779DB"/>
    <w:rsid w:val="00A77A9A"/>
    <w:rsid w:val="00A77B0C"/>
    <w:rsid w:val="00A77B12"/>
    <w:rsid w:val="00A77B1D"/>
    <w:rsid w:val="00A77B37"/>
    <w:rsid w:val="00A77BB4"/>
    <w:rsid w:val="00A77C0D"/>
    <w:rsid w:val="00A77CC6"/>
    <w:rsid w:val="00A77E18"/>
    <w:rsid w:val="00A77F3E"/>
    <w:rsid w:val="00A77FE6"/>
    <w:rsid w:val="00A800A2"/>
    <w:rsid w:val="00A800AA"/>
    <w:rsid w:val="00A80107"/>
    <w:rsid w:val="00A801E3"/>
    <w:rsid w:val="00A80250"/>
    <w:rsid w:val="00A8044A"/>
    <w:rsid w:val="00A80491"/>
    <w:rsid w:val="00A80508"/>
    <w:rsid w:val="00A80522"/>
    <w:rsid w:val="00A80555"/>
    <w:rsid w:val="00A80561"/>
    <w:rsid w:val="00A805E6"/>
    <w:rsid w:val="00A805F2"/>
    <w:rsid w:val="00A80626"/>
    <w:rsid w:val="00A8062B"/>
    <w:rsid w:val="00A806A3"/>
    <w:rsid w:val="00A806B2"/>
    <w:rsid w:val="00A8076E"/>
    <w:rsid w:val="00A807B1"/>
    <w:rsid w:val="00A80878"/>
    <w:rsid w:val="00A808A4"/>
    <w:rsid w:val="00A80936"/>
    <w:rsid w:val="00A80982"/>
    <w:rsid w:val="00A809C7"/>
    <w:rsid w:val="00A809DB"/>
    <w:rsid w:val="00A80ACC"/>
    <w:rsid w:val="00A80B65"/>
    <w:rsid w:val="00A80BE5"/>
    <w:rsid w:val="00A80C5E"/>
    <w:rsid w:val="00A80C67"/>
    <w:rsid w:val="00A80CB6"/>
    <w:rsid w:val="00A80EA2"/>
    <w:rsid w:val="00A80EB6"/>
    <w:rsid w:val="00A80ED9"/>
    <w:rsid w:val="00A80EFC"/>
    <w:rsid w:val="00A80EFE"/>
    <w:rsid w:val="00A80F29"/>
    <w:rsid w:val="00A80F77"/>
    <w:rsid w:val="00A80F9C"/>
    <w:rsid w:val="00A80FD8"/>
    <w:rsid w:val="00A80FFE"/>
    <w:rsid w:val="00A81039"/>
    <w:rsid w:val="00A810E4"/>
    <w:rsid w:val="00A8116A"/>
    <w:rsid w:val="00A8117E"/>
    <w:rsid w:val="00A811AD"/>
    <w:rsid w:val="00A8125C"/>
    <w:rsid w:val="00A812B1"/>
    <w:rsid w:val="00A812BA"/>
    <w:rsid w:val="00A81307"/>
    <w:rsid w:val="00A81364"/>
    <w:rsid w:val="00A8136A"/>
    <w:rsid w:val="00A813C3"/>
    <w:rsid w:val="00A813D2"/>
    <w:rsid w:val="00A813F1"/>
    <w:rsid w:val="00A81414"/>
    <w:rsid w:val="00A81482"/>
    <w:rsid w:val="00A814A4"/>
    <w:rsid w:val="00A814C7"/>
    <w:rsid w:val="00A8157F"/>
    <w:rsid w:val="00A816A7"/>
    <w:rsid w:val="00A8173E"/>
    <w:rsid w:val="00A817CD"/>
    <w:rsid w:val="00A819D4"/>
    <w:rsid w:val="00A81A25"/>
    <w:rsid w:val="00A81B15"/>
    <w:rsid w:val="00A81B52"/>
    <w:rsid w:val="00A81C01"/>
    <w:rsid w:val="00A81C59"/>
    <w:rsid w:val="00A81C9A"/>
    <w:rsid w:val="00A81CA5"/>
    <w:rsid w:val="00A81CFE"/>
    <w:rsid w:val="00A81D17"/>
    <w:rsid w:val="00A81D2B"/>
    <w:rsid w:val="00A81D5A"/>
    <w:rsid w:val="00A81E5B"/>
    <w:rsid w:val="00A81ED9"/>
    <w:rsid w:val="00A81F3B"/>
    <w:rsid w:val="00A81FD4"/>
    <w:rsid w:val="00A82134"/>
    <w:rsid w:val="00A82171"/>
    <w:rsid w:val="00A8217D"/>
    <w:rsid w:val="00A821C2"/>
    <w:rsid w:val="00A822B9"/>
    <w:rsid w:val="00A822E1"/>
    <w:rsid w:val="00A822ED"/>
    <w:rsid w:val="00A8234C"/>
    <w:rsid w:val="00A823DE"/>
    <w:rsid w:val="00A824A2"/>
    <w:rsid w:val="00A825EC"/>
    <w:rsid w:val="00A8265F"/>
    <w:rsid w:val="00A826AD"/>
    <w:rsid w:val="00A826B1"/>
    <w:rsid w:val="00A82723"/>
    <w:rsid w:val="00A8275A"/>
    <w:rsid w:val="00A827A8"/>
    <w:rsid w:val="00A8289E"/>
    <w:rsid w:val="00A82A5C"/>
    <w:rsid w:val="00A82A73"/>
    <w:rsid w:val="00A82AAB"/>
    <w:rsid w:val="00A82ACC"/>
    <w:rsid w:val="00A82B7B"/>
    <w:rsid w:val="00A82BD5"/>
    <w:rsid w:val="00A82CC5"/>
    <w:rsid w:val="00A82FB0"/>
    <w:rsid w:val="00A82FD6"/>
    <w:rsid w:val="00A83112"/>
    <w:rsid w:val="00A8316A"/>
    <w:rsid w:val="00A832A4"/>
    <w:rsid w:val="00A833EB"/>
    <w:rsid w:val="00A83401"/>
    <w:rsid w:val="00A8347F"/>
    <w:rsid w:val="00A834AA"/>
    <w:rsid w:val="00A835BF"/>
    <w:rsid w:val="00A8363C"/>
    <w:rsid w:val="00A836AB"/>
    <w:rsid w:val="00A83814"/>
    <w:rsid w:val="00A83817"/>
    <w:rsid w:val="00A838A0"/>
    <w:rsid w:val="00A838DE"/>
    <w:rsid w:val="00A838F7"/>
    <w:rsid w:val="00A8392B"/>
    <w:rsid w:val="00A83974"/>
    <w:rsid w:val="00A83976"/>
    <w:rsid w:val="00A83A67"/>
    <w:rsid w:val="00A83A7E"/>
    <w:rsid w:val="00A83AFC"/>
    <w:rsid w:val="00A83AFE"/>
    <w:rsid w:val="00A83AFF"/>
    <w:rsid w:val="00A83BDA"/>
    <w:rsid w:val="00A83D5F"/>
    <w:rsid w:val="00A83D90"/>
    <w:rsid w:val="00A83E63"/>
    <w:rsid w:val="00A83EB5"/>
    <w:rsid w:val="00A83EC7"/>
    <w:rsid w:val="00A83EF4"/>
    <w:rsid w:val="00A83F40"/>
    <w:rsid w:val="00A83F87"/>
    <w:rsid w:val="00A83FCE"/>
    <w:rsid w:val="00A84090"/>
    <w:rsid w:val="00A840BD"/>
    <w:rsid w:val="00A8413A"/>
    <w:rsid w:val="00A8423C"/>
    <w:rsid w:val="00A84303"/>
    <w:rsid w:val="00A843C0"/>
    <w:rsid w:val="00A843C9"/>
    <w:rsid w:val="00A8445C"/>
    <w:rsid w:val="00A844E0"/>
    <w:rsid w:val="00A84513"/>
    <w:rsid w:val="00A845A5"/>
    <w:rsid w:val="00A845B1"/>
    <w:rsid w:val="00A845F1"/>
    <w:rsid w:val="00A845F8"/>
    <w:rsid w:val="00A8466D"/>
    <w:rsid w:val="00A8470F"/>
    <w:rsid w:val="00A8476E"/>
    <w:rsid w:val="00A847D1"/>
    <w:rsid w:val="00A84846"/>
    <w:rsid w:val="00A848C4"/>
    <w:rsid w:val="00A848F8"/>
    <w:rsid w:val="00A84942"/>
    <w:rsid w:val="00A84982"/>
    <w:rsid w:val="00A849CF"/>
    <w:rsid w:val="00A849E6"/>
    <w:rsid w:val="00A84A25"/>
    <w:rsid w:val="00A84A32"/>
    <w:rsid w:val="00A84A7D"/>
    <w:rsid w:val="00A84BB2"/>
    <w:rsid w:val="00A84BB8"/>
    <w:rsid w:val="00A84BBB"/>
    <w:rsid w:val="00A84C34"/>
    <w:rsid w:val="00A84CEF"/>
    <w:rsid w:val="00A84D18"/>
    <w:rsid w:val="00A84D44"/>
    <w:rsid w:val="00A84D8A"/>
    <w:rsid w:val="00A84E3A"/>
    <w:rsid w:val="00A84E3E"/>
    <w:rsid w:val="00A85050"/>
    <w:rsid w:val="00A850BB"/>
    <w:rsid w:val="00A850C1"/>
    <w:rsid w:val="00A851A1"/>
    <w:rsid w:val="00A851D5"/>
    <w:rsid w:val="00A85277"/>
    <w:rsid w:val="00A85615"/>
    <w:rsid w:val="00A8563C"/>
    <w:rsid w:val="00A8565E"/>
    <w:rsid w:val="00A856C5"/>
    <w:rsid w:val="00A8574E"/>
    <w:rsid w:val="00A857B5"/>
    <w:rsid w:val="00A85816"/>
    <w:rsid w:val="00A85855"/>
    <w:rsid w:val="00A85904"/>
    <w:rsid w:val="00A85A1B"/>
    <w:rsid w:val="00A85A7B"/>
    <w:rsid w:val="00A85AAB"/>
    <w:rsid w:val="00A85B22"/>
    <w:rsid w:val="00A85BBB"/>
    <w:rsid w:val="00A85BFD"/>
    <w:rsid w:val="00A85C1D"/>
    <w:rsid w:val="00A85CA7"/>
    <w:rsid w:val="00A85CBE"/>
    <w:rsid w:val="00A85E75"/>
    <w:rsid w:val="00A85E7A"/>
    <w:rsid w:val="00A85EB5"/>
    <w:rsid w:val="00A85EBB"/>
    <w:rsid w:val="00A85F94"/>
    <w:rsid w:val="00A86098"/>
    <w:rsid w:val="00A8610D"/>
    <w:rsid w:val="00A8616F"/>
    <w:rsid w:val="00A86272"/>
    <w:rsid w:val="00A86368"/>
    <w:rsid w:val="00A8638B"/>
    <w:rsid w:val="00A863C6"/>
    <w:rsid w:val="00A864C7"/>
    <w:rsid w:val="00A8656D"/>
    <w:rsid w:val="00A865B3"/>
    <w:rsid w:val="00A86605"/>
    <w:rsid w:val="00A8662F"/>
    <w:rsid w:val="00A8664D"/>
    <w:rsid w:val="00A8665D"/>
    <w:rsid w:val="00A866E1"/>
    <w:rsid w:val="00A86752"/>
    <w:rsid w:val="00A867E6"/>
    <w:rsid w:val="00A86832"/>
    <w:rsid w:val="00A868A5"/>
    <w:rsid w:val="00A868C8"/>
    <w:rsid w:val="00A868DC"/>
    <w:rsid w:val="00A868DE"/>
    <w:rsid w:val="00A86928"/>
    <w:rsid w:val="00A86A03"/>
    <w:rsid w:val="00A86A15"/>
    <w:rsid w:val="00A86BB9"/>
    <w:rsid w:val="00A86C8C"/>
    <w:rsid w:val="00A86CEC"/>
    <w:rsid w:val="00A86CFB"/>
    <w:rsid w:val="00A86D59"/>
    <w:rsid w:val="00A86E06"/>
    <w:rsid w:val="00A86FCC"/>
    <w:rsid w:val="00A8701F"/>
    <w:rsid w:val="00A87140"/>
    <w:rsid w:val="00A87163"/>
    <w:rsid w:val="00A872AB"/>
    <w:rsid w:val="00A87327"/>
    <w:rsid w:val="00A87382"/>
    <w:rsid w:val="00A873A4"/>
    <w:rsid w:val="00A873BD"/>
    <w:rsid w:val="00A87444"/>
    <w:rsid w:val="00A87452"/>
    <w:rsid w:val="00A8747D"/>
    <w:rsid w:val="00A874B4"/>
    <w:rsid w:val="00A8754E"/>
    <w:rsid w:val="00A875C3"/>
    <w:rsid w:val="00A876A5"/>
    <w:rsid w:val="00A8775F"/>
    <w:rsid w:val="00A87877"/>
    <w:rsid w:val="00A87935"/>
    <w:rsid w:val="00A8796A"/>
    <w:rsid w:val="00A8799E"/>
    <w:rsid w:val="00A879D9"/>
    <w:rsid w:val="00A87A40"/>
    <w:rsid w:val="00A87B02"/>
    <w:rsid w:val="00A87B3B"/>
    <w:rsid w:val="00A87B3C"/>
    <w:rsid w:val="00A87C11"/>
    <w:rsid w:val="00A87F6F"/>
    <w:rsid w:val="00A87FED"/>
    <w:rsid w:val="00A87FFB"/>
    <w:rsid w:val="00A87FFC"/>
    <w:rsid w:val="00A90010"/>
    <w:rsid w:val="00A90123"/>
    <w:rsid w:val="00A90249"/>
    <w:rsid w:val="00A90252"/>
    <w:rsid w:val="00A9029C"/>
    <w:rsid w:val="00A902B1"/>
    <w:rsid w:val="00A902F7"/>
    <w:rsid w:val="00A90313"/>
    <w:rsid w:val="00A903BF"/>
    <w:rsid w:val="00A903DF"/>
    <w:rsid w:val="00A903F6"/>
    <w:rsid w:val="00A90424"/>
    <w:rsid w:val="00A9044C"/>
    <w:rsid w:val="00A9049A"/>
    <w:rsid w:val="00A9049F"/>
    <w:rsid w:val="00A904FC"/>
    <w:rsid w:val="00A90597"/>
    <w:rsid w:val="00A905E6"/>
    <w:rsid w:val="00A9068B"/>
    <w:rsid w:val="00A906F5"/>
    <w:rsid w:val="00A90741"/>
    <w:rsid w:val="00A9074A"/>
    <w:rsid w:val="00A9099F"/>
    <w:rsid w:val="00A90A2B"/>
    <w:rsid w:val="00A90A3A"/>
    <w:rsid w:val="00A90AB8"/>
    <w:rsid w:val="00A90C91"/>
    <w:rsid w:val="00A90D10"/>
    <w:rsid w:val="00A90D49"/>
    <w:rsid w:val="00A90D98"/>
    <w:rsid w:val="00A90D9D"/>
    <w:rsid w:val="00A90F9D"/>
    <w:rsid w:val="00A90FD3"/>
    <w:rsid w:val="00A9117A"/>
    <w:rsid w:val="00A91283"/>
    <w:rsid w:val="00A91300"/>
    <w:rsid w:val="00A91325"/>
    <w:rsid w:val="00A913FB"/>
    <w:rsid w:val="00A91504"/>
    <w:rsid w:val="00A915CC"/>
    <w:rsid w:val="00A91906"/>
    <w:rsid w:val="00A91960"/>
    <w:rsid w:val="00A91991"/>
    <w:rsid w:val="00A91AA2"/>
    <w:rsid w:val="00A91B28"/>
    <w:rsid w:val="00A91B6E"/>
    <w:rsid w:val="00A91B73"/>
    <w:rsid w:val="00A91C05"/>
    <w:rsid w:val="00A91C10"/>
    <w:rsid w:val="00A91C8F"/>
    <w:rsid w:val="00A91C9C"/>
    <w:rsid w:val="00A91C9E"/>
    <w:rsid w:val="00A91D69"/>
    <w:rsid w:val="00A91D91"/>
    <w:rsid w:val="00A91EBA"/>
    <w:rsid w:val="00A91ED8"/>
    <w:rsid w:val="00A91F5D"/>
    <w:rsid w:val="00A91F65"/>
    <w:rsid w:val="00A91F7D"/>
    <w:rsid w:val="00A91FE6"/>
    <w:rsid w:val="00A9200E"/>
    <w:rsid w:val="00A92087"/>
    <w:rsid w:val="00A92151"/>
    <w:rsid w:val="00A921B5"/>
    <w:rsid w:val="00A92241"/>
    <w:rsid w:val="00A9224B"/>
    <w:rsid w:val="00A922F3"/>
    <w:rsid w:val="00A922FE"/>
    <w:rsid w:val="00A9239B"/>
    <w:rsid w:val="00A92433"/>
    <w:rsid w:val="00A924B4"/>
    <w:rsid w:val="00A9256D"/>
    <w:rsid w:val="00A9259B"/>
    <w:rsid w:val="00A925A5"/>
    <w:rsid w:val="00A925FC"/>
    <w:rsid w:val="00A92614"/>
    <w:rsid w:val="00A92780"/>
    <w:rsid w:val="00A927A7"/>
    <w:rsid w:val="00A927CB"/>
    <w:rsid w:val="00A92864"/>
    <w:rsid w:val="00A9298A"/>
    <w:rsid w:val="00A929B7"/>
    <w:rsid w:val="00A92A78"/>
    <w:rsid w:val="00A92ABB"/>
    <w:rsid w:val="00A92B3F"/>
    <w:rsid w:val="00A92B43"/>
    <w:rsid w:val="00A92C15"/>
    <w:rsid w:val="00A92C52"/>
    <w:rsid w:val="00A92CB7"/>
    <w:rsid w:val="00A92CC2"/>
    <w:rsid w:val="00A92D62"/>
    <w:rsid w:val="00A92D74"/>
    <w:rsid w:val="00A92ED2"/>
    <w:rsid w:val="00A92F42"/>
    <w:rsid w:val="00A92F6C"/>
    <w:rsid w:val="00A930ED"/>
    <w:rsid w:val="00A9322F"/>
    <w:rsid w:val="00A93238"/>
    <w:rsid w:val="00A93254"/>
    <w:rsid w:val="00A93339"/>
    <w:rsid w:val="00A93357"/>
    <w:rsid w:val="00A934A4"/>
    <w:rsid w:val="00A93512"/>
    <w:rsid w:val="00A935D9"/>
    <w:rsid w:val="00A936A4"/>
    <w:rsid w:val="00A936AF"/>
    <w:rsid w:val="00A937B7"/>
    <w:rsid w:val="00A937C9"/>
    <w:rsid w:val="00A938A0"/>
    <w:rsid w:val="00A9393D"/>
    <w:rsid w:val="00A93B8F"/>
    <w:rsid w:val="00A93BF6"/>
    <w:rsid w:val="00A93C48"/>
    <w:rsid w:val="00A93D3B"/>
    <w:rsid w:val="00A93D6D"/>
    <w:rsid w:val="00A93D90"/>
    <w:rsid w:val="00A93DE9"/>
    <w:rsid w:val="00A93E35"/>
    <w:rsid w:val="00A93E3F"/>
    <w:rsid w:val="00A93E4B"/>
    <w:rsid w:val="00A93EB2"/>
    <w:rsid w:val="00A93F6E"/>
    <w:rsid w:val="00A93F71"/>
    <w:rsid w:val="00A93F74"/>
    <w:rsid w:val="00A93F8E"/>
    <w:rsid w:val="00A93FAB"/>
    <w:rsid w:val="00A94039"/>
    <w:rsid w:val="00A94042"/>
    <w:rsid w:val="00A94074"/>
    <w:rsid w:val="00A940EF"/>
    <w:rsid w:val="00A940F1"/>
    <w:rsid w:val="00A9410B"/>
    <w:rsid w:val="00A9413A"/>
    <w:rsid w:val="00A9413F"/>
    <w:rsid w:val="00A94195"/>
    <w:rsid w:val="00A942BC"/>
    <w:rsid w:val="00A9436B"/>
    <w:rsid w:val="00A9438C"/>
    <w:rsid w:val="00A943B1"/>
    <w:rsid w:val="00A944A6"/>
    <w:rsid w:val="00A94562"/>
    <w:rsid w:val="00A94593"/>
    <w:rsid w:val="00A945B3"/>
    <w:rsid w:val="00A94752"/>
    <w:rsid w:val="00A94783"/>
    <w:rsid w:val="00A947CB"/>
    <w:rsid w:val="00A948CC"/>
    <w:rsid w:val="00A94947"/>
    <w:rsid w:val="00A9496D"/>
    <w:rsid w:val="00A94978"/>
    <w:rsid w:val="00A949E7"/>
    <w:rsid w:val="00A94BF9"/>
    <w:rsid w:val="00A94C25"/>
    <w:rsid w:val="00A94E07"/>
    <w:rsid w:val="00A94E27"/>
    <w:rsid w:val="00A94F21"/>
    <w:rsid w:val="00A94FB5"/>
    <w:rsid w:val="00A95124"/>
    <w:rsid w:val="00A9516B"/>
    <w:rsid w:val="00A9517D"/>
    <w:rsid w:val="00A95186"/>
    <w:rsid w:val="00A95232"/>
    <w:rsid w:val="00A9528A"/>
    <w:rsid w:val="00A95291"/>
    <w:rsid w:val="00A952ED"/>
    <w:rsid w:val="00A952EF"/>
    <w:rsid w:val="00A952F1"/>
    <w:rsid w:val="00A95472"/>
    <w:rsid w:val="00A95538"/>
    <w:rsid w:val="00A955A2"/>
    <w:rsid w:val="00A955C5"/>
    <w:rsid w:val="00A955E9"/>
    <w:rsid w:val="00A95634"/>
    <w:rsid w:val="00A95696"/>
    <w:rsid w:val="00A956BB"/>
    <w:rsid w:val="00A95723"/>
    <w:rsid w:val="00A957A6"/>
    <w:rsid w:val="00A95859"/>
    <w:rsid w:val="00A958E6"/>
    <w:rsid w:val="00A958F0"/>
    <w:rsid w:val="00A95921"/>
    <w:rsid w:val="00A959E1"/>
    <w:rsid w:val="00A95BDA"/>
    <w:rsid w:val="00A95C2B"/>
    <w:rsid w:val="00A95C84"/>
    <w:rsid w:val="00A95C9B"/>
    <w:rsid w:val="00A95CB5"/>
    <w:rsid w:val="00A95CED"/>
    <w:rsid w:val="00A95D00"/>
    <w:rsid w:val="00A95DD4"/>
    <w:rsid w:val="00A95E21"/>
    <w:rsid w:val="00A95EDB"/>
    <w:rsid w:val="00A95F00"/>
    <w:rsid w:val="00A95F08"/>
    <w:rsid w:val="00A95FA2"/>
    <w:rsid w:val="00A96012"/>
    <w:rsid w:val="00A96025"/>
    <w:rsid w:val="00A9602F"/>
    <w:rsid w:val="00A96095"/>
    <w:rsid w:val="00A96212"/>
    <w:rsid w:val="00A96228"/>
    <w:rsid w:val="00A9625A"/>
    <w:rsid w:val="00A962E6"/>
    <w:rsid w:val="00A96301"/>
    <w:rsid w:val="00A96344"/>
    <w:rsid w:val="00A963EC"/>
    <w:rsid w:val="00A963F9"/>
    <w:rsid w:val="00A96424"/>
    <w:rsid w:val="00A96477"/>
    <w:rsid w:val="00A964BB"/>
    <w:rsid w:val="00A964BE"/>
    <w:rsid w:val="00A9653C"/>
    <w:rsid w:val="00A9657B"/>
    <w:rsid w:val="00A965D8"/>
    <w:rsid w:val="00A965FD"/>
    <w:rsid w:val="00A966E9"/>
    <w:rsid w:val="00A966F3"/>
    <w:rsid w:val="00A967C0"/>
    <w:rsid w:val="00A96854"/>
    <w:rsid w:val="00A9687A"/>
    <w:rsid w:val="00A968A5"/>
    <w:rsid w:val="00A968D3"/>
    <w:rsid w:val="00A9696A"/>
    <w:rsid w:val="00A96A06"/>
    <w:rsid w:val="00A96A65"/>
    <w:rsid w:val="00A96A9B"/>
    <w:rsid w:val="00A96AAE"/>
    <w:rsid w:val="00A96AD7"/>
    <w:rsid w:val="00A96BBD"/>
    <w:rsid w:val="00A96BD1"/>
    <w:rsid w:val="00A96C85"/>
    <w:rsid w:val="00A96CAF"/>
    <w:rsid w:val="00A96CB7"/>
    <w:rsid w:val="00A96D01"/>
    <w:rsid w:val="00A96D40"/>
    <w:rsid w:val="00A96D88"/>
    <w:rsid w:val="00A96E42"/>
    <w:rsid w:val="00A96EAD"/>
    <w:rsid w:val="00A96EE6"/>
    <w:rsid w:val="00A96F0B"/>
    <w:rsid w:val="00A96F57"/>
    <w:rsid w:val="00A96FAB"/>
    <w:rsid w:val="00A96FC5"/>
    <w:rsid w:val="00A970BF"/>
    <w:rsid w:val="00A970C3"/>
    <w:rsid w:val="00A97186"/>
    <w:rsid w:val="00A971D9"/>
    <w:rsid w:val="00A971E3"/>
    <w:rsid w:val="00A9723A"/>
    <w:rsid w:val="00A97268"/>
    <w:rsid w:val="00A97290"/>
    <w:rsid w:val="00A97321"/>
    <w:rsid w:val="00A97356"/>
    <w:rsid w:val="00A974EC"/>
    <w:rsid w:val="00A97594"/>
    <w:rsid w:val="00A976CF"/>
    <w:rsid w:val="00A97716"/>
    <w:rsid w:val="00A978A4"/>
    <w:rsid w:val="00A978AA"/>
    <w:rsid w:val="00A978D3"/>
    <w:rsid w:val="00A978F7"/>
    <w:rsid w:val="00A9791F"/>
    <w:rsid w:val="00A979EA"/>
    <w:rsid w:val="00A97B4B"/>
    <w:rsid w:val="00A97B4D"/>
    <w:rsid w:val="00A97B7F"/>
    <w:rsid w:val="00A97CAF"/>
    <w:rsid w:val="00A97FA3"/>
    <w:rsid w:val="00AA01D9"/>
    <w:rsid w:val="00AA0250"/>
    <w:rsid w:val="00AA0291"/>
    <w:rsid w:val="00AA02CA"/>
    <w:rsid w:val="00AA0337"/>
    <w:rsid w:val="00AA048A"/>
    <w:rsid w:val="00AA056B"/>
    <w:rsid w:val="00AA061D"/>
    <w:rsid w:val="00AA0682"/>
    <w:rsid w:val="00AA06F1"/>
    <w:rsid w:val="00AA0707"/>
    <w:rsid w:val="00AA073E"/>
    <w:rsid w:val="00AA07B1"/>
    <w:rsid w:val="00AA0815"/>
    <w:rsid w:val="00AA08FB"/>
    <w:rsid w:val="00AA0900"/>
    <w:rsid w:val="00AA0B31"/>
    <w:rsid w:val="00AA0B36"/>
    <w:rsid w:val="00AA0B41"/>
    <w:rsid w:val="00AA0C10"/>
    <w:rsid w:val="00AA0C96"/>
    <w:rsid w:val="00AA0CDD"/>
    <w:rsid w:val="00AA0E3C"/>
    <w:rsid w:val="00AA0E41"/>
    <w:rsid w:val="00AA0E66"/>
    <w:rsid w:val="00AA0F26"/>
    <w:rsid w:val="00AA0F82"/>
    <w:rsid w:val="00AA0FC8"/>
    <w:rsid w:val="00AA1131"/>
    <w:rsid w:val="00AA1292"/>
    <w:rsid w:val="00AA12FD"/>
    <w:rsid w:val="00AA133E"/>
    <w:rsid w:val="00AA13FB"/>
    <w:rsid w:val="00AA14BF"/>
    <w:rsid w:val="00AA14F3"/>
    <w:rsid w:val="00AA1551"/>
    <w:rsid w:val="00AA156A"/>
    <w:rsid w:val="00AA157C"/>
    <w:rsid w:val="00AA1587"/>
    <w:rsid w:val="00AA159C"/>
    <w:rsid w:val="00AA15DC"/>
    <w:rsid w:val="00AA15E5"/>
    <w:rsid w:val="00AA1694"/>
    <w:rsid w:val="00AA176A"/>
    <w:rsid w:val="00AA1790"/>
    <w:rsid w:val="00AA19B9"/>
    <w:rsid w:val="00AA19DB"/>
    <w:rsid w:val="00AA1A1B"/>
    <w:rsid w:val="00AA1B41"/>
    <w:rsid w:val="00AA1B82"/>
    <w:rsid w:val="00AA1CA6"/>
    <w:rsid w:val="00AA1CC1"/>
    <w:rsid w:val="00AA1E57"/>
    <w:rsid w:val="00AA1EA1"/>
    <w:rsid w:val="00AA1EB1"/>
    <w:rsid w:val="00AA1EED"/>
    <w:rsid w:val="00AA1F29"/>
    <w:rsid w:val="00AA1F64"/>
    <w:rsid w:val="00AA2014"/>
    <w:rsid w:val="00AA20C4"/>
    <w:rsid w:val="00AA2330"/>
    <w:rsid w:val="00AA2346"/>
    <w:rsid w:val="00AA236A"/>
    <w:rsid w:val="00AA236D"/>
    <w:rsid w:val="00AA23B5"/>
    <w:rsid w:val="00AA2423"/>
    <w:rsid w:val="00AA242C"/>
    <w:rsid w:val="00AA2478"/>
    <w:rsid w:val="00AA2528"/>
    <w:rsid w:val="00AA2553"/>
    <w:rsid w:val="00AA25C7"/>
    <w:rsid w:val="00AA272E"/>
    <w:rsid w:val="00AA2881"/>
    <w:rsid w:val="00AA2A89"/>
    <w:rsid w:val="00AA2B46"/>
    <w:rsid w:val="00AA2B8D"/>
    <w:rsid w:val="00AA2BA7"/>
    <w:rsid w:val="00AA2BD9"/>
    <w:rsid w:val="00AA2BFC"/>
    <w:rsid w:val="00AA2C92"/>
    <w:rsid w:val="00AA2CA0"/>
    <w:rsid w:val="00AA2D3F"/>
    <w:rsid w:val="00AA2DF6"/>
    <w:rsid w:val="00AA2E76"/>
    <w:rsid w:val="00AA2EEA"/>
    <w:rsid w:val="00AA313A"/>
    <w:rsid w:val="00AA3205"/>
    <w:rsid w:val="00AA3260"/>
    <w:rsid w:val="00AA3296"/>
    <w:rsid w:val="00AA32FD"/>
    <w:rsid w:val="00AA33D2"/>
    <w:rsid w:val="00AA3466"/>
    <w:rsid w:val="00AA348C"/>
    <w:rsid w:val="00AA34B3"/>
    <w:rsid w:val="00AA34BC"/>
    <w:rsid w:val="00AA34F2"/>
    <w:rsid w:val="00AA352A"/>
    <w:rsid w:val="00AA3688"/>
    <w:rsid w:val="00AA3696"/>
    <w:rsid w:val="00AA3719"/>
    <w:rsid w:val="00AA37AB"/>
    <w:rsid w:val="00AA38D4"/>
    <w:rsid w:val="00AA3982"/>
    <w:rsid w:val="00AA3984"/>
    <w:rsid w:val="00AA39A0"/>
    <w:rsid w:val="00AA39E9"/>
    <w:rsid w:val="00AA39ED"/>
    <w:rsid w:val="00AA39F0"/>
    <w:rsid w:val="00AA3A1B"/>
    <w:rsid w:val="00AA3A25"/>
    <w:rsid w:val="00AA3ABE"/>
    <w:rsid w:val="00AA3B0B"/>
    <w:rsid w:val="00AA3C20"/>
    <w:rsid w:val="00AA3C24"/>
    <w:rsid w:val="00AA3C30"/>
    <w:rsid w:val="00AA3C38"/>
    <w:rsid w:val="00AA3C7D"/>
    <w:rsid w:val="00AA3D0E"/>
    <w:rsid w:val="00AA3D1B"/>
    <w:rsid w:val="00AA3D93"/>
    <w:rsid w:val="00AA3D98"/>
    <w:rsid w:val="00AA3DF6"/>
    <w:rsid w:val="00AA3DFB"/>
    <w:rsid w:val="00AA3E95"/>
    <w:rsid w:val="00AA3F5C"/>
    <w:rsid w:val="00AA40FC"/>
    <w:rsid w:val="00AA424F"/>
    <w:rsid w:val="00AA4328"/>
    <w:rsid w:val="00AA43E7"/>
    <w:rsid w:val="00AA443D"/>
    <w:rsid w:val="00AA44B2"/>
    <w:rsid w:val="00AA44E4"/>
    <w:rsid w:val="00AA45AD"/>
    <w:rsid w:val="00AA45FB"/>
    <w:rsid w:val="00AA4779"/>
    <w:rsid w:val="00AA4787"/>
    <w:rsid w:val="00AA47F1"/>
    <w:rsid w:val="00AA4873"/>
    <w:rsid w:val="00AA4885"/>
    <w:rsid w:val="00AA4933"/>
    <w:rsid w:val="00AA4A09"/>
    <w:rsid w:val="00AA4A2D"/>
    <w:rsid w:val="00AA4AF1"/>
    <w:rsid w:val="00AA4AF2"/>
    <w:rsid w:val="00AA4B26"/>
    <w:rsid w:val="00AA4BE3"/>
    <w:rsid w:val="00AA4BEA"/>
    <w:rsid w:val="00AA4CA0"/>
    <w:rsid w:val="00AA4CE9"/>
    <w:rsid w:val="00AA4CFB"/>
    <w:rsid w:val="00AA4D0C"/>
    <w:rsid w:val="00AA4DCD"/>
    <w:rsid w:val="00AA4E35"/>
    <w:rsid w:val="00AA4FCB"/>
    <w:rsid w:val="00AA505F"/>
    <w:rsid w:val="00AA5080"/>
    <w:rsid w:val="00AA511F"/>
    <w:rsid w:val="00AA524F"/>
    <w:rsid w:val="00AA52AD"/>
    <w:rsid w:val="00AA52E8"/>
    <w:rsid w:val="00AA5384"/>
    <w:rsid w:val="00AA5393"/>
    <w:rsid w:val="00AA53F3"/>
    <w:rsid w:val="00AA546C"/>
    <w:rsid w:val="00AA5484"/>
    <w:rsid w:val="00AA5614"/>
    <w:rsid w:val="00AA5651"/>
    <w:rsid w:val="00AA56C8"/>
    <w:rsid w:val="00AA578F"/>
    <w:rsid w:val="00AA57AB"/>
    <w:rsid w:val="00AA57EB"/>
    <w:rsid w:val="00AA59B0"/>
    <w:rsid w:val="00AA5AC0"/>
    <w:rsid w:val="00AA5AFA"/>
    <w:rsid w:val="00AA5B60"/>
    <w:rsid w:val="00AA5C4F"/>
    <w:rsid w:val="00AA5D58"/>
    <w:rsid w:val="00AA5EE6"/>
    <w:rsid w:val="00AA605E"/>
    <w:rsid w:val="00AA60E7"/>
    <w:rsid w:val="00AA6192"/>
    <w:rsid w:val="00AA6197"/>
    <w:rsid w:val="00AA61A2"/>
    <w:rsid w:val="00AA61B6"/>
    <w:rsid w:val="00AA6242"/>
    <w:rsid w:val="00AA62A2"/>
    <w:rsid w:val="00AA6317"/>
    <w:rsid w:val="00AA647D"/>
    <w:rsid w:val="00AA64E8"/>
    <w:rsid w:val="00AA664B"/>
    <w:rsid w:val="00AA6750"/>
    <w:rsid w:val="00AA6897"/>
    <w:rsid w:val="00AA68F2"/>
    <w:rsid w:val="00AA6920"/>
    <w:rsid w:val="00AA694E"/>
    <w:rsid w:val="00AA6979"/>
    <w:rsid w:val="00AA6A10"/>
    <w:rsid w:val="00AA6A50"/>
    <w:rsid w:val="00AA6A76"/>
    <w:rsid w:val="00AA6B1C"/>
    <w:rsid w:val="00AA6B91"/>
    <w:rsid w:val="00AA6BB9"/>
    <w:rsid w:val="00AA6BFE"/>
    <w:rsid w:val="00AA6D0F"/>
    <w:rsid w:val="00AA6D47"/>
    <w:rsid w:val="00AA6D7D"/>
    <w:rsid w:val="00AA6E63"/>
    <w:rsid w:val="00AA6EC6"/>
    <w:rsid w:val="00AA6EDB"/>
    <w:rsid w:val="00AA6F51"/>
    <w:rsid w:val="00AA6F8E"/>
    <w:rsid w:val="00AA7007"/>
    <w:rsid w:val="00AA7058"/>
    <w:rsid w:val="00AA7082"/>
    <w:rsid w:val="00AA710B"/>
    <w:rsid w:val="00AA71F5"/>
    <w:rsid w:val="00AA71F7"/>
    <w:rsid w:val="00AA7293"/>
    <w:rsid w:val="00AA72BA"/>
    <w:rsid w:val="00AA72F3"/>
    <w:rsid w:val="00AA742B"/>
    <w:rsid w:val="00AA7454"/>
    <w:rsid w:val="00AA7495"/>
    <w:rsid w:val="00AA7595"/>
    <w:rsid w:val="00AA75A1"/>
    <w:rsid w:val="00AA7687"/>
    <w:rsid w:val="00AA7732"/>
    <w:rsid w:val="00AA7749"/>
    <w:rsid w:val="00AA7825"/>
    <w:rsid w:val="00AA7855"/>
    <w:rsid w:val="00AA78D8"/>
    <w:rsid w:val="00AA7A06"/>
    <w:rsid w:val="00AA7B12"/>
    <w:rsid w:val="00AA7B19"/>
    <w:rsid w:val="00AA7BF3"/>
    <w:rsid w:val="00AA7C26"/>
    <w:rsid w:val="00AA7C73"/>
    <w:rsid w:val="00AA7CA2"/>
    <w:rsid w:val="00AA7E11"/>
    <w:rsid w:val="00AA7E1D"/>
    <w:rsid w:val="00AA7EF6"/>
    <w:rsid w:val="00AA7EFA"/>
    <w:rsid w:val="00AA7EFC"/>
    <w:rsid w:val="00AA7FCC"/>
    <w:rsid w:val="00AB0069"/>
    <w:rsid w:val="00AB0156"/>
    <w:rsid w:val="00AB0161"/>
    <w:rsid w:val="00AB016F"/>
    <w:rsid w:val="00AB0203"/>
    <w:rsid w:val="00AB02CB"/>
    <w:rsid w:val="00AB031A"/>
    <w:rsid w:val="00AB03C6"/>
    <w:rsid w:val="00AB052C"/>
    <w:rsid w:val="00AB05CF"/>
    <w:rsid w:val="00AB060E"/>
    <w:rsid w:val="00AB064E"/>
    <w:rsid w:val="00AB07AC"/>
    <w:rsid w:val="00AB080C"/>
    <w:rsid w:val="00AB097C"/>
    <w:rsid w:val="00AB0A7E"/>
    <w:rsid w:val="00AB0ACA"/>
    <w:rsid w:val="00AB0ACE"/>
    <w:rsid w:val="00AB0AF4"/>
    <w:rsid w:val="00AB0B23"/>
    <w:rsid w:val="00AB0B43"/>
    <w:rsid w:val="00AB0B50"/>
    <w:rsid w:val="00AB0BFB"/>
    <w:rsid w:val="00AB0CD3"/>
    <w:rsid w:val="00AB0CF3"/>
    <w:rsid w:val="00AB0D41"/>
    <w:rsid w:val="00AB0DE5"/>
    <w:rsid w:val="00AB0E05"/>
    <w:rsid w:val="00AB0E37"/>
    <w:rsid w:val="00AB0E5D"/>
    <w:rsid w:val="00AB0EA3"/>
    <w:rsid w:val="00AB0EBE"/>
    <w:rsid w:val="00AB1008"/>
    <w:rsid w:val="00AB1079"/>
    <w:rsid w:val="00AB110C"/>
    <w:rsid w:val="00AB1126"/>
    <w:rsid w:val="00AB11DC"/>
    <w:rsid w:val="00AB130E"/>
    <w:rsid w:val="00AB131B"/>
    <w:rsid w:val="00AB1366"/>
    <w:rsid w:val="00AB13C2"/>
    <w:rsid w:val="00AB143D"/>
    <w:rsid w:val="00AB1454"/>
    <w:rsid w:val="00AB14CE"/>
    <w:rsid w:val="00AB1539"/>
    <w:rsid w:val="00AB155E"/>
    <w:rsid w:val="00AB156A"/>
    <w:rsid w:val="00AB1621"/>
    <w:rsid w:val="00AB165E"/>
    <w:rsid w:val="00AB1693"/>
    <w:rsid w:val="00AB177E"/>
    <w:rsid w:val="00AB185B"/>
    <w:rsid w:val="00AB1918"/>
    <w:rsid w:val="00AB1989"/>
    <w:rsid w:val="00AB198C"/>
    <w:rsid w:val="00AB198D"/>
    <w:rsid w:val="00AB1AE1"/>
    <w:rsid w:val="00AB1B60"/>
    <w:rsid w:val="00AB1BF9"/>
    <w:rsid w:val="00AB1C9A"/>
    <w:rsid w:val="00AB1C9F"/>
    <w:rsid w:val="00AB1D1A"/>
    <w:rsid w:val="00AB1D79"/>
    <w:rsid w:val="00AB1D8F"/>
    <w:rsid w:val="00AB1E19"/>
    <w:rsid w:val="00AB1ED8"/>
    <w:rsid w:val="00AB1EDA"/>
    <w:rsid w:val="00AB1EF5"/>
    <w:rsid w:val="00AB1F02"/>
    <w:rsid w:val="00AB20D0"/>
    <w:rsid w:val="00AB21EF"/>
    <w:rsid w:val="00AB21F6"/>
    <w:rsid w:val="00AB21FA"/>
    <w:rsid w:val="00AB2250"/>
    <w:rsid w:val="00AB22CD"/>
    <w:rsid w:val="00AB235C"/>
    <w:rsid w:val="00AB2494"/>
    <w:rsid w:val="00AB24A8"/>
    <w:rsid w:val="00AB252F"/>
    <w:rsid w:val="00AB256D"/>
    <w:rsid w:val="00AB258A"/>
    <w:rsid w:val="00AB2597"/>
    <w:rsid w:val="00AB2784"/>
    <w:rsid w:val="00AB289C"/>
    <w:rsid w:val="00AB28F7"/>
    <w:rsid w:val="00AB2963"/>
    <w:rsid w:val="00AB29C8"/>
    <w:rsid w:val="00AB29D3"/>
    <w:rsid w:val="00AB2A5A"/>
    <w:rsid w:val="00AB2A6C"/>
    <w:rsid w:val="00AB2ACA"/>
    <w:rsid w:val="00AB2B8C"/>
    <w:rsid w:val="00AB2BBD"/>
    <w:rsid w:val="00AB2C9A"/>
    <w:rsid w:val="00AB2D03"/>
    <w:rsid w:val="00AB2D33"/>
    <w:rsid w:val="00AB2D86"/>
    <w:rsid w:val="00AB2DE1"/>
    <w:rsid w:val="00AB2E33"/>
    <w:rsid w:val="00AB2F60"/>
    <w:rsid w:val="00AB2FFC"/>
    <w:rsid w:val="00AB3169"/>
    <w:rsid w:val="00AB32A1"/>
    <w:rsid w:val="00AB32BE"/>
    <w:rsid w:val="00AB32F6"/>
    <w:rsid w:val="00AB330D"/>
    <w:rsid w:val="00AB331A"/>
    <w:rsid w:val="00AB33C7"/>
    <w:rsid w:val="00AB34AE"/>
    <w:rsid w:val="00AB34B5"/>
    <w:rsid w:val="00AB3509"/>
    <w:rsid w:val="00AB3567"/>
    <w:rsid w:val="00AB35CC"/>
    <w:rsid w:val="00AB35FA"/>
    <w:rsid w:val="00AB3639"/>
    <w:rsid w:val="00AB36DA"/>
    <w:rsid w:val="00AB3740"/>
    <w:rsid w:val="00AB37D5"/>
    <w:rsid w:val="00AB398C"/>
    <w:rsid w:val="00AB39D9"/>
    <w:rsid w:val="00AB3A36"/>
    <w:rsid w:val="00AB3AD1"/>
    <w:rsid w:val="00AB3AF8"/>
    <w:rsid w:val="00AB3B16"/>
    <w:rsid w:val="00AB3B32"/>
    <w:rsid w:val="00AB3BA0"/>
    <w:rsid w:val="00AB3C6C"/>
    <w:rsid w:val="00AB3D62"/>
    <w:rsid w:val="00AB3D73"/>
    <w:rsid w:val="00AB3E37"/>
    <w:rsid w:val="00AB3E5E"/>
    <w:rsid w:val="00AB3E65"/>
    <w:rsid w:val="00AB3ECD"/>
    <w:rsid w:val="00AB402A"/>
    <w:rsid w:val="00AB4054"/>
    <w:rsid w:val="00AB40E0"/>
    <w:rsid w:val="00AB40F1"/>
    <w:rsid w:val="00AB4154"/>
    <w:rsid w:val="00AB4190"/>
    <w:rsid w:val="00AB41AE"/>
    <w:rsid w:val="00AB4300"/>
    <w:rsid w:val="00AB4331"/>
    <w:rsid w:val="00AB4395"/>
    <w:rsid w:val="00AB4507"/>
    <w:rsid w:val="00AB465E"/>
    <w:rsid w:val="00AB472C"/>
    <w:rsid w:val="00AB47FD"/>
    <w:rsid w:val="00AB485B"/>
    <w:rsid w:val="00AB4938"/>
    <w:rsid w:val="00AB4C44"/>
    <w:rsid w:val="00AB4C89"/>
    <w:rsid w:val="00AB4C9D"/>
    <w:rsid w:val="00AB4CCE"/>
    <w:rsid w:val="00AB4D26"/>
    <w:rsid w:val="00AB4D5C"/>
    <w:rsid w:val="00AB4DE2"/>
    <w:rsid w:val="00AB4DEB"/>
    <w:rsid w:val="00AB4E78"/>
    <w:rsid w:val="00AB4E79"/>
    <w:rsid w:val="00AB4EAD"/>
    <w:rsid w:val="00AB4EE5"/>
    <w:rsid w:val="00AB4F0B"/>
    <w:rsid w:val="00AB4F69"/>
    <w:rsid w:val="00AB4F7D"/>
    <w:rsid w:val="00AB4FCB"/>
    <w:rsid w:val="00AB505C"/>
    <w:rsid w:val="00AB50BC"/>
    <w:rsid w:val="00AB50E0"/>
    <w:rsid w:val="00AB50E5"/>
    <w:rsid w:val="00AB51E3"/>
    <w:rsid w:val="00AB5222"/>
    <w:rsid w:val="00AB53DB"/>
    <w:rsid w:val="00AB5400"/>
    <w:rsid w:val="00AB557B"/>
    <w:rsid w:val="00AB55C4"/>
    <w:rsid w:val="00AB56AB"/>
    <w:rsid w:val="00AB5799"/>
    <w:rsid w:val="00AB57F4"/>
    <w:rsid w:val="00AB580A"/>
    <w:rsid w:val="00AB5839"/>
    <w:rsid w:val="00AB59CB"/>
    <w:rsid w:val="00AB5A7F"/>
    <w:rsid w:val="00AB5B14"/>
    <w:rsid w:val="00AB5B3F"/>
    <w:rsid w:val="00AB5BDA"/>
    <w:rsid w:val="00AB5C5D"/>
    <w:rsid w:val="00AB5CBB"/>
    <w:rsid w:val="00AB5CF7"/>
    <w:rsid w:val="00AB5DC3"/>
    <w:rsid w:val="00AB5EE4"/>
    <w:rsid w:val="00AB5FD4"/>
    <w:rsid w:val="00AB60A5"/>
    <w:rsid w:val="00AB61C7"/>
    <w:rsid w:val="00AB624F"/>
    <w:rsid w:val="00AB6284"/>
    <w:rsid w:val="00AB63E4"/>
    <w:rsid w:val="00AB64AB"/>
    <w:rsid w:val="00AB665E"/>
    <w:rsid w:val="00AB6663"/>
    <w:rsid w:val="00AB67ED"/>
    <w:rsid w:val="00AB6885"/>
    <w:rsid w:val="00AB69E8"/>
    <w:rsid w:val="00AB6A19"/>
    <w:rsid w:val="00AB6A44"/>
    <w:rsid w:val="00AB6B5A"/>
    <w:rsid w:val="00AB6BB0"/>
    <w:rsid w:val="00AB6C10"/>
    <w:rsid w:val="00AB6CE1"/>
    <w:rsid w:val="00AB6D56"/>
    <w:rsid w:val="00AB6DD3"/>
    <w:rsid w:val="00AB6EDC"/>
    <w:rsid w:val="00AB6F5C"/>
    <w:rsid w:val="00AB6F6E"/>
    <w:rsid w:val="00AB6FD3"/>
    <w:rsid w:val="00AB7010"/>
    <w:rsid w:val="00AB70E8"/>
    <w:rsid w:val="00AB7104"/>
    <w:rsid w:val="00AB72B7"/>
    <w:rsid w:val="00AB72CF"/>
    <w:rsid w:val="00AB7436"/>
    <w:rsid w:val="00AB74C7"/>
    <w:rsid w:val="00AB74D7"/>
    <w:rsid w:val="00AB74E5"/>
    <w:rsid w:val="00AB7602"/>
    <w:rsid w:val="00AB776C"/>
    <w:rsid w:val="00AB77D6"/>
    <w:rsid w:val="00AB77DC"/>
    <w:rsid w:val="00AB7803"/>
    <w:rsid w:val="00AB78D6"/>
    <w:rsid w:val="00AB78F0"/>
    <w:rsid w:val="00AB7913"/>
    <w:rsid w:val="00AB7AED"/>
    <w:rsid w:val="00AB7B21"/>
    <w:rsid w:val="00AB7D63"/>
    <w:rsid w:val="00AB7DA7"/>
    <w:rsid w:val="00AB7DB8"/>
    <w:rsid w:val="00AB7E0A"/>
    <w:rsid w:val="00AB7E8C"/>
    <w:rsid w:val="00AB7E94"/>
    <w:rsid w:val="00AB7E99"/>
    <w:rsid w:val="00AB7F6A"/>
    <w:rsid w:val="00AC0051"/>
    <w:rsid w:val="00AC01AB"/>
    <w:rsid w:val="00AC01DD"/>
    <w:rsid w:val="00AC01DE"/>
    <w:rsid w:val="00AC02BB"/>
    <w:rsid w:val="00AC02D5"/>
    <w:rsid w:val="00AC030B"/>
    <w:rsid w:val="00AC04E0"/>
    <w:rsid w:val="00AC05F0"/>
    <w:rsid w:val="00AC0607"/>
    <w:rsid w:val="00AC068D"/>
    <w:rsid w:val="00AC0723"/>
    <w:rsid w:val="00AC07F3"/>
    <w:rsid w:val="00AC0844"/>
    <w:rsid w:val="00AC0863"/>
    <w:rsid w:val="00AC0900"/>
    <w:rsid w:val="00AC0905"/>
    <w:rsid w:val="00AC0955"/>
    <w:rsid w:val="00AC09B8"/>
    <w:rsid w:val="00AC09CD"/>
    <w:rsid w:val="00AC0A4E"/>
    <w:rsid w:val="00AC0A60"/>
    <w:rsid w:val="00AC0B6B"/>
    <w:rsid w:val="00AC0BB4"/>
    <w:rsid w:val="00AC0C0B"/>
    <w:rsid w:val="00AC0C9A"/>
    <w:rsid w:val="00AC0CE0"/>
    <w:rsid w:val="00AC0CE1"/>
    <w:rsid w:val="00AC0D72"/>
    <w:rsid w:val="00AC0F3D"/>
    <w:rsid w:val="00AC0F43"/>
    <w:rsid w:val="00AC1074"/>
    <w:rsid w:val="00AC1230"/>
    <w:rsid w:val="00AC1362"/>
    <w:rsid w:val="00AC13EC"/>
    <w:rsid w:val="00AC15C5"/>
    <w:rsid w:val="00AC16E7"/>
    <w:rsid w:val="00AC173F"/>
    <w:rsid w:val="00AC179F"/>
    <w:rsid w:val="00AC17EB"/>
    <w:rsid w:val="00AC17ED"/>
    <w:rsid w:val="00AC187B"/>
    <w:rsid w:val="00AC196D"/>
    <w:rsid w:val="00AC1A51"/>
    <w:rsid w:val="00AC1AA5"/>
    <w:rsid w:val="00AC1AAC"/>
    <w:rsid w:val="00AC1B60"/>
    <w:rsid w:val="00AC1B97"/>
    <w:rsid w:val="00AC1D16"/>
    <w:rsid w:val="00AC1E0A"/>
    <w:rsid w:val="00AC1E2A"/>
    <w:rsid w:val="00AC1F0C"/>
    <w:rsid w:val="00AC21A3"/>
    <w:rsid w:val="00AC21E8"/>
    <w:rsid w:val="00AC2287"/>
    <w:rsid w:val="00AC22EB"/>
    <w:rsid w:val="00AC231D"/>
    <w:rsid w:val="00AC2346"/>
    <w:rsid w:val="00AC23FA"/>
    <w:rsid w:val="00AC245C"/>
    <w:rsid w:val="00AC2546"/>
    <w:rsid w:val="00AC25ED"/>
    <w:rsid w:val="00AC263B"/>
    <w:rsid w:val="00AC26E1"/>
    <w:rsid w:val="00AC2731"/>
    <w:rsid w:val="00AC288C"/>
    <w:rsid w:val="00AC28D6"/>
    <w:rsid w:val="00AC2995"/>
    <w:rsid w:val="00AC2A69"/>
    <w:rsid w:val="00AC2C6E"/>
    <w:rsid w:val="00AC2D2F"/>
    <w:rsid w:val="00AC2D47"/>
    <w:rsid w:val="00AC2E5B"/>
    <w:rsid w:val="00AC2E5D"/>
    <w:rsid w:val="00AC2EC9"/>
    <w:rsid w:val="00AC2EF6"/>
    <w:rsid w:val="00AC2F66"/>
    <w:rsid w:val="00AC2F6C"/>
    <w:rsid w:val="00AC2FE0"/>
    <w:rsid w:val="00AC30C1"/>
    <w:rsid w:val="00AC3231"/>
    <w:rsid w:val="00AC329B"/>
    <w:rsid w:val="00AC3347"/>
    <w:rsid w:val="00AC3351"/>
    <w:rsid w:val="00AC33F0"/>
    <w:rsid w:val="00AC3405"/>
    <w:rsid w:val="00AC342D"/>
    <w:rsid w:val="00AC343B"/>
    <w:rsid w:val="00AC3440"/>
    <w:rsid w:val="00AC34BA"/>
    <w:rsid w:val="00AC351A"/>
    <w:rsid w:val="00AC351F"/>
    <w:rsid w:val="00AC366F"/>
    <w:rsid w:val="00AC36AE"/>
    <w:rsid w:val="00AC36F9"/>
    <w:rsid w:val="00AC3756"/>
    <w:rsid w:val="00AC37E3"/>
    <w:rsid w:val="00AC3827"/>
    <w:rsid w:val="00AC3832"/>
    <w:rsid w:val="00AC3873"/>
    <w:rsid w:val="00AC3974"/>
    <w:rsid w:val="00AC3A0A"/>
    <w:rsid w:val="00AC3A5C"/>
    <w:rsid w:val="00AC3A9E"/>
    <w:rsid w:val="00AC3B39"/>
    <w:rsid w:val="00AC3BC5"/>
    <w:rsid w:val="00AC3CFA"/>
    <w:rsid w:val="00AC3DA9"/>
    <w:rsid w:val="00AC3E3B"/>
    <w:rsid w:val="00AC3E4C"/>
    <w:rsid w:val="00AC3E5C"/>
    <w:rsid w:val="00AC3EBB"/>
    <w:rsid w:val="00AC3EBD"/>
    <w:rsid w:val="00AC3F18"/>
    <w:rsid w:val="00AC3F68"/>
    <w:rsid w:val="00AC4041"/>
    <w:rsid w:val="00AC40DF"/>
    <w:rsid w:val="00AC4200"/>
    <w:rsid w:val="00AC4202"/>
    <w:rsid w:val="00AC4328"/>
    <w:rsid w:val="00AC432B"/>
    <w:rsid w:val="00AC43F6"/>
    <w:rsid w:val="00AC44EC"/>
    <w:rsid w:val="00AC450B"/>
    <w:rsid w:val="00AC4627"/>
    <w:rsid w:val="00AC4638"/>
    <w:rsid w:val="00AC46C3"/>
    <w:rsid w:val="00AC47A4"/>
    <w:rsid w:val="00AC48F7"/>
    <w:rsid w:val="00AC4908"/>
    <w:rsid w:val="00AC4911"/>
    <w:rsid w:val="00AC4933"/>
    <w:rsid w:val="00AC495A"/>
    <w:rsid w:val="00AC4966"/>
    <w:rsid w:val="00AC49B4"/>
    <w:rsid w:val="00AC49CD"/>
    <w:rsid w:val="00AC4AC3"/>
    <w:rsid w:val="00AC4BA4"/>
    <w:rsid w:val="00AC4BBE"/>
    <w:rsid w:val="00AC4D24"/>
    <w:rsid w:val="00AC4D3A"/>
    <w:rsid w:val="00AC4DCF"/>
    <w:rsid w:val="00AC4E1A"/>
    <w:rsid w:val="00AC4F7A"/>
    <w:rsid w:val="00AC4F8E"/>
    <w:rsid w:val="00AC4FBD"/>
    <w:rsid w:val="00AC4FC3"/>
    <w:rsid w:val="00AC4FFB"/>
    <w:rsid w:val="00AC50A5"/>
    <w:rsid w:val="00AC510D"/>
    <w:rsid w:val="00AC51B8"/>
    <w:rsid w:val="00AC5349"/>
    <w:rsid w:val="00AC5368"/>
    <w:rsid w:val="00AC5401"/>
    <w:rsid w:val="00AC543D"/>
    <w:rsid w:val="00AC5455"/>
    <w:rsid w:val="00AC54E7"/>
    <w:rsid w:val="00AC555B"/>
    <w:rsid w:val="00AC573B"/>
    <w:rsid w:val="00AC57E1"/>
    <w:rsid w:val="00AC5B0F"/>
    <w:rsid w:val="00AC5C41"/>
    <w:rsid w:val="00AC5C63"/>
    <w:rsid w:val="00AC5CBF"/>
    <w:rsid w:val="00AC5D70"/>
    <w:rsid w:val="00AC5D79"/>
    <w:rsid w:val="00AC5DA1"/>
    <w:rsid w:val="00AC5E31"/>
    <w:rsid w:val="00AC5E9A"/>
    <w:rsid w:val="00AC5EDC"/>
    <w:rsid w:val="00AC5F0A"/>
    <w:rsid w:val="00AC5F2B"/>
    <w:rsid w:val="00AC6017"/>
    <w:rsid w:val="00AC604D"/>
    <w:rsid w:val="00AC6050"/>
    <w:rsid w:val="00AC616D"/>
    <w:rsid w:val="00AC61CD"/>
    <w:rsid w:val="00AC640E"/>
    <w:rsid w:val="00AC6449"/>
    <w:rsid w:val="00AC64D4"/>
    <w:rsid w:val="00AC6529"/>
    <w:rsid w:val="00AC654C"/>
    <w:rsid w:val="00AC65F2"/>
    <w:rsid w:val="00AC667D"/>
    <w:rsid w:val="00AC6757"/>
    <w:rsid w:val="00AC676E"/>
    <w:rsid w:val="00AC6782"/>
    <w:rsid w:val="00AC67DD"/>
    <w:rsid w:val="00AC69E0"/>
    <w:rsid w:val="00AC69F2"/>
    <w:rsid w:val="00AC6A8B"/>
    <w:rsid w:val="00AC6AEA"/>
    <w:rsid w:val="00AC6B20"/>
    <w:rsid w:val="00AC6B5C"/>
    <w:rsid w:val="00AC6BB4"/>
    <w:rsid w:val="00AC6BB6"/>
    <w:rsid w:val="00AC6BBE"/>
    <w:rsid w:val="00AC6BF7"/>
    <w:rsid w:val="00AC6C06"/>
    <w:rsid w:val="00AC6C6B"/>
    <w:rsid w:val="00AC6EE0"/>
    <w:rsid w:val="00AC7000"/>
    <w:rsid w:val="00AC7066"/>
    <w:rsid w:val="00AC7178"/>
    <w:rsid w:val="00AC7298"/>
    <w:rsid w:val="00AC7313"/>
    <w:rsid w:val="00AC7394"/>
    <w:rsid w:val="00AC73FC"/>
    <w:rsid w:val="00AC74E6"/>
    <w:rsid w:val="00AC75AA"/>
    <w:rsid w:val="00AC7633"/>
    <w:rsid w:val="00AC7667"/>
    <w:rsid w:val="00AC7724"/>
    <w:rsid w:val="00AC7732"/>
    <w:rsid w:val="00AC775D"/>
    <w:rsid w:val="00AC7797"/>
    <w:rsid w:val="00AC797C"/>
    <w:rsid w:val="00AC7BC1"/>
    <w:rsid w:val="00AC7C02"/>
    <w:rsid w:val="00AC7C9B"/>
    <w:rsid w:val="00AC7CA9"/>
    <w:rsid w:val="00AC7CB6"/>
    <w:rsid w:val="00AC7D33"/>
    <w:rsid w:val="00AC7E41"/>
    <w:rsid w:val="00AC7F68"/>
    <w:rsid w:val="00AD005E"/>
    <w:rsid w:val="00AD0206"/>
    <w:rsid w:val="00AD0299"/>
    <w:rsid w:val="00AD02B6"/>
    <w:rsid w:val="00AD02E4"/>
    <w:rsid w:val="00AD0310"/>
    <w:rsid w:val="00AD0311"/>
    <w:rsid w:val="00AD033F"/>
    <w:rsid w:val="00AD036C"/>
    <w:rsid w:val="00AD039B"/>
    <w:rsid w:val="00AD039D"/>
    <w:rsid w:val="00AD03A0"/>
    <w:rsid w:val="00AD0515"/>
    <w:rsid w:val="00AD0573"/>
    <w:rsid w:val="00AD0647"/>
    <w:rsid w:val="00AD0697"/>
    <w:rsid w:val="00AD0698"/>
    <w:rsid w:val="00AD07D4"/>
    <w:rsid w:val="00AD0865"/>
    <w:rsid w:val="00AD087D"/>
    <w:rsid w:val="00AD09C9"/>
    <w:rsid w:val="00AD09D0"/>
    <w:rsid w:val="00AD09D4"/>
    <w:rsid w:val="00AD0A93"/>
    <w:rsid w:val="00AD0A9D"/>
    <w:rsid w:val="00AD0A9E"/>
    <w:rsid w:val="00AD0BFD"/>
    <w:rsid w:val="00AD0D91"/>
    <w:rsid w:val="00AD0EEA"/>
    <w:rsid w:val="00AD0F63"/>
    <w:rsid w:val="00AD0FAF"/>
    <w:rsid w:val="00AD1018"/>
    <w:rsid w:val="00AD1043"/>
    <w:rsid w:val="00AD1048"/>
    <w:rsid w:val="00AD1090"/>
    <w:rsid w:val="00AD10F9"/>
    <w:rsid w:val="00AD1171"/>
    <w:rsid w:val="00AD11BD"/>
    <w:rsid w:val="00AD11F6"/>
    <w:rsid w:val="00AD1219"/>
    <w:rsid w:val="00AD1242"/>
    <w:rsid w:val="00AD1256"/>
    <w:rsid w:val="00AD126E"/>
    <w:rsid w:val="00AD1313"/>
    <w:rsid w:val="00AD1466"/>
    <w:rsid w:val="00AD146F"/>
    <w:rsid w:val="00AD14CB"/>
    <w:rsid w:val="00AD15A4"/>
    <w:rsid w:val="00AD15AE"/>
    <w:rsid w:val="00AD164D"/>
    <w:rsid w:val="00AD1736"/>
    <w:rsid w:val="00AD1797"/>
    <w:rsid w:val="00AD17A8"/>
    <w:rsid w:val="00AD17D4"/>
    <w:rsid w:val="00AD1944"/>
    <w:rsid w:val="00AD196C"/>
    <w:rsid w:val="00AD1AF4"/>
    <w:rsid w:val="00AD1B36"/>
    <w:rsid w:val="00AD1D21"/>
    <w:rsid w:val="00AD1D41"/>
    <w:rsid w:val="00AD1D5E"/>
    <w:rsid w:val="00AD1DA8"/>
    <w:rsid w:val="00AD1DD1"/>
    <w:rsid w:val="00AD1E00"/>
    <w:rsid w:val="00AD1E1F"/>
    <w:rsid w:val="00AD1E7B"/>
    <w:rsid w:val="00AD1E85"/>
    <w:rsid w:val="00AD1EC5"/>
    <w:rsid w:val="00AD1EE8"/>
    <w:rsid w:val="00AD1F7A"/>
    <w:rsid w:val="00AD1FD2"/>
    <w:rsid w:val="00AD20EF"/>
    <w:rsid w:val="00AD2163"/>
    <w:rsid w:val="00AD2196"/>
    <w:rsid w:val="00AD223F"/>
    <w:rsid w:val="00AD2324"/>
    <w:rsid w:val="00AD2387"/>
    <w:rsid w:val="00AD23B5"/>
    <w:rsid w:val="00AD242C"/>
    <w:rsid w:val="00AD242E"/>
    <w:rsid w:val="00AD2488"/>
    <w:rsid w:val="00AD2586"/>
    <w:rsid w:val="00AD2731"/>
    <w:rsid w:val="00AD27AD"/>
    <w:rsid w:val="00AD27D3"/>
    <w:rsid w:val="00AD2818"/>
    <w:rsid w:val="00AD28C2"/>
    <w:rsid w:val="00AD2911"/>
    <w:rsid w:val="00AD2953"/>
    <w:rsid w:val="00AD296C"/>
    <w:rsid w:val="00AD29A0"/>
    <w:rsid w:val="00AD29C1"/>
    <w:rsid w:val="00AD29D3"/>
    <w:rsid w:val="00AD29F3"/>
    <w:rsid w:val="00AD2B03"/>
    <w:rsid w:val="00AD2B9D"/>
    <w:rsid w:val="00AD2BBB"/>
    <w:rsid w:val="00AD2CAE"/>
    <w:rsid w:val="00AD2CE3"/>
    <w:rsid w:val="00AD2DAF"/>
    <w:rsid w:val="00AD2DF8"/>
    <w:rsid w:val="00AD2E98"/>
    <w:rsid w:val="00AD2F49"/>
    <w:rsid w:val="00AD30E6"/>
    <w:rsid w:val="00AD31D6"/>
    <w:rsid w:val="00AD3385"/>
    <w:rsid w:val="00AD340B"/>
    <w:rsid w:val="00AD362D"/>
    <w:rsid w:val="00AD3657"/>
    <w:rsid w:val="00AD3681"/>
    <w:rsid w:val="00AD36A4"/>
    <w:rsid w:val="00AD36D9"/>
    <w:rsid w:val="00AD36E3"/>
    <w:rsid w:val="00AD3710"/>
    <w:rsid w:val="00AD3842"/>
    <w:rsid w:val="00AD38A8"/>
    <w:rsid w:val="00AD38EF"/>
    <w:rsid w:val="00AD3935"/>
    <w:rsid w:val="00AD3A09"/>
    <w:rsid w:val="00AD3A70"/>
    <w:rsid w:val="00AD3B67"/>
    <w:rsid w:val="00AD3C6E"/>
    <w:rsid w:val="00AD3CC1"/>
    <w:rsid w:val="00AD3D54"/>
    <w:rsid w:val="00AD3D66"/>
    <w:rsid w:val="00AD3DAD"/>
    <w:rsid w:val="00AD3E35"/>
    <w:rsid w:val="00AD3E80"/>
    <w:rsid w:val="00AD3F4B"/>
    <w:rsid w:val="00AD3FE1"/>
    <w:rsid w:val="00AD4008"/>
    <w:rsid w:val="00AD4011"/>
    <w:rsid w:val="00AD4046"/>
    <w:rsid w:val="00AD4081"/>
    <w:rsid w:val="00AD40A5"/>
    <w:rsid w:val="00AD43A3"/>
    <w:rsid w:val="00AD4419"/>
    <w:rsid w:val="00AD4495"/>
    <w:rsid w:val="00AD44A4"/>
    <w:rsid w:val="00AD456B"/>
    <w:rsid w:val="00AD4635"/>
    <w:rsid w:val="00AD4782"/>
    <w:rsid w:val="00AD47A8"/>
    <w:rsid w:val="00AD47AA"/>
    <w:rsid w:val="00AD4800"/>
    <w:rsid w:val="00AD49C0"/>
    <w:rsid w:val="00AD4A50"/>
    <w:rsid w:val="00AD4A90"/>
    <w:rsid w:val="00AD4C20"/>
    <w:rsid w:val="00AD4CC3"/>
    <w:rsid w:val="00AD4CFB"/>
    <w:rsid w:val="00AD4D1A"/>
    <w:rsid w:val="00AD4D4A"/>
    <w:rsid w:val="00AD4D5F"/>
    <w:rsid w:val="00AD4EF5"/>
    <w:rsid w:val="00AD4F25"/>
    <w:rsid w:val="00AD4F49"/>
    <w:rsid w:val="00AD4F6C"/>
    <w:rsid w:val="00AD4FA2"/>
    <w:rsid w:val="00AD4FB2"/>
    <w:rsid w:val="00AD503D"/>
    <w:rsid w:val="00AD5271"/>
    <w:rsid w:val="00AD528F"/>
    <w:rsid w:val="00AD5380"/>
    <w:rsid w:val="00AD53D9"/>
    <w:rsid w:val="00AD53EE"/>
    <w:rsid w:val="00AD5407"/>
    <w:rsid w:val="00AD5504"/>
    <w:rsid w:val="00AD555B"/>
    <w:rsid w:val="00AD556A"/>
    <w:rsid w:val="00AD55AA"/>
    <w:rsid w:val="00AD56C0"/>
    <w:rsid w:val="00AD58CE"/>
    <w:rsid w:val="00AD5A6F"/>
    <w:rsid w:val="00AD5A7F"/>
    <w:rsid w:val="00AD5A8C"/>
    <w:rsid w:val="00AD5B39"/>
    <w:rsid w:val="00AD5B7C"/>
    <w:rsid w:val="00AD5B90"/>
    <w:rsid w:val="00AD5C53"/>
    <w:rsid w:val="00AD5C71"/>
    <w:rsid w:val="00AD5CAF"/>
    <w:rsid w:val="00AD5D9F"/>
    <w:rsid w:val="00AD5E04"/>
    <w:rsid w:val="00AD5E3B"/>
    <w:rsid w:val="00AD5F78"/>
    <w:rsid w:val="00AD5F85"/>
    <w:rsid w:val="00AD5FAB"/>
    <w:rsid w:val="00AD60E2"/>
    <w:rsid w:val="00AD61B5"/>
    <w:rsid w:val="00AD6274"/>
    <w:rsid w:val="00AD6313"/>
    <w:rsid w:val="00AD6333"/>
    <w:rsid w:val="00AD6390"/>
    <w:rsid w:val="00AD63B2"/>
    <w:rsid w:val="00AD63B5"/>
    <w:rsid w:val="00AD6495"/>
    <w:rsid w:val="00AD6525"/>
    <w:rsid w:val="00AD653A"/>
    <w:rsid w:val="00AD65B8"/>
    <w:rsid w:val="00AD65E7"/>
    <w:rsid w:val="00AD6600"/>
    <w:rsid w:val="00AD6735"/>
    <w:rsid w:val="00AD675D"/>
    <w:rsid w:val="00AD6785"/>
    <w:rsid w:val="00AD6799"/>
    <w:rsid w:val="00AD6993"/>
    <w:rsid w:val="00AD699D"/>
    <w:rsid w:val="00AD6AA4"/>
    <w:rsid w:val="00AD6B12"/>
    <w:rsid w:val="00AD6B68"/>
    <w:rsid w:val="00AD6C4B"/>
    <w:rsid w:val="00AD6CD1"/>
    <w:rsid w:val="00AD6D3F"/>
    <w:rsid w:val="00AD6D40"/>
    <w:rsid w:val="00AD6EEF"/>
    <w:rsid w:val="00AD6F1C"/>
    <w:rsid w:val="00AD6FE4"/>
    <w:rsid w:val="00AD7020"/>
    <w:rsid w:val="00AD70E2"/>
    <w:rsid w:val="00AD7180"/>
    <w:rsid w:val="00AD719D"/>
    <w:rsid w:val="00AD721E"/>
    <w:rsid w:val="00AD7247"/>
    <w:rsid w:val="00AD72FA"/>
    <w:rsid w:val="00AD736D"/>
    <w:rsid w:val="00AD7386"/>
    <w:rsid w:val="00AD73B6"/>
    <w:rsid w:val="00AD7505"/>
    <w:rsid w:val="00AD7637"/>
    <w:rsid w:val="00AD766B"/>
    <w:rsid w:val="00AD782E"/>
    <w:rsid w:val="00AD785E"/>
    <w:rsid w:val="00AD78D6"/>
    <w:rsid w:val="00AD7907"/>
    <w:rsid w:val="00AD793F"/>
    <w:rsid w:val="00AD798A"/>
    <w:rsid w:val="00AD79FE"/>
    <w:rsid w:val="00AD7A2F"/>
    <w:rsid w:val="00AD7A4F"/>
    <w:rsid w:val="00AD7AC1"/>
    <w:rsid w:val="00AD7D0D"/>
    <w:rsid w:val="00AD7D2B"/>
    <w:rsid w:val="00AD7E97"/>
    <w:rsid w:val="00AD7EDF"/>
    <w:rsid w:val="00AD7EEF"/>
    <w:rsid w:val="00AE002A"/>
    <w:rsid w:val="00AE0042"/>
    <w:rsid w:val="00AE005C"/>
    <w:rsid w:val="00AE015A"/>
    <w:rsid w:val="00AE01B3"/>
    <w:rsid w:val="00AE01B5"/>
    <w:rsid w:val="00AE021F"/>
    <w:rsid w:val="00AE03E2"/>
    <w:rsid w:val="00AE04BC"/>
    <w:rsid w:val="00AE04BF"/>
    <w:rsid w:val="00AE04C0"/>
    <w:rsid w:val="00AE0532"/>
    <w:rsid w:val="00AE0541"/>
    <w:rsid w:val="00AE0611"/>
    <w:rsid w:val="00AE0677"/>
    <w:rsid w:val="00AE074A"/>
    <w:rsid w:val="00AE0873"/>
    <w:rsid w:val="00AE0A80"/>
    <w:rsid w:val="00AE0AA7"/>
    <w:rsid w:val="00AE0ADD"/>
    <w:rsid w:val="00AE0B5B"/>
    <w:rsid w:val="00AE0BC1"/>
    <w:rsid w:val="00AE0C4A"/>
    <w:rsid w:val="00AE0C7D"/>
    <w:rsid w:val="00AE0C8B"/>
    <w:rsid w:val="00AE0D3F"/>
    <w:rsid w:val="00AE0DD5"/>
    <w:rsid w:val="00AE0DF1"/>
    <w:rsid w:val="00AE0EB2"/>
    <w:rsid w:val="00AE0F21"/>
    <w:rsid w:val="00AE0F5C"/>
    <w:rsid w:val="00AE103E"/>
    <w:rsid w:val="00AE10E7"/>
    <w:rsid w:val="00AE1158"/>
    <w:rsid w:val="00AE11C2"/>
    <w:rsid w:val="00AE11D8"/>
    <w:rsid w:val="00AE127A"/>
    <w:rsid w:val="00AE12AC"/>
    <w:rsid w:val="00AE12F4"/>
    <w:rsid w:val="00AE1328"/>
    <w:rsid w:val="00AE1372"/>
    <w:rsid w:val="00AE13BC"/>
    <w:rsid w:val="00AE13CE"/>
    <w:rsid w:val="00AE15A4"/>
    <w:rsid w:val="00AE15BF"/>
    <w:rsid w:val="00AE1752"/>
    <w:rsid w:val="00AE1776"/>
    <w:rsid w:val="00AE17F8"/>
    <w:rsid w:val="00AE1827"/>
    <w:rsid w:val="00AE1931"/>
    <w:rsid w:val="00AE1A3C"/>
    <w:rsid w:val="00AE1A4D"/>
    <w:rsid w:val="00AE1B83"/>
    <w:rsid w:val="00AE1C55"/>
    <w:rsid w:val="00AE1CBB"/>
    <w:rsid w:val="00AE1DD3"/>
    <w:rsid w:val="00AE1DDB"/>
    <w:rsid w:val="00AE1E38"/>
    <w:rsid w:val="00AE1F3A"/>
    <w:rsid w:val="00AE1F62"/>
    <w:rsid w:val="00AE1FCD"/>
    <w:rsid w:val="00AE2089"/>
    <w:rsid w:val="00AE2132"/>
    <w:rsid w:val="00AE218E"/>
    <w:rsid w:val="00AE2195"/>
    <w:rsid w:val="00AE2196"/>
    <w:rsid w:val="00AE21E4"/>
    <w:rsid w:val="00AE2266"/>
    <w:rsid w:val="00AE23A3"/>
    <w:rsid w:val="00AE23B4"/>
    <w:rsid w:val="00AE23E5"/>
    <w:rsid w:val="00AE23FD"/>
    <w:rsid w:val="00AE24E4"/>
    <w:rsid w:val="00AE25C5"/>
    <w:rsid w:val="00AE2662"/>
    <w:rsid w:val="00AE273C"/>
    <w:rsid w:val="00AE274D"/>
    <w:rsid w:val="00AE27D0"/>
    <w:rsid w:val="00AE2801"/>
    <w:rsid w:val="00AE2805"/>
    <w:rsid w:val="00AE2891"/>
    <w:rsid w:val="00AE2937"/>
    <w:rsid w:val="00AE2984"/>
    <w:rsid w:val="00AE29E1"/>
    <w:rsid w:val="00AE29EE"/>
    <w:rsid w:val="00AE2BCD"/>
    <w:rsid w:val="00AE2BFE"/>
    <w:rsid w:val="00AE2C3B"/>
    <w:rsid w:val="00AE2C7D"/>
    <w:rsid w:val="00AE2CB0"/>
    <w:rsid w:val="00AE2E83"/>
    <w:rsid w:val="00AE2FE9"/>
    <w:rsid w:val="00AE3008"/>
    <w:rsid w:val="00AE3068"/>
    <w:rsid w:val="00AE3114"/>
    <w:rsid w:val="00AE316D"/>
    <w:rsid w:val="00AE32B9"/>
    <w:rsid w:val="00AE333A"/>
    <w:rsid w:val="00AE34CA"/>
    <w:rsid w:val="00AE353E"/>
    <w:rsid w:val="00AE3683"/>
    <w:rsid w:val="00AE3704"/>
    <w:rsid w:val="00AE38C2"/>
    <w:rsid w:val="00AE38CA"/>
    <w:rsid w:val="00AE3901"/>
    <w:rsid w:val="00AE3969"/>
    <w:rsid w:val="00AE399E"/>
    <w:rsid w:val="00AE3B59"/>
    <w:rsid w:val="00AE3B5C"/>
    <w:rsid w:val="00AE3C2A"/>
    <w:rsid w:val="00AE3C6A"/>
    <w:rsid w:val="00AE3C70"/>
    <w:rsid w:val="00AE3E00"/>
    <w:rsid w:val="00AE3E24"/>
    <w:rsid w:val="00AE3F65"/>
    <w:rsid w:val="00AE4012"/>
    <w:rsid w:val="00AE4030"/>
    <w:rsid w:val="00AE403D"/>
    <w:rsid w:val="00AE40A0"/>
    <w:rsid w:val="00AE40DE"/>
    <w:rsid w:val="00AE41A5"/>
    <w:rsid w:val="00AE41D7"/>
    <w:rsid w:val="00AE43AE"/>
    <w:rsid w:val="00AE43BD"/>
    <w:rsid w:val="00AE43C4"/>
    <w:rsid w:val="00AE4557"/>
    <w:rsid w:val="00AE464A"/>
    <w:rsid w:val="00AE469E"/>
    <w:rsid w:val="00AE46FF"/>
    <w:rsid w:val="00AE471A"/>
    <w:rsid w:val="00AE473A"/>
    <w:rsid w:val="00AE4809"/>
    <w:rsid w:val="00AE480C"/>
    <w:rsid w:val="00AE4828"/>
    <w:rsid w:val="00AE48BA"/>
    <w:rsid w:val="00AE48D3"/>
    <w:rsid w:val="00AE4902"/>
    <w:rsid w:val="00AE492A"/>
    <w:rsid w:val="00AE4A60"/>
    <w:rsid w:val="00AE4B63"/>
    <w:rsid w:val="00AE4DAC"/>
    <w:rsid w:val="00AE4EA4"/>
    <w:rsid w:val="00AE4F8A"/>
    <w:rsid w:val="00AE511C"/>
    <w:rsid w:val="00AE53F9"/>
    <w:rsid w:val="00AE5466"/>
    <w:rsid w:val="00AE54F5"/>
    <w:rsid w:val="00AE56D9"/>
    <w:rsid w:val="00AE5766"/>
    <w:rsid w:val="00AE576E"/>
    <w:rsid w:val="00AE5817"/>
    <w:rsid w:val="00AE5A75"/>
    <w:rsid w:val="00AE5B93"/>
    <w:rsid w:val="00AE5B99"/>
    <w:rsid w:val="00AE5C2F"/>
    <w:rsid w:val="00AE5C3A"/>
    <w:rsid w:val="00AE5C6E"/>
    <w:rsid w:val="00AE5D7B"/>
    <w:rsid w:val="00AE5E2D"/>
    <w:rsid w:val="00AE5E67"/>
    <w:rsid w:val="00AE5E89"/>
    <w:rsid w:val="00AE5EC2"/>
    <w:rsid w:val="00AE5EC9"/>
    <w:rsid w:val="00AE5F05"/>
    <w:rsid w:val="00AE5F12"/>
    <w:rsid w:val="00AE5FB6"/>
    <w:rsid w:val="00AE5FBF"/>
    <w:rsid w:val="00AE5FD3"/>
    <w:rsid w:val="00AE608D"/>
    <w:rsid w:val="00AE611C"/>
    <w:rsid w:val="00AE6175"/>
    <w:rsid w:val="00AE6195"/>
    <w:rsid w:val="00AE61BA"/>
    <w:rsid w:val="00AE61C4"/>
    <w:rsid w:val="00AE61F7"/>
    <w:rsid w:val="00AE62F1"/>
    <w:rsid w:val="00AE6388"/>
    <w:rsid w:val="00AE63DB"/>
    <w:rsid w:val="00AE6479"/>
    <w:rsid w:val="00AE64BD"/>
    <w:rsid w:val="00AE6565"/>
    <w:rsid w:val="00AE6743"/>
    <w:rsid w:val="00AE67B6"/>
    <w:rsid w:val="00AE6875"/>
    <w:rsid w:val="00AE6928"/>
    <w:rsid w:val="00AE6969"/>
    <w:rsid w:val="00AE6A86"/>
    <w:rsid w:val="00AE6DE4"/>
    <w:rsid w:val="00AE6ED0"/>
    <w:rsid w:val="00AE7050"/>
    <w:rsid w:val="00AE70DA"/>
    <w:rsid w:val="00AE70F3"/>
    <w:rsid w:val="00AE71A3"/>
    <w:rsid w:val="00AE72B5"/>
    <w:rsid w:val="00AE72D7"/>
    <w:rsid w:val="00AE7334"/>
    <w:rsid w:val="00AE7390"/>
    <w:rsid w:val="00AE73D2"/>
    <w:rsid w:val="00AE760F"/>
    <w:rsid w:val="00AE7618"/>
    <w:rsid w:val="00AE76D3"/>
    <w:rsid w:val="00AE791E"/>
    <w:rsid w:val="00AE792D"/>
    <w:rsid w:val="00AE7A74"/>
    <w:rsid w:val="00AE7A76"/>
    <w:rsid w:val="00AE7A7B"/>
    <w:rsid w:val="00AE7AF6"/>
    <w:rsid w:val="00AE7B49"/>
    <w:rsid w:val="00AE7EB2"/>
    <w:rsid w:val="00AE7F09"/>
    <w:rsid w:val="00AE7F39"/>
    <w:rsid w:val="00AE7FD1"/>
    <w:rsid w:val="00AF007C"/>
    <w:rsid w:val="00AF00F5"/>
    <w:rsid w:val="00AF0213"/>
    <w:rsid w:val="00AF02DB"/>
    <w:rsid w:val="00AF02E0"/>
    <w:rsid w:val="00AF02E9"/>
    <w:rsid w:val="00AF0303"/>
    <w:rsid w:val="00AF0328"/>
    <w:rsid w:val="00AF032C"/>
    <w:rsid w:val="00AF034C"/>
    <w:rsid w:val="00AF035B"/>
    <w:rsid w:val="00AF053C"/>
    <w:rsid w:val="00AF059F"/>
    <w:rsid w:val="00AF05CF"/>
    <w:rsid w:val="00AF0681"/>
    <w:rsid w:val="00AF070A"/>
    <w:rsid w:val="00AF0755"/>
    <w:rsid w:val="00AF0861"/>
    <w:rsid w:val="00AF08A8"/>
    <w:rsid w:val="00AF08BE"/>
    <w:rsid w:val="00AF0A0B"/>
    <w:rsid w:val="00AF0B2A"/>
    <w:rsid w:val="00AF0B43"/>
    <w:rsid w:val="00AF0BF9"/>
    <w:rsid w:val="00AF0C1E"/>
    <w:rsid w:val="00AF0D43"/>
    <w:rsid w:val="00AF0E5D"/>
    <w:rsid w:val="00AF0EFE"/>
    <w:rsid w:val="00AF0F89"/>
    <w:rsid w:val="00AF0FCB"/>
    <w:rsid w:val="00AF1059"/>
    <w:rsid w:val="00AF10D4"/>
    <w:rsid w:val="00AF1169"/>
    <w:rsid w:val="00AF11AA"/>
    <w:rsid w:val="00AF11CC"/>
    <w:rsid w:val="00AF121D"/>
    <w:rsid w:val="00AF12A4"/>
    <w:rsid w:val="00AF12A8"/>
    <w:rsid w:val="00AF12F0"/>
    <w:rsid w:val="00AF135F"/>
    <w:rsid w:val="00AF13FA"/>
    <w:rsid w:val="00AF145A"/>
    <w:rsid w:val="00AF1483"/>
    <w:rsid w:val="00AF14D6"/>
    <w:rsid w:val="00AF14F4"/>
    <w:rsid w:val="00AF1562"/>
    <w:rsid w:val="00AF1569"/>
    <w:rsid w:val="00AF15FA"/>
    <w:rsid w:val="00AF169C"/>
    <w:rsid w:val="00AF179C"/>
    <w:rsid w:val="00AF17F9"/>
    <w:rsid w:val="00AF180A"/>
    <w:rsid w:val="00AF1814"/>
    <w:rsid w:val="00AF18E6"/>
    <w:rsid w:val="00AF19CE"/>
    <w:rsid w:val="00AF1AE8"/>
    <w:rsid w:val="00AF1B46"/>
    <w:rsid w:val="00AF1B4E"/>
    <w:rsid w:val="00AF1B60"/>
    <w:rsid w:val="00AF1BA9"/>
    <w:rsid w:val="00AF1BE5"/>
    <w:rsid w:val="00AF1C6E"/>
    <w:rsid w:val="00AF1D13"/>
    <w:rsid w:val="00AF1D6E"/>
    <w:rsid w:val="00AF1DB6"/>
    <w:rsid w:val="00AF1E34"/>
    <w:rsid w:val="00AF1E38"/>
    <w:rsid w:val="00AF1EE2"/>
    <w:rsid w:val="00AF1F84"/>
    <w:rsid w:val="00AF1FB6"/>
    <w:rsid w:val="00AF1FD0"/>
    <w:rsid w:val="00AF202A"/>
    <w:rsid w:val="00AF205E"/>
    <w:rsid w:val="00AF2123"/>
    <w:rsid w:val="00AF220F"/>
    <w:rsid w:val="00AF22E6"/>
    <w:rsid w:val="00AF234D"/>
    <w:rsid w:val="00AF235D"/>
    <w:rsid w:val="00AF2444"/>
    <w:rsid w:val="00AF2450"/>
    <w:rsid w:val="00AF248A"/>
    <w:rsid w:val="00AF24B8"/>
    <w:rsid w:val="00AF2519"/>
    <w:rsid w:val="00AF2679"/>
    <w:rsid w:val="00AF26BF"/>
    <w:rsid w:val="00AF26DB"/>
    <w:rsid w:val="00AF26EB"/>
    <w:rsid w:val="00AF2750"/>
    <w:rsid w:val="00AF27EA"/>
    <w:rsid w:val="00AF2862"/>
    <w:rsid w:val="00AF2871"/>
    <w:rsid w:val="00AF28A6"/>
    <w:rsid w:val="00AF28B9"/>
    <w:rsid w:val="00AF2924"/>
    <w:rsid w:val="00AF299D"/>
    <w:rsid w:val="00AF29FB"/>
    <w:rsid w:val="00AF2AD6"/>
    <w:rsid w:val="00AF2ADD"/>
    <w:rsid w:val="00AF2B5B"/>
    <w:rsid w:val="00AF2B61"/>
    <w:rsid w:val="00AF2BB7"/>
    <w:rsid w:val="00AF2C51"/>
    <w:rsid w:val="00AF2C64"/>
    <w:rsid w:val="00AF2C67"/>
    <w:rsid w:val="00AF2CA4"/>
    <w:rsid w:val="00AF2CA9"/>
    <w:rsid w:val="00AF2D3C"/>
    <w:rsid w:val="00AF2E59"/>
    <w:rsid w:val="00AF2E8C"/>
    <w:rsid w:val="00AF2F03"/>
    <w:rsid w:val="00AF2F68"/>
    <w:rsid w:val="00AF2FFC"/>
    <w:rsid w:val="00AF30F3"/>
    <w:rsid w:val="00AF30FC"/>
    <w:rsid w:val="00AF3138"/>
    <w:rsid w:val="00AF3205"/>
    <w:rsid w:val="00AF3219"/>
    <w:rsid w:val="00AF322F"/>
    <w:rsid w:val="00AF3486"/>
    <w:rsid w:val="00AF34DF"/>
    <w:rsid w:val="00AF350F"/>
    <w:rsid w:val="00AF3517"/>
    <w:rsid w:val="00AF354A"/>
    <w:rsid w:val="00AF3603"/>
    <w:rsid w:val="00AF381C"/>
    <w:rsid w:val="00AF38C1"/>
    <w:rsid w:val="00AF38D5"/>
    <w:rsid w:val="00AF39B7"/>
    <w:rsid w:val="00AF3AA6"/>
    <w:rsid w:val="00AF3B80"/>
    <w:rsid w:val="00AF3B95"/>
    <w:rsid w:val="00AF3C03"/>
    <w:rsid w:val="00AF3CC7"/>
    <w:rsid w:val="00AF3DAC"/>
    <w:rsid w:val="00AF3E7A"/>
    <w:rsid w:val="00AF3EC3"/>
    <w:rsid w:val="00AF402A"/>
    <w:rsid w:val="00AF402D"/>
    <w:rsid w:val="00AF40DB"/>
    <w:rsid w:val="00AF40FB"/>
    <w:rsid w:val="00AF417C"/>
    <w:rsid w:val="00AF420E"/>
    <w:rsid w:val="00AF42E9"/>
    <w:rsid w:val="00AF4304"/>
    <w:rsid w:val="00AF4315"/>
    <w:rsid w:val="00AF4447"/>
    <w:rsid w:val="00AF444F"/>
    <w:rsid w:val="00AF445A"/>
    <w:rsid w:val="00AF4477"/>
    <w:rsid w:val="00AF44C8"/>
    <w:rsid w:val="00AF44D0"/>
    <w:rsid w:val="00AF44F9"/>
    <w:rsid w:val="00AF45FC"/>
    <w:rsid w:val="00AF4616"/>
    <w:rsid w:val="00AF46A8"/>
    <w:rsid w:val="00AF46B8"/>
    <w:rsid w:val="00AF46D8"/>
    <w:rsid w:val="00AF4789"/>
    <w:rsid w:val="00AF47DC"/>
    <w:rsid w:val="00AF481A"/>
    <w:rsid w:val="00AF482D"/>
    <w:rsid w:val="00AF483E"/>
    <w:rsid w:val="00AF4932"/>
    <w:rsid w:val="00AF4992"/>
    <w:rsid w:val="00AF49E4"/>
    <w:rsid w:val="00AF49F5"/>
    <w:rsid w:val="00AF4A27"/>
    <w:rsid w:val="00AF4A53"/>
    <w:rsid w:val="00AF4AD3"/>
    <w:rsid w:val="00AF4B3E"/>
    <w:rsid w:val="00AF4BA6"/>
    <w:rsid w:val="00AF4C03"/>
    <w:rsid w:val="00AF4C3F"/>
    <w:rsid w:val="00AF4C4C"/>
    <w:rsid w:val="00AF4CBD"/>
    <w:rsid w:val="00AF4D1E"/>
    <w:rsid w:val="00AF4D54"/>
    <w:rsid w:val="00AF4DBF"/>
    <w:rsid w:val="00AF5125"/>
    <w:rsid w:val="00AF5169"/>
    <w:rsid w:val="00AF519C"/>
    <w:rsid w:val="00AF51FE"/>
    <w:rsid w:val="00AF521B"/>
    <w:rsid w:val="00AF526B"/>
    <w:rsid w:val="00AF529F"/>
    <w:rsid w:val="00AF52F5"/>
    <w:rsid w:val="00AF5347"/>
    <w:rsid w:val="00AF5397"/>
    <w:rsid w:val="00AF53B7"/>
    <w:rsid w:val="00AF53F4"/>
    <w:rsid w:val="00AF5475"/>
    <w:rsid w:val="00AF5483"/>
    <w:rsid w:val="00AF54B5"/>
    <w:rsid w:val="00AF54C3"/>
    <w:rsid w:val="00AF54CA"/>
    <w:rsid w:val="00AF54D4"/>
    <w:rsid w:val="00AF54E2"/>
    <w:rsid w:val="00AF54F6"/>
    <w:rsid w:val="00AF55F4"/>
    <w:rsid w:val="00AF5672"/>
    <w:rsid w:val="00AF569E"/>
    <w:rsid w:val="00AF56FB"/>
    <w:rsid w:val="00AF5894"/>
    <w:rsid w:val="00AF595C"/>
    <w:rsid w:val="00AF596B"/>
    <w:rsid w:val="00AF59E0"/>
    <w:rsid w:val="00AF5A4D"/>
    <w:rsid w:val="00AF5A86"/>
    <w:rsid w:val="00AF5AE8"/>
    <w:rsid w:val="00AF5B07"/>
    <w:rsid w:val="00AF5CAF"/>
    <w:rsid w:val="00AF5D67"/>
    <w:rsid w:val="00AF5E1A"/>
    <w:rsid w:val="00AF5E2E"/>
    <w:rsid w:val="00AF5E41"/>
    <w:rsid w:val="00AF5F28"/>
    <w:rsid w:val="00AF5F87"/>
    <w:rsid w:val="00AF5FC4"/>
    <w:rsid w:val="00AF5FF7"/>
    <w:rsid w:val="00AF6039"/>
    <w:rsid w:val="00AF609A"/>
    <w:rsid w:val="00AF6193"/>
    <w:rsid w:val="00AF61F5"/>
    <w:rsid w:val="00AF6201"/>
    <w:rsid w:val="00AF6224"/>
    <w:rsid w:val="00AF6253"/>
    <w:rsid w:val="00AF62AC"/>
    <w:rsid w:val="00AF62C4"/>
    <w:rsid w:val="00AF62F9"/>
    <w:rsid w:val="00AF6342"/>
    <w:rsid w:val="00AF6358"/>
    <w:rsid w:val="00AF636A"/>
    <w:rsid w:val="00AF63B3"/>
    <w:rsid w:val="00AF6442"/>
    <w:rsid w:val="00AF64E3"/>
    <w:rsid w:val="00AF6569"/>
    <w:rsid w:val="00AF6653"/>
    <w:rsid w:val="00AF66EA"/>
    <w:rsid w:val="00AF66F7"/>
    <w:rsid w:val="00AF6723"/>
    <w:rsid w:val="00AF6A1A"/>
    <w:rsid w:val="00AF6A6C"/>
    <w:rsid w:val="00AF6A7C"/>
    <w:rsid w:val="00AF6AE7"/>
    <w:rsid w:val="00AF6BE1"/>
    <w:rsid w:val="00AF6C18"/>
    <w:rsid w:val="00AF6C58"/>
    <w:rsid w:val="00AF6CC5"/>
    <w:rsid w:val="00AF6CDD"/>
    <w:rsid w:val="00AF6D72"/>
    <w:rsid w:val="00AF6DE3"/>
    <w:rsid w:val="00AF6DE5"/>
    <w:rsid w:val="00AF6E52"/>
    <w:rsid w:val="00AF6F00"/>
    <w:rsid w:val="00AF6F1B"/>
    <w:rsid w:val="00AF6F9A"/>
    <w:rsid w:val="00AF6FC0"/>
    <w:rsid w:val="00AF7005"/>
    <w:rsid w:val="00AF701E"/>
    <w:rsid w:val="00AF7024"/>
    <w:rsid w:val="00AF7080"/>
    <w:rsid w:val="00AF71FA"/>
    <w:rsid w:val="00AF7206"/>
    <w:rsid w:val="00AF724D"/>
    <w:rsid w:val="00AF7269"/>
    <w:rsid w:val="00AF72A6"/>
    <w:rsid w:val="00AF7311"/>
    <w:rsid w:val="00AF732A"/>
    <w:rsid w:val="00AF7358"/>
    <w:rsid w:val="00AF7388"/>
    <w:rsid w:val="00AF73D6"/>
    <w:rsid w:val="00AF7435"/>
    <w:rsid w:val="00AF75A6"/>
    <w:rsid w:val="00AF7604"/>
    <w:rsid w:val="00AF7706"/>
    <w:rsid w:val="00AF778A"/>
    <w:rsid w:val="00AF778F"/>
    <w:rsid w:val="00AF77AA"/>
    <w:rsid w:val="00AF77FF"/>
    <w:rsid w:val="00AF7805"/>
    <w:rsid w:val="00AF7886"/>
    <w:rsid w:val="00AF79B0"/>
    <w:rsid w:val="00AF79B8"/>
    <w:rsid w:val="00AF7A34"/>
    <w:rsid w:val="00AF7AAD"/>
    <w:rsid w:val="00AF7B67"/>
    <w:rsid w:val="00AF7B6B"/>
    <w:rsid w:val="00AF7C6F"/>
    <w:rsid w:val="00AF7C75"/>
    <w:rsid w:val="00AF7FD4"/>
    <w:rsid w:val="00AF7FDF"/>
    <w:rsid w:val="00AF7FF2"/>
    <w:rsid w:val="00B0004A"/>
    <w:rsid w:val="00B00072"/>
    <w:rsid w:val="00B0010D"/>
    <w:rsid w:val="00B0023C"/>
    <w:rsid w:val="00B0024A"/>
    <w:rsid w:val="00B00281"/>
    <w:rsid w:val="00B002BD"/>
    <w:rsid w:val="00B002BF"/>
    <w:rsid w:val="00B003BC"/>
    <w:rsid w:val="00B00436"/>
    <w:rsid w:val="00B004C3"/>
    <w:rsid w:val="00B004D6"/>
    <w:rsid w:val="00B004DB"/>
    <w:rsid w:val="00B0052B"/>
    <w:rsid w:val="00B00547"/>
    <w:rsid w:val="00B00665"/>
    <w:rsid w:val="00B0074A"/>
    <w:rsid w:val="00B0076E"/>
    <w:rsid w:val="00B00791"/>
    <w:rsid w:val="00B0080B"/>
    <w:rsid w:val="00B00815"/>
    <w:rsid w:val="00B00819"/>
    <w:rsid w:val="00B008E0"/>
    <w:rsid w:val="00B00912"/>
    <w:rsid w:val="00B0097F"/>
    <w:rsid w:val="00B00AF0"/>
    <w:rsid w:val="00B00BD6"/>
    <w:rsid w:val="00B00C25"/>
    <w:rsid w:val="00B00C72"/>
    <w:rsid w:val="00B00CC2"/>
    <w:rsid w:val="00B00CF4"/>
    <w:rsid w:val="00B00E14"/>
    <w:rsid w:val="00B00F2B"/>
    <w:rsid w:val="00B01011"/>
    <w:rsid w:val="00B01051"/>
    <w:rsid w:val="00B01111"/>
    <w:rsid w:val="00B0114A"/>
    <w:rsid w:val="00B01194"/>
    <w:rsid w:val="00B01206"/>
    <w:rsid w:val="00B012F5"/>
    <w:rsid w:val="00B0138C"/>
    <w:rsid w:val="00B014D9"/>
    <w:rsid w:val="00B01507"/>
    <w:rsid w:val="00B01567"/>
    <w:rsid w:val="00B0160B"/>
    <w:rsid w:val="00B01691"/>
    <w:rsid w:val="00B016F7"/>
    <w:rsid w:val="00B01745"/>
    <w:rsid w:val="00B0175C"/>
    <w:rsid w:val="00B0179D"/>
    <w:rsid w:val="00B017D2"/>
    <w:rsid w:val="00B01835"/>
    <w:rsid w:val="00B0189E"/>
    <w:rsid w:val="00B018CD"/>
    <w:rsid w:val="00B01A4B"/>
    <w:rsid w:val="00B01BCB"/>
    <w:rsid w:val="00B01C33"/>
    <w:rsid w:val="00B01C74"/>
    <w:rsid w:val="00B01C97"/>
    <w:rsid w:val="00B01CE7"/>
    <w:rsid w:val="00B01D4D"/>
    <w:rsid w:val="00B01DFD"/>
    <w:rsid w:val="00B01EC1"/>
    <w:rsid w:val="00B01F2A"/>
    <w:rsid w:val="00B01F2D"/>
    <w:rsid w:val="00B01F44"/>
    <w:rsid w:val="00B01F50"/>
    <w:rsid w:val="00B01F6B"/>
    <w:rsid w:val="00B01FBA"/>
    <w:rsid w:val="00B02036"/>
    <w:rsid w:val="00B02182"/>
    <w:rsid w:val="00B02243"/>
    <w:rsid w:val="00B022B1"/>
    <w:rsid w:val="00B02309"/>
    <w:rsid w:val="00B02331"/>
    <w:rsid w:val="00B0243C"/>
    <w:rsid w:val="00B02449"/>
    <w:rsid w:val="00B0246E"/>
    <w:rsid w:val="00B025BE"/>
    <w:rsid w:val="00B0270C"/>
    <w:rsid w:val="00B0283B"/>
    <w:rsid w:val="00B02854"/>
    <w:rsid w:val="00B028D8"/>
    <w:rsid w:val="00B0292B"/>
    <w:rsid w:val="00B029A3"/>
    <w:rsid w:val="00B02A03"/>
    <w:rsid w:val="00B02A05"/>
    <w:rsid w:val="00B02AF0"/>
    <w:rsid w:val="00B02B52"/>
    <w:rsid w:val="00B02BCC"/>
    <w:rsid w:val="00B02C84"/>
    <w:rsid w:val="00B02D8C"/>
    <w:rsid w:val="00B02D8F"/>
    <w:rsid w:val="00B02DFD"/>
    <w:rsid w:val="00B02E1D"/>
    <w:rsid w:val="00B02E96"/>
    <w:rsid w:val="00B02E9C"/>
    <w:rsid w:val="00B02EA5"/>
    <w:rsid w:val="00B02EDC"/>
    <w:rsid w:val="00B02F19"/>
    <w:rsid w:val="00B02F4A"/>
    <w:rsid w:val="00B02FAE"/>
    <w:rsid w:val="00B02FD6"/>
    <w:rsid w:val="00B02FF2"/>
    <w:rsid w:val="00B03071"/>
    <w:rsid w:val="00B030A6"/>
    <w:rsid w:val="00B03232"/>
    <w:rsid w:val="00B03273"/>
    <w:rsid w:val="00B0328E"/>
    <w:rsid w:val="00B032E0"/>
    <w:rsid w:val="00B0335E"/>
    <w:rsid w:val="00B033D3"/>
    <w:rsid w:val="00B03409"/>
    <w:rsid w:val="00B034BF"/>
    <w:rsid w:val="00B034F4"/>
    <w:rsid w:val="00B03548"/>
    <w:rsid w:val="00B03578"/>
    <w:rsid w:val="00B035C7"/>
    <w:rsid w:val="00B03657"/>
    <w:rsid w:val="00B036CA"/>
    <w:rsid w:val="00B03705"/>
    <w:rsid w:val="00B0373E"/>
    <w:rsid w:val="00B037F3"/>
    <w:rsid w:val="00B037F5"/>
    <w:rsid w:val="00B03834"/>
    <w:rsid w:val="00B038D0"/>
    <w:rsid w:val="00B039D0"/>
    <w:rsid w:val="00B03A08"/>
    <w:rsid w:val="00B03A9F"/>
    <w:rsid w:val="00B03B08"/>
    <w:rsid w:val="00B03B56"/>
    <w:rsid w:val="00B03B71"/>
    <w:rsid w:val="00B03D75"/>
    <w:rsid w:val="00B03DDE"/>
    <w:rsid w:val="00B03E4B"/>
    <w:rsid w:val="00B03EE9"/>
    <w:rsid w:val="00B03F2F"/>
    <w:rsid w:val="00B04092"/>
    <w:rsid w:val="00B040CD"/>
    <w:rsid w:val="00B0412B"/>
    <w:rsid w:val="00B04189"/>
    <w:rsid w:val="00B0421C"/>
    <w:rsid w:val="00B043CC"/>
    <w:rsid w:val="00B043F6"/>
    <w:rsid w:val="00B04482"/>
    <w:rsid w:val="00B0449B"/>
    <w:rsid w:val="00B044FC"/>
    <w:rsid w:val="00B04517"/>
    <w:rsid w:val="00B046FD"/>
    <w:rsid w:val="00B0471F"/>
    <w:rsid w:val="00B0475C"/>
    <w:rsid w:val="00B0476A"/>
    <w:rsid w:val="00B04781"/>
    <w:rsid w:val="00B04787"/>
    <w:rsid w:val="00B047D9"/>
    <w:rsid w:val="00B0487A"/>
    <w:rsid w:val="00B049A9"/>
    <w:rsid w:val="00B04A03"/>
    <w:rsid w:val="00B04BAB"/>
    <w:rsid w:val="00B04C13"/>
    <w:rsid w:val="00B04C7E"/>
    <w:rsid w:val="00B04D5B"/>
    <w:rsid w:val="00B04E99"/>
    <w:rsid w:val="00B04F8F"/>
    <w:rsid w:val="00B05030"/>
    <w:rsid w:val="00B0505B"/>
    <w:rsid w:val="00B05082"/>
    <w:rsid w:val="00B050DA"/>
    <w:rsid w:val="00B050DB"/>
    <w:rsid w:val="00B05142"/>
    <w:rsid w:val="00B0514E"/>
    <w:rsid w:val="00B0515D"/>
    <w:rsid w:val="00B05202"/>
    <w:rsid w:val="00B0521C"/>
    <w:rsid w:val="00B0523B"/>
    <w:rsid w:val="00B05285"/>
    <w:rsid w:val="00B0535C"/>
    <w:rsid w:val="00B05390"/>
    <w:rsid w:val="00B05391"/>
    <w:rsid w:val="00B05400"/>
    <w:rsid w:val="00B0548B"/>
    <w:rsid w:val="00B054C8"/>
    <w:rsid w:val="00B054D5"/>
    <w:rsid w:val="00B05560"/>
    <w:rsid w:val="00B05677"/>
    <w:rsid w:val="00B056A0"/>
    <w:rsid w:val="00B05737"/>
    <w:rsid w:val="00B05756"/>
    <w:rsid w:val="00B05793"/>
    <w:rsid w:val="00B057E2"/>
    <w:rsid w:val="00B05861"/>
    <w:rsid w:val="00B05869"/>
    <w:rsid w:val="00B058FE"/>
    <w:rsid w:val="00B05991"/>
    <w:rsid w:val="00B05A13"/>
    <w:rsid w:val="00B05A28"/>
    <w:rsid w:val="00B05AE8"/>
    <w:rsid w:val="00B05C42"/>
    <w:rsid w:val="00B05C8C"/>
    <w:rsid w:val="00B05CDA"/>
    <w:rsid w:val="00B05EE6"/>
    <w:rsid w:val="00B05F16"/>
    <w:rsid w:val="00B05FE5"/>
    <w:rsid w:val="00B06012"/>
    <w:rsid w:val="00B0604D"/>
    <w:rsid w:val="00B060AB"/>
    <w:rsid w:val="00B060BC"/>
    <w:rsid w:val="00B060E0"/>
    <w:rsid w:val="00B0638C"/>
    <w:rsid w:val="00B06443"/>
    <w:rsid w:val="00B06562"/>
    <w:rsid w:val="00B06590"/>
    <w:rsid w:val="00B06612"/>
    <w:rsid w:val="00B0661F"/>
    <w:rsid w:val="00B06645"/>
    <w:rsid w:val="00B0665C"/>
    <w:rsid w:val="00B06677"/>
    <w:rsid w:val="00B0675E"/>
    <w:rsid w:val="00B067EE"/>
    <w:rsid w:val="00B067F0"/>
    <w:rsid w:val="00B0681A"/>
    <w:rsid w:val="00B0683E"/>
    <w:rsid w:val="00B068C2"/>
    <w:rsid w:val="00B069EC"/>
    <w:rsid w:val="00B06C25"/>
    <w:rsid w:val="00B06CBC"/>
    <w:rsid w:val="00B06CCD"/>
    <w:rsid w:val="00B06DE6"/>
    <w:rsid w:val="00B06DE9"/>
    <w:rsid w:val="00B06E31"/>
    <w:rsid w:val="00B06E60"/>
    <w:rsid w:val="00B06EE1"/>
    <w:rsid w:val="00B07011"/>
    <w:rsid w:val="00B07049"/>
    <w:rsid w:val="00B07141"/>
    <w:rsid w:val="00B07183"/>
    <w:rsid w:val="00B07194"/>
    <w:rsid w:val="00B072B1"/>
    <w:rsid w:val="00B072D4"/>
    <w:rsid w:val="00B0732F"/>
    <w:rsid w:val="00B0734C"/>
    <w:rsid w:val="00B0735C"/>
    <w:rsid w:val="00B0740B"/>
    <w:rsid w:val="00B0749B"/>
    <w:rsid w:val="00B075A7"/>
    <w:rsid w:val="00B076C5"/>
    <w:rsid w:val="00B07784"/>
    <w:rsid w:val="00B077D4"/>
    <w:rsid w:val="00B0784A"/>
    <w:rsid w:val="00B079A4"/>
    <w:rsid w:val="00B079B4"/>
    <w:rsid w:val="00B07A27"/>
    <w:rsid w:val="00B07AFC"/>
    <w:rsid w:val="00B07BC1"/>
    <w:rsid w:val="00B07BE5"/>
    <w:rsid w:val="00B07D46"/>
    <w:rsid w:val="00B07DFE"/>
    <w:rsid w:val="00B07E9A"/>
    <w:rsid w:val="00B07E9F"/>
    <w:rsid w:val="00B07EA0"/>
    <w:rsid w:val="00B10008"/>
    <w:rsid w:val="00B10084"/>
    <w:rsid w:val="00B100AC"/>
    <w:rsid w:val="00B100E4"/>
    <w:rsid w:val="00B10117"/>
    <w:rsid w:val="00B1013D"/>
    <w:rsid w:val="00B101BF"/>
    <w:rsid w:val="00B10232"/>
    <w:rsid w:val="00B10264"/>
    <w:rsid w:val="00B102EF"/>
    <w:rsid w:val="00B10365"/>
    <w:rsid w:val="00B103E8"/>
    <w:rsid w:val="00B103E9"/>
    <w:rsid w:val="00B104A0"/>
    <w:rsid w:val="00B1052E"/>
    <w:rsid w:val="00B1053F"/>
    <w:rsid w:val="00B10585"/>
    <w:rsid w:val="00B1058D"/>
    <w:rsid w:val="00B10619"/>
    <w:rsid w:val="00B1064D"/>
    <w:rsid w:val="00B1069D"/>
    <w:rsid w:val="00B106C8"/>
    <w:rsid w:val="00B10766"/>
    <w:rsid w:val="00B10846"/>
    <w:rsid w:val="00B10953"/>
    <w:rsid w:val="00B1098E"/>
    <w:rsid w:val="00B109F4"/>
    <w:rsid w:val="00B10BC3"/>
    <w:rsid w:val="00B10BF8"/>
    <w:rsid w:val="00B10C04"/>
    <w:rsid w:val="00B10C58"/>
    <w:rsid w:val="00B10D86"/>
    <w:rsid w:val="00B10E86"/>
    <w:rsid w:val="00B10F1A"/>
    <w:rsid w:val="00B110F1"/>
    <w:rsid w:val="00B1125E"/>
    <w:rsid w:val="00B11260"/>
    <w:rsid w:val="00B11280"/>
    <w:rsid w:val="00B11368"/>
    <w:rsid w:val="00B1156F"/>
    <w:rsid w:val="00B11591"/>
    <w:rsid w:val="00B115A9"/>
    <w:rsid w:val="00B1161C"/>
    <w:rsid w:val="00B116F6"/>
    <w:rsid w:val="00B1174F"/>
    <w:rsid w:val="00B117AF"/>
    <w:rsid w:val="00B117F5"/>
    <w:rsid w:val="00B11801"/>
    <w:rsid w:val="00B119D2"/>
    <w:rsid w:val="00B11B06"/>
    <w:rsid w:val="00B11B7B"/>
    <w:rsid w:val="00B11BC1"/>
    <w:rsid w:val="00B11BC6"/>
    <w:rsid w:val="00B11D43"/>
    <w:rsid w:val="00B11D5D"/>
    <w:rsid w:val="00B11D73"/>
    <w:rsid w:val="00B11D84"/>
    <w:rsid w:val="00B11DA4"/>
    <w:rsid w:val="00B11E70"/>
    <w:rsid w:val="00B11F45"/>
    <w:rsid w:val="00B11FBE"/>
    <w:rsid w:val="00B12033"/>
    <w:rsid w:val="00B120FB"/>
    <w:rsid w:val="00B1217F"/>
    <w:rsid w:val="00B121D4"/>
    <w:rsid w:val="00B12253"/>
    <w:rsid w:val="00B1231D"/>
    <w:rsid w:val="00B1232B"/>
    <w:rsid w:val="00B12348"/>
    <w:rsid w:val="00B1235C"/>
    <w:rsid w:val="00B1237B"/>
    <w:rsid w:val="00B12486"/>
    <w:rsid w:val="00B124AD"/>
    <w:rsid w:val="00B125A4"/>
    <w:rsid w:val="00B125CE"/>
    <w:rsid w:val="00B126B1"/>
    <w:rsid w:val="00B1270A"/>
    <w:rsid w:val="00B127D8"/>
    <w:rsid w:val="00B127EF"/>
    <w:rsid w:val="00B12942"/>
    <w:rsid w:val="00B1296F"/>
    <w:rsid w:val="00B12A37"/>
    <w:rsid w:val="00B12A8F"/>
    <w:rsid w:val="00B12B16"/>
    <w:rsid w:val="00B12B5B"/>
    <w:rsid w:val="00B12B6F"/>
    <w:rsid w:val="00B12BBE"/>
    <w:rsid w:val="00B12BCE"/>
    <w:rsid w:val="00B12C13"/>
    <w:rsid w:val="00B12D76"/>
    <w:rsid w:val="00B12E1D"/>
    <w:rsid w:val="00B12FF0"/>
    <w:rsid w:val="00B13055"/>
    <w:rsid w:val="00B1310E"/>
    <w:rsid w:val="00B13150"/>
    <w:rsid w:val="00B13196"/>
    <w:rsid w:val="00B131A4"/>
    <w:rsid w:val="00B131D8"/>
    <w:rsid w:val="00B1322F"/>
    <w:rsid w:val="00B13260"/>
    <w:rsid w:val="00B13391"/>
    <w:rsid w:val="00B134AD"/>
    <w:rsid w:val="00B13515"/>
    <w:rsid w:val="00B1354A"/>
    <w:rsid w:val="00B135E0"/>
    <w:rsid w:val="00B135FC"/>
    <w:rsid w:val="00B1365A"/>
    <w:rsid w:val="00B13662"/>
    <w:rsid w:val="00B13678"/>
    <w:rsid w:val="00B136CF"/>
    <w:rsid w:val="00B13946"/>
    <w:rsid w:val="00B1398B"/>
    <w:rsid w:val="00B13AA5"/>
    <w:rsid w:val="00B13AD0"/>
    <w:rsid w:val="00B13ADA"/>
    <w:rsid w:val="00B13ADC"/>
    <w:rsid w:val="00B13B2E"/>
    <w:rsid w:val="00B13B6E"/>
    <w:rsid w:val="00B13B8E"/>
    <w:rsid w:val="00B13BC0"/>
    <w:rsid w:val="00B13BD8"/>
    <w:rsid w:val="00B13C49"/>
    <w:rsid w:val="00B13C6F"/>
    <w:rsid w:val="00B13C96"/>
    <w:rsid w:val="00B13DF0"/>
    <w:rsid w:val="00B13DF9"/>
    <w:rsid w:val="00B13ED0"/>
    <w:rsid w:val="00B13F23"/>
    <w:rsid w:val="00B13F92"/>
    <w:rsid w:val="00B13FF7"/>
    <w:rsid w:val="00B14052"/>
    <w:rsid w:val="00B14081"/>
    <w:rsid w:val="00B140DE"/>
    <w:rsid w:val="00B1411E"/>
    <w:rsid w:val="00B1418A"/>
    <w:rsid w:val="00B14192"/>
    <w:rsid w:val="00B14365"/>
    <w:rsid w:val="00B1439C"/>
    <w:rsid w:val="00B14489"/>
    <w:rsid w:val="00B14527"/>
    <w:rsid w:val="00B145E1"/>
    <w:rsid w:val="00B14605"/>
    <w:rsid w:val="00B1468C"/>
    <w:rsid w:val="00B1476B"/>
    <w:rsid w:val="00B147A5"/>
    <w:rsid w:val="00B147BA"/>
    <w:rsid w:val="00B14805"/>
    <w:rsid w:val="00B148B0"/>
    <w:rsid w:val="00B149E3"/>
    <w:rsid w:val="00B14A28"/>
    <w:rsid w:val="00B14A64"/>
    <w:rsid w:val="00B14A9C"/>
    <w:rsid w:val="00B14B62"/>
    <w:rsid w:val="00B14B9E"/>
    <w:rsid w:val="00B14BA7"/>
    <w:rsid w:val="00B14BAD"/>
    <w:rsid w:val="00B14C01"/>
    <w:rsid w:val="00B14C13"/>
    <w:rsid w:val="00B14C1E"/>
    <w:rsid w:val="00B14CC6"/>
    <w:rsid w:val="00B14CD3"/>
    <w:rsid w:val="00B14CF0"/>
    <w:rsid w:val="00B14D3A"/>
    <w:rsid w:val="00B14D45"/>
    <w:rsid w:val="00B14DBC"/>
    <w:rsid w:val="00B14DF9"/>
    <w:rsid w:val="00B14E3B"/>
    <w:rsid w:val="00B14E3E"/>
    <w:rsid w:val="00B14EAD"/>
    <w:rsid w:val="00B14F24"/>
    <w:rsid w:val="00B14F26"/>
    <w:rsid w:val="00B14F7A"/>
    <w:rsid w:val="00B150C6"/>
    <w:rsid w:val="00B150F4"/>
    <w:rsid w:val="00B15117"/>
    <w:rsid w:val="00B15123"/>
    <w:rsid w:val="00B15232"/>
    <w:rsid w:val="00B152E4"/>
    <w:rsid w:val="00B15390"/>
    <w:rsid w:val="00B15510"/>
    <w:rsid w:val="00B1553D"/>
    <w:rsid w:val="00B15597"/>
    <w:rsid w:val="00B155C4"/>
    <w:rsid w:val="00B15724"/>
    <w:rsid w:val="00B15745"/>
    <w:rsid w:val="00B15766"/>
    <w:rsid w:val="00B157F6"/>
    <w:rsid w:val="00B1581A"/>
    <w:rsid w:val="00B158DA"/>
    <w:rsid w:val="00B1590C"/>
    <w:rsid w:val="00B15A6E"/>
    <w:rsid w:val="00B15B3E"/>
    <w:rsid w:val="00B15BE4"/>
    <w:rsid w:val="00B15D32"/>
    <w:rsid w:val="00B15D35"/>
    <w:rsid w:val="00B15F06"/>
    <w:rsid w:val="00B15F56"/>
    <w:rsid w:val="00B15F60"/>
    <w:rsid w:val="00B15FCB"/>
    <w:rsid w:val="00B15FFF"/>
    <w:rsid w:val="00B16017"/>
    <w:rsid w:val="00B16167"/>
    <w:rsid w:val="00B1618A"/>
    <w:rsid w:val="00B161C2"/>
    <w:rsid w:val="00B161FF"/>
    <w:rsid w:val="00B1627F"/>
    <w:rsid w:val="00B162A7"/>
    <w:rsid w:val="00B1631F"/>
    <w:rsid w:val="00B16327"/>
    <w:rsid w:val="00B164EA"/>
    <w:rsid w:val="00B16582"/>
    <w:rsid w:val="00B16584"/>
    <w:rsid w:val="00B1668A"/>
    <w:rsid w:val="00B166EA"/>
    <w:rsid w:val="00B168A2"/>
    <w:rsid w:val="00B16913"/>
    <w:rsid w:val="00B169EB"/>
    <w:rsid w:val="00B16B47"/>
    <w:rsid w:val="00B16BD1"/>
    <w:rsid w:val="00B16C10"/>
    <w:rsid w:val="00B16C3A"/>
    <w:rsid w:val="00B16C3F"/>
    <w:rsid w:val="00B16C44"/>
    <w:rsid w:val="00B16CA2"/>
    <w:rsid w:val="00B16CB0"/>
    <w:rsid w:val="00B16CEA"/>
    <w:rsid w:val="00B16DE7"/>
    <w:rsid w:val="00B16DF8"/>
    <w:rsid w:val="00B16E16"/>
    <w:rsid w:val="00B16EE8"/>
    <w:rsid w:val="00B16F51"/>
    <w:rsid w:val="00B17001"/>
    <w:rsid w:val="00B17086"/>
    <w:rsid w:val="00B170A6"/>
    <w:rsid w:val="00B1717F"/>
    <w:rsid w:val="00B172C3"/>
    <w:rsid w:val="00B17357"/>
    <w:rsid w:val="00B173F8"/>
    <w:rsid w:val="00B173FA"/>
    <w:rsid w:val="00B17423"/>
    <w:rsid w:val="00B1754A"/>
    <w:rsid w:val="00B175AC"/>
    <w:rsid w:val="00B175E1"/>
    <w:rsid w:val="00B175E5"/>
    <w:rsid w:val="00B1765B"/>
    <w:rsid w:val="00B176F6"/>
    <w:rsid w:val="00B1771B"/>
    <w:rsid w:val="00B177A1"/>
    <w:rsid w:val="00B177CE"/>
    <w:rsid w:val="00B17872"/>
    <w:rsid w:val="00B1799E"/>
    <w:rsid w:val="00B17A61"/>
    <w:rsid w:val="00B17B0C"/>
    <w:rsid w:val="00B17C46"/>
    <w:rsid w:val="00B17C82"/>
    <w:rsid w:val="00B17F23"/>
    <w:rsid w:val="00B17FD9"/>
    <w:rsid w:val="00B17FFB"/>
    <w:rsid w:val="00B20015"/>
    <w:rsid w:val="00B2003C"/>
    <w:rsid w:val="00B2004E"/>
    <w:rsid w:val="00B20164"/>
    <w:rsid w:val="00B201AD"/>
    <w:rsid w:val="00B201E1"/>
    <w:rsid w:val="00B201F7"/>
    <w:rsid w:val="00B20336"/>
    <w:rsid w:val="00B2034D"/>
    <w:rsid w:val="00B20385"/>
    <w:rsid w:val="00B204C5"/>
    <w:rsid w:val="00B2055D"/>
    <w:rsid w:val="00B205A2"/>
    <w:rsid w:val="00B206C1"/>
    <w:rsid w:val="00B206FB"/>
    <w:rsid w:val="00B2071F"/>
    <w:rsid w:val="00B20738"/>
    <w:rsid w:val="00B20780"/>
    <w:rsid w:val="00B207B1"/>
    <w:rsid w:val="00B208B8"/>
    <w:rsid w:val="00B20908"/>
    <w:rsid w:val="00B2092C"/>
    <w:rsid w:val="00B20941"/>
    <w:rsid w:val="00B2099F"/>
    <w:rsid w:val="00B209A5"/>
    <w:rsid w:val="00B20AE9"/>
    <w:rsid w:val="00B20B3D"/>
    <w:rsid w:val="00B20BE8"/>
    <w:rsid w:val="00B20C47"/>
    <w:rsid w:val="00B20C4D"/>
    <w:rsid w:val="00B20C8F"/>
    <w:rsid w:val="00B20C99"/>
    <w:rsid w:val="00B20DE4"/>
    <w:rsid w:val="00B20E46"/>
    <w:rsid w:val="00B20E9C"/>
    <w:rsid w:val="00B20EE4"/>
    <w:rsid w:val="00B20F45"/>
    <w:rsid w:val="00B20F7F"/>
    <w:rsid w:val="00B20F92"/>
    <w:rsid w:val="00B21127"/>
    <w:rsid w:val="00B21196"/>
    <w:rsid w:val="00B211C6"/>
    <w:rsid w:val="00B21233"/>
    <w:rsid w:val="00B2129D"/>
    <w:rsid w:val="00B21326"/>
    <w:rsid w:val="00B2136E"/>
    <w:rsid w:val="00B21635"/>
    <w:rsid w:val="00B2167E"/>
    <w:rsid w:val="00B216CF"/>
    <w:rsid w:val="00B216D4"/>
    <w:rsid w:val="00B217A0"/>
    <w:rsid w:val="00B218A5"/>
    <w:rsid w:val="00B21928"/>
    <w:rsid w:val="00B219FC"/>
    <w:rsid w:val="00B21A92"/>
    <w:rsid w:val="00B21AB8"/>
    <w:rsid w:val="00B21AF2"/>
    <w:rsid w:val="00B21B94"/>
    <w:rsid w:val="00B21BBD"/>
    <w:rsid w:val="00B21BDD"/>
    <w:rsid w:val="00B21CA1"/>
    <w:rsid w:val="00B21CBE"/>
    <w:rsid w:val="00B21D05"/>
    <w:rsid w:val="00B21D53"/>
    <w:rsid w:val="00B21D7E"/>
    <w:rsid w:val="00B21E16"/>
    <w:rsid w:val="00B21E8E"/>
    <w:rsid w:val="00B21EBA"/>
    <w:rsid w:val="00B21F48"/>
    <w:rsid w:val="00B21FF0"/>
    <w:rsid w:val="00B21FFD"/>
    <w:rsid w:val="00B22022"/>
    <w:rsid w:val="00B22040"/>
    <w:rsid w:val="00B22073"/>
    <w:rsid w:val="00B220F8"/>
    <w:rsid w:val="00B2210F"/>
    <w:rsid w:val="00B2214C"/>
    <w:rsid w:val="00B22225"/>
    <w:rsid w:val="00B2224E"/>
    <w:rsid w:val="00B22329"/>
    <w:rsid w:val="00B22338"/>
    <w:rsid w:val="00B22478"/>
    <w:rsid w:val="00B22525"/>
    <w:rsid w:val="00B225F5"/>
    <w:rsid w:val="00B2261E"/>
    <w:rsid w:val="00B2263C"/>
    <w:rsid w:val="00B22723"/>
    <w:rsid w:val="00B2288D"/>
    <w:rsid w:val="00B22936"/>
    <w:rsid w:val="00B22972"/>
    <w:rsid w:val="00B229A7"/>
    <w:rsid w:val="00B229FC"/>
    <w:rsid w:val="00B22A08"/>
    <w:rsid w:val="00B22A42"/>
    <w:rsid w:val="00B22AC9"/>
    <w:rsid w:val="00B22B08"/>
    <w:rsid w:val="00B22B39"/>
    <w:rsid w:val="00B22B7C"/>
    <w:rsid w:val="00B22BAF"/>
    <w:rsid w:val="00B22CE3"/>
    <w:rsid w:val="00B22D4F"/>
    <w:rsid w:val="00B22E1B"/>
    <w:rsid w:val="00B22E45"/>
    <w:rsid w:val="00B22E82"/>
    <w:rsid w:val="00B22EDB"/>
    <w:rsid w:val="00B23097"/>
    <w:rsid w:val="00B231F5"/>
    <w:rsid w:val="00B23274"/>
    <w:rsid w:val="00B23295"/>
    <w:rsid w:val="00B23309"/>
    <w:rsid w:val="00B2334A"/>
    <w:rsid w:val="00B2336F"/>
    <w:rsid w:val="00B234C8"/>
    <w:rsid w:val="00B234CE"/>
    <w:rsid w:val="00B23569"/>
    <w:rsid w:val="00B2357B"/>
    <w:rsid w:val="00B235F8"/>
    <w:rsid w:val="00B23666"/>
    <w:rsid w:val="00B236A4"/>
    <w:rsid w:val="00B23746"/>
    <w:rsid w:val="00B2376C"/>
    <w:rsid w:val="00B23789"/>
    <w:rsid w:val="00B237EE"/>
    <w:rsid w:val="00B2381F"/>
    <w:rsid w:val="00B2386C"/>
    <w:rsid w:val="00B238B2"/>
    <w:rsid w:val="00B23907"/>
    <w:rsid w:val="00B23933"/>
    <w:rsid w:val="00B239D1"/>
    <w:rsid w:val="00B23A16"/>
    <w:rsid w:val="00B23A8D"/>
    <w:rsid w:val="00B23AFF"/>
    <w:rsid w:val="00B23BB9"/>
    <w:rsid w:val="00B23BD8"/>
    <w:rsid w:val="00B23C96"/>
    <w:rsid w:val="00B23CC8"/>
    <w:rsid w:val="00B23CDC"/>
    <w:rsid w:val="00B23CE7"/>
    <w:rsid w:val="00B23D1C"/>
    <w:rsid w:val="00B23D23"/>
    <w:rsid w:val="00B23E85"/>
    <w:rsid w:val="00B23F06"/>
    <w:rsid w:val="00B23F0C"/>
    <w:rsid w:val="00B23F67"/>
    <w:rsid w:val="00B23F97"/>
    <w:rsid w:val="00B2405D"/>
    <w:rsid w:val="00B241B1"/>
    <w:rsid w:val="00B241BF"/>
    <w:rsid w:val="00B241DD"/>
    <w:rsid w:val="00B2431F"/>
    <w:rsid w:val="00B24426"/>
    <w:rsid w:val="00B24438"/>
    <w:rsid w:val="00B24472"/>
    <w:rsid w:val="00B244E5"/>
    <w:rsid w:val="00B245E9"/>
    <w:rsid w:val="00B24713"/>
    <w:rsid w:val="00B24749"/>
    <w:rsid w:val="00B2474D"/>
    <w:rsid w:val="00B24763"/>
    <w:rsid w:val="00B247E0"/>
    <w:rsid w:val="00B24956"/>
    <w:rsid w:val="00B2496A"/>
    <w:rsid w:val="00B24994"/>
    <w:rsid w:val="00B249C6"/>
    <w:rsid w:val="00B24A60"/>
    <w:rsid w:val="00B24B4E"/>
    <w:rsid w:val="00B24BC9"/>
    <w:rsid w:val="00B24C0B"/>
    <w:rsid w:val="00B24C74"/>
    <w:rsid w:val="00B24CA0"/>
    <w:rsid w:val="00B24D87"/>
    <w:rsid w:val="00B24D8E"/>
    <w:rsid w:val="00B24DA8"/>
    <w:rsid w:val="00B24DFD"/>
    <w:rsid w:val="00B24E2F"/>
    <w:rsid w:val="00B24F5B"/>
    <w:rsid w:val="00B24F96"/>
    <w:rsid w:val="00B24FBD"/>
    <w:rsid w:val="00B24FD9"/>
    <w:rsid w:val="00B25058"/>
    <w:rsid w:val="00B2509F"/>
    <w:rsid w:val="00B250A1"/>
    <w:rsid w:val="00B250B8"/>
    <w:rsid w:val="00B25338"/>
    <w:rsid w:val="00B2536E"/>
    <w:rsid w:val="00B25438"/>
    <w:rsid w:val="00B25472"/>
    <w:rsid w:val="00B25539"/>
    <w:rsid w:val="00B255B4"/>
    <w:rsid w:val="00B2563D"/>
    <w:rsid w:val="00B25694"/>
    <w:rsid w:val="00B25768"/>
    <w:rsid w:val="00B257EB"/>
    <w:rsid w:val="00B257F0"/>
    <w:rsid w:val="00B25820"/>
    <w:rsid w:val="00B25821"/>
    <w:rsid w:val="00B258EF"/>
    <w:rsid w:val="00B259C5"/>
    <w:rsid w:val="00B25A03"/>
    <w:rsid w:val="00B25A16"/>
    <w:rsid w:val="00B25A4A"/>
    <w:rsid w:val="00B25B92"/>
    <w:rsid w:val="00B25BAE"/>
    <w:rsid w:val="00B25CA7"/>
    <w:rsid w:val="00B25CB7"/>
    <w:rsid w:val="00B25D07"/>
    <w:rsid w:val="00B25D5B"/>
    <w:rsid w:val="00B25D9D"/>
    <w:rsid w:val="00B25DBE"/>
    <w:rsid w:val="00B25E22"/>
    <w:rsid w:val="00B25E71"/>
    <w:rsid w:val="00B25E9B"/>
    <w:rsid w:val="00B25F07"/>
    <w:rsid w:val="00B25F6F"/>
    <w:rsid w:val="00B2614D"/>
    <w:rsid w:val="00B2616D"/>
    <w:rsid w:val="00B261C6"/>
    <w:rsid w:val="00B26221"/>
    <w:rsid w:val="00B26376"/>
    <w:rsid w:val="00B26429"/>
    <w:rsid w:val="00B2659D"/>
    <w:rsid w:val="00B2667B"/>
    <w:rsid w:val="00B26803"/>
    <w:rsid w:val="00B26844"/>
    <w:rsid w:val="00B26853"/>
    <w:rsid w:val="00B268FF"/>
    <w:rsid w:val="00B26903"/>
    <w:rsid w:val="00B2696C"/>
    <w:rsid w:val="00B269BC"/>
    <w:rsid w:val="00B26B95"/>
    <w:rsid w:val="00B26BA5"/>
    <w:rsid w:val="00B26C2C"/>
    <w:rsid w:val="00B26C65"/>
    <w:rsid w:val="00B26C79"/>
    <w:rsid w:val="00B26C9D"/>
    <w:rsid w:val="00B26D4C"/>
    <w:rsid w:val="00B26DB5"/>
    <w:rsid w:val="00B26DDC"/>
    <w:rsid w:val="00B26DF8"/>
    <w:rsid w:val="00B26EA8"/>
    <w:rsid w:val="00B26F34"/>
    <w:rsid w:val="00B27004"/>
    <w:rsid w:val="00B27018"/>
    <w:rsid w:val="00B2714A"/>
    <w:rsid w:val="00B271AC"/>
    <w:rsid w:val="00B27225"/>
    <w:rsid w:val="00B27264"/>
    <w:rsid w:val="00B27366"/>
    <w:rsid w:val="00B274F5"/>
    <w:rsid w:val="00B27540"/>
    <w:rsid w:val="00B2770A"/>
    <w:rsid w:val="00B27759"/>
    <w:rsid w:val="00B277BC"/>
    <w:rsid w:val="00B27868"/>
    <w:rsid w:val="00B27927"/>
    <w:rsid w:val="00B27934"/>
    <w:rsid w:val="00B279CA"/>
    <w:rsid w:val="00B27A14"/>
    <w:rsid w:val="00B27A69"/>
    <w:rsid w:val="00B27B52"/>
    <w:rsid w:val="00B27BD6"/>
    <w:rsid w:val="00B27D23"/>
    <w:rsid w:val="00B27D4C"/>
    <w:rsid w:val="00B27DDC"/>
    <w:rsid w:val="00B27E03"/>
    <w:rsid w:val="00B27E95"/>
    <w:rsid w:val="00B27F2A"/>
    <w:rsid w:val="00B27F74"/>
    <w:rsid w:val="00B30084"/>
    <w:rsid w:val="00B300E2"/>
    <w:rsid w:val="00B3018F"/>
    <w:rsid w:val="00B301BA"/>
    <w:rsid w:val="00B30200"/>
    <w:rsid w:val="00B302B8"/>
    <w:rsid w:val="00B30363"/>
    <w:rsid w:val="00B303F7"/>
    <w:rsid w:val="00B30463"/>
    <w:rsid w:val="00B3049D"/>
    <w:rsid w:val="00B304AA"/>
    <w:rsid w:val="00B304B4"/>
    <w:rsid w:val="00B30511"/>
    <w:rsid w:val="00B30513"/>
    <w:rsid w:val="00B305A5"/>
    <w:rsid w:val="00B305EE"/>
    <w:rsid w:val="00B30645"/>
    <w:rsid w:val="00B306B1"/>
    <w:rsid w:val="00B306FD"/>
    <w:rsid w:val="00B30701"/>
    <w:rsid w:val="00B3084B"/>
    <w:rsid w:val="00B30854"/>
    <w:rsid w:val="00B3086A"/>
    <w:rsid w:val="00B309C1"/>
    <w:rsid w:val="00B30A8F"/>
    <w:rsid w:val="00B30BED"/>
    <w:rsid w:val="00B30CA3"/>
    <w:rsid w:val="00B30CC1"/>
    <w:rsid w:val="00B30E6A"/>
    <w:rsid w:val="00B30EA1"/>
    <w:rsid w:val="00B30EBA"/>
    <w:rsid w:val="00B30FAA"/>
    <w:rsid w:val="00B30FB4"/>
    <w:rsid w:val="00B310B2"/>
    <w:rsid w:val="00B31124"/>
    <w:rsid w:val="00B3118F"/>
    <w:rsid w:val="00B311A3"/>
    <w:rsid w:val="00B31205"/>
    <w:rsid w:val="00B312BC"/>
    <w:rsid w:val="00B312E3"/>
    <w:rsid w:val="00B31306"/>
    <w:rsid w:val="00B31341"/>
    <w:rsid w:val="00B313BC"/>
    <w:rsid w:val="00B31403"/>
    <w:rsid w:val="00B31489"/>
    <w:rsid w:val="00B314C7"/>
    <w:rsid w:val="00B31555"/>
    <w:rsid w:val="00B3155D"/>
    <w:rsid w:val="00B3162F"/>
    <w:rsid w:val="00B31788"/>
    <w:rsid w:val="00B317E1"/>
    <w:rsid w:val="00B317FA"/>
    <w:rsid w:val="00B3182E"/>
    <w:rsid w:val="00B31884"/>
    <w:rsid w:val="00B318F1"/>
    <w:rsid w:val="00B31902"/>
    <w:rsid w:val="00B31975"/>
    <w:rsid w:val="00B31A02"/>
    <w:rsid w:val="00B31A47"/>
    <w:rsid w:val="00B31A80"/>
    <w:rsid w:val="00B31B36"/>
    <w:rsid w:val="00B31B73"/>
    <w:rsid w:val="00B31C26"/>
    <w:rsid w:val="00B31C32"/>
    <w:rsid w:val="00B31CBC"/>
    <w:rsid w:val="00B31D54"/>
    <w:rsid w:val="00B31E68"/>
    <w:rsid w:val="00B31E96"/>
    <w:rsid w:val="00B31EA3"/>
    <w:rsid w:val="00B31ED7"/>
    <w:rsid w:val="00B31EE6"/>
    <w:rsid w:val="00B31F35"/>
    <w:rsid w:val="00B31F88"/>
    <w:rsid w:val="00B31FB8"/>
    <w:rsid w:val="00B32057"/>
    <w:rsid w:val="00B32127"/>
    <w:rsid w:val="00B3214B"/>
    <w:rsid w:val="00B321CB"/>
    <w:rsid w:val="00B322CC"/>
    <w:rsid w:val="00B322F9"/>
    <w:rsid w:val="00B32359"/>
    <w:rsid w:val="00B323BF"/>
    <w:rsid w:val="00B32434"/>
    <w:rsid w:val="00B32443"/>
    <w:rsid w:val="00B325BA"/>
    <w:rsid w:val="00B3263E"/>
    <w:rsid w:val="00B32668"/>
    <w:rsid w:val="00B327DA"/>
    <w:rsid w:val="00B328BC"/>
    <w:rsid w:val="00B329F1"/>
    <w:rsid w:val="00B32A14"/>
    <w:rsid w:val="00B32C41"/>
    <w:rsid w:val="00B32C7B"/>
    <w:rsid w:val="00B32C81"/>
    <w:rsid w:val="00B32CD8"/>
    <w:rsid w:val="00B32D0C"/>
    <w:rsid w:val="00B32D83"/>
    <w:rsid w:val="00B32DC7"/>
    <w:rsid w:val="00B32E23"/>
    <w:rsid w:val="00B32ED2"/>
    <w:rsid w:val="00B32F55"/>
    <w:rsid w:val="00B32FD9"/>
    <w:rsid w:val="00B330D5"/>
    <w:rsid w:val="00B330D7"/>
    <w:rsid w:val="00B330E9"/>
    <w:rsid w:val="00B3322A"/>
    <w:rsid w:val="00B33242"/>
    <w:rsid w:val="00B332D0"/>
    <w:rsid w:val="00B333AC"/>
    <w:rsid w:val="00B333C9"/>
    <w:rsid w:val="00B33432"/>
    <w:rsid w:val="00B334AE"/>
    <w:rsid w:val="00B335E4"/>
    <w:rsid w:val="00B3360C"/>
    <w:rsid w:val="00B33697"/>
    <w:rsid w:val="00B33757"/>
    <w:rsid w:val="00B337E0"/>
    <w:rsid w:val="00B33858"/>
    <w:rsid w:val="00B339BF"/>
    <w:rsid w:val="00B339D5"/>
    <w:rsid w:val="00B339F3"/>
    <w:rsid w:val="00B33A26"/>
    <w:rsid w:val="00B33A4A"/>
    <w:rsid w:val="00B33AD8"/>
    <w:rsid w:val="00B33B99"/>
    <w:rsid w:val="00B33E38"/>
    <w:rsid w:val="00B33EF6"/>
    <w:rsid w:val="00B33F1D"/>
    <w:rsid w:val="00B33F52"/>
    <w:rsid w:val="00B340AE"/>
    <w:rsid w:val="00B34104"/>
    <w:rsid w:val="00B34250"/>
    <w:rsid w:val="00B3434F"/>
    <w:rsid w:val="00B3435C"/>
    <w:rsid w:val="00B34361"/>
    <w:rsid w:val="00B343B8"/>
    <w:rsid w:val="00B3445B"/>
    <w:rsid w:val="00B3446D"/>
    <w:rsid w:val="00B344BB"/>
    <w:rsid w:val="00B344C2"/>
    <w:rsid w:val="00B344DB"/>
    <w:rsid w:val="00B345EA"/>
    <w:rsid w:val="00B3467C"/>
    <w:rsid w:val="00B34857"/>
    <w:rsid w:val="00B34905"/>
    <w:rsid w:val="00B34908"/>
    <w:rsid w:val="00B3495B"/>
    <w:rsid w:val="00B349F4"/>
    <w:rsid w:val="00B34A47"/>
    <w:rsid w:val="00B34AB3"/>
    <w:rsid w:val="00B34B85"/>
    <w:rsid w:val="00B34BE1"/>
    <w:rsid w:val="00B34C3A"/>
    <w:rsid w:val="00B34D2B"/>
    <w:rsid w:val="00B34DCC"/>
    <w:rsid w:val="00B34DCD"/>
    <w:rsid w:val="00B34DFD"/>
    <w:rsid w:val="00B34EB0"/>
    <w:rsid w:val="00B34ED3"/>
    <w:rsid w:val="00B34F21"/>
    <w:rsid w:val="00B34F48"/>
    <w:rsid w:val="00B34F67"/>
    <w:rsid w:val="00B35083"/>
    <w:rsid w:val="00B35184"/>
    <w:rsid w:val="00B3521B"/>
    <w:rsid w:val="00B35264"/>
    <w:rsid w:val="00B35349"/>
    <w:rsid w:val="00B35390"/>
    <w:rsid w:val="00B353EB"/>
    <w:rsid w:val="00B35485"/>
    <w:rsid w:val="00B3548A"/>
    <w:rsid w:val="00B354CE"/>
    <w:rsid w:val="00B355E6"/>
    <w:rsid w:val="00B356DE"/>
    <w:rsid w:val="00B3574B"/>
    <w:rsid w:val="00B357FE"/>
    <w:rsid w:val="00B35A3E"/>
    <w:rsid w:val="00B35A7D"/>
    <w:rsid w:val="00B35B32"/>
    <w:rsid w:val="00B35B75"/>
    <w:rsid w:val="00B35C36"/>
    <w:rsid w:val="00B35C43"/>
    <w:rsid w:val="00B35C8D"/>
    <w:rsid w:val="00B35C9D"/>
    <w:rsid w:val="00B35D7A"/>
    <w:rsid w:val="00B35E29"/>
    <w:rsid w:val="00B35FD3"/>
    <w:rsid w:val="00B36020"/>
    <w:rsid w:val="00B36029"/>
    <w:rsid w:val="00B360B4"/>
    <w:rsid w:val="00B3617D"/>
    <w:rsid w:val="00B36196"/>
    <w:rsid w:val="00B361C9"/>
    <w:rsid w:val="00B361EA"/>
    <w:rsid w:val="00B3643A"/>
    <w:rsid w:val="00B36537"/>
    <w:rsid w:val="00B36594"/>
    <w:rsid w:val="00B36644"/>
    <w:rsid w:val="00B366F6"/>
    <w:rsid w:val="00B36839"/>
    <w:rsid w:val="00B3689F"/>
    <w:rsid w:val="00B3690D"/>
    <w:rsid w:val="00B369F6"/>
    <w:rsid w:val="00B36A2A"/>
    <w:rsid w:val="00B36AC0"/>
    <w:rsid w:val="00B36AF0"/>
    <w:rsid w:val="00B36D2B"/>
    <w:rsid w:val="00B36D51"/>
    <w:rsid w:val="00B36EBC"/>
    <w:rsid w:val="00B36EC6"/>
    <w:rsid w:val="00B36EE0"/>
    <w:rsid w:val="00B36F86"/>
    <w:rsid w:val="00B37001"/>
    <w:rsid w:val="00B37025"/>
    <w:rsid w:val="00B3702D"/>
    <w:rsid w:val="00B37064"/>
    <w:rsid w:val="00B3727E"/>
    <w:rsid w:val="00B372AD"/>
    <w:rsid w:val="00B3738C"/>
    <w:rsid w:val="00B3739D"/>
    <w:rsid w:val="00B373D6"/>
    <w:rsid w:val="00B37451"/>
    <w:rsid w:val="00B37498"/>
    <w:rsid w:val="00B374A3"/>
    <w:rsid w:val="00B377A9"/>
    <w:rsid w:val="00B378D5"/>
    <w:rsid w:val="00B37A85"/>
    <w:rsid w:val="00B37B2A"/>
    <w:rsid w:val="00B37C69"/>
    <w:rsid w:val="00B37D2F"/>
    <w:rsid w:val="00B37D56"/>
    <w:rsid w:val="00B37DF0"/>
    <w:rsid w:val="00B37EF8"/>
    <w:rsid w:val="00B4001D"/>
    <w:rsid w:val="00B40034"/>
    <w:rsid w:val="00B4006D"/>
    <w:rsid w:val="00B400A6"/>
    <w:rsid w:val="00B4012F"/>
    <w:rsid w:val="00B401C7"/>
    <w:rsid w:val="00B401F4"/>
    <w:rsid w:val="00B40292"/>
    <w:rsid w:val="00B40398"/>
    <w:rsid w:val="00B4049C"/>
    <w:rsid w:val="00B404E0"/>
    <w:rsid w:val="00B405D6"/>
    <w:rsid w:val="00B406AC"/>
    <w:rsid w:val="00B407BD"/>
    <w:rsid w:val="00B40821"/>
    <w:rsid w:val="00B40894"/>
    <w:rsid w:val="00B408FC"/>
    <w:rsid w:val="00B40991"/>
    <w:rsid w:val="00B40A6D"/>
    <w:rsid w:val="00B40ABF"/>
    <w:rsid w:val="00B40B4F"/>
    <w:rsid w:val="00B40B66"/>
    <w:rsid w:val="00B40B98"/>
    <w:rsid w:val="00B40BD4"/>
    <w:rsid w:val="00B40CA4"/>
    <w:rsid w:val="00B40D3C"/>
    <w:rsid w:val="00B40D96"/>
    <w:rsid w:val="00B40ED0"/>
    <w:rsid w:val="00B40ED1"/>
    <w:rsid w:val="00B40FB2"/>
    <w:rsid w:val="00B40FCD"/>
    <w:rsid w:val="00B410A2"/>
    <w:rsid w:val="00B410B5"/>
    <w:rsid w:val="00B410F4"/>
    <w:rsid w:val="00B4113F"/>
    <w:rsid w:val="00B4115B"/>
    <w:rsid w:val="00B41175"/>
    <w:rsid w:val="00B41221"/>
    <w:rsid w:val="00B4122E"/>
    <w:rsid w:val="00B41259"/>
    <w:rsid w:val="00B4125F"/>
    <w:rsid w:val="00B4127D"/>
    <w:rsid w:val="00B412B0"/>
    <w:rsid w:val="00B4141F"/>
    <w:rsid w:val="00B41517"/>
    <w:rsid w:val="00B415E1"/>
    <w:rsid w:val="00B415F5"/>
    <w:rsid w:val="00B4161E"/>
    <w:rsid w:val="00B416A8"/>
    <w:rsid w:val="00B41722"/>
    <w:rsid w:val="00B41801"/>
    <w:rsid w:val="00B418E8"/>
    <w:rsid w:val="00B418F5"/>
    <w:rsid w:val="00B4191B"/>
    <w:rsid w:val="00B41921"/>
    <w:rsid w:val="00B41922"/>
    <w:rsid w:val="00B41A2C"/>
    <w:rsid w:val="00B41A6B"/>
    <w:rsid w:val="00B41A8E"/>
    <w:rsid w:val="00B41B71"/>
    <w:rsid w:val="00B41BBD"/>
    <w:rsid w:val="00B41CBE"/>
    <w:rsid w:val="00B41D52"/>
    <w:rsid w:val="00B41DA3"/>
    <w:rsid w:val="00B41DC7"/>
    <w:rsid w:val="00B41DE5"/>
    <w:rsid w:val="00B41E3B"/>
    <w:rsid w:val="00B41F5E"/>
    <w:rsid w:val="00B41F5F"/>
    <w:rsid w:val="00B41F72"/>
    <w:rsid w:val="00B41F7D"/>
    <w:rsid w:val="00B4201F"/>
    <w:rsid w:val="00B4205E"/>
    <w:rsid w:val="00B42099"/>
    <w:rsid w:val="00B42101"/>
    <w:rsid w:val="00B4213A"/>
    <w:rsid w:val="00B422B2"/>
    <w:rsid w:val="00B423F3"/>
    <w:rsid w:val="00B42408"/>
    <w:rsid w:val="00B42594"/>
    <w:rsid w:val="00B4260A"/>
    <w:rsid w:val="00B42708"/>
    <w:rsid w:val="00B42829"/>
    <w:rsid w:val="00B42913"/>
    <w:rsid w:val="00B42942"/>
    <w:rsid w:val="00B42961"/>
    <w:rsid w:val="00B429FA"/>
    <w:rsid w:val="00B42A29"/>
    <w:rsid w:val="00B42A7F"/>
    <w:rsid w:val="00B42ACA"/>
    <w:rsid w:val="00B42BB2"/>
    <w:rsid w:val="00B42BBA"/>
    <w:rsid w:val="00B42C2E"/>
    <w:rsid w:val="00B42C2F"/>
    <w:rsid w:val="00B42CA7"/>
    <w:rsid w:val="00B42CCB"/>
    <w:rsid w:val="00B42D18"/>
    <w:rsid w:val="00B42D39"/>
    <w:rsid w:val="00B42D6B"/>
    <w:rsid w:val="00B42DC8"/>
    <w:rsid w:val="00B42DCA"/>
    <w:rsid w:val="00B42E02"/>
    <w:rsid w:val="00B42F2B"/>
    <w:rsid w:val="00B42F95"/>
    <w:rsid w:val="00B42FAD"/>
    <w:rsid w:val="00B42FDE"/>
    <w:rsid w:val="00B4302B"/>
    <w:rsid w:val="00B43270"/>
    <w:rsid w:val="00B432F3"/>
    <w:rsid w:val="00B43304"/>
    <w:rsid w:val="00B4330E"/>
    <w:rsid w:val="00B43326"/>
    <w:rsid w:val="00B43455"/>
    <w:rsid w:val="00B434C5"/>
    <w:rsid w:val="00B434E8"/>
    <w:rsid w:val="00B43609"/>
    <w:rsid w:val="00B43643"/>
    <w:rsid w:val="00B436D0"/>
    <w:rsid w:val="00B43706"/>
    <w:rsid w:val="00B43821"/>
    <w:rsid w:val="00B4384B"/>
    <w:rsid w:val="00B438CE"/>
    <w:rsid w:val="00B4393F"/>
    <w:rsid w:val="00B439C7"/>
    <w:rsid w:val="00B43A2B"/>
    <w:rsid w:val="00B43B44"/>
    <w:rsid w:val="00B43C0A"/>
    <w:rsid w:val="00B43C5C"/>
    <w:rsid w:val="00B43CCC"/>
    <w:rsid w:val="00B43DBA"/>
    <w:rsid w:val="00B43E8F"/>
    <w:rsid w:val="00B43EA3"/>
    <w:rsid w:val="00B43EAE"/>
    <w:rsid w:val="00B43EDB"/>
    <w:rsid w:val="00B43EFA"/>
    <w:rsid w:val="00B43F17"/>
    <w:rsid w:val="00B43F89"/>
    <w:rsid w:val="00B4403F"/>
    <w:rsid w:val="00B4404F"/>
    <w:rsid w:val="00B44097"/>
    <w:rsid w:val="00B440AD"/>
    <w:rsid w:val="00B440DE"/>
    <w:rsid w:val="00B441B7"/>
    <w:rsid w:val="00B442B4"/>
    <w:rsid w:val="00B44315"/>
    <w:rsid w:val="00B44334"/>
    <w:rsid w:val="00B443A0"/>
    <w:rsid w:val="00B4444A"/>
    <w:rsid w:val="00B44583"/>
    <w:rsid w:val="00B4459D"/>
    <w:rsid w:val="00B44707"/>
    <w:rsid w:val="00B4477E"/>
    <w:rsid w:val="00B447B4"/>
    <w:rsid w:val="00B4494C"/>
    <w:rsid w:val="00B44A26"/>
    <w:rsid w:val="00B44A8F"/>
    <w:rsid w:val="00B44A9B"/>
    <w:rsid w:val="00B44B0C"/>
    <w:rsid w:val="00B44B86"/>
    <w:rsid w:val="00B44CDA"/>
    <w:rsid w:val="00B44D1B"/>
    <w:rsid w:val="00B44D36"/>
    <w:rsid w:val="00B44D6C"/>
    <w:rsid w:val="00B44EF8"/>
    <w:rsid w:val="00B44FCB"/>
    <w:rsid w:val="00B45026"/>
    <w:rsid w:val="00B450D3"/>
    <w:rsid w:val="00B45118"/>
    <w:rsid w:val="00B4513A"/>
    <w:rsid w:val="00B45230"/>
    <w:rsid w:val="00B4537F"/>
    <w:rsid w:val="00B45395"/>
    <w:rsid w:val="00B454BC"/>
    <w:rsid w:val="00B454EC"/>
    <w:rsid w:val="00B4552B"/>
    <w:rsid w:val="00B45533"/>
    <w:rsid w:val="00B455DD"/>
    <w:rsid w:val="00B456DF"/>
    <w:rsid w:val="00B45715"/>
    <w:rsid w:val="00B457B9"/>
    <w:rsid w:val="00B45A49"/>
    <w:rsid w:val="00B45A80"/>
    <w:rsid w:val="00B45AEA"/>
    <w:rsid w:val="00B45B45"/>
    <w:rsid w:val="00B45BA6"/>
    <w:rsid w:val="00B45BA9"/>
    <w:rsid w:val="00B45CE6"/>
    <w:rsid w:val="00B45D4C"/>
    <w:rsid w:val="00B45E08"/>
    <w:rsid w:val="00B45E32"/>
    <w:rsid w:val="00B45E6E"/>
    <w:rsid w:val="00B45EF8"/>
    <w:rsid w:val="00B45FF2"/>
    <w:rsid w:val="00B4603F"/>
    <w:rsid w:val="00B46076"/>
    <w:rsid w:val="00B46171"/>
    <w:rsid w:val="00B463FB"/>
    <w:rsid w:val="00B4641F"/>
    <w:rsid w:val="00B4646A"/>
    <w:rsid w:val="00B46550"/>
    <w:rsid w:val="00B46560"/>
    <w:rsid w:val="00B46565"/>
    <w:rsid w:val="00B4656F"/>
    <w:rsid w:val="00B465BD"/>
    <w:rsid w:val="00B466EC"/>
    <w:rsid w:val="00B468A0"/>
    <w:rsid w:val="00B46943"/>
    <w:rsid w:val="00B469D1"/>
    <w:rsid w:val="00B46A61"/>
    <w:rsid w:val="00B46AA3"/>
    <w:rsid w:val="00B46AB8"/>
    <w:rsid w:val="00B46B95"/>
    <w:rsid w:val="00B46BCB"/>
    <w:rsid w:val="00B46C02"/>
    <w:rsid w:val="00B46C14"/>
    <w:rsid w:val="00B46CB5"/>
    <w:rsid w:val="00B46CED"/>
    <w:rsid w:val="00B46CF9"/>
    <w:rsid w:val="00B46D57"/>
    <w:rsid w:val="00B46EB8"/>
    <w:rsid w:val="00B46ECE"/>
    <w:rsid w:val="00B46F0E"/>
    <w:rsid w:val="00B46F5C"/>
    <w:rsid w:val="00B470FF"/>
    <w:rsid w:val="00B471A6"/>
    <w:rsid w:val="00B471D2"/>
    <w:rsid w:val="00B47302"/>
    <w:rsid w:val="00B4731B"/>
    <w:rsid w:val="00B4746A"/>
    <w:rsid w:val="00B475BC"/>
    <w:rsid w:val="00B475D3"/>
    <w:rsid w:val="00B475F7"/>
    <w:rsid w:val="00B4764F"/>
    <w:rsid w:val="00B4771B"/>
    <w:rsid w:val="00B47772"/>
    <w:rsid w:val="00B477C1"/>
    <w:rsid w:val="00B47835"/>
    <w:rsid w:val="00B4784A"/>
    <w:rsid w:val="00B4787F"/>
    <w:rsid w:val="00B478A0"/>
    <w:rsid w:val="00B4793B"/>
    <w:rsid w:val="00B47960"/>
    <w:rsid w:val="00B47BCD"/>
    <w:rsid w:val="00B47C77"/>
    <w:rsid w:val="00B47CCF"/>
    <w:rsid w:val="00B47D2B"/>
    <w:rsid w:val="00B47D68"/>
    <w:rsid w:val="00B47DD9"/>
    <w:rsid w:val="00B47E14"/>
    <w:rsid w:val="00B47E82"/>
    <w:rsid w:val="00B47EB1"/>
    <w:rsid w:val="00B501E1"/>
    <w:rsid w:val="00B5045D"/>
    <w:rsid w:val="00B504BD"/>
    <w:rsid w:val="00B50577"/>
    <w:rsid w:val="00B505A8"/>
    <w:rsid w:val="00B505DC"/>
    <w:rsid w:val="00B50633"/>
    <w:rsid w:val="00B50684"/>
    <w:rsid w:val="00B50736"/>
    <w:rsid w:val="00B5073B"/>
    <w:rsid w:val="00B507B2"/>
    <w:rsid w:val="00B50854"/>
    <w:rsid w:val="00B50929"/>
    <w:rsid w:val="00B50934"/>
    <w:rsid w:val="00B50967"/>
    <w:rsid w:val="00B5098C"/>
    <w:rsid w:val="00B5099E"/>
    <w:rsid w:val="00B509AD"/>
    <w:rsid w:val="00B50A09"/>
    <w:rsid w:val="00B50A49"/>
    <w:rsid w:val="00B50B18"/>
    <w:rsid w:val="00B50BB5"/>
    <w:rsid w:val="00B50CDF"/>
    <w:rsid w:val="00B50D69"/>
    <w:rsid w:val="00B50D9C"/>
    <w:rsid w:val="00B50DC1"/>
    <w:rsid w:val="00B50DD2"/>
    <w:rsid w:val="00B50DD3"/>
    <w:rsid w:val="00B50F27"/>
    <w:rsid w:val="00B50F52"/>
    <w:rsid w:val="00B510B8"/>
    <w:rsid w:val="00B5111A"/>
    <w:rsid w:val="00B51173"/>
    <w:rsid w:val="00B5117B"/>
    <w:rsid w:val="00B5132D"/>
    <w:rsid w:val="00B51399"/>
    <w:rsid w:val="00B5141E"/>
    <w:rsid w:val="00B514AF"/>
    <w:rsid w:val="00B5153D"/>
    <w:rsid w:val="00B51648"/>
    <w:rsid w:val="00B51700"/>
    <w:rsid w:val="00B51749"/>
    <w:rsid w:val="00B5178D"/>
    <w:rsid w:val="00B518AE"/>
    <w:rsid w:val="00B51910"/>
    <w:rsid w:val="00B5193A"/>
    <w:rsid w:val="00B519B1"/>
    <w:rsid w:val="00B519DD"/>
    <w:rsid w:val="00B51A00"/>
    <w:rsid w:val="00B51A07"/>
    <w:rsid w:val="00B51A70"/>
    <w:rsid w:val="00B51AA0"/>
    <w:rsid w:val="00B51B10"/>
    <w:rsid w:val="00B51B76"/>
    <w:rsid w:val="00B51B7C"/>
    <w:rsid w:val="00B51BAD"/>
    <w:rsid w:val="00B51D8C"/>
    <w:rsid w:val="00B51DB7"/>
    <w:rsid w:val="00B51E71"/>
    <w:rsid w:val="00B51E9D"/>
    <w:rsid w:val="00B51F55"/>
    <w:rsid w:val="00B52012"/>
    <w:rsid w:val="00B5205C"/>
    <w:rsid w:val="00B52123"/>
    <w:rsid w:val="00B5218F"/>
    <w:rsid w:val="00B521A6"/>
    <w:rsid w:val="00B5225A"/>
    <w:rsid w:val="00B5227E"/>
    <w:rsid w:val="00B5243C"/>
    <w:rsid w:val="00B524C2"/>
    <w:rsid w:val="00B524D0"/>
    <w:rsid w:val="00B52524"/>
    <w:rsid w:val="00B52613"/>
    <w:rsid w:val="00B5268B"/>
    <w:rsid w:val="00B526B7"/>
    <w:rsid w:val="00B5272D"/>
    <w:rsid w:val="00B52754"/>
    <w:rsid w:val="00B529F5"/>
    <w:rsid w:val="00B52A6A"/>
    <w:rsid w:val="00B52A93"/>
    <w:rsid w:val="00B52BBC"/>
    <w:rsid w:val="00B52C41"/>
    <w:rsid w:val="00B52C48"/>
    <w:rsid w:val="00B52C50"/>
    <w:rsid w:val="00B52C66"/>
    <w:rsid w:val="00B52CA7"/>
    <w:rsid w:val="00B52CA8"/>
    <w:rsid w:val="00B52CDD"/>
    <w:rsid w:val="00B52D70"/>
    <w:rsid w:val="00B52D93"/>
    <w:rsid w:val="00B52D99"/>
    <w:rsid w:val="00B52F2E"/>
    <w:rsid w:val="00B52FA9"/>
    <w:rsid w:val="00B530D7"/>
    <w:rsid w:val="00B531BB"/>
    <w:rsid w:val="00B532FC"/>
    <w:rsid w:val="00B533AB"/>
    <w:rsid w:val="00B53408"/>
    <w:rsid w:val="00B53423"/>
    <w:rsid w:val="00B53475"/>
    <w:rsid w:val="00B534E8"/>
    <w:rsid w:val="00B53585"/>
    <w:rsid w:val="00B535CA"/>
    <w:rsid w:val="00B536D0"/>
    <w:rsid w:val="00B536DB"/>
    <w:rsid w:val="00B53796"/>
    <w:rsid w:val="00B537EE"/>
    <w:rsid w:val="00B53841"/>
    <w:rsid w:val="00B53906"/>
    <w:rsid w:val="00B53907"/>
    <w:rsid w:val="00B53955"/>
    <w:rsid w:val="00B539BA"/>
    <w:rsid w:val="00B53A36"/>
    <w:rsid w:val="00B53B11"/>
    <w:rsid w:val="00B53B17"/>
    <w:rsid w:val="00B53CD1"/>
    <w:rsid w:val="00B53D1B"/>
    <w:rsid w:val="00B53D29"/>
    <w:rsid w:val="00B53DD7"/>
    <w:rsid w:val="00B53E82"/>
    <w:rsid w:val="00B53ECE"/>
    <w:rsid w:val="00B53EF7"/>
    <w:rsid w:val="00B53FB9"/>
    <w:rsid w:val="00B54162"/>
    <w:rsid w:val="00B54270"/>
    <w:rsid w:val="00B542BC"/>
    <w:rsid w:val="00B54388"/>
    <w:rsid w:val="00B5442A"/>
    <w:rsid w:val="00B54552"/>
    <w:rsid w:val="00B545B9"/>
    <w:rsid w:val="00B5471F"/>
    <w:rsid w:val="00B54748"/>
    <w:rsid w:val="00B54791"/>
    <w:rsid w:val="00B547E6"/>
    <w:rsid w:val="00B548D2"/>
    <w:rsid w:val="00B54967"/>
    <w:rsid w:val="00B549A3"/>
    <w:rsid w:val="00B54A20"/>
    <w:rsid w:val="00B54A5D"/>
    <w:rsid w:val="00B54A6A"/>
    <w:rsid w:val="00B54A99"/>
    <w:rsid w:val="00B54B66"/>
    <w:rsid w:val="00B54B9E"/>
    <w:rsid w:val="00B54C1D"/>
    <w:rsid w:val="00B54C5F"/>
    <w:rsid w:val="00B54CA5"/>
    <w:rsid w:val="00B54D0C"/>
    <w:rsid w:val="00B54E59"/>
    <w:rsid w:val="00B54ED4"/>
    <w:rsid w:val="00B55040"/>
    <w:rsid w:val="00B55063"/>
    <w:rsid w:val="00B550EF"/>
    <w:rsid w:val="00B55116"/>
    <w:rsid w:val="00B55117"/>
    <w:rsid w:val="00B551A1"/>
    <w:rsid w:val="00B5528E"/>
    <w:rsid w:val="00B552FF"/>
    <w:rsid w:val="00B5535F"/>
    <w:rsid w:val="00B553A2"/>
    <w:rsid w:val="00B554BC"/>
    <w:rsid w:val="00B55563"/>
    <w:rsid w:val="00B556FC"/>
    <w:rsid w:val="00B55744"/>
    <w:rsid w:val="00B55817"/>
    <w:rsid w:val="00B55818"/>
    <w:rsid w:val="00B55975"/>
    <w:rsid w:val="00B559E3"/>
    <w:rsid w:val="00B55ACF"/>
    <w:rsid w:val="00B55AD1"/>
    <w:rsid w:val="00B55B76"/>
    <w:rsid w:val="00B55BB5"/>
    <w:rsid w:val="00B55BE7"/>
    <w:rsid w:val="00B55C36"/>
    <w:rsid w:val="00B55D73"/>
    <w:rsid w:val="00B55D75"/>
    <w:rsid w:val="00B55DEC"/>
    <w:rsid w:val="00B55ECF"/>
    <w:rsid w:val="00B55EED"/>
    <w:rsid w:val="00B55F07"/>
    <w:rsid w:val="00B56010"/>
    <w:rsid w:val="00B560F7"/>
    <w:rsid w:val="00B5614D"/>
    <w:rsid w:val="00B5616F"/>
    <w:rsid w:val="00B56175"/>
    <w:rsid w:val="00B562D3"/>
    <w:rsid w:val="00B5635B"/>
    <w:rsid w:val="00B56415"/>
    <w:rsid w:val="00B56436"/>
    <w:rsid w:val="00B56444"/>
    <w:rsid w:val="00B56478"/>
    <w:rsid w:val="00B5652A"/>
    <w:rsid w:val="00B56542"/>
    <w:rsid w:val="00B56560"/>
    <w:rsid w:val="00B565AC"/>
    <w:rsid w:val="00B56645"/>
    <w:rsid w:val="00B566DB"/>
    <w:rsid w:val="00B5673A"/>
    <w:rsid w:val="00B567F3"/>
    <w:rsid w:val="00B56817"/>
    <w:rsid w:val="00B56882"/>
    <w:rsid w:val="00B568CC"/>
    <w:rsid w:val="00B568DB"/>
    <w:rsid w:val="00B569D7"/>
    <w:rsid w:val="00B56ABB"/>
    <w:rsid w:val="00B56B36"/>
    <w:rsid w:val="00B56B50"/>
    <w:rsid w:val="00B56B8E"/>
    <w:rsid w:val="00B56CC7"/>
    <w:rsid w:val="00B56CCC"/>
    <w:rsid w:val="00B56CD8"/>
    <w:rsid w:val="00B56D0A"/>
    <w:rsid w:val="00B56DF2"/>
    <w:rsid w:val="00B56E48"/>
    <w:rsid w:val="00B56F57"/>
    <w:rsid w:val="00B56FE3"/>
    <w:rsid w:val="00B56FFC"/>
    <w:rsid w:val="00B57175"/>
    <w:rsid w:val="00B57181"/>
    <w:rsid w:val="00B5726C"/>
    <w:rsid w:val="00B573AC"/>
    <w:rsid w:val="00B576A1"/>
    <w:rsid w:val="00B57858"/>
    <w:rsid w:val="00B578FB"/>
    <w:rsid w:val="00B579B4"/>
    <w:rsid w:val="00B57A03"/>
    <w:rsid w:val="00B57A0C"/>
    <w:rsid w:val="00B57A89"/>
    <w:rsid w:val="00B57C4B"/>
    <w:rsid w:val="00B57C4F"/>
    <w:rsid w:val="00B57C5E"/>
    <w:rsid w:val="00B57C6A"/>
    <w:rsid w:val="00B57D66"/>
    <w:rsid w:val="00B57D7F"/>
    <w:rsid w:val="00B57DE9"/>
    <w:rsid w:val="00B57EFD"/>
    <w:rsid w:val="00B57F11"/>
    <w:rsid w:val="00B57F53"/>
    <w:rsid w:val="00B6005A"/>
    <w:rsid w:val="00B6010A"/>
    <w:rsid w:val="00B60128"/>
    <w:rsid w:val="00B60197"/>
    <w:rsid w:val="00B60200"/>
    <w:rsid w:val="00B60233"/>
    <w:rsid w:val="00B60255"/>
    <w:rsid w:val="00B602DA"/>
    <w:rsid w:val="00B60301"/>
    <w:rsid w:val="00B603B3"/>
    <w:rsid w:val="00B603B7"/>
    <w:rsid w:val="00B60428"/>
    <w:rsid w:val="00B604A4"/>
    <w:rsid w:val="00B604BC"/>
    <w:rsid w:val="00B60512"/>
    <w:rsid w:val="00B60537"/>
    <w:rsid w:val="00B605BB"/>
    <w:rsid w:val="00B605F6"/>
    <w:rsid w:val="00B606A6"/>
    <w:rsid w:val="00B60766"/>
    <w:rsid w:val="00B607D6"/>
    <w:rsid w:val="00B608A1"/>
    <w:rsid w:val="00B608E4"/>
    <w:rsid w:val="00B60A45"/>
    <w:rsid w:val="00B60ABD"/>
    <w:rsid w:val="00B60B1C"/>
    <w:rsid w:val="00B60B6D"/>
    <w:rsid w:val="00B60BCE"/>
    <w:rsid w:val="00B60BDF"/>
    <w:rsid w:val="00B60BE9"/>
    <w:rsid w:val="00B60C97"/>
    <w:rsid w:val="00B60CC8"/>
    <w:rsid w:val="00B60D0A"/>
    <w:rsid w:val="00B60DC5"/>
    <w:rsid w:val="00B60DF6"/>
    <w:rsid w:val="00B60F71"/>
    <w:rsid w:val="00B60F98"/>
    <w:rsid w:val="00B60FAD"/>
    <w:rsid w:val="00B6103B"/>
    <w:rsid w:val="00B6103D"/>
    <w:rsid w:val="00B6104C"/>
    <w:rsid w:val="00B610D5"/>
    <w:rsid w:val="00B611E4"/>
    <w:rsid w:val="00B6121F"/>
    <w:rsid w:val="00B61298"/>
    <w:rsid w:val="00B61385"/>
    <w:rsid w:val="00B6141B"/>
    <w:rsid w:val="00B61486"/>
    <w:rsid w:val="00B614B0"/>
    <w:rsid w:val="00B61559"/>
    <w:rsid w:val="00B615A2"/>
    <w:rsid w:val="00B615F3"/>
    <w:rsid w:val="00B61636"/>
    <w:rsid w:val="00B61641"/>
    <w:rsid w:val="00B61650"/>
    <w:rsid w:val="00B61770"/>
    <w:rsid w:val="00B617E2"/>
    <w:rsid w:val="00B61848"/>
    <w:rsid w:val="00B61971"/>
    <w:rsid w:val="00B619B5"/>
    <w:rsid w:val="00B61AA7"/>
    <w:rsid w:val="00B61B25"/>
    <w:rsid w:val="00B61B8D"/>
    <w:rsid w:val="00B61E64"/>
    <w:rsid w:val="00B61F0C"/>
    <w:rsid w:val="00B61FA9"/>
    <w:rsid w:val="00B61FF0"/>
    <w:rsid w:val="00B62060"/>
    <w:rsid w:val="00B62063"/>
    <w:rsid w:val="00B621B6"/>
    <w:rsid w:val="00B621B8"/>
    <w:rsid w:val="00B621B9"/>
    <w:rsid w:val="00B62355"/>
    <w:rsid w:val="00B6237F"/>
    <w:rsid w:val="00B62398"/>
    <w:rsid w:val="00B623C5"/>
    <w:rsid w:val="00B62404"/>
    <w:rsid w:val="00B62472"/>
    <w:rsid w:val="00B6267F"/>
    <w:rsid w:val="00B62794"/>
    <w:rsid w:val="00B627FD"/>
    <w:rsid w:val="00B62964"/>
    <w:rsid w:val="00B629C6"/>
    <w:rsid w:val="00B62A75"/>
    <w:rsid w:val="00B62B6D"/>
    <w:rsid w:val="00B62B75"/>
    <w:rsid w:val="00B62BCA"/>
    <w:rsid w:val="00B62BF6"/>
    <w:rsid w:val="00B62DAE"/>
    <w:rsid w:val="00B62EFD"/>
    <w:rsid w:val="00B62F3D"/>
    <w:rsid w:val="00B62F4F"/>
    <w:rsid w:val="00B62F81"/>
    <w:rsid w:val="00B62F99"/>
    <w:rsid w:val="00B6302F"/>
    <w:rsid w:val="00B630BD"/>
    <w:rsid w:val="00B630E3"/>
    <w:rsid w:val="00B6316F"/>
    <w:rsid w:val="00B63274"/>
    <w:rsid w:val="00B63328"/>
    <w:rsid w:val="00B63347"/>
    <w:rsid w:val="00B633F0"/>
    <w:rsid w:val="00B63550"/>
    <w:rsid w:val="00B635F5"/>
    <w:rsid w:val="00B6363A"/>
    <w:rsid w:val="00B63677"/>
    <w:rsid w:val="00B63705"/>
    <w:rsid w:val="00B63780"/>
    <w:rsid w:val="00B63812"/>
    <w:rsid w:val="00B63827"/>
    <w:rsid w:val="00B6389B"/>
    <w:rsid w:val="00B63A2A"/>
    <w:rsid w:val="00B63A2B"/>
    <w:rsid w:val="00B63AD2"/>
    <w:rsid w:val="00B63B0C"/>
    <w:rsid w:val="00B63B26"/>
    <w:rsid w:val="00B63B62"/>
    <w:rsid w:val="00B63C41"/>
    <w:rsid w:val="00B63DD9"/>
    <w:rsid w:val="00B63E0A"/>
    <w:rsid w:val="00B63EF3"/>
    <w:rsid w:val="00B63F32"/>
    <w:rsid w:val="00B64001"/>
    <w:rsid w:val="00B6411D"/>
    <w:rsid w:val="00B64172"/>
    <w:rsid w:val="00B641B2"/>
    <w:rsid w:val="00B6426C"/>
    <w:rsid w:val="00B643A2"/>
    <w:rsid w:val="00B643BB"/>
    <w:rsid w:val="00B6442C"/>
    <w:rsid w:val="00B64493"/>
    <w:rsid w:val="00B64581"/>
    <w:rsid w:val="00B64591"/>
    <w:rsid w:val="00B645E3"/>
    <w:rsid w:val="00B6462F"/>
    <w:rsid w:val="00B646DC"/>
    <w:rsid w:val="00B647D7"/>
    <w:rsid w:val="00B648DB"/>
    <w:rsid w:val="00B649F1"/>
    <w:rsid w:val="00B64A0E"/>
    <w:rsid w:val="00B64B16"/>
    <w:rsid w:val="00B64C15"/>
    <w:rsid w:val="00B64C22"/>
    <w:rsid w:val="00B64D20"/>
    <w:rsid w:val="00B64DA7"/>
    <w:rsid w:val="00B64E1D"/>
    <w:rsid w:val="00B64E94"/>
    <w:rsid w:val="00B64ED7"/>
    <w:rsid w:val="00B64F6C"/>
    <w:rsid w:val="00B64FED"/>
    <w:rsid w:val="00B6500B"/>
    <w:rsid w:val="00B65029"/>
    <w:rsid w:val="00B65139"/>
    <w:rsid w:val="00B651BA"/>
    <w:rsid w:val="00B65291"/>
    <w:rsid w:val="00B652FB"/>
    <w:rsid w:val="00B65325"/>
    <w:rsid w:val="00B6539B"/>
    <w:rsid w:val="00B65447"/>
    <w:rsid w:val="00B6549F"/>
    <w:rsid w:val="00B654B2"/>
    <w:rsid w:val="00B654CD"/>
    <w:rsid w:val="00B6557D"/>
    <w:rsid w:val="00B655DA"/>
    <w:rsid w:val="00B65670"/>
    <w:rsid w:val="00B656DE"/>
    <w:rsid w:val="00B657F0"/>
    <w:rsid w:val="00B65818"/>
    <w:rsid w:val="00B65871"/>
    <w:rsid w:val="00B658D4"/>
    <w:rsid w:val="00B65900"/>
    <w:rsid w:val="00B65A0E"/>
    <w:rsid w:val="00B65A12"/>
    <w:rsid w:val="00B65A48"/>
    <w:rsid w:val="00B65AF3"/>
    <w:rsid w:val="00B65D04"/>
    <w:rsid w:val="00B65D4F"/>
    <w:rsid w:val="00B65D76"/>
    <w:rsid w:val="00B65E5C"/>
    <w:rsid w:val="00B65E91"/>
    <w:rsid w:val="00B65E9D"/>
    <w:rsid w:val="00B65F5C"/>
    <w:rsid w:val="00B65F64"/>
    <w:rsid w:val="00B6606D"/>
    <w:rsid w:val="00B660AC"/>
    <w:rsid w:val="00B662A7"/>
    <w:rsid w:val="00B662C5"/>
    <w:rsid w:val="00B662EE"/>
    <w:rsid w:val="00B66418"/>
    <w:rsid w:val="00B66435"/>
    <w:rsid w:val="00B664E1"/>
    <w:rsid w:val="00B6650E"/>
    <w:rsid w:val="00B66590"/>
    <w:rsid w:val="00B665EB"/>
    <w:rsid w:val="00B66699"/>
    <w:rsid w:val="00B666F1"/>
    <w:rsid w:val="00B66730"/>
    <w:rsid w:val="00B667CF"/>
    <w:rsid w:val="00B668BB"/>
    <w:rsid w:val="00B669DB"/>
    <w:rsid w:val="00B66A72"/>
    <w:rsid w:val="00B66D90"/>
    <w:rsid w:val="00B66E5C"/>
    <w:rsid w:val="00B670F7"/>
    <w:rsid w:val="00B672D9"/>
    <w:rsid w:val="00B67356"/>
    <w:rsid w:val="00B673A8"/>
    <w:rsid w:val="00B6742F"/>
    <w:rsid w:val="00B6746D"/>
    <w:rsid w:val="00B675B0"/>
    <w:rsid w:val="00B676BF"/>
    <w:rsid w:val="00B676DB"/>
    <w:rsid w:val="00B67907"/>
    <w:rsid w:val="00B6798E"/>
    <w:rsid w:val="00B679DD"/>
    <w:rsid w:val="00B67A99"/>
    <w:rsid w:val="00B67B9A"/>
    <w:rsid w:val="00B67BFD"/>
    <w:rsid w:val="00B67C16"/>
    <w:rsid w:val="00B67CA3"/>
    <w:rsid w:val="00B67CC1"/>
    <w:rsid w:val="00B67DA2"/>
    <w:rsid w:val="00B67DAB"/>
    <w:rsid w:val="00B67DCB"/>
    <w:rsid w:val="00B67E04"/>
    <w:rsid w:val="00B67ED4"/>
    <w:rsid w:val="00B70092"/>
    <w:rsid w:val="00B700AB"/>
    <w:rsid w:val="00B700EC"/>
    <w:rsid w:val="00B70118"/>
    <w:rsid w:val="00B7024A"/>
    <w:rsid w:val="00B7045E"/>
    <w:rsid w:val="00B70485"/>
    <w:rsid w:val="00B704C5"/>
    <w:rsid w:val="00B7059A"/>
    <w:rsid w:val="00B70602"/>
    <w:rsid w:val="00B706D7"/>
    <w:rsid w:val="00B707ED"/>
    <w:rsid w:val="00B70802"/>
    <w:rsid w:val="00B70895"/>
    <w:rsid w:val="00B708A8"/>
    <w:rsid w:val="00B70926"/>
    <w:rsid w:val="00B7096A"/>
    <w:rsid w:val="00B70A0E"/>
    <w:rsid w:val="00B70A52"/>
    <w:rsid w:val="00B70A6B"/>
    <w:rsid w:val="00B70B01"/>
    <w:rsid w:val="00B70B5F"/>
    <w:rsid w:val="00B70B8E"/>
    <w:rsid w:val="00B70B9A"/>
    <w:rsid w:val="00B70C28"/>
    <w:rsid w:val="00B70C3C"/>
    <w:rsid w:val="00B70C5E"/>
    <w:rsid w:val="00B70D0C"/>
    <w:rsid w:val="00B70D20"/>
    <w:rsid w:val="00B70D32"/>
    <w:rsid w:val="00B70D62"/>
    <w:rsid w:val="00B70D64"/>
    <w:rsid w:val="00B70D6D"/>
    <w:rsid w:val="00B70F16"/>
    <w:rsid w:val="00B70FA0"/>
    <w:rsid w:val="00B70FC8"/>
    <w:rsid w:val="00B70FF6"/>
    <w:rsid w:val="00B710F4"/>
    <w:rsid w:val="00B71134"/>
    <w:rsid w:val="00B71158"/>
    <w:rsid w:val="00B711EA"/>
    <w:rsid w:val="00B7123B"/>
    <w:rsid w:val="00B71278"/>
    <w:rsid w:val="00B712C0"/>
    <w:rsid w:val="00B71365"/>
    <w:rsid w:val="00B71540"/>
    <w:rsid w:val="00B71596"/>
    <w:rsid w:val="00B7159D"/>
    <w:rsid w:val="00B715A6"/>
    <w:rsid w:val="00B715D7"/>
    <w:rsid w:val="00B7175E"/>
    <w:rsid w:val="00B719BA"/>
    <w:rsid w:val="00B71A14"/>
    <w:rsid w:val="00B71A60"/>
    <w:rsid w:val="00B71B9C"/>
    <w:rsid w:val="00B71C4F"/>
    <w:rsid w:val="00B71C63"/>
    <w:rsid w:val="00B71CAB"/>
    <w:rsid w:val="00B71CF6"/>
    <w:rsid w:val="00B71D57"/>
    <w:rsid w:val="00B71D65"/>
    <w:rsid w:val="00B71DC8"/>
    <w:rsid w:val="00B71E78"/>
    <w:rsid w:val="00B71EA8"/>
    <w:rsid w:val="00B71ED6"/>
    <w:rsid w:val="00B71F0A"/>
    <w:rsid w:val="00B71F87"/>
    <w:rsid w:val="00B72009"/>
    <w:rsid w:val="00B72016"/>
    <w:rsid w:val="00B72061"/>
    <w:rsid w:val="00B7210F"/>
    <w:rsid w:val="00B7215D"/>
    <w:rsid w:val="00B721D2"/>
    <w:rsid w:val="00B72202"/>
    <w:rsid w:val="00B72224"/>
    <w:rsid w:val="00B72256"/>
    <w:rsid w:val="00B722FC"/>
    <w:rsid w:val="00B72309"/>
    <w:rsid w:val="00B72371"/>
    <w:rsid w:val="00B723A8"/>
    <w:rsid w:val="00B723AA"/>
    <w:rsid w:val="00B724AD"/>
    <w:rsid w:val="00B724F3"/>
    <w:rsid w:val="00B72514"/>
    <w:rsid w:val="00B72713"/>
    <w:rsid w:val="00B7276F"/>
    <w:rsid w:val="00B7277B"/>
    <w:rsid w:val="00B728E6"/>
    <w:rsid w:val="00B72900"/>
    <w:rsid w:val="00B729A6"/>
    <w:rsid w:val="00B729DA"/>
    <w:rsid w:val="00B72B17"/>
    <w:rsid w:val="00B72BB2"/>
    <w:rsid w:val="00B72C4F"/>
    <w:rsid w:val="00B72CD7"/>
    <w:rsid w:val="00B72CF1"/>
    <w:rsid w:val="00B72D96"/>
    <w:rsid w:val="00B72DA0"/>
    <w:rsid w:val="00B72DA8"/>
    <w:rsid w:val="00B72DF4"/>
    <w:rsid w:val="00B72EA9"/>
    <w:rsid w:val="00B72F59"/>
    <w:rsid w:val="00B73005"/>
    <w:rsid w:val="00B7300D"/>
    <w:rsid w:val="00B73055"/>
    <w:rsid w:val="00B73104"/>
    <w:rsid w:val="00B73262"/>
    <w:rsid w:val="00B7327D"/>
    <w:rsid w:val="00B732A8"/>
    <w:rsid w:val="00B73488"/>
    <w:rsid w:val="00B734D5"/>
    <w:rsid w:val="00B73506"/>
    <w:rsid w:val="00B73515"/>
    <w:rsid w:val="00B73566"/>
    <w:rsid w:val="00B73631"/>
    <w:rsid w:val="00B736BA"/>
    <w:rsid w:val="00B7370A"/>
    <w:rsid w:val="00B73787"/>
    <w:rsid w:val="00B7381C"/>
    <w:rsid w:val="00B7389E"/>
    <w:rsid w:val="00B738F1"/>
    <w:rsid w:val="00B73901"/>
    <w:rsid w:val="00B7399B"/>
    <w:rsid w:val="00B739B0"/>
    <w:rsid w:val="00B73A4C"/>
    <w:rsid w:val="00B73A93"/>
    <w:rsid w:val="00B73AAF"/>
    <w:rsid w:val="00B73B96"/>
    <w:rsid w:val="00B73DAC"/>
    <w:rsid w:val="00B73DC6"/>
    <w:rsid w:val="00B73E80"/>
    <w:rsid w:val="00B73F25"/>
    <w:rsid w:val="00B73FAE"/>
    <w:rsid w:val="00B74119"/>
    <w:rsid w:val="00B7411C"/>
    <w:rsid w:val="00B74190"/>
    <w:rsid w:val="00B7419C"/>
    <w:rsid w:val="00B74284"/>
    <w:rsid w:val="00B74325"/>
    <w:rsid w:val="00B74387"/>
    <w:rsid w:val="00B74393"/>
    <w:rsid w:val="00B74510"/>
    <w:rsid w:val="00B74579"/>
    <w:rsid w:val="00B745DA"/>
    <w:rsid w:val="00B745E3"/>
    <w:rsid w:val="00B7466B"/>
    <w:rsid w:val="00B746DB"/>
    <w:rsid w:val="00B74704"/>
    <w:rsid w:val="00B7472A"/>
    <w:rsid w:val="00B7473A"/>
    <w:rsid w:val="00B7478F"/>
    <w:rsid w:val="00B74798"/>
    <w:rsid w:val="00B747C1"/>
    <w:rsid w:val="00B7481A"/>
    <w:rsid w:val="00B7486E"/>
    <w:rsid w:val="00B74961"/>
    <w:rsid w:val="00B749F6"/>
    <w:rsid w:val="00B74B0C"/>
    <w:rsid w:val="00B74B11"/>
    <w:rsid w:val="00B74B15"/>
    <w:rsid w:val="00B74B8A"/>
    <w:rsid w:val="00B74BC2"/>
    <w:rsid w:val="00B74C1B"/>
    <w:rsid w:val="00B74C4A"/>
    <w:rsid w:val="00B74CB0"/>
    <w:rsid w:val="00B74CB3"/>
    <w:rsid w:val="00B74CFF"/>
    <w:rsid w:val="00B74DC2"/>
    <w:rsid w:val="00B74DC8"/>
    <w:rsid w:val="00B74EB0"/>
    <w:rsid w:val="00B74EEE"/>
    <w:rsid w:val="00B74FDF"/>
    <w:rsid w:val="00B74FE0"/>
    <w:rsid w:val="00B75009"/>
    <w:rsid w:val="00B751CB"/>
    <w:rsid w:val="00B75350"/>
    <w:rsid w:val="00B75519"/>
    <w:rsid w:val="00B756CC"/>
    <w:rsid w:val="00B756FC"/>
    <w:rsid w:val="00B757C7"/>
    <w:rsid w:val="00B757DD"/>
    <w:rsid w:val="00B758D6"/>
    <w:rsid w:val="00B758E7"/>
    <w:rsid w:val="00B75961"/>
    <w:rsid w:val="00B75A0B"/>
    <w:rsid w:val="00B75A5C"/>
    <w:rsid w:val="00B75AAA"/>
    <w:rsid w:val="00B75B20"/>
    <w:rsid w:val="00B75C69"/>
    <w:rsid w:val="00B75CDA"/>
    <w:rsid w:val="00B75D12"/>
    <w:rsid w:val="00B75DFC"/>
    <w:rsid w:val="00B75E32"/>
    <w:rsid w:val="00B76044"/>
    <w:rsid w:val="00B760E2"/>
    <w:rsid w:val="00B760E3"/>
    <w:rsid w:val="00B760E5"/>
    <w:rsid w:val="00B761C2"/>
    <w:rsid w:val="00B761F1"/>
    <w:rsid w:val="00B7624E"/>
    <w:rsid w:val="00B76296"/>
    <w:rsid w:val="00B76318"/>
    <w:rsid w:val="00B76347"/>
    <w:rsid w:val="00B76396"/>
    <w:rsid w:val="00B76465"/>
    <w:rsid w:val="00B7648E"/>
    <w:rsid w:val="00B764C4"/>
    <w:rsid w:val="00B764D7"/>
    <w:rsid w:val="00B76631"/>
    <w:rsid w:val="00B76662"/>
    <w:rsid w:val="00B76795"/>
    <w:rsid w:val="00B767D6"/>
    <w:rsid w:val="00B767EA"/>
    <w:rsid w:val="00B76843"/>
    <w:rsid w:val="00B7684C"/>
    <w:rsid w:val="00B76889"/>
    <w:rsid w:val="00B7693C"/>
    <w:rsid w:val="00B7697D"/>
    <w:rsid w:val="00B769F7"/>
    <w:rsid w:val="00B76A62"/>
    <w:rsid w:val="00B76BA8"/>
    <w:rsid w:val="00B76CF0"/>
    <w:rsid w:val="00B76DE7"/>
    <w:rsid w:val="00B76E3D"/>
    <w:rsid w:val="00B76F83"/>
    <w:rsid w:val="00B76F8A"/>
    <w:rsid w:val="00B76F99"/>
    <w:rsid w:val="00B77007"/>
    <w:rsid w:val="00B77019"/>
    <w:rsid w:val="00B7707B"/>
    <w:rsid w:val="00B7731C"/>
    <w:rsid w:val="00B77369"/>
    <w:rsid w:val="00B773A7"/>
    <w:rsid w:val="00B7741A"/>
    <w:rsid w:val="00B77625"/>
    <w:rsid w:val="00B7762A"/>
    <w:rsid w:val="00B77667"/>
    <w:rsid w:val="00B776B1"/>
    <w:rsid w:val="00B776C2"/>
    <w:rsid w:val="00B77764"/>
    <w:rsid w:val="00B77779"/>
    <w:rsid w:val="00B778B8"/>
    <w:rsid w:val="00B7795D"/>
    <w:rsid w:val="00B77989"/>
    <w:rsid w:val="00B779F6"/>
    <w:rsid w:val="00B77A99"/>
    <w:rsid w:val="00B77B31"/>
    <w:rsid w:val="00B77B86"/>
    <w:rsid w:val="00B77CB5"/>
    <w:rsid w:val="00B77CB9"/>
    <w:rsid w:val="00B77D5F"/>
    <w:rsid w:val="00B77DDB"/>
    <w:rsid w:val="00B77E04"/>
    <w:rsid w:val="00B77E3A"/>
    <w:rsid w:val="00B77E73"/>
    <w:rsid w:val="00B77E97"/>
    <w:rsid w:val="00B77EBF"/>
    <w:rsid w:val="00B77F28"/>
    <w:rsid w:val="00B77F80"/>
    <w:rsid w:val="00B80083"/>
    <w:rsid w:val="00B800BA"/>
    <w:rsid w:val="00B800F3"/>
    <w:rsid w:val="00B80100"/>
    <w:rsid w:val="00B80117"/>
    <w:rsid w:val="00B801A3"/>
    <w:rsid w:val="00B80256"/>
    <w:rsid w:val="00B803D9"/>
    <w:rsid w:val="00B80408"/>
    <w:rsid w:val="00B8061C"/>
    <w:rsid w:val="00B8062D"/>
    <w:rsid w:val="00B8063B"/>
    <w:rsid w:val="00B8071E"/>
    <w:rsid w:val="00B80741"/>
    <w:rsid w:val="00B807C5"/>
    <w:rsid w:val="00B807D1"/>
    <w:rsid w:val="00B807D7"/>
    <w:rsid w:val="00B8082D"/>
    <w:rsid w:val="00B8085F"/>
    <w:rsid w:val="00B808E0"/>
    <w:rsid w:val="00B808FC"/>
    <w:rsid w:val="00B80917"/>
    <w:rsid w:val="00B8092D"/>
    <w:rsid w:val="00B8098A"/>
    <w:rsid w:val="00B8098E"/>
    <w:rsid w:val="00B809CB"/>
    <w:rsid w:val="00B80A04"/>
    <w:rsid w:val="00B80A38"/>
    <w:rsid w:val="00B80AEE"/>
    <w:rsid w:val="00B80C19"/>
    <w:rsid w:val="00B80CD6"/>
    <w:rsid w:val="00B80D16"/>
    <w:rsid w:val="00B80D8D"/>
    <w:rsid w:val="00B810C4"/>
    <w:rsid w:val="00B81107"/>
    <w:rsid w:val="00B81235"/>
    <w:rsid w:val="00B8123A"/>
    <w:rsid w:val="00B813D6"/>
    <w:rsid w:val="00B81422"/>
    <w:rsid w:val="00B81493"/>
    <w:rsid w:val="00B814C0"/>
    <w:rsid w:val="00B8156F"/>
    <w:rsid w:val="00B815B3"/>
    <w:rsid w:val="00B815D8"/>
    <w:rsid w:val="00B81687"/>
    <w:rsid w:val="00B81803"/>
    <w:rsid w:val="00B81828"/>
    <w:rsid w:val="00B818BB"/>
    <w:rsid w:val="00B818D5"/>
    <w:rsid w:val="00B8190D"/>
    <w:rsid w:val="00B81B00"/>
    <w:rsid w:val="00B81B23"/>
    <w:rsid w:val="00B81B2A"/>
    <w:rsid w:val="00B81B33"/>
    <w:rsid w:val="00B81B7D"/>
    <w:rsid w:val="00B81BE2"/>
    <w:rsid w:val="00B81CF7"/>
    <w:rsid w:val="00B81D6C"/>
    <w:rsid w:val="00B81DE4"/>
    <w:rsid w:val="00B81E5B"/>
    <w:rsid w:val="00B81E61"/>
    <w:rsid w:val="00B81EBB"/>
    <w:rsid w:val="00B81EF3"/>
    <w:rsid w:val="00B81F62"/>
    <w:rsid w:val="00B81F84"/>
    <w:rsid w:val="00B81F9D"/>
    <w:rsid w:val="00B82073"/>
    <w:rsid w:val="00B821D8"/>
    <w:rsid w:val="00B8234B"/>
    <w:rsid w:val="00B823BA"/>
    <w:rsid w:val="00B824F2"/>
    <w:rsid w:val="00B82524"/>
    <w:rsid w:val="00B825FB"/>
    <w:rsid w:val="00B82610"/>
    <w:rsid w:val="00B82706"/>
    <w:rsid w:val="00B827A0"/>
    <w:rsid w:val="00B827B0"/>
    <w:rsid w:val="00B827C5"/>
    <w:rsid w:val="00B827D8"/>
    <w:rsid w:val="00B828E6"/>
    <w:rsid w:val="00B82A17"/>
    <w:rsid w:val="00B82A7F"/>
    <w:rsid w:val="00B82AEA"/>
    <w:rsid w:val="00B82AFB"/>
    <w:rsid w:val="00B82B51"/>
    <w:rsid w:val="00B82BE8"/>
    <w:rsid w:val="00B82C37"/>
    <w:rsid w:val="00B82C61"/>
    <w:rsid w:val="00B82CE3"/>
    <w:rsid w:val="00B82D36"/>
    <w:rsid w:val="00B82D3F"/>
    <w:rsid w:val="00B82DA3"/>
    <w:rsid w:val="00B82DF3"/>
    <w:rsid w:val="00B82E75"/>
    <w:rsid w:val="00B82E89"/>
    <w:rsid w:val="00B82F43"/>
    <w:rsid w:val="00B82F8F"/>
    <w:rsid w:val="00B82FA9"/>
    <w:rsid w:val="00B83099"/>
    <w:rsid w:val="00B830A9"/>
    <w:rsid w:val="00B830DF"/>
    <w:rsid w:val="00B8312D"/>
    <w:rsid w:val="00B831F0"/>
    <w:rsid w:val="00B833B6"/>
    <w:rsid w:val="00B833BB"/>
    <w:rsid w:val="00B83449"/>
    <w:rsid w:val="00B834F0"/>
    <w:rsid w:val="00B83595"/>
    <w:rsid w:val="00B83625"/>
    <w:rsid w:val="00B8366F"/>
    <w:rsid w:val="00B836C9"/>
    <w:rsid w:val="00B83719"/>
    <w:rsid w:val="00B8377F"/>
    <w:rsid w:val="00B83825"/>
    <w:rsid w:val="00B83844"/>
    <w:rsid w:val="00B8385C"/>
    <w:rsid w:val="00B83943"/>
    <w:rsid w:val="00B83989"/>
    <w:rsid w:val="00B83A31"/>
    <w:rsid w:val="00B83ACD"/>
    <w:rsid w:val="00B83B07"/>
    <w:rsid w:val="00B83B32"/>
    <w:rsid w:val="00B83B47"/>
    <w:rsid w:val="00B83B7E"/>
    <w:rsid w:val="00B83B8A"/>
    <w:rsid w:val="00B83CA5"/>
    <w:rsid w:val="00B83CC9"/>
    <w:rsid w:val="00B83D7C"/>
    <w:rsid w:val="00B83D7F"/>
    <w:rsid w:val="00B83DA1"/>
    <w:rsid w:val="00B83DE0"/>
    <w:rsid w:val="00B83E98"/>
    <w:rsid w:val="00B83EBA"/>
    <w:rsid w:val="00B83EC4"/>
    <w:rsid w:val="00B83ECC"/>
    <w:rsid w:val="00B84086"/>
    <w:rsid w:val="00B840C7"/>
    <w:rsid w:val="00B8410C"/>
    <w:rsid w:val="00B841FF"/>
    <w:rsid w:val="00B8421B"/>
    <w:rsid w:val="00B84379"/>
    <w:rsid w:val="00B84398"/>
    <w:rsid w:val="00B84470"/>
    <w:rsid w:val="00B844B4"/>
    <w:rsid w:val="00B8451A"/>
    <w:rsid w:val="00B84539"/>
    <w:rsid w:val="00B84598"/>
    <w:rsid w:val="00B845B6"/>
    <w:rsid w:val="00B845CC"/>
    <w:rsid w:val="00B8466D"/>
    <w:rsid w:val="00B84685"/>
    <w:rsid w:val="00B8468C"/>
    <w:rsid w:val="00B848EE"/>
    <w:rsid w:val="00B848FF"/>
    <w:rsid w:val="00B84942"/>
    <w:rsid w:val="00B8498F"/>
    <w:rsid w:val="00B84A64"/>
    <w:rsid w:val="00B84A8F"/>
    <w:rsid w:val="00B84A9F"/>
    <w:rsid w:val="00B84B24"/>
    <w:rsid w:val="00B84B70"/>
    <w:rsid w:val="00B84BAF"/>
    <w:rsid w:val="00B84C1C"/>
    <w:rsid w:val="00B84C2E"/>
    <w:rsid w:val="00B84C50"/>
    <w:rsid w:val="00B84F11"/>
    <w:rsid w:val="00B84FD7"/>
    <w:rsid w:val="00B8505C"/>
    <w:rsid w:val="00B85060"/>
    <w:rsid w:val="00B85105"/>
    <w:rsid w:val="00B8513A"/>
    <w:rsid w:val="00B8516F"/>
    <w:rsid w:val="00B851E1"/>
    <w:rsid w:val="00B85238"/>
    <w:rsid w:val="00B8525A"/>
    <w:rsid w:val="00B85272"/>
    <w:rsid w:val="00B85373"/>
    <w:rsid w:val="00B853AB"/>
    <w:rsid w:val="00B8547B"/>
    <w:rsid w:val="00B854D2"/>
    <w:rsid w:val="00B8558A"/>
    <w:rsid w:val="00B856DC"/>
    <w:rsid w:val="00B85714"/>
    <w:rsid w:val="00B85768"/>
    <w:rsid w:val="00B8583F"/>
    <w:rsid w:val="00B858ED"/>
    <w:rsid w:val="00B85A29"/>
    <w:rsid w:val="00B85A8E"/>
    <w:rsid w:val="00B85A99"/>
    <w:rsid w:val="00B85BF2"/>
    <w:rsid w:val="00B85C38"/>
    <w:rsid w:val="00B85C80"/>
    <w:rsid w:val="00B85CF8"/>
    <w:rsid w:val="00B85DD2"/>
    <w:rsid w:val="00B85E06"/>
    <w:rsid w:val="00B85E09"/>
    <w:rsid w:val="00B85EFA"/>
    <w:rsid w:val="00B85F01"/>
    <w:rsid w:val="00B85F09"/>
    <w:rsid w:val="00B85F66"/>
    <w:rsid w:val="00B85FD8"/>
    <w:rsid w:val="00B86091"/>
    <w:rsid w:val="00B86119"/>
    <w:rsid w:val="00B861B6"/>
    <w:rsid w:val="00B8623C"/>
    <w:rsid w:val="00B8625A"/>
    <w:rsid w:val="00B86297"/>
    <w:rsid w:val="00B8629A"/>
    <w:rsid w:val="00B8630E"/>
    <w:rsid w:val="00B86389"/>
    <w:rsid w:val="00B8638C"/>
    <w:rsid w:val="00B863D5"/>
    <w:rsid w:val="00B865AC"/>
    <w:rsid w:val="00B8667A"/>
    <w:rsid w:val="00B8667D"/>
    <w:rsid w:val="00B8677D"/>
    <w:rsid w:val="00B86798"/>
    <w:rsid w:val="00B8682D"/>
    <w:rsid w:val="00B868D6"/>
    <w:rsid w:val="00B868FB"/>
    <w:rsid w:val="00B86905"/>
    <w:rsid w:val="00B869B1"/>
    <w:rsid w:val="00B86BAE"/>
    <w:rsid w:val="00B86C63"/>
    <w:rsid w:val="00B86C69"/>
    <w:rsid w:val="00B86C8B"/>
    <w:rsid w:val="00B86CAE"/>
    <w:rsid w:val="00B86CF5"/>
    <w:rsid w:val="00B86D00"/>
    <w:rsid w:val="00B86DCC"/>
    <w:rsid w:val="00B86E85"/>
    <w:rsid w:val="00B86E96"/>
    <w:rsid w:val="00B86E9D"/>
    <w:rsid w:val="00B86EC7"/>
    <w:rsid w:val="00B86F2D"/>
    <w:rsid w:val="00B8702D"/>
    <w:rsid w:val="00B8709D"/>
    <w:rsid w:val="00B8716A"/>
    <w:rsid w:val="00B87248"/>
    <w:rsid w:val="00B87270"/>
    <w:rsid w:val="00B872B6"/>
    <w:rsid w:val="00B874E5"/>
    <w:rsid w:val="00B874FF"/>
    <w:rsid w:val="00B87505"/>
    <w:rsid w:val="00B87536"/>
    <w:rsid w:val="00B8759B"/>
    <w:rsid w:val="00B876EB"/>
    <w:rsid w:val="00B8775B"/>
    <w:rsid w:val="00B87773"/>
    <w:rsid w:val="00B878E5"/>
    <w:rsid w:val="00B8790F"/>
    <w:rsid w:val="00B87933"/>
    <w:rsid w:val="00B879D9"/>
    <w:rsid w:val="00B879F6"/>
    <w:rsid w:val="00B87A43"/>
    <w:rsid w:val="00B87B05"/>
    <w:rsid w:val="00B87B06"/>
    <w:rsid w:val="00B87B32"/>
    <w:rsid w:val="00B87C4C"/>
    <w:rsid w:val="00B87DEA"/>
    <w:rsid w:val="00B87E3E"/>
    <w:rsid w:val="00B87E55"/>
    <w:rsid w:val="00B87F37"/>
    <w:rsid w:val="00B87F38"/>
    <w:rsid w:val="00B87FDC"/>
    <w:rsid w:val="00B87FF0"/>
    <w:rsid w:val="00B90087"/>
    <w:rsid w:val="00B9009E"/>
    <w:rsid w:val="00B900CD"/>
    <w:rsid w:val="00B902C0"/>
    <w:rsid w:val="00B903B1"/>
    <w:rsid w:val="00B9044E"/>
    <w:rsid w:val="00B906A2"/>
    <w:rsid w:val="00B906BA"/>
    <w:rsid w:val="00B90775"/>
    <w:rsid w:val="00B9078A"/>
    <w:rsid w:val="00B9079C"/>
    <w:rsid w:val="00B908C4"/>
    <w:rsid w:val="00B90949"/>
    <w:rsid w:val="00B90A02"/>
    <w:rsid w:val="00B90A04"/>
    <w:rsid w:val="00B90A7D"/>
    <w:rsid w:val="00B90AF4"/>
    <w:rsid w:val="00B90BCD"/>
    <w:rsid w:val="00B90C82"/>
    <w:rsid w:val="00B90D8B"/>
    <w:rsid w:val="00B90E5F"/>
    <w:rsid w:val="00B90E86"/>
    <w:rsid w:val="00B90EAA"/>
    <w:rsid w:val="00B90F79"/>
    <w:rsid w:val="00B90F7C"/>
    <w:rsid w:val="00B90F95"/>
    <w:rsid w:val="00B90FF4"/>
    <w:rsid w:val="00B9107E"/>
    <w:rsid w:val="00B910D7"/>
    <w:rsid w:val="00B910FD"/>
    <w:rsid w:val="00B9115D"/>
    <w:rsid w:val="00B91160"/>
    <w:rsid w:val="00B911AC"/>
    <w:rsid w:val="00B911CE"/>
    <w:rsid w:val="00B911D9"/>
    <w:rsid w:val="00B914A8"/>
    <w:rsid w:val="00B914E2"/>
    <w:rsid w:val="00B91625"/>
    <w:rsid w:val="00B91674"/>
    <w:rsid w:val="00B91679"/>
    <w:rsid w:val="00B916B9"/>
    <w:rsid w:val="00B9197C"/>
    <w:rsid w:val="00B91A8F"/>
    <w:rsid w:val="00B91A9C"/>
    <w:rsid w:val="00B91AD6"/>
    <w:rsid w:val="00B91B0B"/>
    <w:rsid w:val="00B91B1A"/>
    <w:rsid w:val="00B91B54"/>
    <w:rsid w:val="00B91B7B"/>
    <w:rsid w:val="00B91BA7"/>
    <w:rsid w:val="00B91BE0"/>
    <w:rsid w:val="00B91E2E"/>
    <w:rsid w:val="00B91EB5"/>
    <w:rsid w:val="00B91EBD"/>
    <w:rsid w:val="00B91EEC"/>
    <w:rsid w:val="00B91EFD"/>
    <w:rsid w:val="00B91F38"/>
    <w:rsid w:val="00B91F56"/>
    <w:rsid w:val="00B91F5E"/>
    <w:rsid w:val="00B91FC5"/>
    <w:rsid w:val="00B91FF6"/>
    <w:rsid w:val="00B92109"/>
    <w:rsid w:val="00B921A7"/>
    <w:rsid w:val="00B921BF"/>
    <w:rsid w:val="00B921CD"/>
    <w:rsid w:val="00B9225E"/>
    <w:rsid w:val="00B92369"/>
    <w:rsid w:val="00B924C5"/>
    <w:rsid w:val="00B92521"/>
    <w:rsid w:val="00B9253F"/>
    <w:rsid w:val="00B925E6"/>
    <w:rsid w:val="00B92633"/>
    <w:rsid w:val="00B9265F"/>
    <w:rsid w:val="00B92786"/>
    <w:rsid w:val="00B927B7"/>
    <w:rsid w:val="00B9280E"/>
    <w:rsid w:val="00B9287E"/>
    <w:rsid w:val="00B928E1"/>
    <w:rsid w:val="00B92960"/>
    <w:rsid w:val="00B929B4"/>
    <w:rsid w:val="00B92A05"/>
    <w:rsid w:val="00B92A20"/>
    <w:rsid w:val="00B92A59"/>
    <w:rsid w:val="00B92AEF"/>
    <w:rsid w:val="00B92BEC"/>
    <w:rsid w:val="00B92C49"/>
    <w:rsid w:val="00B92C76"/>
    <w:rsid w:val="00B92C7A"/>
    <w:rsid w:val="00B92C7E"/>
    <w:rsid w:val="00B92CE9"/>
    <w:rsid w:val="00B92DAE"/>
    <w:rsid w:val="00B92E7C"/>
    <w:rsid w:val="00B92F30"/>
    <w:rsid w:val="00B92F72"/>
    <w:rsid w:val="00B9307B"/>
    <w:rsid w:val="00B93090"/>
    <w:rsid w:val="00B9319A"/>
    <w:rsid w:val="00B93205"/>
    <w:rsid w:val="00B93287"/>
    <w:rsid w:val="00B9335D"/>
    <w:rsid w:val="00B933EC"/>
    <w:rsid w:val="00B933FE"/>
    <w:rsid w:val="00B9354D"/>
    <w:rsid w:val="00B93669"/>
    <w:rsid w:val="00B936F6"/>
    <w:rsid w:val="00B93753"/>
    <w:rsid w:val="00B93854"/>
    <w:rsid w:val="00B93860"/>
    <w:rsid w:val="00B9387A"/>
    <w:rsid w:val="00B93927"/>
    <w:rsid w:val="00B939A3"/>
    <w:rsid w:val="00B939DA"/>
    <w:rsid w:val="00B93ABC"/>
    <w:rsid w:val="00B93B23"/>
    <w:rsid w:val="00B93C01"/>
    <w:rsid w:val="00B93C13"/>
    <w:rsid w:val="00B93C3A"/>
    <w:rsid w:val="00B93CF7"/>
    <w:rsid w:val="00B93EBE"/>
    <w:rsid w:val="00B93EF4"/>
    <w:rsid w:val="00B93FDE"/>
    <w:rsid w:val="00B93FF0"/>
    <w:rsid w:val="00B9404F"/>
    <w:rsid w:val="00B94109"/>
    <w:rsid w:val="00B9419D"/>
    <w:rsid w:val="00B941B9"/>
    <w:rsid w:val="00B94225"/>
    <w:rsid w:val="00B9427C"/>
    <w:rsid w:val="00B94293"/>
    <w:rsid w:val="00B94323"/>
    <w:rsid w:val="00B943C8"/>
    <w:rsid w:val="00B94495"/>
    <w:rsid w:val="00B94507"/>
    <w:rsid w:val="00B9456B"/>
    <w:rsid w:val="00B946A4"/>
    <w:rsid w:val="00B946FF"/>
    <w:rsid w:val="00B94716"/>
    <w:rsid w:val="00B947F8"/>
    <w:rsid w:val="00B94801"/>
    <w:rsid w:val="00B9480C"/>
    <w:rsid w:val="00B94863"/>
    <w:rsid w:val="00B94919"/>
    <w:rsid w:val="00B949AB"/>
    <w:rsid w:val="00B94A28"/>
    <w:rsid w:val="00B94A7F"/>
    <w:rsid w:val="00B94A8E"/>
    <w:rsid w:val="00B94ABD"/>
    <w:rsid w:val="00B94B70"/>
    <w:rsid w:val="00B94B7A"/>
    <w:rsid w:val="00B94BE6"/>
    <w:rsid w:val="00B94C45"/>
    <w:rsid w:val="00B94C73"/>
    <w:rsid w:val="00B94D1D"/>
    <w:rsid w:val="00B94D5C"/>
    <w:rsid w:val="00B94DFA"/>
    <w:rsid w:val="00B94E75"/>
    <w:rsid w:val="00B94EC4"/>
    <w:rsid w:val="00B94EF8"/>
    <w:rsid w:val="00B94F76"/>
    <w:rsid w:val="00B9506F"/>
    <w:rsid w:val="00B950A1"/>
    <w:rsid w:val="00B95128"/>
    <w:rsid w:val="00B95129"/>
    <w:rsid w:val="00B95171"/>
    <w:rsid w:val="00B951A1"/>
    <w:rsid w:val="00B9522B"/>
    <w:rsid w:val="00B95290"/>
    <w:rsid w:val="00B952CD"/>
    <w:rsid w:val="00B95405"/>
    <w:rsid w:val="00B95423"/>
    <w:rsid w:val="00B9546B"/>
    <w:rsid w:val="00B95532"/>
    <w:rsid w:val="00B95544"/>
    <w:rsid w:val="00B95566"/>
    <w:rsid w:val="00B955A3"/>
    <w:rsid w:val="00B955FE"/>
    <w:rsid w:val="00B95619"/>
    <w:rsid w:val="00B9564A"/>
    <w:rsid w:val="00B95665"/>
    <w:rsid w:val="00B956F1"/>
    <w:rsid w:val="00B95700"/>
    <w:rsid w:val="00B9572F"/>
    <w:rsid w:val="00B9574D"/>
    <w:rsid w:val="00B95770"/>
    <w:rsid w:val="00B9579F"/>
    <w:rsid w:val="00B95826"/>
    <w:rsid w:val="00B95892"/>
    <w:rsid w:val="00B95A2F"/>
    <w:rsid w:val="00B95ADA"/>
    <w:rsid w:val="00B95AF3"/>
    <w:rsid w:val="00B95BB2"/>
    <w:rsid w:val="00B95BFE"/>
    <w:rsid w:val="00B95C71"/>
    <w:rsid w:val="00B95D55"/>
    <w:rsid w:val="00B95EA6"/>
    <w:rsid w:val="00B95ED3"/>
    <w:rsid w:val="00B95F18"/>
    <w:rsid w:val="00B95F63"/>
    <w:rsid w:val="00B9608A"/>
    <w:rsid w:val="00B960A5"/>
    <w:rsid w:val="00B960B3"/>
    <w:rsid w:val="00B9618D"/>
    <w:rsid w:val="00B961E1"/>
    <w:rsid w:val="00B96333"/>
    <w:rsid w:val="00B963E1"/>
    <w:rsid w:val="00B96425"/>
    <w:rsid w:val="00B96486"/>
    <w:rsid w:val="00B964F5"/>
    <w:rsid w:val="00B965F5"/>
    <w:rsid w:val="00B965F7"/>
    <w:rsid w:val="00B9667A"/>
    <w:rsid w:val="00B9679A"/>
    <w:rsid w:val="00B968CD"/>
    <w:rsid w:val="00B96947"/>
    <w:rsid w:val="00B969B4"/>
    <w:rsid w:val="00B969BD"/>
    <w:rsid w:val="00B96A07"/>
    <w:rsid w:val="00B96A35"/>
    <w:rsid w:val="00B96AC7"/>
    <w:rsid w:val="00B96BAE"/>
    <w:rsid w:val="00B96C90"/>
    <w:rsid w:val="00B96CB6"/>
    <w:rsid w:val="00B96D91"/>
    <w:rsid w:val="00B96E7E"/>
    <w:rsid w:val="00B96F7A"/>
    <w:rsid w:val="00B96F7E"/>
    <w:rsid w:val="00B9701A"/>
    <w:rsid w:val="00B97066"/>
    <w:rsid w:val="00B970F0"/>
    <w:rsid w:val="00B9711E"/>
    <w:rsid w:val="00B9713A"/>
    <w:rsid w:val="00B97163"/>
    <w:rsid w:val="00B971FD"/>
    <w:rsid w:val="00B97295"/>
    <w:rsid w:val="00B97375"/>
    <w:rsid w:val="00B97399"/>
    <w:rsid w:val="00B973E2"/>
    <w:rsid w:val="00B9754B"/>
    <w:rsid w:val="00B97555"/>
    <w:rsid w:val="00B975A4"/>
    <w:rsid w:val="00B9767D"/>
    <w:rsid w:val="00B976B6"/>
    <w:rsid w:val="00B9777C"/>
    <w:rsid w:val="00B97883"/>
    <w:rsid w:val="00B9789E"/>
    <w:rsid w:val="00B978A4"/>
    <w:rsid w:val="00B978FC"/>
    <w:rsid w:val="00B979C2"/>
    <w:rsid w:val="00B97A80"/>
    <w:rsid w:val="00B97B57"/>
    <w:rsid w:val="00B97CD6"/>
    <w:rsid w:val="00B97CE9"/>
    <w:rsid w:val="00B97D42"/>
    <w:rsid w:val="00B97DC4"/>
    <w:rsid w:val="00B97E1C"/>
    <w:rsid w:val="00BA0017"/>
    <w:rsid w:val="00BA0040"/>
    <w:rsid w:val="00BA0081"/>
    <w:rsid w:val="00BA00AD"/>
    <w:rsid w:val="00BA0115"/>
    <w:rsid w:val="00BA014D"/>
    <w:rsid w:val="00BA0163"/>
    <w:rsid w:val="00BA01A4"/>
    <w:rsid w:val="00BA0268"/>
    <w:rsid w:val="00BA036F"/>
    <w:rsid w:val="00BA03D4"/>
    <w:rsid w:val="00BA0402"/>
    <w:rsid w:val="00BA054C"/>
    <w:rsid w:val="00BA056E"/>
    <w:rsid w:val="00BA07DF"/>
    <w:rsid w:val="00BA08A6"/>
    <w:rsid w:val="00BA08C1"/>
    <w:rsid w:val="00BA093C"/>
    <w:rsid w:val="00BA0A8A"/>
    <w:rsid w:val="00BA0ADA"/>
    <w:rsid w:val="00BA0B55"/>
    <w:rsid w:val="00BA0BBC"/>
    <w:rsid w:val="00BA0C0A"/>
    <w:rsid w:val="00BA0C41"/>
    <w:rsid w:val="00BA0D0F"/>
    <w:rsid w:val="00BA0D24"/>
    <w:rsid w:val="00BA0D60"/>
    <w:rsid w:val="00BA0DBE"/>
    <w:rsid w:val="00BA0E0C"/>
    <w:rsid w:val="00BA0F5F"/>
    <w:rsid w:val="00BA1089"/>
    <w:rsid w:val="00BA10DE"/>
    <w:rsid w:val="00BA11C9"/>
    <w:rsid w:val="00BA1204"/>
    <w:rsid w:val="00BA121E"/>
    <w:rsid w:val="00BA1317"/>
    <w:rsid w:val="00BA13C0"/>
    <w:rsid w:val="00BA146B"/>
    <w:rsid w:val="00BA14B7"/>
    <w:rsid w:val="00BA15C3"/>
    <w:rsid w:val="00BA15D6"/>
    <w:rsid w:val="00BA16BF"/>
    <w:rsid w:val="00BA16C4"/>
    <w:rsid w:val="00BA17BD"/>
    <w:rsid w:val="00BA1869"/>
    <w:rsid w:val="00BA18EF"/>
    <w:rsid w:val="00BA1974"/>
    <w:rsid w:val="00BA19DC"/>
    <w:rsid w:val="00BA1A06"/>
    <w:rsid w:val="00BA1A51"/>
    <w:rsid w:val="00BA1A77"/>
    <w:rsid w:val="00BA1AB7"/>
    <w:rsid w:val="00BA1B33"/>
    <w:rsid w:val="00BA1B77"/>
    <w:rsid w:val="00BA1BAA"/>
    <w:rsid w:val="00BA1BBC"/>
    <w:rsid w:val="00BA1C39"/>
    <w:rsid w:val="00BA1CF7"/>
    <w:rsid w:val="00BA1D1B"/>
    <w:rsid w:val="00BA1D99"/>
    <w:rsid w:val="00BA1E32"/>
    <w:rsid w:val="00BA1E54"/>
    <w:rsid w:val="00BA1F55"/>
    <w:rsid w:val="00BA1FAA"/>
    <w:rsid w:val="00BA1FE5"/>
    <w:rsid w:val="00BA1FEC"/>
    <w:rsid w:val="00BA200A"/>
    <w:rsid w:val="00BA200F"/>
    <w:rsid w:val="00BA20ED"/>
    <w:rsid w:val="00BA218E"/>
    <w:rsid w:val="00BA21CA"/>
    <w:rsid w:val="00BA2209"/>
    <w:rsid w:val="00BA23BF"/>
    <w:rsid w:val="00BA249C"/>
    <w:rsid w:val="00BA24D6"/>
    <w:rsid w:val="00BA266A"/>
    <w:rsid w:val="00BA26FF"/>
    <w:rsid w:val="00BA2762"/>
    <w:rsid w:val="00BA27FD"/>
    <w:rsid w:val="00BA2826"/>
    <w:rsid w:val="00BA297F"/>
    <w:rsid w:val="00BA29A6"/>
    <w:rsid w:val="00BA2A07"/>
    <w:rsid w:val="00BA2B71"/>
    <w:rsid w:val="00BA2CA7"/>
    <w:rsid w:val="00BA2CED"/>
    <w:rsid w:val="00BA2D25"/>
    <w:rsid w:val="00BA2D27"/>
    <w:rsid w:val="00BA2DFF"/>
    <w:rsid w:val="00BA2E62"/>
    <w:rsid w:val="00BA2E6D"/>
    <w:rsid w:val="00BA2E9A"/>
    <w:rsid w:val="00BA2EE6"/>
    <w:rsid w:val="00BA2FA6"/>
    <w:rsid w:val="00BA2FC3"/>
    <w:rsid w:val="00BA30F5"/>
    <w:rsid w:val="00BA3161"/>
    <w:rsid w:val="00BA316E"/>
    <w:rsid w:val="00BA3194"/>
    <w:rsid w:val="00BA31BB"/>
    <w:rsid w:val="00BA31D9"/>
    <w:rsid w:val="00BA3239"/>
    <w:rsid w:val="00BA3243"/>
    <w:rsid w:val="00BA3250"/>
    <w:rsid w:val="00BA3337"/>
    <w:rsid w:val="00BA334D"/>
    <w:rsid w:val="00BA3366"/>
    <w:rsid w:val="00BA33A6"/>
    <w:rsid w:val="00BA33BF"/>
    <w:rsid w:val="00BA341C"/>
    <w:rsid w:val="00BA3452"/>
    <w:rsid w:val="00BA34EC"/>
    <w:rsid w:val="00BA354F"/>
    <w:rsid w:val="00BA3557"/>
    <w:rsid w:val="00BA3684"/>
    <w:rsid w:val="00BA3694"/>
    <w:rsid w:val="00BA36E4"/>
    <w:rsid w:val="00BA37DC"/>
    <w:rsid w:val="00BA3820"/>
    <w:rsid w:val="00BA3844"/>
    <w:rsid w:val="00BA386A"/>
    <w:rsid w:val="00BA38A4"/>
    <w:rsid w:val="00BA38D8"/>
    <w:rsid w:val="00BA3AB5"/>
    <w:rsid w:val="00BA3B07"/>
    <w:rsid w:val="00BA3B22"/>
    <w:rsid w:val="00BA3C79"/>
    <w:rsid w:val="00BA3D10"/>
    <w:rsid w:val="00BA3D27"/>
    <w:rsid w:val="00BA3E41"/>
    <w:rsid w:val="00BA3E6E"/>
    <w:rsid w:val="00BA3FDC"/>
    <w:rsid w:val="00BA3FE6"/>
    <w:rsid w:val="00BA4001"/>
    <w:rsid w:val="00BA407C"/>
    <w:rsid w:val="00BA414B"/>
    <w:rsid w:val="00BA417F"/>
    <w:rsid w:val="00BA429E"/>
    <w:rsid w:val="00BA440D"/>
    <w:rsid w:val="00BA444D"/>
    <w:rsid w:val="00BA4465"/>
    <w:rsid w:val="00BA4504"/>
    <w:rsid w:val="00BA45FA"/>
    <w:rsid w:val="00BA4603"/>
    <w:rsid w:val="00BA4692"/>
    <w:rsid w:val="00BA48B0"/>
    <w:rsid w:val="00BA490B"/>
    <w:rsid w:val="00BA4ABF"/>
    <w:rsid w:val="00BA4B00"/>
    <w:rsid w:val="00BA4B0B"/>
    <w:rsid w:val="00BA4B38"/>
    <w:rsid w:val="00BA4B5A"/>
    <w:rsid w:val="00BA4C97"/>
    <w:rsid w:val="00BA4CF2"/>
    <w:rsid w:val="00BA4D0A"/>
    <w:rsid w:val="00BA4D5B"/>
    <w:rsid w:val="00BA4E31"/>
    <w:rsid w:val="00BA4F05"/>
    <w:rsid w:val="00BA4F48"/>
    <w:rsid w:val="00BA4F80"/>
    <w:rsid w:val="00BA4FC2"/>
    <w:rsid w:val="00BA4FCB"/>
    <w:rsid w:val="00BA500E"/>
    <w:rsid w:val="00BA5110"/>
    <w:rsid w:val="00BA5123"/>
    <w:rsid w:val="00BA512B"/>
    <w:rsid w:val="00BA5189"/>
    <w:rsid w:val="00BA5192"/>
    <w:rsid w:val="00BA519A"/>
    <w:rsid w:val="00BA51CF"/>
    <w:rsid w:val="00BA51F6"/>
    <w:rsid w:val="00BA5210"/>
    <w:rsid w:val="00BA5219"/>
    <w:rsid w:val="00BA5247"/>
    <w:rsid w:val="00BA5368"/>
    <w:rsid w:val="00BA54BC"/>
    <w:rsid w:val="00BA5516"/>
    <w:rsid w:val="00BA559A"/>
    <w:rsid w:val="00BA5687"/>
    <w:rsid w:val="00BA5827"/>
    <w:rsid w:val="00BA58C8"/>
    <w:rsid w:val="00BA596D"/>
    <w:rsid w:val="00BA597D"/>
    <w:rsid w:val="00BA59AC"/>
    <w:rsid w:val="00BA5A14"/>
    <w:rsid w:val="00BA5AA8"/>
    <w:rsid w:val="00BA5AB8"/>
    <w:rsid w:val="00BA5B50"/>
    <w:rsid w:val="00BA5BD9"/>
    <w:rsid w:val="00BA5C42"/>
    <w:rsid w:val="00BA5DEA"/>
    <w:rsid w:val="00BA5DF9"/>
    <w:rsid w:val="00BA5E34"/>
    <w:rsid w:val="00BA5E3E"/>
    <w:rsid w:val="00BA5FB3"/>
    <w:rsid w:val="00BA6001"/>
    <w:rsid w:val="00BA6025"/>
    <w:rsid w:val="00BA6153"/>
    <w:rsid w:val="00BA61A6"/>
    <w:rsid w:val="00BA6345"/>
    <w:rsid w:val="00BA6465"/>
    <w:rsid w:val="00BA64C9"/>
    <w:rsid w:val="00BA64E1"/>
    <w:rsid w:val="00BA64F4"/>
    <w:rsid w:val="00BA66E5"/>
    <w:rsid w:val="00BA672F"/>
    <w:rsid w:val="00BA6861"/>
    <w:rsid w:val="00BA6877"/>
    <w:rsid w:val="00BA688E"/>
    <w:rsid w:val="00BA68FA"/>
    <w:rsid w:val="00BA6949"/>
    <w:rsid w:val="00BA695E"/>
    <w:rsid w:val="00BA69AB"/>
    <w:rsid w:val="00BA6A20"/>
    <w:rsid w:val="00BA6A3B"/>
    <w:rsid w:val="00BA6A49"/>
    <w:rsid w:val="00BA6AD5"/>
    <w:rsid w:val="00BA6AD9"/>
    <w:rsid w:val="00BA6BB7"/>
    <w:rsid w:val="00BA6C0E"/>
    <w:rsid w:val="00BA6C1F"/>
    <w:rsid w:val="00BA6C5B"/>
    <w:rsid w:val="00BA6CAB"/>
    <w:rsid w:val="00BA6DB4"/>
    <w:rsid w:val="00BA6E78"/>
    <w:rsid w:val="00BA703E"/>
    <w:rsid w:val="00BA7060"/>
    <w:rsid w:val="00BA716F"/>
    <w:rsid w:val="00BA73B1"/>
    <w:rsid w:val="00BA744D"/>
    <w:rsid w:val="00BA74D5"/>
    <w:rsid w:val="00BA7547"/>
    <w:rsid w:val="00BA7554"/>
    <w:rsid w:val="00BA75C4"/>
    <w:rsid w:val="00BA75F2"/>
    <w:rsid w:val="00BA7656"/>
    <w:rsid w:val="00BA76F9"/>
    <w:rsid w:val="00BA772F"/>
    <w:rsid w:val="00BA777E"/>
    <w:rsid w:val="00BA782B"/>
    <w:rsid w:val="00BA7893"/>
    <w:rsid w:val="00BA7900"/>
    <w:rsid w:val="00BA79D5"/>
    <w:rsid w:val="00BA7A23"/>
    <w:rsid w:val="00BA7A89"/>
    <w:rsid w:val="00BA7B37"/>
    <w:rsid w:val="00BA7B98"/>
    <w:rsid w:val="00BA7CA3"/>
    <w:rsid w:val="00BA7CF2"/>
    <w:rsid w:val="00BA7D88"/>
    <w:rsid w:val="00BA7E14"/>
    <w:rsid w:val="00BA7E60"/>
    <w:rsid w:val="00BA7EE3"/>
    <w:rsid w:val="00BA7F10"/>
    <w:rsid w:val="00BB01DC"/>
    <w:rsid w:val="00BB0225"/>
    <w:rsid w:val="00BB0242"/>
    <w:rsid w:val="00BB0336"/>
    <w:rsid w:val="00BB03D2"/>
    <w:rsid w:val="00BB03F2"/>
    <w:rsid w:val="00BB0419"/>
    <w:rsid w:val="00BB0438"/>
    <w:rsid w:val="00BB0510"/>
    <w:rsid w:val="00BB053A"/>
    <w:rsid w:val="00BB0584"/>
    <w:rsid w:val="00BB05F4"/>
    <w:rsid w:val="00BB0666"/>
    <w:rsid w:val="00BB071A"/>
    <w:rsid w:val="00BB07B0"/>
    <w:rsid w:val="00BB0A9E"/>
    <w:rsid w:val="00BB0AAA"/>
    <w:rsid w:val="00BB0AD9"/>
    <w:rsid w:val="00BB0ADC"/>
    <w:rsid w:val="00BB0B51"/>
    <w:rsid w:val="00BB0B92"/>
    <w:rsid w:val="00BB0BAA"/>
    <w:rsid w:val="00BB0BEA"/>
    <w:rsid w:val="00BB0C6E"/>
    <w:rsid w:val="00BB0C94"/>
    <w:rsid w:val="00BB0CDA"/>
    <w:rsid w:val="00BB0D87"/>
    <w:rsid w:val="00BB0DA6"/>
    <w:rsid w:val="00BB0EB8"/>
    <w:rsid w:val="00BB0EFD"/>
    <w:rsid w:val="00BB1085"/>
    <w:rsid w:val="00BB112F"/>
    <w:rsid w:val="00BB12CC"/>
    <w:rsid w:val="00BB1317"/>
    <w:rsid w:val="00BB1347"/>
    <w:rsid w:val="00BB13B0"/>
    <w:rsid w:val="00BB13F9"/>
    <w:rsid w:val="00BB1407"/>
    <w:rsid w:val="00BB1476"/>
    <w:rsid w:val="00BB148E"/>
    <w:rsid w:val="00BB15B6"/>
    <w:rsid w:val="00BB15E0"/>
    <w:rsid w:val="00BB15FB"/>
    <w:rsid w:val="00BB165E"/>
    <w:rsid w:val="00BB1747"/>
    <w:rsid w:val="00BB176A"/>
    <w:rsid w:val="00BB1799"/>
    <w:rsid w:val="00BB1899"/>
    <w:rsid w:val="00BB18E3"/>
    <w:rsid w:val="00BB1928"/>
    <w:rsid w:val="00BB1B9D"/>
    <w:rsid w:val="00BB1BBA"/>
    <w:rsid w:val="00BB1CA5"/>
    <w:rsid w:val="00BB1D6D"/>
    <w:rsid w:val="00BB1DDF"/>
    <w:rsid w:val="00BB1E41"/>
    <w:rsid w:val="00BB20E8"/>
    <w:rsid w:val="00BB20F2"/>
    <w:rsid w:val="00BB210A"/>
    <w:rsid w:val="00BB21D8"/>
    <w:rsid w:val="00BB2239"/>
    <w:rsid w:val="00BB22D1"/>
    <w:rsid w:val="00BB2329"/>
    <w:rsid w:val="00BB2390"/>
    <w:rsid w:val="00BB2398"/>
    <w:rsid w:val="00BB23CD"/>
    <w:rsid w:val="00BB249E"/>
    <w:rsid w:val="00BB2555"/>
    <w:rsid w:val="00BB2701"/>
    <w:rsid w:val="00BB271A"/>
    <w:rsid w:val="00BB2741"/>
    <w:rsid w:val="00BB27A9"/>
    <w:rsid w:val="00BB27AB"/>
    <w:rsid w:val="00BB2813"/>
    <w:rsid w:val="00BB2834"/>
    <w:rsid w:val="00BB28E1"/>
    <w:rsid w:val="00BB2996"/>
    <w:rsid w:val="00BB29B5"/>
    <w:rsid w:val="00BB2C00"/>
    <w:rsid w:val="00BB2C23"/>
    <w:rsid w:val="00BB2C53"/>
    <w:rsid w:val="00BB2E0C"/>
    <w:rsid w:val="00BB2EC3"/>
    <w:rsid w:val="00BB2F67"/>
    <w:rsid w:val="00BB2F9F"/>
    <w:rsid w:val="00BB2FEA"/>
    <w:rsid w:val="00BB3021"/>
    <w:rsid w:val="00BB306F"/>
    <w:rsid w:val="00BB312B"/>
    <w:rsid w:val="00BB31AB"/>
    <w:rsid w:val="00BB3265"/>
    <w:rsid w:val="00BB32AE"/>
    <w:rsid w:val="00BB3385"/>
    <w:rsid w:val="00BB33F3"/>
    <w:rsid w:val="00BB3450"/>
    <w:rsid w:val="00BB34C1"/>
    <w:rsid w:val="00BB35D3"/>
    <w:rsid w:val="00BB35F1"/>
    <w:rsid w:val="00BB3714"/>
    <w:rsid w:val="00BB3848"/>
    <w:rsid w:val="00BB3874"/>
    <w:rsid w:val="00BB388F"/>
    <w:rsid w:val="00BB3983"/>
    <w:rsid w:val="00BB3987"/>
    <w:rsid w:val="00BB3AC8"/>
    <w:rsid w:val="00BB3AD4"/>
    <w:rsid w:val="00BB3B0C"/>
    <w:rsid w:val="00BB3B76"/>
    <w:rsid w:val="00BB3C13"/>
    <w:rsid w:val="00BB3CCD"/>
    <w:rsid w:val="00BB3D48"/>
    <w:rsid w:val="00BB3E1F"/>
    <w:rsid w:val="00BB3E26"/>
    <w:rsid w:val="00BB3E3F"/>
    <w:rsid w:val="00BB3ED7"/>
    <w:rsid w:val="00BB412D"/>
    <w:rsid w:val="00BB415B"/>
    <w:rsid w:val="00BB4248"/>
    <w:rsid w:val="00BB426B"/>
    <w:rsid w:val="00BB43A5"/>
    <w:rsid w:val="00BB4411"/>
    <w:rsid w:val="00BB4532"/>
    <w:rsid w:val="00BB45FB"/>
    <w:rsid w:val="00BB4643"/>
    <w:rsid w:val="00BB4723"/>
    <w:rsid w:val="00BB47ED"/>
    <w:rsid w:val="00BB48DF"/>
    <w:rsid w:val="00BB49DB"/>
    <w:rsid w:val="00BB4A0F"/>
    <w:rsid w:val="00BB4A32"/>
    <w:rsid w:val="00BB4B2F"/>
    <w:rsid w:val="00BB4C66"/>
    <w:rsid w:val="00BB4CA5"/>
    <w:rsid w:val="00BB4DAC"/>
    <w:rsid w:val="00BB4DB8"/>
    <w:rsid w:val="00BB4DE7"/>
    <w:rsid w:val="00BB4E3B"/>
    <w:rsid w:val="00BB4E4D"/>
    <w:rsid w:val="00BB4FAA"/>
    <w:rsid w:val="00BB4FBF"/>
    <w:rsid w:val="00BB4FE4"/>
    <w:rsid w:val="00BB50DD"/>
    <w:rsid w:val="00BB5101"/>
    <w:rsid w:val="00BB5261"/>
    <w:rsid w:val="00BB52EF"/>
    <w:rsid w:val="00BB5377"/>
    <w:rsid w:val="00BB54AF"/>
    <w:rsid w:val="00BB54DE"/>
    <w:rsid w:val="00BB552A"/>
    <w:rsid w:val="00BB5573"/>
    <w:rsid w:val="00BB5577"/>
    <w:rsid w:val="00BB55A3"/>
    <w:rsid w:val="00BB55F4"/>
    <w:rsid w:val="00BB5625"/>
    <w:rsid w:val="00BB5728"/>
    <w:rsid w:val="00BB5764"/>
    <w:rsid w:val="00BB5864"/>
    <w:rsid w:val="00BB5881"/>
    <w:rsid w:val="00BB58C9"/>
    <w:rsid w:val="00BB591B"/>
    <w:rsid w:val="00BB59CF"/>
    <w:rsid w:val="00BB5AB7"/>
    <w:rsid w:val="00BB5ACF"/>
    <w:rsid w:val="00BB5B71"/>
    <w:rsid w:val="00BB5C51"/>
    <w:rsid w:val="00BB5CC4"/>
    <w:rsid w:val="00BB5D49"/>
    <w:rsid w:val="00BB5D5A"/>
    <w:rsid w:val="00BB5DE4"/>
    <w:rsid w:val="00BB5E2E"/>
    <w:rsid w:val="00BB5E35"/>
    <w:rsid w:val="00BB5EA7"/>
    <w:rsid w:val="00BB5EBA"/>
    <w:rsid w:val="00BB5F71"/>
    <w:rsid w:val="00BB5FDA"/>
    <w:rsid w:val="00BB60D2"/>
    <w:rsid w:val="00BB6109"/>
    <w:rsid w:val="00BB614C"/>
    <w:rsid w:val="00BB6220"/>
    <w:rsid w:val="00BB6223"/>
    <w:rsid w:val="00BB6266"/>
    <w:rsid w:val="00BB63CD"/>
    <w:rsid w:val="00BB63F8"/>
    <w:rsid w:val="00BB6413"/>
    <w:rsid w:val="00BB6444"/>
    <w:rsid w:val="00BB6611"/>
    <w:rsid w:val="00BB664B"/>
    <w:rsid w:val="00BB6698"/>
    <w:rsid w:val="00BB66CD"/>
    <w:rsid w:val="00BB66FE"/>
    <w:rsid w:val="00BB6716"/>
    <w:rsid w:val="00BB6740"/>
    <w:rsid w:val="00BB67ED"/>
    <w:rsid w:val="00BB683C"/>
    <w:rsid w:val="00BB6A41"/>
    <w:rsid w:val="00BB6A6D"/>
    <w:rsid w:val="00BB6C3F"/>
    <w:rsid w:val="00BB6C58"/>
    <w:rsid w:val="00BB6CB2"/>
    <w:rsid w:val="00BB6CB4"/>
    <w:rsid w:val="00BB6CDF"/>
    <w:rsid w:val="00BB6D8E"/>
    <w:rsid w:val="00BB6E46"/>
    <w:rsid w:val="00BB6F0A"/>
    <w:rsid w:val="00BB6F78"/>
    <w:rsid w:val="00BB7206"/>
    <w:rsid w:val="00BB732A"/>
    <w:rsid w:val="00BB73CB"/>
    <w:rsid w:val="00BB7450"/>
    <w:rsid w:val="00BB7462"/>
    <w:rsid w:val="00BB74FF"/>
    <w:rsid w:val="00BB7557"/>
    <w:rsid w:val="00BB75D0"/>
    <w:rsid w:val="00BB76C4"/>
    <w:rsid w:val="00BB770F"/>
    <w:rsid w:val="00BB775D"/>
    <w:rsid w:val="00BB77EA"/>
    <w:rsid w:val="00BB77F2"/>
    <w:rsid w:val="00BB7845"/>
    <w:rsid w:val="00BB7902"/>
    <w:rsid w:val="00BB7A30"/>
    <w:rsid w:val="00BB7B0D"/>
    <w:rsid w:val="00BB7B11"/>
    <w:rsid w:val="00BB7B76"/>
    <w:rsid w:val="00BB7BDE"/>
    <w:rsid w:val="00BB7BFD"/>
    <w:rsid w:val="00BB7C3F"/>
    <w:rsid w:val="00BB7C90"/>
    <w:rsid w:val="00BB7DE6"/>
    <w:rsid w:val="00BB7E8E"/>
    <w:rsid w:val="00BC0044"/>
    <w:rsid w:val="00BC00E0"/>
    <w:rsid w:val="00BC0152"/>
    <w:rsid w:val="00BC01A8"/>
    <w:rsid w:val="00BC02E8"/>
    <w:rsid w:val="00BC0305"/>
    <w:rsid w:val="00BC0340"/>
    <w:rsid w:val="00BC03B4"/>
    <w:rsid w:val="00BC03C4"/>
    <w:rsid w:val="00BC0443"/>
    <w:rsid w:val="00BC0459"/>
    <w:rsid w:val="00BC04A9"/>
    <w:rsid w:val="00BC04B8"/>
    <w:rsid w:val="00BC04BF"/>
    <w:rsid w:val="00BC055C"/>
    <w:rsid w:val="00BC05CC"/>
    <w:rsid w:val="00BC05D7"/>
    <w:rsid w:val="00BC060C"/>
    <w:rsid w:val="00BC06D3"/>
    <w:rsid w:val="00BC07B0"/>
    <w:rsid w:val="00BC07FB"/>
    <w:rsid w:val="00BC0852"/>
    <w:rsid w:val="00BC0855"/>
    <w:rsid w:val="00BC08A5"/>
    <w:rsid w:val="00BC08AD"/>
    <w:rsid w:val="00BC0940"/>
    <w:rsid w:val="00BC0946"/>
    <w:rsid w:val="00BC09B0"/>
    <w:rsid w:val="00BC0A16"/>
    <w:rsid w:val="00BC0A90"/>
    <w:rsid w:val="00BC0AD7"/>
    <w:rsid w:val="00BC0B1F"/>
    <w:rsid w:val="00BC0B5E"/>
    <w:rsid w:val="00BC0D0E"/>
    <w:rsid w:val="00BC0E8B"/>
    <w:rsid w:val="00BC0F47"/>
    <w:rsid w:val="00BC0F96"/>
    <w:rsid w:val="00BC0F9C"/>
    <w:rsid w:val="00BC0F9E"/>
    <w:rsid w:val="00BC0FE6"/>
    <w:rsid w:val="00BC1044"/>
    <w:rsid w:val="00BC104D"/>
    <w:rsid w:val="00BC11A5"/>
    <w:rsid w:val="00BC120E"/>
    <w:rsid w:val="00BC123F"/>
    <w:rsid w:val="00BC145E"/>
    <w:rsid w:val="00BC147A"/>
    <w:rsid w:val="00BC1513"/>
    <w:rsid w:val="00BC1549"/>
    <w:rsid w:val="00BC15F8"/>
    <w:rsid w:val="00BC1699"/>
    <w:rsid w:val="00BC1907"/>
    <w:rsid w:val="00BC19CD"/>
    <w:rsid w:val="00BC1A03"/>
    <w:rsid w:val="00BC1A5D"/>
    <w:rsid w:val="00BC1A7E"/>
    <w:rsid w:val="00BC1CFA"/>
    <w:rsid w:val="00BC1E2F"/>
    <w:rsid w:val="00BC1EDD"/>
    <w:rsid w:val="00BC1F24"/>
    <w:rsid w:val="00BC1F27"/>
    <w:rsid w:val="00BC1F86"/>
    <w:rsid w:val="00BC20D0"/>
    <w:rsid w:val="00BC20FA"/>
    <w:rsid w:val="00BC210A"/>
    <w:rsid w:val="00BC214F"/>
    <w:rsid w:val="00BC21D8"/>
    <w:rsid w:val="00BC2391"/>
    <w:rsid w:val="00BC2398"/>
    <w:rsid w:val="00BC23CF"/>
    <w:rsid w:val="00BC2448"/>
    <w:rsid w:val="00BC246C"/>
    <w:rsid w:val="00BC2535"/>
    <w:rsid w:val="00BC25AB"/>
    <w:rsid w:val="00BC26A9"/>
    <w:rsid w:val="00BC26E3"/>
    <w:rsid w:val="00BC2755"/>
    <w:rsid w:val="00BC280E"/>
    <w:rsid w:val="00BC2823"/>
    <w:rsid w:val="00BC2992"/>
    <w:rsid w:val="00BC29CD"/>
    <w:rsid w:val="00BC2A24"/>
    <w:rsid w:val="00BC2B1E"/>
    <w:rsid w:val="00BC2BC1"/>
    <w:rsid w:val="00BC2C89"/>
    <w:rsid w:val="00BC2D5E"/>
    <w:rsid w:val="00BC2EB2"/>
    <w:rsid w:val="00BC2F8D"/>
    <w:rsid w:val="00BC2FB1"/>
    <w:rsid w:val="00BC2FF7"/>
    <w:rsid w:val="00BC310E"/>
    <w:rsid w:val="00BC316C"/>
    <w:rsid w:val="00BC320B"/>
    <w:rsid w:val="00BC3256"/>
    <w:rsid w:val="00BC3332"/>
    <w:rsid w:val="00BC33AE"/>
    <w:rsid w:val="00BC33CC"/>
    <w:rsid w:val="00BC341D"/>
    <w:rsid w:val="00BC342B"/>
    <w:rsid w:val="00BC3477"/>
    <w:rsid w:val="00BC35DB"/>
    <w:rsid w:val="00BC371C"/>
    <w:rsid w:val="00BC37AB"/>
    <w:rsid w:val="00BC3827"/>
    <w:rsid w:val="00BC386A"/>
    <w:rsid w:val="00BC388E"/>
    <w:rsid w:val="00BC392B"/>
    <w:rsid w:val="00BC3943"/>
    <w:rsid w:val="00BC3990"/>
    <w:rsid w:val="00BC3A2E"/>
    <w:rsid w:val="00BC3AB8"/>
    <w:rsid w:val="00BC3B39"/>
    <w:rsid w:val="00BC3B47"/>
    <w:rsid w:val="00BC3BA1"/>
    <w:rsid w:val="00BC3D1E"/>
    <w:rsid w:val="00BC3D9A"/>
    <w:rsid w:val="00BC3DB6"/>
    <w:rsid w:val="00BC3FF9"/>
    <w:rsid w:val="00BC4067"/>
    <w:rsid w:val="00BC40EB"/>
    <w:rsid w:val="00BC41CD"/>
    <w:rsid w:val="00BC423F"/>
    <w:rsid w:val="00BC426E"/>
    <w:rsid w:val="00BC42A0"/>
    <w:rsid w:val="00BC43B0"/>
    <w:rsid w:val="00BC4452"/>
    <w:rsid w:val="00BC456E"/>
    <w:rsid w:val="00BC4590"/>
    <w:rsid w:val="00BC461B"/>
    <w:rsid w:val="00BC4620"/>
    <w:rsid w:val="00BC4639"/>
    <w:rsid w:val="00BC46AC"/>
    <w:rsid w:val="00BC46D9"/>
    <w:rsid w:val="00BC477F"/>
    <w:rsid w:val="00BC47EE"/>
    <w:rsid w:val="00BC4804"/>
    <w:rsid w:val="00BC4852"/>
    <w:rsid w:val="00BC487D"/>
    <w:rsid w:val="00BC48EE"/>
    <w:rsid w:val="00BC4914"/>
    <w:rsid w:val="00BC497A"/>
    <w:rsid w:val="00BC49D6"/>
    <w:rsid w:val="00BC49E0"/>
    <w:rsid w:val="00BC4AE0"/>
    <w:rsid w:val="00BC4B05"/>
    <w:rsid w:val="00BC4CA8"/>
    <w:rsid w:val="00BC4E11"/>
    <w:rsid w:val="00BC502E"/>
    <w:rsid w:val="00BC504E"/>
    <w:rsid w:val="00BC5073"/>
    <w:rsid w:val="00BC5132"/>
    <w:rsid w:val="00BC51AA"/>
    <w:rsid w:val="00BC522F"/>
    <w:rsid w:val="00BC5288"/>
    <w:rsid w:val="00BC52A7"/>
    <w:rsid w:val="00BC5311"/>
    <w:rsid w:val="00BC544A"/>
    <w:rsid w:val="00BC5475"/>
    <w:rsid w:val="00BC5479"/>
    <w:rsid w:val="00BC54EE"/>
    <w:rsid w:val="00BC552F"/>
    <w:rsid w:val="00BC5562"/>
    <w:rsid w:val="00BC56C5"/>
    <w:rsid w:val="00BC57A9"/>
    <w:rsid w:val="00BC57FE"/>
    <w:rsid w:val="00BC584E"/>
    <w:rsid w:val="00BC58BE"/>
    <w:rsid w:val="00BC590B"/>
    <w:rsid w:val="00BC590C"/>
    <w:rsid w:val="00BC5962"/>
    <w:rsid w:val="00BC5970"/>
    <w:rsid w:val="00BC5986"/>
    <w:rsid w:val="00BC5A22"/>
    <w:rsid w:val="00BC5AAF"/>
    <w:rsid w:val="00BC5ADE"/>
    <w:rsid w:val="00BC5BA0"/>
    <w:rsid w:val="00BC5BDF"/>
    <w:rsid w:val="00BC5C4D"/>
    <w:rsid w:val="00BC5C96"/>
    <w:rsid w:val="00BC5CCD"/>
    <w:rsid w:val="00BC5FC1"/>
    <w:rsid w:val="00BC6167"/>
    <w:rsid w:val="00BC627D"/>
    <w:rsid w:val="00BC62B5"/>
    <w:rsid w:val="00BC62D7"/>
    <w:rsid w:val="00BC62DB"/>
    <w:rsid w:val="00BC6337"/>
    <w:rsid w:val="00BC6358"/>
    <w:rsid w:val="00BC63E3"/>
    <w:rsid w:val="00BC646F"/>
    <w:rsid w:val="00BC64A8"/>
    <w:rsid w:val="00BC651E"/>
    <w:rsid w:val="00BC65BE"/>
    <w:rsid w:val="00BC6648"/>
    <w:rsid w:val="00BC6676"/>
    <w:rsid w:val="00BC6691"/>
    <w:rsid w:val="00BC6763"/>
    <w:rsid w:val="00BC689F"/>
    <w:rsid w:val="00BC68AF"/>
    <w:rsid w:val="00BC6A66"/>
    <w:rsid w:val="00BC6A9E"/>
    <w:rsid w:val="00BC6BB5"/>
    <w:rsid w:val="00BC6BEF"/>
    <w:rsid w:val="00BC6CBD"/>
    <w:rsid w:val="00BC6CFB"/>
    <w:rsid w:val="00BC6E0B"/>
    <w:rsid w:val="00BC6E65"/>
    <w:rsid w:val="00BC7060"/>
    <w:rsid w:val="00BC7068"/>
    <w:rsid w:val="00BC70A9"/>
    <w:rsid w:val="00BC70B4"/>
    <w:rsid w:val="00BC726D"/>
    <w:rsid w:val="00BC72FB"/>
    <w:rsid w:val="00BC735C"/>
    <w:rsid w:val="00BC7379"/>
    <w:rsid w:val="00BC741E"/>
    <w:rsid w:val="00BC7449"/>
    <w:rsid w:val="00BC755D"/>
    <w:rsid w:val="00BC75A9"/>
    <w:rsid w:val="00BC75C4"/>
    <w:rsid w:val="00BC75EB"/>
    <w:rsid w:val="00BC7621"/>
    <w:rsid w:val="00BC7697"/>
    <w:rsid w:val="00BC76AB"/>
    <w:rsid w:val="00BC77E1"/>
    <w:rsid w:val="00BC77E9"/>
    <w:rsid w:val="00BC78A5"/>
    <w:rsid w:val="00BC78F7"/>
    <w:rsid w:val="00BC79A3"/>
    <w:rsid w:val="00BC79DC"/>
    <w:rsid w:val="00BC7B88"/>
    <w:rsid w:val="00BC7B8F"/>
    <w:rsid w:val="00BC7BF4"/>
    <w:rsid w:val="00BC7C03"/>
    <w:rsid w:val="00BC7C4C"/>
    <w:rsid w:val="00BC7D2B"/>
    <w:rsid w:val="00BC7D34"/>
    <w:rsid w:val="00BC7DAD"/>
    <w:rsid w:val="00BC7DEB"/>
    <w:rsid w:val="00BC7DF1"/>
    <w:rsid w:val="00BC7F1A"/>
    <w:rsid w:val="00BC7FE9"/>
    <w:rsid w:val="00BD0019"/>
    <w:rsid w:val="00BD0022"/>
    <w:rsid w:val="00BD00DD"/>
    <w:rsid w:val="00BD011F"/>
    <w:rsid w:val="00BD0164"/>
    <w:rsid w:val="00BD01B3"/>
    <w:rsid w:val="00BD02A3"/>
    <w:rsid w:val="00BD0330"/>
    <w:rsid w:val="00BD03D4"/>
    <w:rsid w:val="00BD0471"/>
    <w:rsid w:val="00BD050B"/>
    <w:rsid w:val="00BD0683"/>
    <w:rsid w:val="00BD06AF"/>
    <w:rsid w:val="00BD06C5"/>
    <w:rsid w:val="00BD0734"/>
    <w:rsid w:val="00BD07A6"/>
    <w:rsid w:val="00BD088A"/>
    <w:rsid w:val="00BD08F9"/>
    <w:rsid w:val="00BD0919"/>
    <w:rsid w:val="00BD0A15"/>
    <w:rsid w:val="00BD0A1E"/>
    <w:rsid w:val="00BD0A85"/>
    <w:rsid w:val="00BD0AAB"/>
    <w:rsid w:val="00BD0ABE"/>
    <w:rsid w:val="00BD0B37"/>
    <w:rsid w:val="00BD0BE5"/>
    <w:rsid w:val="00BD0C4E"/>
    <w:rsid w:val="00BD0C89"/>
    <w:rsid w:val="00BD0CCF"/>
    <w:rsid w:val="00BD0D77"/>
    <w:rsid w:val="00BD0DF8"/>
    <w:rsid w:val="00BD0E80"/>
    <w:rsid w:val="00BD0E85"/>
    <w:rsid w:val="00BD0EEC"/>
    <w:rsid w:val="00BD0F83"/>
    <w:rsid w:val="00BD0FC6"/>
    <w:rsid w:val="00BD1003"/>
    <w:rsid w:val="00BD10B6"/>
    <w:rsid w:val="00BD1131"/>
    <w:rsid w:val="00BD11FC"/>
    <w:rsid w:val="00BD120F"/>
    <w:rsid w:val="00BD1213"/>
    <w:rsid w:val="00BD123A"/>
    <w:rsid w:val="00BD1274"/>
    <w:rsid w:val="00BD1308"/>
    <w:rsid w:val="00BD1357"/>
    <w:rsid w:val="00BD13F0"/>
    <w:rsid w:val="00BD1444"/>
    <w:rsid w:val="00BD1481"/>
    <w:rsid w:val="00BD15CD"/>
    <w:rsid w:val="00BD1611"/>
    <w:rsid w:val="00BD1644"/>
    <w:rsid w:val="00BD16F0"/>
    <w:rsid w:val="00BD172A"/>
    <w:rsid w:val="00BD177B"/>
    <w:rsid w:val="00BD1817"/>
    <w:rsid w:val="00BD1831"/>
    <w:rsid w:val="00BD188D"/>
    <w:rsid w:val="00BD195C"/>
    <w:rsid w:val="00BD199E"/>
    <w:rsid w:val="00BD19DB"/>
    <w:rsid w:val="00BD1B2D"/>
    <w:rsid w:val="00BD1B5F"/>
    <w:rsid w:val="00BD1C09"/>
    <w:rsid w:val="00BD1C36"/>
    <w:rsid w:val="00BD1CA0"/>
    <w:rsid w:val="00BD1D9A"/>
    <w:rsid w:val="00BD1EBF"/>
    <w:rsid w:val="00BD1EF3"/>
    <w:rsid w:val="00BD1F54"/>
    <w:rsid w:val="00BD1F66"/>
    <w:rsid w:val="00BD20BA"/>
    <w:rsid w:val="00BD20CA"/>
    <w:rsid w:val="00BD20F2"/>
    <w:rsid w:val="00BD2289"/>
    <w:rsid w:val="00BD22ED"/>
    <w:rsid w:val="00BD2388"/>
    <w:rsid w:val="00BD23C7"/>
    <w:rsid w:val="00BD2467"/>
    <w:rsid w:val="00BD24A4"/>
    <w:rsid w:val="00BD261C"/>
    <w:rsid w:val="00BD2698"/>
    <w:rsid w:val="00BD272D"/>
    <w:rsid w:val="00BD28BA"/>
    <w:rsid w:val="00BD2A2D"/>
    <w:rsid w:val="00BD2AA5"/>
    <w:rsid w:val="00BD2B02"/>
    <w:rsid w:val="00BD2B38"/>
    <w:rsid w:val="00BD2B89"/>
    <w:rsid w:val="00BD2CAC"/>
    <w:rsid w:val="00BD2CB3"/>
    <w:rsid w:val="00BD2DD3"/>
    <w:rsid w:val="00BD2E84"/>
    <w:rsid w:val="00BD2F56"/>
    <w:rsid w:val="00BD2FFD"/>
    <w:rsid w:val="00BD305F"/>
    <w:rsid w:val="00BD3079"/>
    <w:rsid w:val="00BD30F5"/>
    <w:rsid w:val="00BD3155"/>
    <w:rsid w:val="00BD3159"/>
    <w:rsid w:val="00BD3195"/>
    <w:rsid w:val="00BD339F"/>
    <w:rsid w:val="00BD3455"/>
    <w:rsid w:val="00BD346E"/>
    <w:rsid w:val="00BD34D7"/>
    <w:rsid w:val="00BD3561"/>
    <w:rsid w:val="00BD3584"/>
    <w:rsid w:val="00BD3676"/>
    <w:rsid w:val="00BD3807"/>
    <w:rsid w:val="00BD380E"/>
    <w:rsid w:val="00BD3AA8"/>
    <w:rsid w:val="00BD3BFD"/>
    <w:rsid w:val="00BD3C64"/>
    <w:rsid w:val="00BD3C89"/>
    <w:rsid w:val="00BD3CE1"/>
    <w:rsid w:val="00BD3E10"/>
    <w:rsid w:val="00BD3E5B"/>
    <w:rsid w:val="00BD3EA2"/>
    <w:rsid w:val="00BD3EBD"/>
    <w:rsid w:val="00BD3EBF"/>
    <w:rsid w:val="00BD3EEA"/>
    <w:rsid w:val="00BD3F0E"/>
    <w:rsid w:val="00BD3F58"/>
    <w:rsid w:val="00BD3FAF"/>
    <w:rsid w:val="00BD3FB7"/>
    <w:rsid w:val="00BD3FED"/>
    <w:rsid w:val="00BD400E"/>
    <w:rsid w:val="00BD414B"/>
    <w:rsid w:val="00BD4218"/>
    <w:rsid w:val="00BD4233"/>
    <w:rsid w:val="00BD4260"/>
    <w:rsid w:val="00BD4328"/>
    <w:rsid w:val="00BD43BB"/>
    <w:rsid w:val="00BD449E"/>
    <w:rsid w:val="00BD4650"/>
    <w:rsid w:val="00BD466D"/>
    <w:rsid w:val="00BD46F3"/>
    <w:rsid w:val="00BD483A"/>
    <w:rsid w:val="00BD4875"/>
    <w:rsid w:val="00BD495A"/>
    <w:rsid w:val="00BD499B"/>
    <w:rsid w:val="00BD4AD5"/>
    <w:rsid w:val="00BD4AEC"/>
    <w:rsid w:val="00BD4BBA"/>
    <w:rsid w:val="00BD4C57"/>
    <w:rsid w:val="00BD4CDA"/>
    <w:rsid w:val="00BD4CEB"/>
    <w:rsid w:val="00BD4CED"/>
    <w:rsid w:val="00BD4D00"/>
    <w:rsid w:val="00BD4DEC"/>
    <w:rsid w:val="00BD4E2C"/>
    <w:rsid w:val="00BD4F08"/>
    <w:rsid w:val="00BD4F0B"/>
    <w:rsid w:val="00BD4F66"/>
    <w:rsid w:val="00BD4FEF"/>
    <w:rsid w:val="00BD503C"/>
    <w:rsid w:val="00BD5069"/>
    <w:rsid w:val="00BD5114"/>
    <w:rsid w:val="00BD526B"/>
    <w:rsid w:val="00BD52A7"/>
    <w:rsid w:val="00BD5307"/>
    <w:rsid w:val="00BD53AA"/>
    <w:rsid w:val="00BD5449"/>
    <w:rsid w:val="00BD5611"/>
    <w:rsid w:val="00BD56E3"/>
    <w:rsid w:val="00BD56EA"/>
    <w:rsid w:val="00BD57AA"/>
    <w:rsid w:val="00BD57CE"/>
    <w:rsid w:val="00BD58F6"/>
    <w:rsid w:val="00BD5930"/>
    <w:rsid w:val="00BD59AF"/>
    <w:rsid w:val="00BD5A70"/>
    <w:rsid w:val="00BD5C4D"/>
    <w:rsid w:val="00BD5CC7"/>
    <w:rsid w:val="00BD5D1E"/>
    <w:rsid w:val="00BD5D7D"/>
    <w:rsid w:val="00BD5E28"/>
    <w:rsid w:val="00BD5ED5"/>
    <w:rsid w:val="00BD6063"/>
    <w:rsid w:val="00BD60FF"/>
    <w:rsid w:val="00BD61CA"/>
    <w:rsid w:val="00BD62A7"/>
    <w:rsid w:val="00BD63BF"/>
    <w:rsid w:val="00BD63E4"/>
    <w:rsid w:val="00BD640F"/>
    <w:rsid w:val="00BD6482"/>
    <w:rsid w:val="00BD6506"/>
    <w:rsid w:val="00BD65F2"/>
    <w:rsid w:val="00BD67B9"/>
    <w:rsid w:val="00BD6815"/>
    <w:rsid w:val="00BD6977"/>
    <w:rsid w:val="00BD6A12"/>
    <w:rsid w:val="00BD6A69"/>
    <w:rsid w:val="00BD6A76"/>
    <w:rsid w:val="00BD6AFB"/>
    <w:rsid w:val="00BD6B48"/>
    <w:rsid w:val="00BD6B85"/>
    <w:rsid w:val="00BD6BFA"/>
    <w:rsid w:val="00BD6C06"/>
    <w:rsid w:val="00BD6C12"/>
    <w:rsid w:val="00BD6C14"/>
    <w:rsid w:val="00BD6D2A"/>
    <w:rsid w:val="00BD6D49"/>
    <w:rsid w:val="00BD6D62"/>
    <w:rsid w:val="00BD6DA9"/>
    <w:rsid w:val="00BD6DC8"/>
    <w:rsid w:val="00BD6DC9"/>
    <w:rsid w:val="00BD6F14"/>
    <w:rsid w:val="00BD6F3B"/>
    <w:rsid w:val="00BD70E2"/>
    <w:rsid w:val="00BD71B9"/>
    <w:rsid w:val="00BD71CF"/>
    <w:rsid w:val="00BD7426"/>
    <w:rsid w:val="00BD74B4"/>
    <w:rsid w:val="00BD7584"/>
    <w:rsid w:val="00BD76EF"/>
    <w:rsid w:val="00BD7739"/>
    <w:rsid w:val="00BD77CB"/>
    <w:rsid w:val="00BD78A6"/>
    <w:rsid w:val="00BD7A27"/>
    <w:rsid w:val="00BD7AD5"/>
    <w:rsid w:val="00BD7B96"/>
    <w:rsid w:val="00BD7BB5"/>
    <w:rsid w:val="00BD7CAA"/>
    <w:rsid w:val="00BD7CB4"/>
    <w:rsid w:val="00BD7E27"/>
    <w:rsid w:val="00BD7E9A"/>
    <w:rsid w:val="00BD7EA9"/>
    <w:rsid w:val="00BD7F6F"/>
    <w:rsid w:val="00BD7FFC"/>
    <w:rsid w:val="00BE0045"/>
    <w:rsid w:val="00BE00AB"/>
    <w:rsid w:val="00BE012D"/>
    <w:rsid w:val="00BE018C"/>
    <w:rsid w:val="00BE03D0"/>
    <w:rsid w:val="00BE0412"/>
    <w:rsid w:val="00BE0587"/>
    <w:rsid w:val="00BE0594"/>
    <w:rsid w:val="00BE06A4"/>
    <w:rsid w:val="00BE06D6"/>
    <w:rsid w:val="00BE0702"/>
    <w:rsid w:val="00BE0787"/>
    <w:rsid w:val="00BE087B"/>
    <w:rsid w:val="00BE087C"/>
    <w:rsid w:val="00BE08DA"/>
    <w:rsid w:val="00BE08DD"/>
    <w:rsid w:val="00BE0937"/>
    <w:rsid w:val="00BE0970"/>
    <w:rsid w:val="00BE0A1E"/>
    <w:rsid w:val="00BE0ACC"/>
    <w:rsid w:val="00BE0AD7"/>
    <w:rsid w:val="00BE0B90"/>
    <w:rsid w:val="00BE0BB3"/>
    <w:rsid w:val="00BE0C8B"/>
    <w:rsid w:val="00BE0CB4"/>
    <w:rsid w:val="00BE0D11"/>
    <w:rsid w:val="00BE0D44"/>
    <w:rsid w:val="00BE0D52"/>
    <w:rsid w:val="00BE0E04"/>
    <w:rsid w:val="00BE0E23"/>
    <w:rsid w:val="00BE0E3C"/>
    <w:rsid w:val="00BE1075"/>
    <w:rsid w:val="00BE10D2"/>
    <w:rsid w:val="00BE114F"/>
    <w:rsid w:val="00BE123E"/>
    <w:rsid w:val="00BE1293"/>
    <w:rsid w:val="00BE1322"/>
    <w:rsid w:val="00BE14AA"/>
    <w:rsid w:val="00BE14B9"/>
    <w:rsid w:val="00BE14C3"/>
    <w:rsid w:val="00BE155A"/>
    <w:rsid w:val="00BE15D1"/>
    <w:rsid w:val="00BE15F5"/>
    <w:rsid w:val="00BE16D6"/>
    <w:rsid w:val="00BE179E"/>
    <w:rsid w:val="00BE198D"/>
    <w:rsid w:val="00BE1997"/>
    <w:rsid w:val="00BE1A0A"/>
    <w:rsid w:val="00BE1A9D"/>
    <w:rsid w:val="00BE1AC7"/>
    <w:rsid w:val="00BE1B1B"/>
    <w:rsid w:val="00BE1B4D"/>
    <w:rsid w:val="00BE1B6F"/>
    <w:rsid w:val="00BE1C78"/>
    <w:rsid w:val="00BE1C91"/>
    <w:rsid w:val="00BE1D18"/>
    <w:rsid w:val="00BE1DDA"/>
    <w:rsid w:val="00BE1E18"/>
    <w:rsid w:val="00BE1E2E"/>
    <w:rsid w:val="00BE1F54"/>
    <w:rsid w:val="00BE1F81"/>
    <w:rsid w:val="00BE1FEC"/>
    <w:rsid w:val="00BE20B5"/>
    <w:rsid w:val="00BE20B7"/>
    <w:rsid w:val="00BE21B0"/>
    <w:rsid w:val="00BE21CF"/>
    <w:rsid w:val="00BE2303"/>
    <w:rsid w:val="00BE2323"/>
    <w:rsid w:val="00BE23D0"/>
    <w:rsid w:val="00BE254B"/>
    <w:rsid w:val="00BE254F"/>
    <w:rsid w:val="00BE257B"/>
    <w:rsid w:val="00BE2665"/>
    <w:rsid w:val="00BE2696"/>
    <w:rsid w:val="00BE26A4"/>
    <w:rsid w:val="00BE272D"/>
    <w:rsid w:val="00BE27B1"/>
    <w:rsid w:val="00BE27C0"/>
    <w:rsid w:val="00BE28B8"/>
    <w:rsid w:val="00BE2943"/>
    <w:rsid w:val="00BE2986"/>
    <w:rsid w:val="00BE29A2"/>
    <w:rsid w:val="00BE29EB"/>
    <w:rsid w:val="00BE2A3B"/>
    <w:rsid w:val="00BE2B91"/>
    <w:rsid w:val="00BE2BE3"/>
    <w:rsid w:val="00BE2C2F"/>
    <w:rsid w:val="00BE2D03"/>
    <w:rsid w:val="00BE2D94"/>
    <w:rsid w:val="00BE2F2A"/>
    <w:rsid w:val="00BE2FAE"/>
    <w:rsid w:val="00BE2FDE"/>
    <w:rsid w:val="00BE3210"/>
    <w:rsid w:val="00BE3217"/>
    <w:rsid w:val="00BE3224"/>
    <w:rsid w:val="00BE32E5"/>
    <w:rsid w:val="00BE3383"/>
    <w:rsid w:val="00BE3389"/>
    <w:rsid w:val="00BE33AE"/>
    <w:rsid w:val="00BE33CC"/>
    <w:rsid w:val="00BE35EB"/>
    <w:rsid w:val="00BE374C"/>
    <w:rsid w:val="00BE3877"/>
    <w:rsid w:val="00BE391C"/>
    <w:rsid w:val="00BE3933"/>
    <w:rsid w:val="00BE3996"/>
    <w:rsid w:val="00BE39A1"/>
    <w:rsid w:val="00BE3B4D"/>
    <w:rsid w:val="00BE3BAC"/>
    <w:rsid w:val="00BE3CAB"/>
    <w:rsid w:val="00BE3CDF"/>
    <w:rsid w:val="00BE3D4D"/>
    <w:rsid w:val="00BE3DC0"/>
    <w:rsid w:val="00BE3EB6"/>
    <w:rsid w:val="00BE3EE8"/>
    <w:rsid w:val="00BE3F0E"/>
    <w:rsid w:val="00BE3FF6"/>
    <w:rsid w:val="00BE4201"/>
    <w:rsid w:val="00BE4273"/>
    <w:rsid w:val="00BE42B2"/>
    <w:rsid w:val="00BE4310"/>
    <w:rsid w:val="00BE4429"/>
    <w:rsid w:val="00BE4432"/>
    <w:rsid w:val="00BE4445"/>
    <w:rsid w:val="00BE4450"/>
    <w:rsid w:val="00BE448A"/>
    <w:rsid w:val="00BE4499"/>
    <w:rsid w:val="00BE4553"/>
    <w:rsid w:val="00BE46BE"/>
    <w:rsid w:val="00BE46E7"/>
    <w:rsid w:val="00BE4775"/>
    <w:rsid w:val="00BE48EF"/>
    <w:rsid w:val="00BE493C"/>
    <w:rsid w:val="00BE4AD9"/>
    <w:rsid w:val="00BE4B68"/>
    <w:rsid w:val="00BE4B9A"/>
    <w:rsid w:val="00BE4BB4"/>
    <w:rsid w:val="00BE4BD1"/>
    <w:rsid w:val="00BE4BDE"/>
    <w:rsid w:val="00BE4C1E"/>
    <w:rsid w:val="00BE4CA3"/>
    <w:rsid w:val="00BE4EA2"/>
    <w:rsid w:val="00BE4EB8"/>
    <w:rsid w:val="00BE4F14"/>
    <w:rsid w:val="00BE4F1B"/>
    <w:rsid w:val="00BE4F97"/>
    <w:rsid w:val="00BE4FAB"/>
    <w:rsid w:val="00BE4FFD"/>
    <w:rsid w:val="00BE501C"/>
    <w:rsid w:val="00BE5022"/>
    <w:rsid w:val="00BE508B"/>
    <w:rsid w:val="00BE50B0"/>
    <w:rsid w:val="00BE50F0"/>
    <w:rsid w:val="00BE510C"/>
    <w:rsid w:val="00BE5162"/>
    <w:rsid w:val="00BE51E9"/>
    <w:rsid w:val="00BE5212"/>
    <w:rsid w:val="00BE5234"/>
    <w:rsid w:val="00BE527B"/>
    <w:rsid w:val="00BE53EA"/>
    <w:rsid w:val="00BE554D"/>
    <w:rsid w:val="00BE559E"/>
    <w:rsid w:val="00BE55C4"/>
    <w:rsid w:val="00BE55D0"/>
    <w:rsid w:val="00BE569F"/>
    <w:rsid w:val="00BE56D5"/>
    <w:rsid w:val="00BE56FE"/>
    <w:rsid w:val="00BE576B"/>
    <w:rsid w:val="00BE57F1"/>
    <w:rsid w:val="00BE58CB"/>
    <w:rsid w:val="00BE58E3"/>
    <w:rsid w:val="00BE591E"/>
    <w:rsid w:val="00BE594A"/>
    <w:rsid w:val="00BE5A0D"/>
    <w:rsid w:val="00BE5A5B"/>
    <w:rsid w:val="00BE5B24"/>
    <w:rsid w:val="00BE5B78"/>
    <w:rsid w:val="00BE5BDD"/>
    <w:rsid w:val="00BE5C4E"/>
    <w:rsid w:val="00BE5D16"/>
    <w:rsid w:val="00BE5D4C"/>
    <w:rsid w:val="00BE5E87"/>
    <w:rsid w:val="00BE5F0E"/>
    <w:rsid w:val="00BE5F55"/>
    <w:rsid w:val="00BE60DA"/>
    <w:rsid w:val="00BE621E"/>
    <w:rsid w:val="00BE629D"/>
    <w:rsid w:val="00BE62FD"/>
    <w:rsid w:val="00BE6331"/>
    <w:rsid w:val="00BE6354"/>
    <w:rsid w:val="00BE6390"/>
    <w:rsid w:val="00BE63C7"/>
    <w:rsid w:val="00BE63FE"/>
    <w:rsid w:val="00BE651C"/>
    <w:rsid w:val="00BE6575"/>
    <w:rsid w:val="00BE660B"/>
    <w:rsid w:val="00BE661B"/>
    <w:rsid w:val="00BE66C4"/>
    <w:rsid w:val="00BE67A0"/>
    <w:rsid w:val="00BE67EC"/>
    <w:rsid w:val="00BE686A"/>
    <w:rsid w:val="00BE687B"/>
    <w:rsid w:val="00BE68FA"/>
    <w:rsid w:val="00BE6925"/>
    <w:rsid w:val="00BE6975"/>
    <w:rsid w:val="00BE6AB7"/>
    <w:rsid w:val="00BE6AE5"/>
    <w:rsid w:val="00BE6B49"/>
    <w:rsid w:val="00BE6BC0"/>
    <w:rsid w:val="00BE6BF1"/>
    <w:rsid w:val="00BE6CE3"/>
    <w:rsid w:val="00BE6D30"/>
    <w:rsid w:val="00BE6E4F"/>
    <w:rsid w:val="00BE6E67"/>
    <w:rsid w:val="00BE6E93"/>
    <w:rsid w:val="00BE7066"/>
    <w:rsid w:val="00BE70CF"/>
    <w:rsid w:val="00BE7150"/>
    <w:rsid w:val="00BE71BD"/>
    <w:rsid w:val="00BE7235"/>
    <w:rsid w:val="00BE723B"/>
    <w:rsid w:val="00BE7253"/>
    <w:rsid w:val="00BE7261"/>
    <w:rsid w:val="00BE72F6"/>
    <w:rsid w:val="00BE7383"/>
    <w:rsid w:val="00BE7516"/>
    <w:rsid w:val="00BE758D"/>
    <w:rsid w:val="00BE76D2"/>
    <w:rsid w:val="00BE7727"/>
    <w:rsid w:val="00BE7867"/>
    <w:rsid w:val="00BE7881"/>
    <w:rsid w:val="00BE7892"/>
    <w:rsid w:val="00BE7942"/>
    <w:rsid w:val="00BE7A2C"/>
    <w:rsid w:val="00BE7AB6"/>
    <w:rsid w:val="00BE7B02"/>
    <w:rsid w:val="00BE7B16"/>
    <w:rsid w:val="00BE7B17"/>
    <w:rsid w:val="00BE7B47"/>
    <w:rsid w:val="00BE7CAB"/>
    <w:rsid w:val="00BE7D0C"/>
    <w:rsid w:val="00BE7DCE"/>
    <w:rsid w:val="00BE7EE4"/>
    <w:rsid w:val="00BE7EED"/>
    <w:rsid w:val="00BE7F87"/>
    <w:rsid w:val="00BF003C"/>
    <w:rsid w:val="00BF012D"/>
    <w:rsid w:val="00BF01DF"/>
    <w:rsid w:val="00BF0347"/>
    <w:rsid w:val="00BF0369"/>
    <w:rsid w:val="00BF0389"/>
    <w:rsid w:val="00BF0412"/>
    <w:rsid w:val="00BF0482"/>
    <w:rsid w:val="00BF0532"/>
    <w:rsid w:val="00BF05BE"/>
    <w:rsid w:val="00BF05F3"/>
    <w:rsid w:val="00BF0631"/>
    <w:rsid w:val="00BF06B9"/>
    <w:rsid w:val="00BF0737"/>
    <w:rsid w:val="00BF079D"/>
    <w:rsid w:val="00BF07C4"/>
    <w:rsid w:val="00BF0884"/>
    <w:rsid w:val="00BF08B5"/>
    <w:rsid w:val="00BF09BB"/>
    <w:rsid w:val="00BF0A89"/>
    <w:rsid w:val="00BF0B69"/>
    <w:rsid w:val="00BF0C3C"/>
    <w:rsid w:val="00BF0C68"/>
    <w:rsid w:val="00BF0E6A"/>
    <w:rsid w:val="00BF0F0F"/>
    <w:rsid w:val="00BF0F27"/>
    <w:rsid w:val="00BF0FB7"/>
    <w:rsid w:val="00BF1038"/>
    <w:rsid w:val="00BF1067"/>
    <w:rsid w:val="00BF10B1"/>
    <w:rsid w:val="00BF10BA"/>
    <w:rsid w:val="00BF10D9"/>
    <w:rsid w:val="00BF112F"/>
    <w:rsid w:val="00BF1149"/>
    <w:rsid w:val="00BF132E"/>
    <w:rsid w:val="00BF13A5"/>
    <w:rsid w:val="00BF142E"/>
    <w:rsid w:val="00BF1444"/>
    <w:rsid w:val="00BF149D"/>
    <w:rsid w:val="00BF1661"/>
    <w:rsid w:val="00BF16A3"/>
    <w:rsid w:val="00BF1724"/>
    <w:rsid w:val="00BF178B"/>
    <w:rsid w:val="00BF1821"/>
    <w:rsid w:val="00BF1830"/>
    <w:rsid w:val="00BF1868"/>
    <w:rsid w:val="00BF18AF"/>
    <w:rsid w:val="00BF18FB"/>
    <w:rsid w:val="00BF195D"/>
    <w:rsid w:val="00BF1993"/>
    <w:rsid w:val="00BF1A1A"/>
    <w:rsid w:val="00BF1AB2"/>
    <w:rsid w:val="00BF1ADB"/>
    <w:rsid w:val="00BF1B10"/>
    <w:rsid w:val="00BF1B51"/>
    <w:rsid w:val="00BF1B85"/>
    <w:rsid w:val="00BF1B94"/>
    <w:rsid w:val="00BF1C3C"/>
    <w:rsid w:val="00BF1D15"/>
    <w:rsid w:val="00BF1D17"/>
    <w:rsid w:val="00BF1D5C"/>
    <w:rsid w:val="00BF1D81"/>
    <w:rsid w:val="00BF1D83"/>
    <w:rsid w:val="00BF1DAB"/>
    <w:rsid w:val="00BF1DF7"/>
    <w:rsid w:val="00BF1E2B"/>
    <w:rsid w:val="00BF1E57"/>
    <w:rsid w:val="00BF1E8B"/>
    <w:rsid w:val="00BF1E99"/>
    <w:rsid w:val="00BF2034"/>
    <w:rsid w:val="00BF203B"/>
    <w:rsid w:val="00BF20BC"/>
    <w:rsid w:val="00BF212D"/>
    <w:rsid w:val="00BF217F"/>
    <w:rsid w:val="00BF2216"/>
    <w:rsid w:val="00BF2365"/>
    <w:rsid w:val="00BF2386"/>
    <w:rsid w:val="00BF2451"/>
    <w:rsid w:val="00BF247D"/>
    <w:rsid w:val="00BF24E8"/>
    <w:rsid w:val="00BF2644"/>
    <w:rsid w:val="00BF26CC"/>
    <w:rsid w:val="00BF2804"/>
    <w:rsid w:val="00BF284F"/>
    <w:rsid w:val="00BF28C0"/>
    <w:rsid w:val="00BF29F5"/>
    <w:rsid w:val="00BF2AE4"/>
    <w:rsid w:val="00BF2BB4"/>
    <w:rsid w:val="00BF2BF8"/>
    <w:rsid w:val="00BF2CC8"/>
    <w:rsid w:val="00BF2D67"/>
    <w:rsid w:val="00BF2D90"/>
    <w:rsid w:val="00BF2DB9"/>
    <w:rsid w:val="00BF2DFE"/>
    <w:rsid w:val="00BF2E6F"/>
    <w:rsid w:val="00BF2E8F"/>
    <w:rsid w:val="00BF2EE2"/>
    <w:rsid w:val="00BF2F31"/>
    <w:rsid w:val="00BF2F91"/>
    <w:rsid w:val="00BF312A"/>
    <w:rsid w:val="00BF31BA"/>
    <w:rsid w:val="00BF31BC"/>
    <w:rsid w:val="00BF31FA"/>
    <w:rsid w:val="00BF327C"/>
    <w:rsid w:val="00BF3283"/>
    <w:rsid w:val="00BF32AA"/>
    <w:rsid w:val="00BF3332"/>
    <w:rsid w:val="00BF3733"/>
    <w:rsid w:val="00BF37CC"/>
    <w:rsid w:val="00BF38A2"/>
    <w:rsid w:val="00BF38CE"/>
    <w:rsid w:val="00BF3949"/>
    <w:rsid w:val="00BF394A"/>
    <w:rsid w:val="00BF39A1"/>
    <w:rsid w:val="00BF3A6D"/>
    <w:rsid w:val="00BF3BC7"/>
    <w:rsid w:val="00BF3BDE"/>
    <w:rsid w:val="00BF3D43"/>
    <w:rsid w:val="00BF3D6A"/>
    <w:rsid w:val="00BF3E26"/>
    <w:rsid w:val="00BF403E"/>
    <w:rsid w:val="00BF4196"/>
    <w:rsid w:val="00BF41E0"/>
    <w:rsid w:val="00BF4243"/>
    <w:rsid w:val="00BF43E3"/>
    <w:rsid w:val="00BF43FE"/>
    <w:rsid w:val="00BF4515"/>
    <w:rsid w:val="00BF452B"/>
    <w:rsid w:val="00BF4557"/>
    <w:rsid w:val="00BF45C4"/>
    <w:rsid w:val="00BF45C9"/>
    <w:rsid w:val="00BF4631"/>
    <w:rsid w:val="00BF463E"/>
    <w:rsid w:val="00BF46D5"/>
    <w:rsid w:val="00BF4782"/>
    <w:rsid w:val="00BF47ED"/>
    <w:rsid w:val="00BF483A"/>
    <w:rsid w:val="00BF4912"/>
    <w:rsid w:val="00BF4997"/>
    <w:rsid w:val="00BF49D7"/>
    <w:rsid w:val="00BF4A2E"/>
    <w:rsid w:val="00BF4A54"/>
    <w:rsid w:val="00BF4A9D"/>
    <w:rsid w:val="00BF4AA3"/>
    <w:rsid w:val="00BF4AAA"/>
    <w:rsid w:val="00BF4B2A"/>
    <w:rsid w:val="00BF4B68"/>
    <w:rsid w:val="00BF4BD0"/>
    <w:rsid w:val="00BF4C17"/>
    <w:rsid w:val="00BF4CAF"/>
    <w:rsid w:val="00BF4CB7"/>
    <w:rsid w:val="00BF4D45"/>
    <w:rsid w:val="00BF4D49"/>
    <w:rsid w:val="00BF4E3C"/>
    <w:rsid w:val="00BF4EDD"/>
    <w:rsid w:val="00BF4FCD"/>
    <w:rsid w:val="00BF4FED"/>
    <w:rsid w:val="00BF502B"/>
    <w:rsid w:val="00BF509E"/>
    <w:rsid w:val="00BF5198"/>
    <w:rsid w:val="00BF519E"/>
    <w:rsid w:val="00BF51DB"/>
    <w:rsid w:val="00BF52D7"/>
    <w:rsid w:val="00BF540A"/>
    <w:rsid w:val="00BF5426"/>
    <w:rsid w:val="00BF5453"/>
    <w:rsid w:val="00BF55CD"/>
    <w:rsid w:val="00BF5696"/>
    <w:rsid w:val="00BF570B"/>
    <w:rsid w:val="00BF5721"/>
    <w:rsid w:val="00BF5742"/>
    <w:rsid w:val="00BF575E"/>
    <w:rsid w:val="00BF5858"/>
    <w:rsid w:val="00BF5A60"/>
    <w:rsid w:val="00BF5AB7"/>
    <w:rsid w:val="00BF5BBD"/>
    <w:rsid w:val="00BF5BD1"/>
    <w:rsid w:val="00BF5C3D"/>
    <w:rsid w:val="00BF5C90"/>
    <w:rsid w:val="00BF5D22"/>
    <w:rsid w:val="00BF5E18"/>
    <w:rsid w:val="00BF5FAB"/>
    <w:rsid w:val="00BF6097"/>
    <w:rsid w:val="00BF61AF"/>
    <w:rsid w:val="00BF625D"/>
    <w:rsid w:val="00BF6292"/>
    <w:rsid w:val="00BF629F"/>
    <w:rsid w:val="00BF6308"/>
    <w:rsid w:val="00BF6351"/>
    <w:rsid w:val="00BF63D3"/>
    <w:rsid w:val="00BF63E9"/>
    <w:rsid w:val="00BF6421"/>
    <w:rsid w:val="00BF6575"/>
    <w:rsid w:val="00BF65DF"/>
    <w:rsid w:val="00BF65F6"/>
    <w:rsid w:val="00BF6636"/>
    <w:rsid w:val="00BF6668"/>
    <w:rsid w:val="00BF6672"/>
    <w:rsid w:val="00BF674B"/>
    <w:rsid w:val="00BF67AB"/>
    <w:rsid w:val="00BF67E7"/>
    <w:rsid w:val="00BF6809"/>
    <w:rsid w:val="00BF681B"/>
    <w:rsid w:val="00BF6934"/>
    <w:rsid w:val="00BF6942"/>
    <w:rsid w:val="00BF69A0"/>
    <w:rsid w:val="00BF69E0"/>
    <w:rsid w:val="00BF6B75"/>
    <w:rsid w:val="00BF6BC2"/>
    <w:rsid w:val="00BF6BDE"/>
    <w:rsid w:val="00BF6BED"/>
    <w:rsid w:val="00BF6BF3"/>
    <w:rsid w:val="00BF6CA7"/>
    <w:rsid w:val="00BF6CFC"/>
    <w:rsid w:val="00BF6D7B"/>
    <w:rsid w:val="00BF6E04"/>
    <w:rsid w:val="00BF6F0F"/>
    <w:rsid w:val="00BF7153"/>
    <w:rsid w:val="00BF7188"/>
    <w:rsid w:val="00BF7280"/>
    <w:rsid w:val="00BF72AD"/>
    <w:rsid w:val="00BF7431"/>
    <w:rsid w:val="00BF747F"/>
    <w:rsid w:val="00BF7480"/>
    <w:rsid w:val="00BF748F"/>
    <w:rsid w:val="00BF74BC"/>
    <w:rsid w:val="00BF75BD"/>
    <w:rsid w:val="00BF75C0"/>
    <w:rsid w:val="00BF75D6"/>
    <w:rsid w:val="00BF7730"/>
    <w:rsid w:val="00BF7738"/>
    <w:rsid w:val="00BF7851"/>
    <w:rsid w:val="00BF78E9"/>
    <w:rsid w:val="00BF790D"/>
    <w:rsid w:val="00BF7972"/>
    <w:rsid w:val="00BF7AE4"/>
    <w:rsid w:val="00BF7B75"/>
    <w:rsid w:val="00BF7BBC"/>
    <w:rsid w:val="00BF7C17"/>
    <w:rsid w:val="00BF7D76"/>
    <w:rsid w:val="00BF7D8F"/>
    <w:rsid w:val="00BF7E36"/>
    <w:rsid w:val="00BF7E6E"/>
    <w:rsid w:val="00BF7E87"/>
    <w:rsid w:val="00BF7F39"/>
    <w:rsid w:val="00C0004D"/>
    <w:rsid w:val="00C000A0"/>
    <w:rsid w:val="00C0019A"/>
    <w:rsid w:val="00C00206"/>
    <w:rsid w:val="00C0025E"/>
    <w:rsid w:val="00C0026A"/>
    <w:rsid w:val="00C0044D"/>
    <w:rsid w:val="00C00472"/>
    <w:rsid w:val="00C004B7"/>
    <w:rsid w:val="00C005A4"/>
    <w:rsid w:val="00C005C8"/>
    <w:rsid w:val="00C005FB"/>
    <w:rsid w:val="00C00758"/>
    <w:rsid w:val="00C0075B"/>
    <w:rsid w:val="00C0080A"/>
    <w:rsid w:val="00C008C4"/>
    <w:rsid w:val="00C008E4"/>
    <w:rsid w:val="00C0091C"/>
    <w:rsid w:val="00C0096C"/>
    <w:rsid w:val="00C009C4"/>
    <w:rsid w:val="00C00A06"/>
    <w:rsid w:val="00C00A11"/>
    <w:rsid w:val="00C00ACF"/>
    <w:rsid w:val="00C00AEC"/>
    <w:rsid w:val="00C00B90"/>
    <w:rsid w:val="00C00BC1"/>
    <w:rsid w:val="00C00BFF"/>
    <w:rsid w:val="00C00CD9"/>
    <w:rsid w:val="00C00DAE"/>
    <w:rsid w:val="00C00ED2"/>
    <w:rsid w:val="00C00F70"/>
    <w:rsid w:val="00C010F4"/>
    <w:rsid w:val="00C0122B"/>
    <w:rsid w:val="00C01245"/>
    <w:rsid w:val="00C01251"/>
    <w:rsid w:val="00C0125D"/>
    <w:rsid w:val="00C01339"/>
    <w:rsid w:val="00C01393"/>
    <w:rsid w:val="00C013A0"/>
    <w:rsid w:val="00C013BE"/>
    <w:rsid w:val="00C01412"/>
    <w:rsid w:val="00C0153D"/>
    <w:rsid w:val="00C01593"/>
    <w:rsid w:val="00C015F6"/>
    <w:rsid w:val="00C01628"/>
    <w:rsid w:val="00C01657"/>
    <w:rsid w:val="00C017B8"/>
    <w:rsid w:val="00C018F7"/>
    <w:rsid w:val="00C01959"/>
    <w:rsid w:val="00C01A13"/>
    <w:rsid w:val="00C01C34"/>
    <w:rsid w:val="00C01C42"/>
    <w:rsid w:val="00C01C43"/>
    <w:rsid w:val="00C01C80"/>
    <w:rsid w:val="00C01CBD"/>
    <w:rsid w:val="00C01D2A"/>
    <w:rsid w:val="00C01D49"/>
    <w:rsid w:val="00C01DD9"/>
    <w:rsid w:val="00C01E6C"/>
    <w:rsid w:val="00C01F16"/>
    <w:rsid w:val="00C01F3F"/>
    <w:rsid w:val="00C01FDB"/>
    <w:rsid w:val="00C02008"/>
    <w:rsid w:val="00C020C7"/>
    <w:rsid w:val="00C020F7"/>
    <w:rsid w:val="00C02195"/>
    <w:rsid w:val="00C022A3"/>
    <w:rsid w:val="00C02384"/>
    <w:rsid w:val="00C0238C"/>
    <w:rsid w:val="00C023C4"/>
    <w:rsid w:val="00C023FE"/>
    <w:rsid w:val="00C024F2"/>
    <w:rsid w:val="00C0262D"/>
    <w:rsid w:val="00C026A1"/>
    <w:rsid w:val="00C026F3"/>
    <w:rsid w:val="00C0278F"/>
    <w:rsid w:val="00C0281F"/>
    <w:rsid w:val="00C0282A"/>
    <w:rsid w:val="00C028E2"/>
    <w:rsid w:val="00C02932"/>
    <w:rsid w:val="00C0297C"/>
    <w:rsid w:val="00C029AD"/>
    <w:rsid w:val="00C029C4"/>
    <w:rsid w:val="00C02A25"/>
    <w:rsid w:val="00C02A5B"/>
    <w:rsid w:val="00C02B40"/>
    <w:rsid w:val="00C02BC6"/>
    <w:rsid w:val="00C02CB8"/>
    <w:rsid w:val="00C02D6C"/>
    <w:rsid w:val="00C02D6F"/>
    <w:rsid w:val="00C02E30"/>
    <w:rsid w:val="00C02F61"/>
    <w:rsid w:val="00C03009"/>
    <w:rsid w:val="00C03029"/>
    <w:rsid w:val="00C0303F"/>
    <w:rsid w:val="00C03204"/>
    <w:rsid w:val="00C032FC"/>
    <w:rsid w:val="00C03319"/>
    <w:rsid w:val="00C033DB"/>
    <w:rsid w:val="00C03425"/>
    <w:rsid w:val="00C0352F"/>
    <w:rsid w:val="00C03697"/>
    <w:rsid w:val="00C0371E"/>
    <w:rsid w:val="00C03735"/>
    <w:rsid w:val="00C037C2"/>
    <w:rsid w:val="00C037C4"/>
    <w:rsid w:val="00C03861"/>
    <w:rsid w:val="00C0388A"/>
    <w:rsid w:val="00C038BF"/>
    <w:rsid w:val="00C038FD"/>
    <w:rsid w:val="00C0390E"/>
    <w:rsid w:val="00C03926"/>
    <w:rsid w:val="00C039F8"/>
    <w:rsid w:val="00C03A11"/>
    <w:rsid w:val="00C03A4B"/>
    <w:rsid w:val="00C03A93"/>
    <w:rsid w:val="00C03AE8"/>
    <w:rsid w:val="00C03B0D"/>
    <w:rsid w:val="00C03B30"/>
    <w:rsid w:val="00C03C49"/>
    <w:rsid w:val="00C03CC1"/>
    <w:rsid w:val="00C03D8D"/>
    <w:rsid w:val="00C03F0B"/>
    <w:rsid w:val="00C03F14"/>
    <w:rsid w:val="00C03F4A"/>
    <w:rsid w:val="00C0402D"/>
    <w:rsid w:val="00C04043"/>
    <w:rsid w:val="00C040D1"/>
    <w:rsid w:val="00C040D3"/>
    <w:rsid w:val="00C040D5"/>
    <w:rsid w:val="00C041CA"/>
    <w:rsid w:val="00C042A0"/>
    <w:rsid w:val="00C04324"/>
    <w:rsid w:val="00C04333"/>
    <w:rsid w:val="00C04340"/>
    <w:rsid w:val="00C0435D"/>
    <w:rsid w:val="00C043BD"/>
    <w:rsid w:val="00C044FC"/>
    <w:rsid w:val="00C04530"/>
    <w:rsid w:val="00C0455C"/>
    <w:rsid w:val="00C04600"/>
    <w:rsid w:val="00C04701"/>
    <w:rsid w:val="00C0478D"/>
    <w:rsid w:val="00C047B3"/>
    <w:rsid w:val="00C04890"/>
    <w:rsid w:val="00C048D8"/>
    <w:rsid w:val="00C049DC"/>
    <w:rsid w:val="00C04AE1"/>
    <w:rsid w:val="00C04C74"/>
    <w:rsid w:val="00C04C79"/>
    <w:rsid w:val="00C04CC0"/>
    <w:rsid w:val="00C04ED6"/>
    <w:rsid w:val="00C04EE8"/>
    <w:rsid w:val="00C04EF2"/>
    <w:rsid w:val="00C04F5C"/>
    <w:rsid w:val="00C050A3"/>
    <w:rsid w:val="00C0512F"/>
    <w:rsid w:val="00C05132"/>
    <w:rsid w:val="00C051B3"/>
    <w:rsid w:val="00C051DC"/>
    <w:rsid w:val="00C05215"/>
    <w:rsid w:val="00C05254"/>
    <w:rsid w:val="00C05336"/>
    <w:rsid w:val="00C05347"/>
    <w:rsid w:val="00C0537F"/>
    <w:rsid w:val="00C05389"/>
    <w:rsid w:val="00C053CE"/>
    <w:rsid w:val="00C0547A"/>
    <w:rsid w:val="00C054A6"/>
    <w:rsid w:val="00C054C5"/>
    <w:rsid w:val="00C054EF"/>
    <w:rsid w:val="00C054F0"/>
    <w:rsid w:val="00C05573"/>
    <w:rsid w:val="00C0558B"/>
    <w:rsid w:val="00C055B0"/>
    <w:rsid w:val="00C056A1"/>
    <w:rsid w:val="00C056BD"/>
    <w:rsid w:val="00C0575C"/>
    <w:rsid w:val="00C058AC"/>
    <w:rsid w:val="00C0591F"/>
    <w:rsid w:val="00C05935"/>
    <w:rsid w:val="00C05974"/>
    <w:rsid w:val="00C059D2"/>
    <w:rsid w:val="00C05A13"/>
    <w:rsid w:val="00C05A6E"/>
    <w:rsid w:val="00C05AC2"/>
    <w:rsid w:val="00C05B08"/>
    <w:rsid w:val="00C05CB5"/>
    <w:rsid w:val="00C05CF2"/>
    <w:rsid w:val="00C05D1F"/>
    <w:rsid w:val="00C05DD3"/>
    <w:rsid w:val="00C05E0E"/>
    <w:rsid w:val="00C05E16"/>
    <w:rsid w:val="00C05E27"/>
    <w:rsid w:val="00C06043"/>
    <w:rsid w:val="00C0605F"/>
    <w:rsid w:val="00C06064"/>
    <w:rsid w:val="00C0608A"/>
    <w:rsid w:val="00C06191"/>
    <w:rsid w:val="00C06199"/>
    <w:rsid w:val="00C061E4"/>
    <w:rsid w:val="00C06264"/>
    <w:rsid w:val="00C0628F"/>
    <w:rsid w:val="00C062DA"/>
    <w:rsid w:val="00C06304"/>
    <w:rsid w:val="00C0634F"/>
    <w:rsid w:val="00C0635B"/>
    <w:rsid w:val="00C06396"/>
    <w:rsid w:val="00C063C2"/>
    <w:rsid w:val="00C06403"/>
    <w:rsid w:val="00C065E4"/>
    <w:rsid w:val="00C065F2"/>
    <w:rsid w:val="00C066E4"/>
    <w:rsid w:val="00C06714"/>
    <w:rsid w:val="00C06736"/>
    <w:rsid w:val="00C067D5"/>
    <w:rsid w:val="00C06810"/>
    <w:rsid w:val="00C068BF"/>
    <w:rsid w:val="00C06998"/>
    <w:rsid w:val="00C069C8"/>
    <w:rsid w:val="00C06AC0"/>
    <w:rsid w:val="00C06B4B"/>
    <w:rsid w:val="00C06C34"/>
    <w:rsid w:val="00C06C45"/>
    <w:rsid w:val="00C06C5C"/>
    <w:rsid w:val="00C06C7A"/>
    <w:rsid w:val="00C06D64"/>
    <w:rsid w:val="00C06D70"/>
    <w:rsid w:val="00C06DF1"/>
    <w:rsid w:val="00C06FE8"/>
    <w:rsid w:val="00C07005"/>
    <w:rsid w:val="00C0701D"/>
    <w:rsid w:val="00C07075"/>
    <w:rsid w:val="00C072A2"/>
    <w:rsid w:val="00C072AE"/>
    <w:rsid w:val="00C07412"/>
    <w:rsid w:val="00C0745F"/>
    <w:rsid w:val="00C074DE"/>
    <w:rsid w:val="00C0759B"/>
    <w:rsid w:val="00C0760C"/>
    <w:rsid w:val="00C076A5"/>
    <w:rsid w:val="00C076B4"/>
    <w:rsid w:val="00C07878"/>
    <w:rsid w:val="00C0788B"/>
    <w:rsid w:val="00C078AB"/>
    <w:rsid w:val="00C07A0B"/>
    <w:rsid w:val="00C07A1B"/>
    <w:rsid w:val="00C07ACC"/>
    <w:rsid w:val="00C07CCC"/>
    <w:rsid w:val="00C07E14"/>
    <w:rsid w:val="00C07E24"/>
    <w:rsid w:val="00C07E79"/>
    <w:rsid w:val="00C07E91"/>
    <w:rsid w:val="00C07EE5"/>
    <w:rsid w:val="00C07F22"/>
    <w:rsid w:val="00C07F78"/>
    <w:rsid w:val="00C07FE3"/>
    <w:rsid w:val="00C100EA"/>
    <w:rsid w:val="00C10119"/>
    <w:rsid w:val="00C101B9"/>
    <w:rsid w:val="00C1028F"/>
    <w:rsid w:val="00C102C5"/>
    <w:rsid w:val="00C102F9"/>
    <w:rsid w:val="00C1030F"/>
    <w:rsid w:val="00C10362"/>
    <w:rsid w:val="00C103C9"/>
    <w:rsid w:val="00C1045E"/>
    <w:rsid w:val="00C10485"/>
    <w:rsid w:val="00C104BC"/>
    <w:rsid w:val="00C10519"/>
    <w:rsid w:val="00C10524"/>
    <w:rsid w:val="00C105F0"/>
    <w:rsid w:val="00C1063D"/>
    <w:rsid w:val="00C106B0"/>
    <w:rsid w:val="00C106ED"/>
    <w:rsid w:val="00C10817"/>
    <w:rsid w:val="00C1086B"/>
    <w:rsid w:val="00C108DB"/>
    <w:rsid w:val="00C1095C"/>
    <w:rsid w:val="00C10971"/>
    <w:rsid w:val="00C10A82"/>
    <w:rsid w:val="00C10A92"/>
    <w:rsid w:val="00C10B5A"/>
    <w:rsid w:val="00C10BCB"/>
    <w:rsid w:val="00C10C1A"/>
    <w:rsid w:val="00C10C93"/>
    <w:rsid w:val="00C10CA4"/>
    <w:rsid w:val="00C10CFE"/>
    <w:rsid w:val="00C10D30"/>
    <w:rsid w:val="00C10E2A"/>
    <w:rsid w:val="00C10E6C"/>
    <w:rsid w:val="00C10E8D"/>
    <w:rsid w:val="00C10E96"/>
    <w:rsid w:val="00C1106D"/>
    <w:rsid w:val="00C110A1"/>
    <w:rsid w:val="00C110A6"/>
    <w:rsid w:val="00C110B6"/>
    <w:rsid w:val="00C111D3"/>
    <w:rsid w:val="00C11259"/>
    <w:rsid w:val="00C112DA"/>
    <w:rsid w:val="00C1147A"/>
    <w:rsid w:val="00C1147F"/>
    <w:rsid w:val="00C1158F"/>
    <w:rsid w:val="00C1160A"/>
    <w:rsid w:val="00C1160C"/>
    <w:rsid w:val="00C11693"/>
    <w:rsid w:val="00C1176E"/>
    <w:rsid w:val="00C11809"/>
    <w:rsid w:val="00C1184B"/>
    <w:rsid w:val="00C1194C"/>
    <w:rsid w:val="00C11B25"/>
    <w:rsid w:val="00C11B57"/>
    <w:rsid w:val="00C11B59"/>
    <w:rsid w:val="00C11B79"/>
    <w:rsid w:val="00C11B91"/>
    <w:rsid w:val="00C11BA1"/>
    <w:rsid w:val="00C11BED"/>
    <w:rsid w:val="00C11CB8"/>
    <w:rsid w:val="00C11DBA"/>
    <w:rsid w:val="00C11ED0"/>
    <w:rsid w:val="00C11EDF"/>
    <w:rsid w:val="00C11F13"/>
    <w:rsid w:val="00C11F99"/>
    <w:rsid w:val="00C11FDD"/>
    <w:rsid w:val="00C120D0"/>
    <w:rsid w:val="00C12169"/>
    <w:rsid w:val="00C1218D"/>
    <w:rsid w:val="00C121E8"/>
    <w:rsid w:val="00C1222E"/>
    <w:rsid w:val="00C1227C"/>
    <w:rsid w:val="00C122B3"/>
    <w:rsid w:val="00C122B7"/>
    <w:rsid w:val="00C12525"/>
    <w:rsid w:val="00C12542"/>
    <w:rsid w:val="00C1267F"/>
    <w:rsid w:val="00C12970"/>
    <w:rsid w:val="00C1297F"/>
    <w:rsid w:val="00C129E1"/>
    <w:rsid w:val="00C12AD2"/>
    <w:rsid w:val="00C12B43"/>
    <w:rsid w:val="00C12C1E"/>
    <w:rsid w:val="00C12C27"/>
    <w:rsid w:val="00C12C3D"/>
    <w:rsid w:val="00C12C70"/>
    <w:rsid w:val="00C12C81"/>
    <w:rsid w:val="00C12C83"/>
    <w:rsid w:val="00C12D38"/>
    <w:rsid w:val="00C12D85"/>
    <w:rsid w:val="00C12E00"/>
    <w:rsid w:val="00C12E1F"/>
    <w:rsid w:val="00C12ED2"/>
    <w:rsid w:val="00C12F1C"/>
    <w:rsid w:val="00C12F36"/>
    <w:rsid w:val="00C1304C"/>
    <w:rsid w:val="00C1324B"/>
    <w:rsid w:val="00C132A5"/>
    <w:rsid w:val="00C132AE"/>
    <w:rsid w:val="00C13309"/>
    <w:rsid w:val="00C133DA"/>
    <w:rsid w:val="00C13458"/>
    <w:rsid w:val="00C13622"/>
    <w:rsid w:val="00C1365B"/>
    <w:rsid w:val="00C1371E"/>
    <w:rsid w:val="00C13739"/>
    <w:rsid w:val="00C1378E"/>
    <w:rsid w:val="00C13799"/>
    <w:rsid w:val="00C137D9"/>
    <w:rsid w:val="00C137F1"/>
    <w:rsid w:val="00C1380D"/>
    <w:rsid w:val="00C1383E"/>
    <w:rsid w:val="00C13842"/>
    <w:rsid w:val="00C13871"/>
    <w:rsid w:val="00C138F7"/>
    <w:rsid w:val="00C139F9"/>
    <w:rsid w:val="00C13A1C"/>
    <w:rsid w:val="00C13A9D"/>
    <w:rsid w:val="00C13B5F"/>
    <w:rsid w:val="00C13B66"/>
    <w:rsid w:val="00C13BD6"/>
    <w:rsid w:val="00C13BD7"/>
    <w:rsid w:val="00C13C2D"/>
    <w:rsid w:val="00C13CBB"/>
    <w:rsid w:val="00C13CD9"/>
    <w:rsid w:val="00C13D06"/>
    <w:rsid w:val="00C13D0B"/>
    <w:rsid w:val="00C13D84"/>
    <w:rsid w:val="00C13E41"/>
    <w:rsid w:val="00C13EB9"/>
    <w:rsid w:val="00C13EE0"/>
    <w:rsid w:val="00C13F2C"/>
    <w:rsid w:val="00C13F33"/>
    <w:rsid w:val="00C13F39"/>
    <w:rsid w:val="00C13FE6"/>
    <w:rsid w:val="00C1406F"/>
    <w:rsid w:val="00C14089"/>
    <w:rsid w:val="00C140A4"/>
    <w:rsid w:val="00C14182"/>
    <w:rsid w:val="00C141F1"/>
    <w:rsid w:val="00C14222"/>
    <w:rsid w:val="00C142DB"/>
    <w:rsid w:val="00C14301"/>
    <w:rsid w:val="00C143FC"/>
    <w:rsid w:val="00C1451F"/>
    <w:rsid w:val="00C14526"/>
    <w:rsid w:val="00C1457F"/>
    <w:rsid w:val="00C145C5"/>
    <w:rsid w:val="00C14607"/>
    <w:rsid w:val="00C1461B"/>
    <w:rsid w:val="00C1462D"/>
    <w:rsid w:val="00C1465C"/>
    <w:rsid w:val="00C14665"/>
    <w:rsid w:val="00C14684"/>
    <w:rsid w:val="00C146B2"/>
    <w:rsid w:val="00C146C6"/>
    <w:rsid w:val="00C1486A"/>
    <w:rsid w:val="00C14949"/>
    <w:rsid w:val="00C14A24"/>
    <w:rsid w:val="00C14A61"/>
    <w:rsid w:val="00C14A92"/>
    <w:rsid w:val="00C14AFA"/>
    <w:rsid w:val="00C14B45"/>
    <w:rsid w:val="00C14C20"/>
    <w:rsid w:val="00C14CAD"/>
    <w:rsid w:val="00C14CAF"/>
    <w:rsid w:val="00C14E35"/>
    <w:rsid w:val="00C14E6B"/>
    <w:rsid w:val="00C14EC2"/>
    <w:rsid w:val="00C14F48"/>
    <w:rsid w:val="00C14F7E"/>
    <w:rsid w:val="00C1507D"/>
    <w:rsid w:val="00C15129"/>
    <w:rsid w:val="00C1512A"/>
    <w:rsid w:val="00C15136"/>
    <w:rsid w:val="00C151F3"/>
    <w:rsid w:val="00C152B4"/>
    <w:rsid w:val="00C152CE"/>
    <w:rsid w:val="00C1532A"/>
    <w:rsid w:val="00C15351"/>
    <w:rsid w:val="00C153F4"/>
    <w:rsid w:val="00C15562"/>
    <w:rsid w:val="00C15761"/>
    <w:rsid w:val="00C157B2"/>
    <w:rsid w:val="00C157DD"/>
    <w:rsid w:val="00C157F3"/>
    <w:rsid w:val="00C15967"/>
    <w:rsid w:val="00C159B4"/>
    <w:rsid w:val="00C15A45"/>
    <w:rsid w:val="00C15AE4"/>
    <w:rsid w:val="00C15B19"/>
    <w:rsid w:val="00C15B77"/>
    <w:rsid w:val="00C15E49"/>
    <w:rsid w:val="00C15EEF"/>
    <w:rsid w:val="00C15F12"/>
    <w:rsid w:val="00C15F99"/>
    <w:rsid w:val="00C16010"/>
    <w:rsid w:val="00C1604F"/>
    <w:rsid w:val="00C1608C"/>
    <w:rsid w:val="00C160D5"/>
    <w:rsid w:val="00C160E7"/>
    <w:rsid w:val="00C1610B"/>
    <w:rsid w:val="00C16110"/>
    <w:rsid w:val="00C16143"/>
    <w:rsid w:val="00C16156"/>
    <w:rsid w:val="00C1616C"/>
    <w:rsid w:val="00C161A0"/>
    <w:rsid w:val="00C161C6"/>
    <w:rsid w:val="00C161FF"/>
    <w:rsid w:val="00C16262"/>
    <w:rsid w:val="00C1629C"/>
    <w:rsid w:val="00C162B9"/>
    <w:rsid w:val="00C1631B"/>
    <w:rsid w:val="00C163BC"/>
    <w:rsid w:val="00C1654B"/>
    <w:rsid w:val="00C16572"/>
    <w:rsid w:val="00C16576"/>
    <w:rsid w:val="00C16596"/>
    <w:rsid w:val="00C165B3"/>
    <w:rsid w:val="00C166CC"/>
    <w:rsid w:val="00C166E3"/>
    <w:rsid w:val="00C16731"/>
    <w:rsid w:val="00C167BB"/>
    <w:rsid w:val="00C167C0"/>
    <w:rsid w:val="00C167E3"/>
    <w:rsid w:val="00C168BA"/>
    <w:rsid w:val="00C1691A"/>
    <w:rsid w:val="00C1696C"/>
    <w:rsid w:val="00C1699D"/>
    <w:rsid w:val="00C16AB5"/>
    <w:rsid w:val="00C16B09"/>
    <w:rsid w:val="00C16C2B"/>
    <w:rsid w:val="00C16C4B"/>
    <w:rsid w:val="00C16C7B"/>
    <w:rsid w:val="00C16CC2"/>
    <w:rsid w:val="00C16DCF"/>
    <w:rsid w:val="00C16EBD"/>
    <w:rsid w:val="00C16F7D"/>
    <w:rsid w:val="00C16FD2"/>
    <w:rsid w:val="00C16FD9"/>
    <w:rsid w:val="00C16FF0"/>
    <w:rsid w:val="00C1701F"/>
    <w:rsid w:val="00C170BF"/>
    <w:rsid w:val="00C170E4"/>
    <w:rsid w:val="00C1715F"/>
    <w:rsid w:val="00C171DF"/>
    <w:rsid w:val="00C171EC"/>
    <w:rsid w:val="00C1724E"/>
    <w:rsid w:val="00C17313"/>
    <w:rsid w:val="00C1738B"/>
    <w:rsid w:val="00C1739D"/>
    <w:rsid w:val="00C17416"/>
    <w:rsid w:val="00C1749A"/>
    <w:rsid w:val="00C174E2"/>
    <w:rsid w:val="00C17557"/>
    <w:rsid w:val="00C175ED"/>
    <w:rsid w:val="00C1761E"/>
    <w:rsid w:val="00C17659"/>
    <w:rsid w:val="00C176C9"/>
    <w:rsid w:val="00C17752"/>
    <w:rsid w:val="00C17776"/>
    <w:rsid w:val="00C17781"/>
    <w:rsid w:val="00C177AF"/>
    <w:rsid w:val="00C178B8"/>
    <w:rsid w:val="00C1791E"/>
    <w:rsid w:val="00C1793D"/>
    <w:rsid w:val="00C179E2"/>
    <w:rsid w:val="00C179E9"/>
    <w:rsid w:val="00C17A78"/>
    <w:rsid w:val="00C17B9A"/>
    <w:rsid w:val="00C17CBE"/>
    <w:rsid w:val="00C17CDE"/>
    <w:rsid w:val="00C17D41"/>
    <w:rsid w:val="00C17D73"/>
    <w:rsid w:val="00C17EB7"/>
    <w:rsid w:val="00C17ECE"/>
    <w:rsid w:val="00C17F1C"/>
    <w:rsid w:val="00C17F26"/>
    <w:rsid w:val="00C17F53"/>
    <w:rsid w:val="00C17F5D"/>
    <w:rsid w:val="00C17F82"/>
    <w:rsid w:val="00C17FB9"/>
    <w:rsid w:val="00C20037"/>
    <w:rsid w:val="00C2007A"/>
    <w:rsid w:val="00C200DF"/>
    <w:rsid w:val="00C2023D"/>
    <w:rsid w:val="00C20292"/>
    <w:rsid w:val="00C202B4"/>
    <w:rsid w:val="00C2030C"/>
    <w:rsid w:val="00C2032A"/>
    <w:rsid w:val="00C2036B"/>
    <w:rsid w:val="00C20496"/>
    <w:rsid w:val="00C20566"/>
    <w:rsid w:val="00C20647"/>
    <w:rsid w:val="00C20761"/>
    <w:rsid w:val="00C2090D"/>
    <w:rsid w:val="00C209CF"/>
    <w:rsid w:val="00C20AB1"/>
    <w:rsid w:val="00C20B08"/>
    <w:rsid w:val="00C20B83"/>
    <w:rsid w:val="00C20B8B"/>
    <w:rsid w:val="00C20C12"/>
    <w:rsid w:val="00C20C48"/>
    <w:rsid w:val="00C20C8A"/>
    <w:rsid w:val="00C20CC2"/>
    <w:rsid w:val="00C20D2E"/>
    <w:rsid w:val="00C20E35"/>
    <w:rsid w:val="00C20E8D"/>
    <w:rsid w:val="00C20F4D"/>
    <w:rsid w:val="00C20FB2"/>
    <w:rsid w:val="00C21007"/>
    <w:rsid w:val="00C2104C"/>
    <w:rsid w:val="00C210BC"/>
    <w:rsid w:val="00C211AE"/>
    <w:rsid w:val="00C2124E"/>
    <w:rsid w:val="00C21251"/>
    <w:rsid w:val="00C21281"/>
    <w:rsid w:val="00C2136B"/>
    <w:rsid w:val="00C21448"/>
    <w:rsid w:val="00C21492"/>
    <w:rsid w:val="00C21651"/>
    <w:rsid w:val="00C216D4"/>
    <w:rsid w:val="00C216E4"/>
    <w:rsid w:val="00C21760"/>
    <w:rsid w:val="00C21851"/>
    <w:rsid w:val="00C21923"/>
    <w:rsid w:val="00C21A22"/>
    <w:rsid w:val="00C21A38"/>
    <w:rsid w:val="00C21B04"/>
    <w:rsid w:val="00C21B7D"/>
    <w:rsid w:val="00C21C29"/>
    <w:rsid w:val="00C21C4B"/>
    <w:rsid w:val="00C21CDF"/>
    <w:rsid w:val="00C21D86"/>
    <w:rsid w:val="00C21DC5"/>
    <w:rsid w:val="00C21E34"/>
    <w:rsid w:val="00C21F06"/>
    <w:rsid w:val="00C21F52"/>
    <w:rsid w:val="00C21F71"/>
    <w:rsid w:val="00C2204F"/>
    <w:rsid w:val="00C22156"/>
    <w:rsid w:val="00C2228C"/>
    <w:rsid w:val="00C22343"/>
    <w:rsid w:val="00C223DA"/>
    <w:rsid w:val="00C223DB"/>
    <w:rsid w:val="00C22476"/>
    <w:rsid w:val="00C224BF"/>
    <w:rsid w:val="00C224D4"/>
    <w:rsid w:val="00C224E1"/>
    <w:rsid w:val="00C2250A"/>
    <w:rsid w:val="00C2251E"/>
    <w:rsid w:val="00C22558"/>
    <w:rsid w:val="00C227CB"/>
    <w:rsid w:val="00C228A7"/>
    <w:rsid w:val="00C22912"/>
    <w:rsid w:val="00C229B3"/>
    <w:rsid w:val="00C229C7"/>
    <w:rsid w:val="00C229F1"/>
    <w:rsid w:val="00C22A21"/>
    <w:rsid w:val="00C22ADD"/>
    <w:rsid w:val="00C22B28"/>
    <w:rsid w:val="00C22B6F"/>
    <w:rsid w:val="00C22C20"/>
    <w:rsid w:val="00C22C87"/>
    <w:rsid w:val="00C22CAE"/>
    <w:rsid w:val="00C22D51"/>
    <w:rsid w:val="00C22E09"/>
    <w:rsid w:val="00C22E23"/>
    <w:rsid w:val="00C22E5F"/>
    <w:rsid w:val="00C22E90"/>
    <w:rsid w:val="00C22E99"/>
    <w:rsid w:val="00C22EDF"/>
    <w:rsid w:val="00C22F2B"/>
    <w:rsid w:val="00C22FAD"/>
    <w:rsid w:val="00C22FB3"/>
    <w:rsid w:val="00C22FDA"/>
    <w:rsid w:val="00C231A5"/>
    <w:rsid w:val="00C231D8"/>
    <w:rsid w:val="00C231E2"/>
    <w:rsid w:val="00C233AE"/>
    <w:rsid w:val="00C23454"/>
    <w:rsid w:val="00C235EE"/>
    <w:rsid w:val="00C2363E"/>
    <w:rsid w:val="00C23665"/>
    <w:rsid w:val="00C2367E"/>
    <w:rsid w:val="00C23693"/>
    <w:rsid w:val="00C236AA"/>
    <w:rsid w:val="00C23744"/>
    <w:rsid w:val="00C23844"/>
    <w:rsid w:val="00C238A2"/>
    <w:rsid w:val="00C238D1"/>
    <w:rsid w:val="00C2390B"/>
    <w:rsid w:val="00C23996"/>
    <w:rsid w:val="00C23997"/>
    <w:rsid w:val="00C239A8"/>
    <w:rsid w:val="00C239BA"/>
    <w:rsid w:val="00C23A0A"/>
    <w:rsid w:val="00C23B87"/>
    <w:rsid w:val="00C23BE8"/>
    <w:rsid w:val="00C23CD8"/>
    <w:rsid w:val="00C23D15"/>
    <w:rsid w:val="00C23D79"/>
    <w:rsid w:val="00C23D88"/>
    <w:rsid w:val="00C23DA4"/>
    <w:rsid w:val="00C23DFD"/>
    <w:rsid w:val="00C23FD3"/>
    <w:rsid w:val="00C24023"/>
    <w:rsid w:val="00C2419C"/>
    <w:rsid w:val="00C2425C"/>
    <w:rsid w:val="00C242B1"/>
    <w:rsid w:val="00C24303"/>
    <w:rsid w:val="00C2437E"/>
    <w:rsid w:val="00C24430"/>
    <w:rsid w:val="00C246EC"/>
    <w:rsid w:val="00C2479B"/>
    <w:rsid w:val="00C247AA"/>
    <w:rsid w:val="00C2481E"/>
    <w:rsid w:val="00C24833"/>
    <w:rsid w:val="00C2484A"/>
    <w:rsid w:val="00C24877"/>
    <w:rsid w:val="00C248C6"/>
    <w:rsid w:val="00C24969"/>
    <w:rsid w:val="00C2497A"/>
    <w:rsid w:val="00C24BD4"/>
    <w:rsid w:val="00C24D13"/>
    <w:rsid w:val="00C24E4C"/>
    <w:rsid w:val="00C24ED6"/>
    <w:rsid w:val="00C24FA3"/>
    <w:rsid w:val="00C2512D"/>
    <w:rsid w:val="00C2515C"/>
    <w:rsid w:val="00C251BE"/>
    <w:rsid w:val="00C251E0"/>
    <w:rsid w:val="00C251E9"/>
    <w:rsid w:val="00C25224"/>
    <w:rsid w:val="00C252CA"/>
    <w:rsid w:val="00C252F4"/>
    <w:rsid w:val="00C2530E"/>
    <w:rsid w:val="00C253D3"/>
    <w:rsid w:val="00C25428"/>
    <w:rsid w:val="00C25585"/>
    <w:rsid w:val="00C255AF"/>
    <w:rsid w:val="00C255E7"/>
    <w:rsid w:val="00C2574A"/>
    <w:rsid w:val="00C257B3"/>
    <w:rsid w:val="00C2582B"/>
    <w:rsid w:val="00C2588F"/>
    <w:rsid w:val="00C258D5"/>
    <w:rsid w:val="00C25AB6"/>
    <w:rsid w:val="00C25BCF"/>
    <w:rsid w:val="00C25C0A"/>
    <w:rsid w:val="00C25C8F"/>
    <w:rsid w:val="00C25D23"/>
    <w:rsid w:val="00C25D8C"/>
    <w:rsid w:val="00C25DA0"/>
    <w:rsid w:val="00C25DB5"/>
    <w:rsid w:val="00C25E0D"/>
    <w:rsid w:val="00C26084"/>
    <w:rsid w:val="00C260A1"/>
    <w:rsid w:val="00C2614D"/>
    <w:rsid w:val="00C2617D"/>
    <w:rsid w:val="00C2626E"/>
    <w:rsid w:val="00C262BB"/>
    <w:rsid w:val="00C26346"/>
    <w:rsid w:val="00C26365"/>
    <w:rsid w:val="00C263B1"/>
    <w:rsid w:val="00C263C2"/>
    <w:rsid w:val="00C263CE"/>
    <w:rsid w:val="00C26412"/>
    <w:rsid w:val="00C2641A"/>
    <w:rsid w:val="00C2641D"/>
    <w:rsid w:val="00C2643E"/>
    <w:rsid w:val="00C26494"/>
    <w:rsid w:val="00C26512"/>
    <w:rsid w:val="00C267C0"/>
    <w:rsid w:val="00C267F8"/>
    <w:rsid w:val="00C2681C"/>
    <w:rsid w:val="00C26936"/>
    <w:rsid w:val="00C26987"/>
    <w:rsid w:val="00C269B6"/>
    <w:rsid w:val="00C269CD"/>
    <w:rsid w:val="00C26A3F"/>
    <w:rsid w:val="00C26AB8"/>
    <w:rsid w:val="00C26C24"/>
    <w:rsid w:val="00C26C52"/>
    <w:rsid w:val="00C26CB6"/>
    <w:rsid w:val="00C26D24"/>
    <w:rsid w:val="00C26DD3"/>
    <w:rsid w:val="00C26DF6"/>
    <w:rsid w:val="00C26E02"/>
    <w:rsid w:val="00C26E22"/>
    <w:rsid w:val="00C26E37"/>
    <w:rsid w:val="00C26F1C"/>
    <w:rsid w:val="00C26FB5"/>
    <w:rsid w:val="00C27072"/>
    <w:rsid w:val="00C273A2"/>
    <w:rsid w:val="00C27556"/>
    <w:rsid w:val="00C27577"/>
    <w:rsid w:val="00C27635"/>
    <w:rsid w:val="00C27646"/>
    <w:rsid w:val="00C2764C"/>
    <w:rsid w:val="00C27706"/>
    <w:rsid w:val="00C27707"/>
    <w:rsid w:val="00C2780F"/>
    <w:rsid w:val="00C27843"/>
    <w:rsid w:val="00C2788E"/>
    <w:rsid w:val="00C27895"/>
    <w:rsid w:val="00C278F1"/>
    <w:rsid w:val="00C27902"/>
    <w:rsid w:val="00C2791A"/>
    <w:rsid w:val="00C279A6"/>
    <w:rsid w:val="00C27B18"/>
    <w:rsid w:val="00C27CD8"/>
    <w:rsid w:val="00C27D51"/>
    <w:rsid w:val="00C27D5C"/>
    <w:rsid w:val="00C27D6A"/>
    <w:rsid w:val="00C27D6E"/>
    <w:rsid w:val="00C27E02"/>
    <w:rsid w:val="00C27E1A"/>
    <w:rsid w:val="00C27F0F"/>
    <w:rsid w:val="00C27F39"/>
    <w:rsid w:val="00C27FE5"/>
    <w:rsid w:val="00C3003B"/>
    <w:rsid w:val="00C300E5"/>
    <w:rsid w:val="00C30155"/>
    <w:rsid w:val="00C301A0"/>
    <w:rsid w:val="00C3020D"/>
    <w:rsid w:val="00C302B2"/>
    <w:rsid w:val="00C302E7"/>
    <w:rsid w:val="00C304C5"/>
    <w:rsid w:val="00C304CA"/>
    <w:rsid w:val="00C305D5"/>
    <w:rsid w:val="00C3067F"/>
    <w:rsid w:val="00C30729"/>
    <w:rsid w:val="00C309D3"/>
    <w:rsid w:val="00C30A90"/>
    <w:rsid w:val="00C30B74"/>
    <w:rsid w:val="00C30BF5"/>
    <w:rsid w:val="00C30CB4"/>
    <w:rsid w:val="00C30D85"/>
    <w:rsid w:val="00C30DBC"/>
    <w:rsid w:val="00C30DE1"/>
    <w:rsid w:val="00C30E5D"/>
    <w:rsid w:val="00C30E5E"/>
    <w:rsid w:val="00C30EBD"/>
    <w:rsid w:val="00C3104B"/>
    <w:rsid w:val="00C31135"/>
    <w:rsid w:val="00C31256"/>
    <w:rsid w:val="00C312AB"/>
    <w:rsid w:val="00C312BB"/>
    <w:rsid w:val="00C313D5"/>
    <w:rsid w:val="00C31564"/>
    <w:rsid w:val="00C31591"/>
    <w:rsid w:val="00C31621"/>
    <w:rsid w:val="00C3168A"/>
    <w:rsid w:val="00C316C2"/>
    <w:rsid w:val="00C317FA"/>
    <w:rsid w:val="00C3182B"/>
    <w:rsid w:val="00C318E5"/>
    <w:rsid w:val="00C318E6"/>
    <w:rsid w:val="00C318FD"/>
    <w:rsid w:val="00C31902"/>
    <w:rsid w:val="00C3197B"/>
    <w:rsid w:val="00C31993"/>
    <w:rsid w:val="00C31AC4"/>
    <w:rsid w:val="00C31BB7"/>
    <w:rsid w:val="00C31BC1"/>
    <w:rsid w:val="00C31CD7"/>
    <w:rsid w:val="00C31D1D"/>
    <w:rsid w:val="00C31D6E"/>
    <w:rsid w:val="00C31E1A"/>
    <w:rsid w:val="00C31E1E"/>
    <w:rsid w:val="00C31E6C"/>
    <w:rsid w:val="00C31EAA"/>
    <w:rsid w:val="00C31FA6"/>
    <w:rsid w:val="00C31FC2"/>
    <w:rsid w:val="00C32042"/>
    <w:rsid w:val="00C320EC"/>
    <w:rsid w:val="00C320F1"/>
    <w:rsid w:val="00C321B3"/>
    <w:rsid w:val="00C321D1"/>
    <w:rsid w:val="00C321D9"/>
    <w:rsid w:val="00C32246"/>
    <w:rsid w:val="00C32267"/>
    <w:rsid w:val="00C3242B"/>
    <w:rsid w:val="00C3250C"/>
    <w:rsid w:val="00C3251D"/>
    <w:rsid w:val="00C325D0"/>
    <w:rsid w:val="00C325F4"/>
    <w:rsid w:val="00C3269F"/>
    <w:rsid w:val="00C32702"/>
    <w:rsid w:val="00C32740"/>
    <w:rsid w:val="00C32812"/>
    <w:rsid w:val="00C328C8"/>
    <w:rsid w:val="00C32994"/>
    <w:rsid w:val="00C32AE1"/>
    <w:rsid w:val="00C32B56"/>
    <w:rsid w:val="00C32B5A"/>
    <w:rsid w:val="00C32BCD"/>
    <w:rsid w:val="00C32CBB"/>
    <w:rsid w:val="00C32CBC"/>
    <w:rsid w:val="00C32CFC"/>
    <w:rsid w:val="00C32D31"/>
    <w:rsid w:val="00C32D9A"/>
    <w:rsid w:val="00C32DDF"/>
    <w:rsid w:val="00C32F77"/>
    <w:rsid w:val="00C33018"/>
    <w:rsid w:val="00C3303E"/>
    <w:rsid w:val="00C330CE"/>
    <w:rsid w:val="00C330E0"/>
    <w:rsid w:val="00C33100"/>
    <w:rsid w:val="00C3310E"/>
    <w:rsid w:val="00C331B9"/>
    <w:rsid w:val="00C331F9"/>
    <w:rsid w:val="00C33203"/>
    <w:rsid w:val="00C332B2"/>
    <w:rsid w:val="00C3332B"/>
    <w:rsid w:val="00C3342E"/>
    <w:rsid w:val="00C33465"/>
    <w:rsid w:val="00C3350D"/>
    <w:rsid w:val="00C33592"/>
    <w:rsid w:val="00C33613"/>
    <w:rsid w:val="00C33888"/>
    <w:rsid w:val="00C338D9"/>
    <w:rsid w:val="00C33A33"/>
    <w:rsid w:val="00C33A68"/>
    <w:rsid w:val="00C33A7B"/>
    <w:rsid w:val="00C33B04"/>
    <w:rsid w:val="00C33BCE"/>
    <w:rsid w:val="00C33BF8"/>
    <w:rsid w:val="00C33BFC"/>
    <w:rsid w:val="00C33C03"/>
    <w:rsid w:val="00C33C21"/>
    <w:rsid w:val="00C33CAF"/>
    <w:rsid w:val="00C33E42"/>
    <w:rsid w:val="00C33E59"/>
    <w:rsid w:val="00C33ED9"/>
    <w:rsid w:val="00C34010"/>
    <w:rsid w:val="00C3416B"/>
    <w:rsid w:val="00C341F5"/>
    <w:rsid w:val="00C3441B"/>
    <w:rsid w:val="00C344C5"/>
    <w:rsid w:val="00C34557"/>
    <w:rsid w:val="00C345BD"/>
    <w:rsid w:val="00C34609"/>
    <w:rsid w:val="00C346E3"/>
    <w:rsid w:val="00C347B6"/>
    <w:rsid w:val="00C348B0"/>
    <w:rsid w:val="00C3498D"/>
    <w:rsid w:val="00C349B5"/>
    <w:rsid w:val="00C34B26"/>
    <w:rsid w:val="00C34D19"/>
    <w:rsid w:val="00C34DFB"/>
    <w:rsid w:val="00C34E8C"/>
    <w:rsid w:val="00C34F34"/>
    <w:rsid w:val="00C34F3D"/>
    <w:rsid w:val="00C34FA9"/>
    <w:rsid w:val="00C350E6"/>
    <w:rsid w:val="00C3510B"/>
    <w:rsid w:val="00C35113"/>
    <w:rsid w:val="00C3521A"/>
    <w:rsid w:val="00C35277"/>
    <w:rsid w:val="00C35287"/>
    <w:rsid w:val="00C35352"/>
    <w:rsid w:val="00C3544A"/>
    <w:rsid w:val="00C354E5"/>
    <w:rsid w:val="00C35590"/>
    <w:rsid w:val="00C35683"/>
    <w:rsid w:val="00C357A9"/>
    <w:rsid w:val="00C357F0"/>
    <w:rsid w:val="00C357FC"/>
    <w:rsid w:val="00C357FE"/>
    <w:rsid w:val="00C359FF"/>
    <w:rsid w:val="00C35BB9"/>
    <w:rsid w:val="00C35D36"/>
    <w:rsid w:val="00C35F5C"/>
    <w:rsid w:val="00C3609E"/>
    <w:rsid w:val="00C36106"/>
    <w:rsid w:val="00C361F6"/>
    <w:rsid w:val="00C36206"/>
    <w:rsid w:val="00C362CD"/>
    <w:rsid w:val="00C362D8"/>
    <w:rsid w:val="00C3633C"/>
    <w:rsid w:val="00C36665"/>
    <w:rsid w:val="00C3667C"/>
    <w:rsid w:val="00C366D8"/>
    <w:rsid w:val="00C3672E"/>
    <w:rsid w:val="00C368C6"/>
    <w:rsid w:val="00C368E7"/>
    <w:rsid w:val="00C36A6F"/>
    <w:rsid w:val="00C36A80"/>
    <w:rsid w:val="00C36B0E"/>
    <w:rsid w:val="00C36C97"/>
    <w:rsid w:val="00C36D9A"/>
    <w:rsid w:val="00C36DD5"/>
    <w:rsid w:val="00C36E05"/>
    <w:rsid w:val="00C36EAD"/>
    <w:rsid w:val="00C37001"/>
    <w:rsid w:val="00C37019"/>
    <w:rsid w:val="00C370B8"/>
    <w:rsid w:val="00C370BB"/>
    <w:rsid w:val="00C371B1"/>
    <w:rsid w:val="00C3721E"/>
    <w:rsid w:val="00C37258"/>
    <w:rsid w:val="00C37280"/>
    <w:rsid w:val="00C373AA"/>
    <w:rsid w:val="00C37412"/>
    <w:rsid w:val="00C376A7"/>
    <w:rsid w:val="00C376C4"/>
    <w:rsid w:val="00C3770E"/>
    <w:rsid w:val="00C3771D"/>
    <w:rsid w:val="00C37816"/>
    <w:rsid w:val="00C3784F"/>
    <w:rsid w:val="00C3785A"/>
    <w:rsid w:val="00C37910"/>
    <w:rsid w:val="00C37912"/>
    <w:rsid w:val="00C37968"/>
    <w:rsid w:val="00C379DC"/>
    <w:rsid w:val="00C379FA"/>
    <w:rsid w:val="00C37ABF"/>
    <w:rsid w:val="00C37B39"/>
    <w:rsid w:val="00C37B3B"/>
    <w:rsid w:val="00C37B70"/>
    <w:rsid w:val="00C37C11"/>
    <w:rsid w:val="00C37CCF"/>
    <w:rsid w:val="00C37CD9"/>
    <w:rsid w:val="00C37D55"/>
    <w:rsid w:val="00C37DE3"/>
    <w:rsid w:val="00C37DEB"/>
    <w:rsid w:val="00C37FB6"/>
    <w:rsid w:val="00C40031"/>
    <w:rsid w:val="00C400B6"/>
    <w:rsid w:val="00C400F0"/>
    <w:rsid w:val="00C4017E"/>
    <w:rsid w:val="00C40338"/>
    <w:rsid w:val="00C403AC"/>
    <w:rsid w:val="00C40403"/>
    <w:rsid w:val="00C40415"/>
    <w:rsid w:val="00C40534"/>
    <w:rsid w:val="00C405A6"/>
    <w:rsid w:val="00C405FE"/>
    <w:rsid w:val="00C40665"/>
    <w:rsid w:val="00C40679"/>
    <w:rsid w:val="00C406A8"/>
    <w:rsid w:val="00C4078A"/>
    <w:rsid w:val="00C40842"/>
    <w:rsid w:val="00C40862"/>
    <w:rsid w:val="00C40877"/>
    <w:rsid w:val="00C40919"/>
    <w:rsid w:val="00C40926"/>
    <w:rsid w:val="00C40957"/>
    <w:rsid w:val="00C4096F"/>
    <w:rsid w:val="00C40A40"/>
    <w:rsid w:val="00C40A9D"/>
    <w:rsid w:val="00C40AF2"/>
    <w:rsid w:val="00C40B32"/>
    <w:rsid w:val="00C40BD7"/>
    <w:rsid w:val="00C40BD8"/>
    <w:rsid w:val="00C40C7B"/>
    <w:rsid w:val="00C40DBB"/>
    <w:rsid w:val="00C40E3C"/>
    <w:rsid w:val="00C40ECA"/>
    <w:rsid w:val="00C40F17"/>
    <w:rsid w:val="00C40F9E"/>
    <w:rsid w:val="00C41116"/>
    <w:rsid w:val="00C41142"/>
    <w:rsid w:val="00C412B3"/>
    <w:rsid w:val="00C412E3"/>
    <w:rsid w:val="00C41375"/>
    <w:rsid w:val="00C4137E"/>
    <w:rsid w:val="00C413AF"/>
    <w:rsid w:val="00C4144F"/>
    <w:rsid w:val="00C4147E"/>
    <w:rsid w:val="00C414E0"/>
    <w:rsid w:val="00C415AF"/>
    <w:rsid w:val="00C415E4"/>
    <w:rsid w:val="00C415E5"/>
    <w:rsid w:val="00C41605"/>
    <w:rsid w:val="00C4168D"/>
    <w:rsid w:val="00C41699"/>
    <w:rsid w:val="00C416DA"/>
    <w:rsid w:val="00C41AC6"/>
    <w:rsid w:val="00C41AC8"/>
    <w:rsid w:val="00C41B83"/>
    <w:rsid w:val="00C41BDF"/>
    <w:rsid w:val="00C41CDF"/>
    <w:rsid w:val="00C41D66"/>
    <w:rsid w:val="00C41E3E"/>
    <w:rsid w:val="00C41E6D"/>
    <w:rsid w:val="00C41F25"/>
    <w:rsid w:val="00C41F85"/>
    <w:rsid w:val="00C41FAA"/>
    <w:rsid w:val="00C41FB6"/>
    <w:rsid w:val="00C420FE"/>
    <w:rsid w:val="00C42107"/>
    <w:rsid w:val="00C4219B"/>
    <w:rsid w:val="00C421B6"/>
    <w:rsid w:val="00C4222D"/>
    <w:rsid w:val="00C422E8"/>
    <w:rsid w:val="00C42387"/>
    <w:rsid w:val="00C423A7"/>
    <w:rsid w:val="00C423F8"/>
    <w:rsid w:val="00C425EB"/>
    <w:rsid w:val="00C4265D"/>
    <w:rsid w:val="00C4268B"/>
    <w:rsid w:val="00C426C2"/>
    <w:rsid w:val="00C427C0"/>
    <w:rsid w:val="00C427C3"/>
    <w:rsid w:val="00C427D9"/>
    <w:rsid w:val="00C42837"/>
    <w:rsid w:val="00C42B97"/>
    <w:rsid w:val="00C42D4F"/>
    <w:rsid w:val="00C42DFE"/>
    <w:rsid w:val="00C42E1E"/>
    <w:rsid w:val="00C42E23"/>
    <w:rsid w:val="00C42E40"/>
    <w:rsid w:val="00C42EA9"/>
    <w:rsid w:val="00C42F7E"/>
    <w:rsid w:val="00C4301D"/>
    <w:rsid w:val="00C43026"/>
    <w:rsid w:val="00C43098"/>
    <w:rsid w:val="00C431D4"/>
    <w:rsid w:val="00C43200"/>
    <w:rsid w:val="00C432C7"/>
    <w:rsid w:val="00C43305"/>
    <w:rsid w:val="00C4336C"/>
    <w:rsid w:val="00C4338E"/>
    <w:rsid w:val="00C433C0"/>
    <w:rsid w:val="00C434A2"/>
    <w:rsid w:val="00C43501"/>
    <w:rsid w:val="00C4362E"/>
    <w:rsid w:val="00C436DD"/>
    <w:rsid w:val="00C43718"/>
    <w:rsid w:val="00C43733"/>
    <w:rsid w:val="00C4373B"/>
    <w:rsid w:val="00C4374F"/>
    <w:rsid w:val="00C437C6"/>
    <w:rsid w:val="00C43802"/>
    <w:rsid w:val="00C43A26"/>
    <w:rsid w:val="00C43CFB"/>
    <w:rsid w:val="00C43D90"/>
    <w:rsid w:val="00C43EAF"/>
    <w:rsid w:val="00C43F72"/>
    <w:rsid w:val="00C43FB2"/>
    <w:rsid w:val="00C43FD7"/>
    <w:rsid w:val="00C44071"/>
    <w:rsid w:val="00C4422C"/>
    <w:rsid w:val="00C4437B"/>
    <w:rsid w:val="00C4442A"/>
    <w:rsid w:val="00C4443D"/>
    <w:rsid w:val="00C4444E"/>
    <w:rsid w:val="00C444DC"/>
    <w:rsid w:val="00C44560"/>
    <w:rsid w:val="00C445FE"/>
    <w:rsid w:val="00C446F9"/>
    <w:rsid w:val="00C4473B"/>
    <w:rsid w:val="00C44860"/>
    <w:rsid w:val="00C448D4"/>
    <w:rsid w:val="00C44993"/>
    <w:rsid w:val="00C44AFD"/>
    <w:rsid w:val="00C44B1E"/>
    <w:rsid w:val="00C44B50"/>
    <w:rsid w:val="00C44CCD"/>
    <w:rsid w:val="00C44D1D"/>
    <w:rsid w:val="00C44D34"/>
    <w:rsid w:val="00C44D5F"/>
    <w:rsid w:val="00C44D83"/>
    <w:rsid w:val="00C44D97"/>
    <w:rsid w:val="00C44DAF"/>
    <w:rsid w:val="00C4501E"/>
    <w:rsid w:val="00C45022"/>
    <w:rsid w:val="00C45034"/>
    <w:rsid w:val="00C4503B"/>
    <w:rsid w:val="00C450AE"/>
    <w:rsid w:val="00C45119"/>
    <w:rsid w:val="00C45205"/>
    <w:rsid w:val="00C45219"/>
    <w:rsid w:val="00C4527F"/>
    <w:rsid w:val="00C452DB"/>
    <w:rsid w:val="00C45337"/>
    <w:rsid w:val="00C45397"/>
    <w:rsid w:val="00C4543A"/>
    <w:rsid w:val="00C4546C"/>
    <w:rsid w:val="00C454F3"/>
    <w:rsid w:val="00C45566"/>
    <w:rsid w:val="00C455B6"/>
    <w:rsid w:val="00C455E7"/>
    <w:rsid w:val="00C45713"/>
    <w:rsid w:val="00C458A1"/>
    <w:rsid w:val="00C458FE"/>
    <w:rsid w:val="00C45959"/>
    <w:rsid w:val="00C45B77"/>
    <w:rsid w:val="00C45C21"/>
    <w:rsid w:val="00C45C46"/>
    <w:rsid w:val="00C45E0B"/>
    <w:rsid w:val="00C45E41"/>
    <w:rsid w:val="00C45E68"/>
    <w:rsid w:val="00C45ED4"/>
    <w:rsid w:val="00C4602A"/>
    <w:rsid w:val="00C46041"/>
    <w:rsid w:val="00C46070"/>
    <w:rsid w:val="00C46203"/>
    <w:rsid w:val="00C4629A"/>
    <w:rsid w:val="00C462C2"/>
    <w:rsid w:val="00C463A9"/>
    <w:rsid w:val="00C4641A"/>
    <w:rsid w:val="00C46491"/>
    <w:rsid w:val="00C4662D"/>
    <w:rsid w:val="00C466EB"/>
    <w:rsid w:val="00C4677B"/>
    <w:rsid w:val="00C46801"/>
    <w:rsid w:val="00C46802"/>
    <w:rsid w:val="00C46813"/>
    <w:rsid w:val="00C46861"/>
    <w:rsid w:val="00C468A9"/>
    <w:rsid w:val="00C468AC"/>
    <w:rsid w:val="00C468B7"/>
    <w:rsid w:val="00C46914"/>
    <w:rsid w:val="00C46971"/>
    <w:rsid w:val="00C46997"/>
    <w:rsid w:val="00C469B9"/>
    <w:rsid w:val="00C46A11"/>
    <w:rsid w:val="00C46B7F"/>
    <w:rsid w:val="00C46BD9"/>
    <w:rsid w:val="00C46CEC"/>
    <w:rsid w:val="00C46D84"/>
    <w:rsid w:val="00C46DF9"/>
    <w:rsid w:val="00C46E07"/>
    <w:rsid w:val="00C46E24"/>
    <w:rsid w:val="00C46E7B"/>
    <w:rsid w:val="00C46F4F"/>
    <w:rsid w:val="00C4706A"/>
    <w:rsid w:val="00C4706B"/>
    <w:rsid w:val="00C4708A"/>
    <w:rsid w:val="00C470BA"/>
    <w:rsid w:val="00C470EF"/>
    <w:rsid w:val="00C47171"/>
    <w:rsid w:val="00C47285"/>
    <w:rsid w:val="00C473CC"/>
    <w:rsid w:val="00C473CE"/>
    <w:rsid w:val="00C473EA"/>
    <w:rsid w:val="00C474DE"/>
    <w:rsid w:val="00C474FA"/>
    <w:rsid w:val="00C47574"/>
    <w:rsid w:val="00C475FD"/>
    <w:rsid w:val="00C47663"/>
    <w:rsid w:val="00C4777A"/>
    <w:rsid w:val="00C477AD"/>
    <w:rsid w:val="00C4784E"/>
    <w:rsid w:val="00C47861"/>
    <w:rsid w:val="00C47946"/>
    <w:rsid w:val="00C479DF"/>
    <w:rsid w:val="00C47A1D"/>
    <w:rsid w:val="00C47B09"/>
    <w:rsid w:val="00C47CCF"/>
    <w:rsid w:val="00C47CF0"/>
    <w:rsid w:val="00C47D91"/>
    <w:rsid w:val="00C47DE7"/>
    <w:rsid w:val="00C47E0E"/>
    <w:rsid w:val="00C47E6E"/>
    <w:rsid w:val="00C47FE3"/>
    <w:rsid w:val="00C47FF6"/>
    <w:rsid w:val="00C500BD"/>
    <w:rsid w:val="00C50146"/>
    <w:rsid w:val="00C501B8"/>
    <w:rsid w:val="00C501CD"/>
    <w:rsid w:val="00C50213"/>
    <w:rsid w:val="00C5029E"/>
    <w:rsid w:val="00C5035E"/>
    <w:rsid w:val="00C50392"/>
    <w:rsid w:val="00C50422"/>
    <w:rsid w:val="00C504AC"/>
    <w:rsid w:val="00C504D2"/>
    <w:rsid w:val="00C504F2"/>
    <w:rsid w:val="00C5059D"/>
    <w:rsid w:val="00C50653"/>
    <w:rsid w:val="00C506B0"/>
    <w:rsid w:val="00C5075B"/>
    <w:rsid w:val="00C507B5"/>
    <w:rsid w:val="00C50829"/>
    <w:rsid w:val="00C50845"/>
    <w:rsid w:val="00C50866"/>
    <w:rsid w:val="00C508CA"/>
    <w:rsid w:val="00C50959"/>
    <w:rsid w:val="00C5096E"/>
    <w:rsid w:val="00C50B01"/>
    <w:rsid w:val="00C50B7F"/>
    <w:rsid w:val="00C50B84"/>
    <w:rsid w:val="00C50B8C"/>
    <w:rsid w:val="00C50C0B"/>
    <w:rsid w:val="00C50C75"/>
    <w:rsid w:val="00C50CAF"/>
    <w:rsid w:val="00C50D00"/>
    <w:rsid w:val="00C50D03"/>
    <w:rsid w:val="00C50D5E"/>
    <w:rsid w:val="00C50D5F"/>
    <w:rsid w:val="00C50DDA"/>
    <w:rsid w:val="00C50DFC"/>
    <w:rsid w:val="00C50E8C"/>
    <w:rsid w:val="00C50EEE"/>
    <w:rsid w:val="00C50F51"/>
    <w:rsid w:val="00C50FA7"/>
    <w:rsid w:val="00C50FBE"/>
    <w:rsid w:val="00C50FBF"/>
    <w:rsid w:val="00C50FCC"/>
    <w:rsid w:val="00C51004"/>
    <w:rsid w:val="00C51039"/>
    <w:rsid w:val="00C5105A"/>
    <w:rsid w:val="00C51097"/>
    <w:rsid w:val="00C5119B"/>
    <w:rsid w:val="00C512EA"/>
    <w:rsid w:val="00C51326"/>
    <w:rsid w:val="00C513E1"/>
    <w:rsid w:val="00C51412"/>
    <w:rsid w:val="00C514AC"/>
    <w:rsid w:val="00C5156C"/>
    <w:rsid w:val="00C515A4"/>
    <w:rsid w:val="00C51652"/>
    <w:rsid w:val="00C5177B"/>
    <w:rsid w:val="00C517F6"/>
    <w:rsid w:val="00C51901"/>
    <w:rsid w:val="00C5197A"/>
    <w:rsid w:val="00C51993"/>
    <w:rsid w:val="00C519F7"/>
    <w:rsid w:val="00C51A09"/>
    <w:rsid w:val="00C51BFB"/>
    <w:rsid w:val="00C51E42"/>
    <w:rsid w:val="00C51F02"/>
    <w:rsid w:val="00C51F57"/>
    <w:rsid w:val="00C5206B"/>
    <w:rsid w:val="00C520F9"/>
    <w:rsid w:val="00C521D7"/>
    <w:rsid w:val="00C521DE"/>
    <w:rsid w:val="00C52288"/>
    <w:rsid w:val="00C5231F"/>
    <w:rsid w:val="00C52339"/>
    <w:rsid w:val="00C52343"/>
    <w:rsid w:val="00C52387"/>
    <w:rsid w:val="00C5241E"/>
    <w:rsid w:val="00C52420"/>
    <w:rsid w:val="00C524C2"/>
    <w:rsid w:val="00C52575"/>
    <w:rsid w:val="00C5265A"/>
    <w:rsid w:val="00C5274F"/>
    <w:rsid w:val="00C527B0"/>
    <w:rsid w:val="00C527B5"/>
    <w:rsid w:val="00C52851"/>
    <w:rsid w:val="00C52868"/>
    <w:rsid w:val="00C528E4"/>
    <w:rsid w:val="00C52924"/>
    <w:rsid w:val="00C52A08"/>
    <w:rsid w:val="00C52A29"/>
    <w:rsid w:val="00C52B30"/>
    <w:rsid w:val="00C52B53"/>
    <w:rsid w:val="00C52BD5"/>
    <w:rsid w:val="00C52BDF"/>
    <w:rsid w:val="00C52C09"/>
    <w:rsid w:val="00C52C32"/>
    <w:rsid w:val="00C52C9E"/>
    <w:rsid w:val="00C52CF6"/>
    <w:rsid w:val="00C52E78"/>
    <w:rsid w:val="00C52EA5"/>
    <w:rsid w:val="00C52F1C"/>
    <w:rsid w:val="00C52F4D"/>
    <w:rsid w:val="00C52FC1"/>
    <w:rsid w:val="00C53016"/>
    <w:rsid w:val="00C53033"/>
    <w:rsid w:val="00C530AA"/>
    <w:rsid w:val="00C531DC"/>
    <w:rsid w:val="00C532A3"/>
    <w:rsid w:val="00C532C1"/>
    <w:rsid w:val="00C532E3"/>
    <w:rsid w:val="00C53332"/>
    <w:rsid w:val="00C53339"/>
    <w:rsid w:val="00C533F2"/>
    <w:rsid w:val="00C53471"/>
    <w:rsid w:val="00C534D2"/>
    <w:rsid w:val="00C53526"/>
    <w:rsid w:val="00C5356C"/>
    <w:rsid w:val="00C5367B"/>
    <w:rsid w:val="00C53682"/>
    <w:rsid w:val="00C536A7"/>
    <w:rsid w:val="00C536E0"/>
    <w:rsid w:val="00C538A2"/>
    <w:rsid w:val="00C538BB"/>
    <w:rsid w:val="00C538D3"/>
    <w:rsid w:val="00C53A1B"/>
    <w:rsid w:val="00C53AEC"/>
    <w:rsid w:val="00C53AF6"/>
    <w:rsid w:val="00C53B11"/>
    <w:rsid w:val="00C53B66"/>
    <w:rsid w:val="00C53B94"/>
    <w:rsid w:val="00C53D67"/>
    <w:rsid w:val="00C53D94"/>
    <w:rsid w:val="00C53DFB"/>
    <w:rsid w:val="00C53E2A"/>
    <w:rsid w:val="00C53E3E"/>
    <w:rsid w:val="00C53FD8"/>
    <w:rsid w:val="00C53FE0"/>
    <w:rsid w:val="00C540B7"/>
    <w:rsid w:val="00C5416B"/>
    <w:rsid w:val="00C54188"/>
    <w:rsid w:val="00C54237"/>
    <w:rsid w:val="00C5424E"/>
    <w:rsid w:val="00C54392"/>
    <w:rsid w:val="00C544B6"/>
    <w:rsid w:val="00C544CD"/>
    <w:rsid w:val="00C54506"/>
    <w:rsid w:val="00C54536"/>
    <w:rsid w:val="00C545AE"/>
    <w:rsid w:val="00C5466A"/>
    <w:rsid w:val="00C54670"/>
    <w:rsid w:val="00C54681"/>
    <w:rsid w:val="00C546C2"/>
    <w:rsid w:val="00C546C4"/>
    <w:rsid w:val="00C547EF"/>
    <w:rsid w:val="00C54937"/>
    <w:rsid w:val="00C54959"/>
    <w:rsid w:val="00C549F3"/>
    <w:rsid w:val="00C54A08"/>
    <w:rsid w:val="00C54A1A"/>
    <w:rsid w:val="00C54A7D"/>
    <w:rsid w:val="00C54AF8"/>
    <w:rsid w:val="00C54B19"/>
    <w:rsid w:val="00C54B21"/>
    <w:rsid w:val="00C54BAD"/>
    <w:rsid w:val="00C54BC7"/>
    <w:rsid w:val="00C54BF9"/>
    <w:rsid w:val="00C54C3D"/>
    <w:rsid w:val="00C54C63"/>
    <w:rsid w:val="00C54CA3"/>
    <w:rsid w:val="00C54CCD"/>
    <w:rsid w:val="00C54D6C"/>
    <w:rsid w:val="00C54DB0"/>
    <w:rsid w:val="00C54E49"/>
    <w:rsid w:val="00C54E5D"/>
    <w:rsid w:val="00C54E62"/>
    <w:rsid w:val="00C553C4"/>
    <w:rsid w:val="00C5540F"/>
    <w:rsid w:val="00C55439"/>
    <w:rsid w:val="00C55464"/>
    <w:rsid w:val="00C5547A"/>
    <w:rsid w:val="00C55510"/>
    <w:rsid w:val="00C5554E"/>
    <w:rsid w:val="00C555AE"/>
    <w:rsid w:val="00C555E7"/>
    <w:rsid w:val="00C557C2"/>
    <w:rsid w:val="00C55810"/>
    <w:rsid w:val="00C55856"/>
    <w:rsid w:val="00C5585D"/>
    <w:rsid w:val="00C5586C"/>
    <w:rsid w:val="00C5590C"/>
    <w:rsid w:val="00C55B73"/>
    <w:rsid w:val="00C55CE9"/>
    <w:rsid w:val="00C55D0C"/>
    <w:rsid w:val="00C55F89"/>
    <w:rsid w:val="00C56121"/>
    <w:rsid w:val="00C563E9"/>
    <w:rsid w:val="00C564E6"/>
    <w:rsid w:val="00C5664E"/>
    <w:rsid w:val="00C56697"/>
    <w:rsid w:val="00C5671D"/>
    <w:rsid w:val="00C5672A"/>
    <w:rsid w:val="00C56786"/>
    <w:rsid w:val="00C567B1"/>
    <w:rsid w:val="00C567F1"/>
    <w:rsid w:val="00C568AA"/>
    <w:rsid w:val="00C56977"/>
    <w:rsid w:val="00C569A1"/>
    <w:rsid w:val="00C569DF"/>
    <w:rsid w:val="00C56A24"/>
    <w:rsid w:val="00C56A4B"/>
    <w:rsid w:val="00C56A6F"/>
    <w:rsid w:val="00C56BA1"/>
    <w:rsid w:val="00C56BB4"/>
    <w:rsid w:val="00C56C01"/>
    <w:rsid w:val="00C56C0C"/>
    <w:rsid w:val="00C56C10"/>
    <w:rsid w:val="00C56C96"/>
    <w:rsid w:val="00C56D9C"/>
    <w:rsid w:val="00C56E0A"/>
    <w:rsid w:val="00C56E0B"/>
    <w:rsid w:val="00C56E39"/>
    <w:rsid w:val="00C56E63"/>
    <w:rsid w:val="00C56E9E"/>
    <w:rsid w:val="00C56FE0"/>
    <w:rsid w:val="00C57000"/>
    <w:rsid w:val="00C5706E"/>
    <w:rsid w:val="00C57088"/>
    <w:rsid w:val="00C570C5"/>
    <w:rsid w:val="00C5715D"/>
    <w:rsid w:val="00C57185"/>
    <w:rsid w:val="00C5726B"/>
    <w:rsid w:val="00C572B3"/>
    <w:rsid w:val="00C572F5"/>
    <w:rsid w:val="00C5730A"/>
    <w:rsid w:val="00C57432"/>
    <w:rsid w:val="00C57470"/>
    <w:rsid w:val="00C574C9"/>
    <w:rsid w:val="00C5752A"/>
    <w:rsid w:val="00C575EF"/>
    <w:rsid w:val="00C576F8"/>
    <w:rsid w:val="00C577B6"/>
    <w:rsid w:val="00C5783F"/>
    <w:rsid w:val="00C57879"/>
    <w:rsid w:val="00C57911"/>
    <w:rsid w:val="00C57BC5"/>
    <w:rsid w:val="00C57C8D"/>
    <w:rsid w:val="00C57CD8"/>
    <w:rsid w:val="00C57F59"/>
    <w:rsid w:val="00C57F64"/>
    <w:rsid w:val="00C57F9D"/>
    <w:rsid w:val="00C57FC2"/>
    <w:rsid w:val="00C57FD8"/>
    <w:rsid w:val="00C60196"/>
    <w:rsid w:val="00C601DA"/>
    <w:rsid w:val="00C60243"/>
    <w:rsid w:val="00C602B0"/>
    <w:rsid w:val="00C603AE"/>
    <w:rsid w:val="00C603B2"/>
    <w:rsid w:val="00C603DF"/>
    <w:rsid w:val="00C603F3"/>
    <w:rsid w:val="00C6046C"/>
    <w:rsid w:val="00C60578"/>
    <w:rsid w:val="00C6067B"/>
    <w:rsid w:val="00C60766"/>
    <w:rsid w:val="00C607B0"/>
    <w:rsid w:val="00C6081E"/>
    <w:rsid w:val="00C608CB"/>
    <w:rsid w:val="00C608F7"/>
    <w:rsid w:val="00C60A2F"/>
    <w:rsid w:val="00C60A57"/>
    <w:rsid w:val="00C60A86"/>
    <w:rsid w:val="00C60B3F"/>
    <w:rsid w:val="00C60B5C"/>
    <w:rsid w:val="00C60BFD"/>
    <w:rsid w:val="00C60D91"/>
    <w:rsid w:val="00C60F4C"/>
    <w:rsid w:val="00C60F6E"/>
    <w:rsid w:val="00C60F92"/>
    <w:rsid w:val="00C61108"/>
    <w:rsid w:val="00C61130"/>
    <w:rsid w:val="00C6114C"/>
    <w:rsid w:val="00C61234"/>
    <w:rsid w:val="00C612B8"/>
    <w:rsid w:val="00C61392"/>
    <w:rsid w:val="00C613CE"/>
    <w:rsid w:val="00C614A9"/>
    <w:rsid w:val="00C6158A"/>
    <w:rsid w:val="00C615B2"/>
    <w:rsid w:val="00C615FC"/>
    <w:rsid w:val="00C6164B"/>
    <w:rsid w:val="00C61727"/>
    <w:rsid w:val="00C6178C"/>
    <w:rsid w:val="00C617D3"/>
    <w:rsid w:val="00C61822"/>
    <w:rsid w:val="00C6194F"/>
    <w:rsid w:val="00C61A50"/>
    <w:rsid w:val="00C61AD6"/>
    <w:rsid w:val="00C61AED"/>
    <w:rsid w:val="00C61B08"/>
    <w:rsid w:val="00C61B26"/>
    <w:rsid w:val="00C61C4E"/>
    <w:rsid w:val="00C61D4E"/>
    <w:rsid w:val="00C61D9F"/>
    <w:rsid w:val="00C61EAE"/>
    <w:rsid w:val="00C61EE9"/>
    <w:rsid w:val="00C61EF3"/>
    <w:rsid w:val="00C61FBD"/>
    <w:rsid w:val="00C61FCE"/>
    <w:rsid w:val="00C6200E"/>
    <w:rsid w:val="00C62040"/>
    <w:rsid w:val="00C6205B"/>
    <w:rsid w:val="00C620DB"/>
    <w:rsid w:val="00C621A6"/>
    <w:rsid w:val="00C62226"/>
    <w:rsid w:val="00C6235F"/>
    <w:rsid w:val="00C62492"/>
    <w:rsid w:val="00C62502"/>
    <w:rsid w:val="00C6253A"/>
    <w:rsid w:val="00C62569"/>
    <w:rsid w:val="00C62640"/>
    <w:rsid w:val="00C62650"/>
    <w:rsid w:val="00C626F4"/>
    <w:rsid w:val="00C62720"/>
    <w:rsid w:val="00C62793"/>
    <w:rsid w:val="00C627A9"/>
    <w:rsid w:val="00C627C4"/>
    <w:rsid w:val="00C627F9"/>
    <w:rsid w:val="00C62881"/>
    <w:rsid w:val="00C6298A"/>
    <w:rsid w:val="00C62BD9"/>
    <w:rsid w:val="00C62C35"/>
    <w:rsid w:val="00C62C7B"/>
    <w:rsid w:val="00C62DA8"/>
    <w:rsid w:val="00C62DCF"/>
    <w:rsid w:val="00C62E04"/>
    <w:rsid w:val="00C62EA7"/>
    <w:rsid w:val="00C62EDF"/>
    <w:rsid w:val="00C62FC2"/>
    <w:rsid w:val="00C63025"/>
    <w:rsid w:val="00C63070"/>
    <w:rsid w:val="00C6307F"/>
    <w:rsid w:val="00C63082"/>
    <w:rsid w:val="00C63091"/>
    <w:rsid w:val="00C63180"/>
    <w:rsid w:val="00C631E4"/>
    <w:rsid w:val="00C633A2"/>
    <w:rsid w:val="00C633B5"/>
    <w:rsid w:val="00C633C0"/>
    <w:rsid w:val="00C63416"/>
    <w:rsid w:val="00C634BC"/>
    <w:rsid w:val="00C63562"/>
    <w:rsid w:val="00C63654"/>
    <w:rsid w:val="00C63739"/>
    <w:rsid w:val="00C63767"/>
    <w:rsid w:val="00C638BD"/>
    <w:rsid w:val="00C639DD"/>
    <w:rsid w:val="00C63BFC"/>
    <w:rsid w:val="00C63D16"/>
    <w:rsid w:val="00C63D4E"/>
    <w:rsid w:val="00C63EFD"/>
    <w:rsid w:val="00C63F9B"/>
    <w:rsid w:val="00C63FF3"/>
    <w:rsid w:val="00C641AA"/>
    <w:rsid w:val="00C641FF"/>
    <w:rsid w:val="00C64324"/>
    <w:rsid w:val="00C6432C"/>
    <w:rsid w:val="00C64458"/>
    <w:rsid w:val="00C644CC"/>
    <w:rsid w:val="00C644EE"/>
    <w:rsid w:val="00C64525"/>
    <w:rsid w:val="00C64528"/>
    <w:rsid w:val="00C645EA"/>
    <w:rsid w:val="00C64652"/>
    <w:rsid w:val="00C64758"/>
    <w:rsid w:val="00C64805"/>
    <w:rsid w:val="00C6483D"/>
    <w:rsid w:val="00C6492D"/>
    <w:rsid w:val="00C649AA"/>
    <w:rsid w:val="00C649BB"/>
    <w:rsid w:val="00C64B20"/>
    <w:rsid w:val="00C64CEF"/>
    <w:rsid w:val="00C64D4C"/>
    <w:rsid w:val="00C64DB0"/>
    <w:rsid w:val="00C64F5A"/>
    <w:rsid w:val="00C64FD1"/>
    <w:rsid w:val="00C65128"/>
    <w:rsid w:val="00C6514A"/>
    <w:rsid w:val="00C6532F"/>
    <w:rsid w:val="00C653BA"/>
    <w:rsid w:val="00C653E9"/>
    <w:rsid w:val="00C6542A"/>
    <w:rsid w:val="00C65628"/>
    <w:rsid w:val="00C6565A"/>
    <w:rsid w:val="00C65678"/>
    <w:rsid w:val="00C65689"/>
    <w:rsid w:val="00C65697"/>
    <w:rsid w:val="00C657EF"/>
    <w:rsid w:val="00C65869"/>
    <w:rsid w:val="00C65899"/>
    <w:rsid w:val="00C65921"/>
    <w:rsid w:val="00C65979"/>
    <w:rsid w:val="00C65A3F"/>
    <w:rsid w:val="00C65A43"/>
    <w:rsid w:val="00C65AEB"/>
    <w:rsid w:val="00C65B49"/>
    <w:rsid w:val="00C65BC0"/>
    <w:rsid w:val="00C65BC9"/>
    <w:rsid w:val="00C65CFD"/>
    <w:rsid w:val="00C65D49"/>
    <w:rsid w:val="00C65DB8"/>
    <w:rsid w:val="00C65F1F"/>
    <w:rsid w:val="00C65FCE"/>
    <w:rsid w:val="00C65FE7"/>
    <w:rsid w:val="00C6610C"/>
    <w:rsid w:val="00C66125"/>
    <w:rsid w:val="00C66178"/>
    <w:rsid w:val="00C66189"/>
    <w:rsid w:val="00C661D4"/>
    <w:rsid w:val="00C661FC"/>
    <w:rsid w:val="00C6622A"/>
    <w:rsid w:val="00C66265"/>
    <w:rsid w:val="00C662E9"/>
    <w:rsid w:val="00C66432"/>
    <w:rsid w:val="00C66481"/>
    <w:rsid w:val="00C664EB"/>
    <w:rsid w:val="00C66531"/>
    <w:rsid w:val="00C6666D"/>
    <w:rsid w:val="00C666E8"/>
    <w:rsid w:val="00C66701"/>
    <w:rsid w:val="00C66778"/>
    <w:rsid w:val="00C667FF"/>
    <w:rsid w:val="00C66AA1"/>
    <w:rsid w:val="00C66B30"/>
    <w:rsid w:val="00C66BCB"/>
    <w:rsid w:val="00C66D3B"/>
    <w:rsid w:val="00C66D5F"/>
    <w:rsid w:val="00C66D9C"/>
    <w:rsid w:val="00C66DCA"/>
    <w:rsid w:val="00C6701E"/>
    <w:rsid w:val="00C67031"/>
    <w:rsid w:val="00C67035"/>
    <w:rsid w:val="00C67080"/>
    <w:rsid w:val="00C670C5"/>
    <w:rsid w:val="00C6711E"/>
    <w:rsid w:val="00C67165"/>
    <w:rsid w:val="00C67295"/>
    <w:rsid w:val="00C6729C"/>
    <w:rsid w:val="00C672B1"/>
    <w:rsid w:val="00C672BE"/>
    <w:rsid w:val="00C67455"/>
    <w:rsid w:val="00C6765C"/>
    <w:rsid w:val="00C67821"/>
    <w:rsid w:val="00C67890"/>
    <w:rsid w:val="00C6789C"/>
    <w:rsid w:val="00C678DD"/>
    <w:rsid w:val="00C67924"/>
    <w:rsid w:val="00C67935"/>
    <w:rsid w:val="00C67A71"/>
    <w:rsid w:val="00C67B9F"/>
    <w:rsid w:val="00C67BB1"/>
    <w:rsid w:val="00C67BC4"/>
    <w:rsid w:val="00C67BC7"/>
    <w:rsid w:val="00C67BD7"/>
    <w:rsid w:val="00C67BE5"/>
    <w:rsid w:val="00C67BFB"/>
    <w:rsid w:val="00C67C10"/>
    <w:rsid w:val="00C67CA2"/>
    <w:rsid w:val="00C67CBA"/>
    <w:rsid w:val="00C67D49"/>
    <w:rsid w:val="00C67DD0"/>
    <w:rsid w:val="00C67E17"/>
    <w:rsid w:val="00C67E5E"/>
    <w:rsid w:val="00C67E5F"/>
    <w:rsid w:val="00C67F56"/>
    <w:rsid w:val="00C67FB8"/>
    <w:rsid w:val="00C67FF2"/>
    <w:rsid w:val="00C700AB"/>
    <w:rsid w:val="00C700FF"/>
    <w:rsid w:val="00C70146"/>
    <w:rsid w:val="00C70173"/>
    <w:rsid w:val="00C701C7"/>
    <w:rsid w:val="00C701E0"/>
    <w:rsid w:val="00C702B5"/>
    <w:rsid w:val="00C7046D"/>
    <w:rsid w:val="00C704F9"/>
    <w:rsid w:val="00C70592"/>
    <w:rsid w:val="00C705D1"/>
    <w:rsid w:val="00C70668"/>
    <w:rsid w:val="00C706AD"/>
    <w:rsid w:val="00C70794"/>
    <w:rsid w:val="00C708E4"/>
    <w:rsid w:val="00C70952"/>
    <w:rsid w:val="00C70967"/>
    <w:rsid w:val="00C70A35"/>
    <w:rsid w:val="00C70A9F"/>
    <w:rsid w:val="00C70AF7"/>
    <w:rsid w:val="00C70B46"/>
    <w:rsid w:val="00C70C0C"/>
    <w:rsid w:val="00C70D67"/>
    <w:rsid w:val="00C70E76"/>
    <w:rsid w:val="00C70E9D"/>
    <w:rsid w:val="00C70EB2"/>
    <w:rsid w:val="00C70EC5"/>
    <w:rsid w:val="00C7101A"/>
    <w:rsid w:val="00C7107E"/>
    <w:rsid w:val="00C7110F"/>
    <w:rsid w:val="00C7117B"/>
    <w:rsid w:val="00C711E5"/>
    <w:rsid w:val="00C712A3"/>
    <w:rsid w:val="00C714BA"/>
    <w:rsid w:val="00C7154A"/>
    <w:rsid w:val="00C715E0"/>
    <w:rsid w:val="00C71689"/>
    <w:rsid w:val="00C716B8"/>
    <w:rsid w:val="00C717A8"/>
    <w:rsid w:val="00C717DD"/>
    <w:rsid w:val="00C718BD"/>
    <w:rsid w:val="00C71935"/>
    <w:rsid w:val="00C7198C"/>
    <w:rsid w:val="00C719E8"/>
    <w:rsid w:val="00C71A61"/>
    <w:rsid w:val="00C71A9F"/>
    <w:rsid w:val="00C71B18"/>
    <w:rsid w:val="00C71B23"/>
    <w:rsid w:val="00C71B6C"/>
    <w:rsid w:val="00C71B9C"/>
    <w:rsid w:val="00C71BD7"/>
    <w:rsid w:val="00C71BE5"/>
    <w:rsid w:val="00C71CD9"/>
    <w:rsid w:val="00C71D8C"/>
    <w:rsid w:val="00C71DBC"/>
    <w:rsid w:val="00C71E7E"/>
    <w:rsid w:val="00C71EB9"/>
    <w:rsid w:val="00C71F21"/>
    <w:rsid w:val="00C71F29"/>
    <w:rsid w:val="00C71F56"/>
    <w:rsid w:val="00C71FB5"/>
    <w:rsid w:val="00C72001"/>
    <w:rsid w:val="00C72017"/>
    <w:rsid w:val="00C72077"/>
    <w:rsid w:val="00C72098"/>
    <w:rsid w:val="00C72175"/>
    <w:rsid w:val="00C722C3"/>
    <w:rsid w:val="00C722CD"/>
    <w:rsid w:val="00C722E4"/>
    <w:rsid w:val="00C723B2"/>
    <w:rsid w:val="00C72492"/>
    <w:rsid w:val="00C724E8"/>
    <w:rsid w:val="00C72663"/>
    <w:rsid w:val="00C72754"/>
    <w:rsid w:val="00C72763"/>
    <w:rsid w:val="00C7279D"/>
    <w:rsid w:val="00C7286D"/>
    <w:rsid w:val="00C72962"/>
    <w:rsid w:val="00C72999"/>
    <w:rsid w:val="00C72A32"/>
    <w:rsid w:val="00C72AC9"/>
    <w:rsid w:val="00C72B19"/>
    <w:rsid w:val="00C72CE8"/>
    <w:rsid w:val="00C72D4D"/>
    <w:rsid w:val="00C72E74"/>
    <w:rsid w:val="00C72FBA"/>
    <w:rsid w:val="00C7309A"/>
    <w:rsid w:val="00C730EC"/>
    <w:rsid w:val="00C7325C"/>
    <w:rsid w:val="00C73325"/>
    <w:rsid w:val="00C73361"/>
    <w:rsid w:val="00C73382"/>
    <w:rsid w:val="00C73613"/>
    <w:rsid w:val="00C73620"/>
    <w:rsid w:val="00C73700"/>
    <w:rsid w:val="00C73848"/>
    <w:rsid w:val="00C738BB"/>
    <w:rsid w:val="00C739A2"/>
    <w:rsid w:val="00C73A5F"/>
    <w:rsid w:val="00C73AD0"/>
    <w:rsid w:val="00C73AFB"/>
    <w:rsid w:val="00C73B55"/>
    <w:rsid w:val="00C73B61"/>
    <w:rsid w:val="00C73B85"/>
    <w:rsid w:val="00C73B8E"/>
    <w:rsid w:val="00C73BA7"/>
    <w:rsid w:val="00C73BCA"/>
    <w:rsid w:val="00C73C18"/>
    <w:rsid w:val="00C73C40"/>
    <w:rsid w:val="00C73CDE"/>
    <w:rsid w:val="00C73E94"/>
    <w:rsid w:val="00C73ED4"/>
    <w:rsid w:val="00C73F50"/>
    <w:rsid w:val="00C74155"/>
    <w:rsid w:val="00C7415F"/>
    <w:rsid w:val="00C741DA"/>
    <w:rsid w:val="00C741FA"/>
    <w:rsid w:val="00C74208"/>
    <w:rsid w:val="00C7444B"/>
    <w:rsid w:val="00C74560"/>
    <w:rsid w:val="00C745FA"/>
    <w:rsid w:val="00C74667"/>
    <w:rsid w:val="00C7468F"/>
    <w:rsid w:val="00C746FE"/>
    <w:rsid w:val="00C7475F"/>
    <w:rsid w:val="00C74853"/>
    <w:rsid w:val="00C749CE"/>
    <w:rsid w:val="00C74A9A"/>
    <w:rsid w:val="00C74AC2"/>
    <w:rsid w:val="00C74B33"/>
    <w:rsid w:val="00C74BA5"/>
    <w:rsid w:val="00C74C0D"/>
    <w:rsid w:val="00C74C28"/>
    <w:rsid w:val="00C74C61"/>
    <w:rsid w:val="00C74D0F"/>
    <w:rsid w:val="00C74D2E"/>
    <w:rsid w:val="00C74E3C"/>
    <w:rsid w:val="00C74F95"/>
    <w:rsid w:val="00C75024"/>
    <w:rsid w:val="00C750DD"/>
    <w:rsid w:val="00C752E4"/>
    <w:rsid w:val="00C752E6"/>
    <w:rsid w:val="00C753BA"/>
    <w:rsid w:val="00C753C6"/>
    <w:rsid w:val="00C754DA"/>
    <w:rsid w:val="00C755EC"/>
    <w:rsid w:val="00C75660"/>
    <w:rsid w:val="00C756ED"/>
    <w:rsid w:val="00C756F4"/>
    <w:rsid w:val="00C756F8"/>
    <w:rsid w:val="00C757F1"/>
    <w:rsid w:val="00C7586B"/>
    <w:rsid w:val="00C7592C"/>
    <w:rsid w:val="00C7593A"/>
    <w:rsid w:val="00C75B0A"/>
    <w:rsid w:val="00C75B45"/>
    <w:rsid w:val="00C75B6D"/>
    <w:rsid w:val="00C75BFF"/>
    <w:rsid w:val="00C75CD2"/>
    <w:rsid w:val="00C75D51"/>
    <w:rsid w:val="00C75E06"/>
    <w:rsid w:val="00C75E12"/>
    <w:rsid w:val="00C75E2F"/>
    <w:rsid w:val="00C75E84"/>
    <w:rsid w:val="00C75EBB"/>
    <w:rsid w:val="00C75EBC"/>
    <w:rsid w:val="00C75F0C"/>
    <w:rsid w:val="00C76074"/>
    <w:rsid w:val="00C76096"/>
    <w:rsid w:val="00C760CD"/>
    <w:rsid w:val="00C76109"/>
    <w:rsid w:val="00C7611E"/>
    <w:rsid w:val="00C7612D"/>
    <w:rsid w:val="00C76155"/>
    <w:rsid w:val="00C761C1"/>
    <w:rsid w:val="00C76232"/>
    <w:rsid w:val="00C76253"/>
    <w:rsid w:val="00C762FA"/>
    <w:rsid w:val="00C76318"/>
    <w:rsid w:val="00C7649C"/>
    <w:rsid w:val="00C76555"/>
    <w:rsid w:val="00C76585"/>
    <w:rsid w:val="00C765B9"/>
    <w:rsid w:val="00C765F7"/>
    <w:rsid w:val="00C76630"/>
    <w:rsid w:val="00C76634"/>
    <w:rsid w:val="00C7667F"/>
    <w:rsid w:val="00C766CC"/>
    <w:rsid w:val="00C76745"/>
    <w:rsid w:val="00C7679A"/>
    <w:rsid w:val="00C7680D"/>
    <w:rsid w:val="00C76865"/>
    <w:rsid w:val="00C76878"/>
    <w:rsid w:val="00C768B0"/>
    <w:rsid w:val="00C768DE"/>
    <w:rsid w:val="00C768F7"/>
    <w:rsid w:val="00C76908"/>
    <w:rsid w:val="00C769D9"/>
    <w:rsid w:val="00C769EC"/>
    <w:rsid w:val="00C76ABC"/>
    <w:rsid w:val="00C76B4D"/>
    <w:rsid w:val="00C76B76"/>
    <w:rsid w:val="00C76B9D"/>
    <w:rsid w:val="00C76CA1"/>
    <w:rsid w:val="00C76CCC"/>
    <w:rsid w:val="00C76E99"/>
    <w:rsid w:val="00C76EE1"/>
    <w:rsid w:val="00C76EF6"/>
    <w:rsid w:val="00C76F85"/>
    <w:rsid w:val="00C77092"/>
    <w:rsid w:val="00C771CC"/>
    <w:rsid w:val="00C772B5"/>
    <w:rsid w:val="00C772D6"/>
    <w:rsid w:val="00C774C0"/>
    <w:rsid w:val="00C7757B"/>
    <w:rsid w:val="00C7761B"/>
    <w:rsid w:val="00C776EF"/>
    <w:rsid w:val="00C77718"/>
    <w:rsid w:val="00C7772F"/>
    <w:rsid w:val="00C7774A"/>
    <w:rsid w:val="00C77774"/>
    <w:rsid w:val="00C777C3"/>
    <w:rsid w:val="00C778A7"/>
    <w:rsid w:val="00C778A8"/>
    <w:rsid w:val="00C778F6"/>
    <w:rsid w:val="00C77988"/>
    <w:rsid w:val="00C779CA"/>
    <w:rsid w:val="00C77A08"/>
    <w:rsid w:val="00C77A32"/>
    <w:rsid w:val="00C77A4D"/>
    <w:rsid w:val="00C77A5F"/>
    <w:rsid w:val="00C77C0C"/>
    <w:rsid w:val="00C77C85"/>
    <w:rsid w:val="00C77C89"/>
    <w:rsid w:val="00C77CF3"/>
    <w:rsid w:val="00C77D02"/>
    <w:rsid w:val="00C77D75"/>
    <w:rsid w:val="00C77D91"/>
    <w:rsid w:val="00C77E5C"/>
    <w:rsid w:val="00C77EA1"/>
    <w:rsid w:val="00C77F88"/>
    <w:rsid w:val="00C801B0"/>
    <w:rsid w:val="00C801D9"/>
    <w:rsid w:val="00C80226"/>
    <w:rsid w:val="00C80262"/>
    <w:rsid w:val="00C80303"/>
    <w:rsid w:val="00C80314"/>
    <w:rsid w:val="00C8031E"/>
    <w:rsid w:val="00C803E5"/>
    <w:rsid w:val="00C80440"/>
    <w:rsid w:val="00C80574"/>
    <w:rsid w:val="00C805E9"/>
    <w:rsid w:val="00C80638"/>
    <w:rsid w:val="00C8063B"/>
    <w:rsid w:val="00C806E5"/>
    <w:rsid w:val="00C8070E"/>
    <w:rsid w:val="00C80720"/>
    <w:rsid w:val="00C808D8"/>
    <w:rsid w:val="00C808ED"/>
    <w:rsid w:val="00C80920"/>
    <w:rsid w:val="00C80994"/>
    <w:rsid w:val="00C809C4"/>
    <w:rsid w:val="00C809DC"/>
    <w:rsid w:val="00C80AA0"/>
    <w:rsid w:val="00C80ADA"/>
    <w:rsid w:val="00C80AFA"/>
    <w:rsid w:val="00C80BF0"/>
    <w:rsid w:val="00C80D53"/>
    <w:rsid w:val="00C80D6D"/>
    <w:rsid w:val="00C80FD7"/>
    <w:rsid w:val="00C80FEA"/>
    <w:rsid w:val="00C81043"/>
    <w:rsid w:val="00C8105A"/>
    <w:rsid w:val="00C810A0"/>
    <w:rsid w:val="00C810CA"/>
    <w:rsid w:val="00C8113C"/>
    <w:rsid w:val="00C8120F"/>
    <w:rsid w:val="00C81394"/>
    <w:rsid w:val="00C8141B"/>
    <w:rsid w:val="00C8142F"/>
    <w:rsid w:val="00C814E1"/>
    <w:rsid w:val="00C81504"/>
    <w:rsid w:val="00C8158A"/>
    <w:rsid w:val="00C81685"/>
    <w:rsid w:val="00C818BA"/>
    <w:rsid w:val="00C818F4"/>
    <w:rsid w:val="00C8196C"/>
    <w:rsid w:val="00C8198A"/>
    <w:rsid w:val="00C819A2"/>
    <w:rsid w:val="00C819DA"/>
    <w:rsid w:val="00C81A6C"/>
    <w:rsid w:val="00C81BD4"/>
    <w:rsid w:val="00C81C76"/>
    <w:rsid w:val="00C81CA8"/>
    <w:rsid w:val="00C81CAC"/>
    <w:rsid w:val="00C81CE5"/>
    <w:rsid w:val="00C81D91"/>
    <w:rsid w:val="00C81E38"/>
    <w:rsid w:val="00C81E90"/>
    <w:rsid w:val="00C81FEF"/>
    <w:rsid w:val="00C82046"/>
    <w:rsid w:val="00C82236"/>
    <w:rsid w:val="00C822F8"/>
    <w:rsid w:val="00C82402"/>
    <w:rsid w:val="00C824A9"/>
    <w:rsid w:val="00C824F6"/>
    <w:rsid w:val="00C82516"/>
    <w:rsid w:val="00C82532"/>
    <w:rsid w:val="00C82781"/>
    <w:rsid w:val="00C827EF"/>
    <w:rsid w:val="00C827F6"/>
    <w:rsid w:val="00C828A2"/>
    <w:rsid w:val="00C828B5"/>
    <w:rsid w:val="00C82952"/>
    <w:rsid w:val="00C82A82"/>
    <w:rsid w:val="00C82ACE"/>
    <w:rsid w:val="00C82AF6"/>
    <w:rsid w:val="00C82B63"/>
    <w:rsid w:val="00C82BC0"/>
    <w:rsid w:val="00C82E3D"/>
    <w:rsid w:val="00C82E64"/>
    <w:rsid w:val="00C82ECA"/>
    <w:rsid w:val="00C82F9E"/>
    <w:rsid w:val="00C8302D"/>
    <w:rsid w:val="00C83073"/>
    <w:rsid w:val="00C832F7"/>
    <w:rsid w:val="00C8342D"/>
    <w:rsid w:val="00C8343B"/>
    <w:rsid w:val="00C834D1"/>
    <w:rsid w:val="00C834EC"/>
    <w:rsid w:val="00C835DC"/>
    <w:rsid w:val="00C83606"/>
    <w:rsid w:val="00C836BC"/>
    <w:rsid w:val="00C837E1"/>
    <w:rsid w:val="00C8381D"/>
    <w:rsid w:val="00C8383E"/>
    <w:rsid w:val="00C83905"/>
    <w:rsid w:val="00C839C6"/>
    <w:rsid w:val="00C83A07"/>
    <w:rsid w:val="00C83BA8"/>
    <w:rsid w:val="00C83BAD"/>
    <w:rsid w:val="00C83BD8"/>
    <w:rsid w:val="00C83C0B"/>
    <w:rsid w:val="00C83C1A"/>
    <w:rsid w:val="00C83C54"/>
    <w:rsid w:val="00C83C7A"/>
    <w:rsid w:val="00C83CD9"/>
    <w:rsid w:val="00C83D0E"/>
    <w:rsid w:val="00C83D7F"/>
    <w:rsid w:val="00C83EDB"/>
    <w:rsid w:val="00C84077"/>
    <w:rsid w:val="00C8427F"/>
    <w:rsid w:val="00C842D3"/>
    <w:rsid w:val="00C84332"/>
    <w:rsid w:val="00C84514"/>
    <w:rsid w:val="00C84590"/>
    <w:rsid w:val="00C846F0"/>
    <w:rsid w:val="00C846FE"/>
    <w:rsid w:val="00C84700"/>
    <w:rsid w:val="00C8489A"/>
    <w:rsid w:val="00C8495C"/>
    <w:rsid w:val="00C84A00"/>
    <w:rsid w:val="00C84A54"/>
    <w:rsid w:val="00C84A72"/>
    <w:rsid w:val="00C84AEA"/>
    <w:rsid w:val="00C84C08"/>
    <w:rsid w:val="00C84E0F"/>
    <w:rsid w:val="00C84E8F"/>
    <w:rsid w:val="00C84EFC"/>
    <w:rsid w:val="00C84F74"/>
    <w:rsid w:val="00C85172"/>
    <w:rsid w:val="00C851A0"/>
    <w:rsid w:val="00C851F7"/>
    <w:rsid w:val="00C85265"/>
    <w:rsid w:val="00C8529A"/>
    <w:rsid w:val="00C85321"/>
    <w:rsid w:val="00C854C1"/>
    <w:rsid w:val="00C854CE"/>
    <w:rsid w:val="00C8550C"/>
    <w:rsid w:val="00C85645"/>
    <w:rsid w:val="00C8564F"/>
    <w:rsid w:val="00C85680"/>
    <w:rsid w:val="00C85758"/>
    <w:rsid w:val="00C857CF"/>
    <w:rsid w:val="00C857D3"/>
    <w:rsid w:val="00C857E4"/>
    <w:rsid w:val="00C857E7"/>
    <w:rsid w:val="00C8580A"/>
    <w:rsid w:val="00C85895"/>
    <w:rsid w:val="00C858C1"/>
    <w:rsid w:val="00C85974"/>
    <w:rsid w:val="00C859EF"/>
    <w:rsid w:val="00C85AC3"/>
    <w:rsid w:val="00C85AD0"/>
    <w:rsid w:val="00C85AF8"/>
    <w:rsid w:val="00C85BB9"/>
    <w:rsid w:val="00C85D05"/>
    <w:rsid w:val="00C85D58"/>
    <w:rsid w:val="00C85E17"/>
    <w:rsid w:val="00C85F05"/>
    <w:rsid w:val="00C85F23"/>
    <w:rsid w:val="00C85F9C"/>
    <w:rsid w:val="00C85FC9"/>
    <w:rsid w:val="00C85FD7"/>
    <w:rsid w:val="00C86004"/>
    <w:rsid w:val="00C860C8"/>
    <w:rsid w:val="00C86115"/>
    <w:rsid w:val="00C861AC"/>
    <w:rsid w:val="00C863EB"/>
    <w:rsid w:val="00C864A9"/>
    <w:rsid w:val="00C86507"/>
    <w:rsid w:val="00C865C8"/>
    <w:rsid w:val="00C865CA"/>
    <w:rsid w:val="00C865DB"/>
    <w:rsid w:val="00C86612"/>
    <w:rsid w:val="00C8663A"/>
    <w:rsid w:val="00C866CA"/>
    <w:rsid w:val="00C866ED"/>
    <w:rsid w:val="00C86799"/>
    <w:rsid w:val="00C8683C"/>
    <w:rsid w:val="00C868FA"/>
    <w:rsid w:val="00C8697F"/>
    <w:rsid w:val="00C869E5"/>
    <w:rsid w:val="00C86ADC"/>
    <w:rsid w:val="00C86B06"/>
    <w:rsid w:val="00C86B38"/>
    <w:rsid w:val="00C86C38"/>
    <w:rsid w:val="00C86C53"/>
    <w:rsid w:val="00C86D76"/>
    <w:rsid w:val="00C86DE5"/>
    <w:rsid w:val="00C86E6D"/>
    <w:rsid w:val="00C86ED9"/>
    <w:rsid w:val="00C86F35"/>
    <w:rsid w:val="00C86F4A"/>
    <w:rsid w:val="00C86F6D"/>
    <w:rsid w:val="00C86FD0"/>
    <w:rsid w:val="00C870B0"/>
    <w:rsid w:val="00C87152"/>
    <w:rsid w:val="00C871A6"/>
    <w:rsid w:val="00C871E0"/>
    <w:rsid w:val="00C87268"/>
    <w:rsid w:val="00C87363"/>
    <w:rsid w:val="00C873B9"/>
    <w:rsid w:val="00C874AE"/>
    <w:rsid w:val="00C874B3"/>
    <w:rsid w:val="00C874D6"/>
    <w:rsid w:val="00C874E0"/>
    <w:rsid w:val="00C8751F"/>
    <w:rsid w:val="00C875F0"/>
    <w:rsid w:val="00C876CD"/>
    <w:rsid w:val="00C87708"/>
    <w:rsid w:val="00C877A4"/>
    <w:rsid w:val="00C878F6"/>
    <w:rsid w:val="00C879CA"/>
    <w:rsid w:val="00C87AE5"/>
    <w:rsid w:val="00C87B7A"/>
    <w:rsid w:val="00C87BA7"/>
    <w:rsid w:val="00C87C52"/>
    <w:rsid w:val="00C87C53"/>
    <w:rsid w:val="00C87D8D"/>
    <w:rsid w:val="00C87F14"/>
    <w:rsid w:val="00C9000E"/>
    <w:rsid w:val="00C9018B"/>
    <w:rsid w:val="00C901C0"/>
    <w:rsid w:val="00C902D3"/>
    <w:rsid w:val="00C902F6"/>
    <w:rsid w:val="00C9032D"/>
    <w:rsid w:val="00C90330"/>
    <w:rsid w:val="00C90348"/>
    <w:rsid w:val="00C90404"/>
    <w:rsid w:val="00C9044F"/>
    <w:rsid w:val="00C904B5"/>
    <w:rsid w:val="00C904BE"/>
    <w:rsid w:val="00C90552"/>
    <w:rsid w:val="00C90642"/>
    <w:rsid w:val="00C906FE"/>
    <w:rsid w:val="00C907CF"/>
    <w:rsid w:val="00C9093C"/>
    <w:rsid w:val="00C90942"/>
    <w:rsid w:val="00C9098A"/>
    <w:rsid w:val="00C90992"/>
    <w:rsid w:val="00C909D9"/>
    <w:rsid w:val="00C90A50"/>
    <w:rsid w:val="00C90A8A"/>
    <w:rsid w:val="00C90A9A"/>
    <w:rsid w:val="00C90ACD"/>
    <w:rsid w:val="00C90BDE"/>
    <w:rsid w:val="00C90BEE"/>
    <w:rsid w:val="00C90C75"/>
    <w:rsid w:val="00C90D08"/>
    <w:rsid w:val="00C90E24"/>
    <w:rsid w:val="00C90E7F"/>
    <w:rsid w:val="00C90EF7"/>
    <w:rsid w:val="00C90F1D"/>
    <w:rsid w:val="00C91006"/>
    <w:rsid w:val="00C91011"/>
    <w:rsid w:val="00C910B2"/>
    <w:rsid w:val="00C91112"/>
    <w:rsid w:val="00C9114E"/>
    <w:rsid w:val="00C9116F"/>
    <w:rsid w:val="00C91237"/>
    <w:rsid w:val="00C91274"/>
    <w:rsid w:val="00C91340"/>
    <w:rsid w:val="00C9136A"/>
    <w:rsid w:val="00C9140C"/>
    <w:rsid w:val="00C9148C"/>
    <w:rsid w:val="00C914D2"/>
    <w:rsid w:val="00C91501"/>
    <w:rsid w:val="00C91515"/>
    <w:rsid w:val="00C915D7"/>
    <w:rsid w:val="00C91705"/>
    <w:rsid w:val="00C9180A"/>
    <w:rsid w:val="00C9184E"/>
    <w:rsid w:val="00C918AF"/>
    <w:rsid w:val="00C918B1"/>
    <w:rsid w:val="00C918B5"/>
    <w:rsid w:val="00C918B7"/>
    <w:rsid w:val="00C918E3"/>
    <w:rsid w:val="00C91957"/>
    <w:rsid w:val="00C919CE"/>
    <w:rsid w:val="00C91A02"/>
    <w:rsid w:val="00C91A23"/>
    <w:rsid w:val="00C91A32"/>
    <w:rsid w:val="00C91A48"/>
    <w:rsid w:val="00C91A4C"/>
    <w:rsid w:val="00C91A89"/>
    <w:rsid w:val="00C91ACB"/>
    <w:rsid w:val="00C91C5E"/>
    <w:rsid w:val="00C91CBE"/>
    <w:rsid w:val="00C91CF4"/>
    <w:rsid w:val="00C91CF7"/>
    <w:rsid w:val="00C91D07"/>
    <w:rsid w:val="00C91D38"/>
    <w:rsid w:val="00C91D39"/>
    <w:rsid w:val="00C91D9D"/>
    <w:rsid w:val="00C91EA3"/>
    <w:rsid w:val="00C91F06"/>
    <w:rsid w:val="00C91F3B"/>
    <w:rsid w:val="00C92089"/>
    <w:rsid w:val="00C9219C"/>
    <w:rsid w:val="00C921DD"/>
    <w:rsid w:val="00C922D1"/>
    <w:rsid w:val="00C923DD"/>
    <w:rsid w:val="00C923E6"/>
    <w:rsid w:val="00C92432"/>
    <w:rsid w:val="00C924CE"/>
    <w:rsid w:val="00C9251A"/>
    <w:rsid w:val="00C925CB"/>
    <w:rsid w:val="00C9264A"/>
    <w:rsid w:val="00C9268C"/>
    <w:rsid w:val="00C926F6"/>
    <w:rsid w:val="00C927D7"/>
    <w:rsid w:val="00C9286D"/>
    <w:rsid w:val="00C9290F"/>
    <w:rsid w:val="00C92995"/>
    <w:rsid w:val="00C929C6"/>
    <w:rsid w:val="00C929F1"/>
    <w:rsid w:val="00C92A94"/>
    <w:rsid w:val="00C92B0F"/>
    <w:rsid w:val="00C92B18"/>
    <w:rsid w:val="00C92B22"/>
    <w:rsid w:val="00C92BB4"/>
    <w:rsid w:val="00C92BD2"/>
    <w:rsid w:val="00C92C28"/>
    <w:rsid w:val="00C92CEA"/>
    <w:rsid w:val="00C92CEF"/>
    <w:rsid w:val="00C92D55"/>
    <w:rsid w:val="00C92E62"/>
    <w:rsid w:val="00C930E2"/>
    <w:rsid w:val="00C930F6"/>
    <w:rsid w:val="00C93234"/>
    <w:rsid w:val="00C932DE"/>
    <w:rsid w:val="00C93466"/>
    <w:rsid w:val="00C934A0"/>
    <w:rsid w:val="00C93579"/>
    <w:rsid w:val="00C9357D"/>
    <w:rsid w:val="00C936DA"/>
    <w:rsid w:val="00C9378E"/>
    <w:rsid w:val="00C937BF"/>
    <w:rsid w:val="00C937F7"/>
    <w:rsid w:val="00C93929"/>
    <w:rsid w:val="00C9393B"/>
    <w:rsid w:val="00C93998"/>
    <w:rsid w:val="00C93ABE"/>
    <w:rsid w:val="00C93AE1"/>
    <w:rsid w:val="00C93BB4"/>
    <w:rsid w:val="00C93BBA"/>
    <w:rsid w:val="00C93C01"/>
    <w:rsid w:val="00C93C2F"/>
    <w:rsid w:val="00C93D45"/>
    <w:rsid w:val="00C93D49"/>
    <w:rsid w:val="00C93E17"/>
    <w:rsid w:val="00C93E70"/>
    <w:rsid w:val="00C93EBF"/>
    <w:rsid w:val="00C9409C"/>
    <w:rsid w:val="00C94141"/>
    <w:rsid w:val="00C94148"/>
    <w:rsid w:val="00C9415C"/>
    <w:rsid w:val="00C943D3"/>
    <w:rsid w:val="00C94617"/>
    <w:rsid w:val="00C94638"/>
    <w:rsid w:val="00C9472F"/>
    <w:rsid w:val="00C94807"/>
    <w:rsid w:val="00C94838"/>
    <w:rsid w:val="00C948B0"/>
    <w:rsid w:val="00C9494D"/>
    <w:rsid w:val="00C94A28"/>
    <w:rsid w:val="00C94AB9"/>
    <w:rsid w:val="00C94B43"/>
    <w:rsid w:val="00C94DE6"/>
    <w:rsid w:val="00C94EF5"/>
    <w:rsid w:val="00C94F34"/>
    <w:rsid w:val="00C94FDA"/>
    <w:rsid w:val="00C9503F"/>
    <w:rsid w:val="00C9505D"/>
    <w:rsid w:val="00C9508B"/>
    <w:rsid w:val="00C950E7"/>
    <w:rsid w:val="00C950FD"/>
    <w:rsid w:val="00C95269"/>
    <w:rsid w:val="00C95297"/>
    <w:rsid w:val="00C952E6"/>
    <w:rsid w:val="00C9531A"/>
    <w:rsid w:val="00C953D9"/>
    <w:rsid w:val="00C955C1"/>
    <w:rsid w:val="00C955EA"/>
    <w:rsid w:val="00C9566D"/>
    <w:rsid w:val="00C9567A"/>
    <w:rsid w:val="00C9572D"/>
    <w:rsid w:val="00C95888"/>
    <w:rsid w:val="00C959E2"/>
    <w:rsid w:val="00C959F3"/>
    <w:rsid w:val="00C959FD"/>
    <w:rsid w:val="00C95A7C"/>
    <w:rsid w:val="00C95AA8"/>
    <w:rsid w:val="00C95B77"/>
    <w:rsid w:val="00C95C71"/>
    <w:rsid w:val="00C95CD1"/>
    <w:rsid w:val="00C95D84"/>
    <w:rsid w:val="00C95E0C"/>
    <w:rsid w:val="00C95E38"/>
    <w:rsid w:val="00C95F95"/>
    <w:rsid w:val="00C95FCB"/>
    <w:rsid w:val="00C96069"/>
    <w:rsid w:val="00C9609B"/>
    <w:rsid w:val="00C960B6"/>
    <w:rsid w:val="00C961BA"/>
    <w:rsid w:val="00C9624D"/>
    <w:rsid w:val="00C96298"/>
    <w:rsid w:val="00C962C9"/>
    <w:rsid w:val="00C962F5"/>
    <w:rsid w:val="00C963A1"/>
    <w:rsid w:val="00C963D2"/>
    <w:rsid w:val="00C965A8"/>
    <w:rsid w:val="00C965D6"/>
    <w:rsid w:val="00C965DF"/>
    <w:rsid w:val="00C9667B"/>
    <w:rsid w:val="00C96705"/>
    <w:rsid w:val="00C96728"/>
    <w:rsid w:val="00C96778"/>
    <w:rsid w:val="00C967BA"/>
    <w:rsid w:val="00C967EF"/>
    <w:rsid w:val="00C968B6"/>
    <w:rsid w:val="00C9691E"/>
    <w:rsid w:val="00C96937"/>
    <w:rsid w:val="00C96A37"/>
    <w:rsid w:val="00C96A78"/>
    <w:rsid w:val="00C96ADF"/>
    <w:rsid w:val="00C96B20"/>
    <w:rsid w:val="00C96B93"/>
    <w:rsid w:val="00C96BC3"/>
    <w:rsid w:val="00C96C1D"/>
    <w:rsid w:val="00C96C86"/>
    <w:rsid w:val="00C96C94"/>
    <w:rsid w:val="00C96D40"/>
    <w:rsid w:val="00C96D41"/>
    <w:rsid w:val="00C96D75"/>
    <w:rsid w:val="00C96E20"/>
    <w:rsid w:val="00C96E43"/>
    <w:rsid w:val="00C96F97"/>
    <w:rsid w:val="00C97095"/>
    <w:rsid w:val="00C97158"/>
    <w:rsid w:val="00C971CA"/>
    <w:rsid w:val="00C972D9"/>
    <w:rsid w:val="00C972DF"/>
    <w:rsid w:val="00C97418"/>
    <w:rsid w:val="00C9742C"/>
    <w:rsid w:val="00C9742D"/>
    <w:rsid w:val="00C974B1"/>
    <w:rsid w:val="00C976CA"/>
    <w:rsid w:val="00C976DB"/>
    <w:rsid w:val="00C97730"/>
    <w:rsid w:val="00C97818"/>
    <w:rsid w:val="00C97901"/>
    <w:rsid w:val="00C979AE"/>
    <w:rsid w:val="00C97A9B"/>
    <w:rsid w:val="00C97BFF"/>
    <w:rsid w:val="00C97C27"/>
    <w:rsid w:val="00C97D31"/>
    <w:rsid w:val="00C97EFF"/>
    <w:rsid w:val="00C97F1A"/>
    <w:rsid w:val="00C97F1E"/>
    <w:rsid w:val="00C97F32"/>
    <w:rsid w:val="00C97F8E"/>
    <w:rsid w:val="00C97FC0"/>
    <w:rsid w:val="00CA013B"/>
    <w:rsid w:val="00CA01A4"/>
    <w:rsid w:val="00CA01B7"/>
    <w:rsid w:val="00CA0208"/>
    <w:rsid w:val="00CA02B3"/>
    <w:rsid w:val="00CA04C1"/>
    <w:rsid w:val="00CA0774"/>
    <w:rsid w:val="00CA07D4"/>
    <w:rsid w:val="00CA0880"/>
    <w:rsid w:val="00CA08D8"/>
    <w:rsid w:val="00CA09D5"/>
    <w:rsid w:val="00CA0A09"/>
    <w:rsid w:val="00CA0A34"/>
    <w:rsid w:val="00CA0A62"/>
    <w:rsid w:val="00CA0AA9"/>
    <w:rsid w:val="00CA0B24"/>
    <w:rsid w:val="00CA0B64"/>
    <w:rsid w:val="00CA0B82"/>
    <w:rsid w:val="00CA0BB2"/>
    <w:rsid w:val="00CA0BC8"/>
    <w:rsid w:val="00CA0C05"/>
    <w:rsid w:val="00CA0C62"/>
    <w:rsid w:val="00CA0CC4"/>
    <w:rsid w:val="00CA0CCA"/>
    <w:rsid w:val="00CA0D31"/>
    <w:rsid w:val="00CA0DC8"/>
    <w:rsid w:val="00CA0E3B"/>
    <w:rsid w:val="00CA0F3C"/>
    <w:rsid w:val="00CA0F67"/>
    <w:rsid w:val="00CA0FE8"/>
    <w:rsid w:val="00CA1148"/>
    <w:rsid w:val="00CA11A9"/>
    <w:rsid w:val="00CA1227"/>
    <w:rsid w:val="00CA13BD"/>
    <w:rsid w:val="00CA1480"/>
    <w:rsid w:val="00CA157B"/>
    <w:rsid w:val="00CA15FF"/>
    <w:rsid w:val="00CA160B"/>
    <w:rsid w:val="00CA1636"/>
    <w:rsid w:val="00CA16F7"/>
    <w:rsid w:val="00CA174D"/>
    <w:rsid w:val="00CA176E"/>
    <w:rsid w:val="00CA178A"/>
    <w:rsid w:val="00CA185A"/>
    <w:rsid w:val="00CA1937"/>
    <w:rsid w:val="00CA1957"/>
    <w:rsid w:val="00CA197D"/>
    <w:rsid w:val="00CA1AA0"/>
    <w:rsid w:val="00CA1B58"/>
    <w:rsid w:val="00CA1B7D"/>
    <w:rsid w:val="00CA1BA0"/>
    <w:rsid w:val="00CA1CE8"/>
    <w:rsid w:val="00CA1D92"/>
    <w:rsid w:val="00CA1D9C"/>
    <w:rsid w:val="00CA1DBC"/>
    <w:rsid w:val="00CA1DEB"/>
    <w:rsid w:val="00CA1E00"/>
    <w:rsid w:val="00CA1E90"/>
    <w:rsid w:val="00CA2042"/>
    <w:rsid w:val="00CA20EC"/>
    <w:rsid w:val="00CA2179"/>
    <w:rsid w:val="00CA22C8"/>
    <w:rsid w:val="00CA2313"/>
    <w:rsid w:val="00CA244B"/>
    <w:rsid w:val="00CA24D2"/>
    <w:rsid w:val="00CA27A5"/>
    <w:rsid w:val="00CA27CC"/>
    <w:rsid w:val="00CA28C6"/>
    <w:rsid w:val="00CA28DE"/>
    <w:rsid w:val="00CA28DF"/>
    <w:rsid w:val="00CA2926"/>
    <w:rsid w:val="00CA2956"/>
    <w:rsid w:val="00CA2973"/>
    <w:rsid w:val="00CA29BC"/>
    <w:rsid w:val="00CA2B73"/>
    <w:rsid w:val="00CA2D2C"/>
    <w:rsid w:val="00CA2D41"/>
    <w:rsid w:val="00CA2DD4"/>
    <w:rsid w:val="00CA2DEB"/>
    <w:rsid w:val="00CA2ED9"/>
    <w:rsid w:val="00CA2EDD"/>
    <w:rsid w:val="00CA2F10"/>
    <w:rsid w:val="00CA2F6E"/>
    <w:rsid w:val="00CA2F85"/>
    <w:rsid w:val="00CA2FF8"/>
    <w:rsid w:val="00CA3120"/>
    <w:rsid w:val="00CA3160"/>
    <w:rsid w:val="00CA3166"/>
    <w:rsid w:val="00CA32B9"/>
    <w:rsid w:val="00CA3355"/>
    <w:rsid w:val="00CA33A7"/>
    <w:rsid w:val="00CA3448"/>
    <w:rsid w:val="00CA3573"/>
    <w:rsid w:val="00CA3645"/>
    <w:rsid w:val="00CA365C"/>
    <w:rsid w:val="00CA3685"/>
    <w:rsid w:val="00CA36E8"/>
    <w:rsid w:val="00CA3904"/>
    <w:rsid w:val="00CA3912"/>
    <w:rsid w:val="00CA3981"/>
    <w:rsid w:val="00CA39CC"/>
    <w:rsid w:val="00CA3B4F"/>
    <w:rsid w:val="00CA3B6C"/>
    <w:rsid w:val="00CA3C65"/>
    <w:rsid w:val="00CA3C80"/>
    <w:rsid w:val="00CA3CB1"/>
    <w:rsid w:val="00CA3DC9"/>
    <w:rsid w:val="00CA3E3B"/>
    <w:rsid w:val="00CA3EBD"/>
    <w:rsid w:val="00CA3EC0"/>
    <w:rsid w:val="00CA3F76"/>
    <w:rsid w:val="00CA3FDC"/>
    <w:rsid w:val="00CA4112"/>
    <w:rsid w:val="00CA4186"/>
    <w:rsid w:val="00CA4283"/>
    <w:rsid w:val="00CA42EF"/>
    <w:rsid w:val="00CA431E"/>
    <w:rsid w:val="00CA436B"/>
    <w:rsid w:val="00CA445F"/>
    <w:rsid w:val="00CA452C"/>
    <w:rsid w:val="00CA45BF"/>
    <w:rsid w:val="00CA45E4"/>
    <w:rsid w:val="00CA461C"/>
    <w:rsid w:val="00CA4688"/>
    <w:rsid w:val="00CA46E4"/>
    <w:rsid w:val="00CA4739"/>
    <w:rsid w:val="00CA478A"/>
    <w:rsid w:val="00CA47D9"/>
    <w:rsid w:val="00CA47EE"/>
    <w:rsid w:val="00CA4851"/>
    <w:rsid w:val="00CA4865"/>
    <w:rsid w:val="00CA48E1"/>
    <w:rsid w:val="00CA48E8"/>
    <w:rsid w:val="00CA49C0"/>
    <w:rsid w:val="00CA4A26"/>
    <w:rsid w:val="00CA4AB6"/>
    <w:rsid w:val="00CA4BEA"/>
    <w:rsid w:val="00CA4C14"/>
    <w:rsid w:val="00CA4CC4"/>
    <w:rsid w:val="00CA4E88"/>
    <w:rsid w:val="00CA4EA8"/>
    <w:rsid w:val="00CA4EBF"/>
    <w:rsid w:val="00CA5064"/>
    <w:rsid w:val="00CA51F5"/>
    <w:rsid w:val="00CA52EB"/>
    <w:rsid w:val="00CA53D0"/>
    <w:rsid w:val="00CA5401"/>
    <w:rsid w:val="00CA5417"/>
    <w:rsid w:val="00CA5448"/>
    <w:rsid w:val="00CA55D5"/>
    <w:rsid w:val="00CA55EA"/>
    <w:rsid w:val="00CA5634"/>
    <w:rsid w:val="00CA57D9"/>
    <w:rsid w:val="00CA58DF"/>
    <w:rsid w:val="00CA5900"/>
    <w:rsid w:val="00CA597B"/>
    <w:rsid w:val="00CA59DB"/>
    <w:rsid w:val="00CA59F1"/>
    <w:rsid w:val="00CA5A4A"/>
    <w:rsid w:val="00CA5ADF"/>
    <w:rsid w:val="00CA5AE6"/>
    <w:rsid w:val="00CA5B6B"/>
    <w:rsid w:val="00CA5C41"/>
    <w:rsid w:val="00CA5C43"/>
    <w:rsid w:val="00CA5C62"/>
    <w:rsid w:val="00CA5D12"/>
    <w:rsid w:val="00CA5D4F"/>
    <w:rsid w:val="00CA5DC8"/>
    <w:rsid w:val="00CA5DEC"/>
    <w:rsid w:val="00CA5E71"/>
    <w:rsid w:val="00CA5E80"/>
    <w:rsid w:val="00CA5F55"/>
    <w:rsid w:val="00CA5F5C"/>
    <w:rsid w:val="00CA5FE2"/>
    <w:rsid w:val="00CA6039"/>
    <w:rsid w:val="00CA60F2"/>
    <w:rsid w:val="00CA619E"/>
    <w:rsid w:val="00CA6226"/>
    <w:rsid w:val="00CA626A"/>
    <w:rsid w:val="00CA6308"/>
    <w:rsid w:val="00CA6482"/>
    <w:rsid w:val="00CA65B2"/>
    <w:rsid w:val="00CA65FF"/>
    <w:rsid w:val="00CA6635"/>
    <w:rsid w:val="00CA67E5"/>
    <w:rsid w:val="00CA6815"/>
    <w:rsid w:val="00CA684C"/>
    <w:rsid w:val="00CA697C"/>
    <w:rsid w:val="00CA698D"/>
    <w:rsid w:val="00CA6A16"/>
    <w:rsid w:val="00CA6A6B"/>
    <w:rsid w:val="00CA6AD5"/>
    <w:rsid w:val="00CA6AE9"/>
    <w:rsid w:val="00CA6CEB"/>
    <w:rsid w:val="00CA6D4B"/>
    <w:rsid w:val="00CA6D84"/>
    <w:rsid w:val="00CA6D89"/>
    <w:rsid w:val="00CA6E19"/>
    <w:rsid w:val="00CA6E29"/>
    <w:rsid w:val="00CA6E55"/>
    <w:rsid w:val="00CA6F5B"/>
    <w:rsid w:val="00CA7097"/>
    <w:rsid w:val="00CA70DF"/>
    <w:rsid w:val="00CA71CA"/>
    <w:rsid w:val="00CA71E9"/>
    <w:rsid w:val="00CA723E"/>
    <w:rsid w:val="00CA7256"/>
    <w:rsid w:val="00CA732A"/>
    <w:rsid w:val="00CA737A"/>
    <w:rsid w:val="00CA74E3"/>
    <w:rsid w:val="00CA75A7"/>
    <w:rsid w:val="00CA7727"/>
    <w:rsid w:val="00CA7748"/>
    <w:rsid w:val="00CA782E"/>
    <w:rsid w:val="00CA7830"/>
    <w:rsid w:val="00CA78FA"/>
    <w:rsid w:val="00CA792F"/>
    <w:rsid w:val="00CA79E3"/>
    <w:rsid w:val="00CA7A87"/>
    <w:rsid w:val="00CA7ABE"/>
    <w:rsid w:val="00CA7AC4"/>
    <w:rsid w:val="00CA7B6C"/>
    <w:rsid w:val="00CA7B7A"/>
    <w:rsid w:val="00CA7BC3"/>
    <w:rsid w:val="00CA7C6F"/>
    <w:rsid w:val="00CA7CA7"/>
    <w:rsid w:val="00CA7EC0"/>
    <w:rsid w:val="00CA7ECC"/>
    <w:rsid w:val="00CA7FAE"/>
    <w:rsid w:val="00CA7FE2"/>
    <w:rsid w:val="00CB0049"/>
    <w:rsid w:val="00CB007D"/>
    <w:rsid w:val="00CB00BD"/>
    <w:rsid w:val="00CB00C0"/>
    <w:rsid w:val="00CB00E5"/>
    <w:rsid w:val="00CB0134"/>
    <w:rsid w:val="00CB01E6"/>
    <w:rsid w:val="00CB0345"/>
    <w:rsid w:val="00CB0521"/>
    <w:rsid w:val="00CB0539"/>
    <w:rsid w:val="00CB059A"/>
    <w:rsid w:val="00CB069C"/>
    <w:rsid w:val="00CB06C6"/>
    <w:rsid w:val="00CB0732"/>
    <w:rsid w:val="00CB0756"/>
    <w:rsid w:val="00CB07F3"/>
    <w:rsid w:val="00CB0892"/>
    <w:rsid w:val="00CB08C8"/>
    <w:rsid w:val="00CB08EE"/>
    <w:rsid w:val="00CB099A"/>
    <w:rsid w:val="00CB09E8"/>
    <w:rsid w:val="00CB0A5A"/>
    <w:rsid w:val="00CB0B33"/>
    <w:rsid w:val="00CB0C54"/>
    <w:rsid w:val="00CB0C8F"/>
    <w:rsid w:val="00CB0CD0"/>
    <w:rsid w:val="00CB0CF9"/>
    <w:rsid w:val="00CB0DA5"/>
    <w:rsid w:val="00CB0E0F"/>
    <w:rsid w:val="00CB0EF1"/>
    <w:rsid w:val="00CB0FD4"/>
    <w:rsid w:val="00CB0FEA"/>
    <w:rsid w:val="00CB1060"/>
    <w:rsid w:val="00CB1093"/>
    <w:rsid w:val="00CB1109"/>
    <w:rsid w:val="00CB1133"/>
    <w:rsid w:val="00CB11AF"/>
    <w:rsid w:val="00CB11DF"/>
    <w:rsid w:val="00CB11FD"/>
    <w:rsid w:val="00CB137C"/>
    <w:rsid w:val="00CB137F"/>
    <w:rsid w:val="00CB1433"/>
    <w:rsid w:val="00CB144B"/>
    <w:rsid w:val="00CB1505"/>
    <w:rsid w:val="00CB151C"/>
    <w:rsid w:val="00CB1625"/>
    <w:rsid w:val="00CB16E3"/>
    <w:rsid w:val="00CB16FB"/>
    <w:rsid w:val="00CB1820"/>
    <w:rsid w:val="00CB1855"/>
    <w:rsid w:val="00CB186A"/>
    <w:rsid w:val="00CB18A1"/>
    <w:rsid w:val="00CB18C8"/>
    <w:rsid w:val="00CB1A09"/>
    <w:rsid w:val="00CB1B2E"/>
    <w:rsid w:val="00CB1B61"/>
    <w:rsid w:val="00CB1C1D"/>
    <w:rsid w:val="00CB1CA2"/>
    <w:rsid w:val="00CB1D8F"/>
    <w:rsid w:val="00CB1D96"/>
    <w:rsid w:val="00CB1DEE"/>
    <w:rsid w:val="00CB208F"/>
    <w:rsid w:val="00CB2118"/>
    <w:rsid w:val="00CB21CD"/>
    <w:rsid w:val="00CB21E3"/>
    <w:rsid w:val="00CB24D3"/>
    <w:rsid w:val="00CB2540"/>
    <w:rsid w:val="00CB25D2"/>
    <w:rsid w:val="00CB2647"/>
    <w:rsid w:val="00CB265E"/>
    <w:rsid w:val="00CB2698"/>
    <w:rsid w:val="00CB26DE"/>
    <w:rsid w:val="00CB2755"/>
    <w:rsid w:val="00CB278E"/>
    <w:rsid w:val="00CB2817"/>
    <w:rsid w:val="00CB2887"/>
    <w:rsid w:val="00CB28BC"/>
    <w:rsid w:val="00CB2A82"/>
    <w:rsid w:val="00CB2AD8"/>
    <w:rsid w:val="00CB2ADD"/>
    <w:rsid w:val="00CB2B8D"/>
    <w:rsid w:val="00CB2B8E"/>
    <w:rsid w:val="00CB2C93"/>
    <w:rsid w:val="00CB2CCE"/>
    <w:rsid w:val="00CB2D2D"/>
    <w:rsid w:val="00CB2DC4"/>
    <w:rsid w:val="00CB2E57"/>
    <w:rsid w:val="00CB2ED9"/>
    <w:rsid w:val="00CB2FA2"/>
    <w:rsid w:val="00CB31B2"/>
    <w:rsid w:val="00CB3203"/>
    <w:rsid w:val="00CB323D"/>
    <w:rsid w:val="00CB3260"/>
    <w:rsid w:val="00CB3261"/>
    <w:rsid w:val="00CB3272"/>
    <w:rsid w:val="00CB32C2"/>
    <w:rsid w:val="00CB331A"/>
    <w:rsid w:val="00CB3393"/>
    <w:rsid w:val="00CB33D3"/>
    <w:rsid w:val="00CB33F1"/>
    <w:rsid w:val="00CB341C"/>
    <w:rsid w:val="00CB3470"/>
    <w:rsid w:val="00CB34CB"/>
    <w:rsid w:val="00CB34DF"/>
    <w:rsid w:val="00CB35D8"/>
    <w:rsid w:val="00CB35D9"/>
    <w:rsid w:val="00CB3685"/>
    <w:rsid w:val="00CB3719"/>
    <w:rsid w:val="00CB374C"/>
    <w:rsid w:val="00CB37AB"/>
    <w:rsid w:val="00CB3891"/>
    <w:rsid w:val="00CB38A9"/>
    <w:rsid w:val="00CB38D5"/>
    <w:rsid w:val="00CB38F8"/>
    <w:rsid w:val="00CB3934"/>
    <w:rsid w:val="00CB3946"/>
    <w:rsid w:val="00CB3A45"/>
    <w:rsid w:val="00CB3AEA"/>
    <w:rsid w:val="00CB3B66"/>
    <w:rsid w:val="00CB3B86"/>
    <w:rsid w:val="00CB3C41"/>
    <w:rsid w:val="00CB3D67"/>
    <w:rsid w:val="00CB3D87"/>
    <w:rsid w:val="00CB3DE9"/>
    <w:rsid w:val="00CB3EE9"/>
    <w:rsid w:val="00CB3F1B"/>
    <w:rsid w:val="00CB408E"/>
    <w:rsid w:val="00CB4168"/>
    <w:rsid w:val="00CB42A3"/>
    <w:rsid w:val="00CB4338"/>
    <w:rsid w:val="00CB43C5"/>
    <w:rsid w:val="00CB44FF"/>
    <w:rsid w:val="00CB4580"/>
    <w:rsid w:val="00CB45F8"/>
    <w:rsid w:val="00CB47A3"/>
    <w:rsid w:val="00CB480D"/>
    <w:rsid w:val="00CB48B4"/>
    <w:rsid w:val="00CB4923"/>
    <w:rsid w:val="00CB492B"/>
    <w:rsid w:val="00CB4934"/>
    <w:rsid w:val="00CB4954"/>
    <w:rsid w:val="00CB4A86"/>
    <w:rsid w:val="00CB4AB5"/>
    <w:rsid w:val="00CB4B73"/>
    <w:rsid w:val="00CB4CEA"/>
    <w:rsid w:val="00CB4D59"/>
    <w:rsid w:val="00CB4DE6"/>
    <w:rsid w:val="00CB4EF0"/>
    <w:rsid w:val="00CB4F12"/>
    <w:rsid w:val="00CB4F52"/>
    <w:rsid w:val="00CB4F64"/>
    <w:rsid w:val="00CB4F82"/>
    <w:rsid w:val="00CB5061"/>
    <w:rsid w:val="00CB511E"/>
    <w:rsid w:val="00CB51F3"/>
    <w:rsid w:val="00CB52C5"/>
    <w:rsid w:val="00CB546A"/>
    <w:rsid w:val="00CB5487"/>
    <w:rsid w:val="00CB54C0"/>
    <w:rsid w:val="00CB54D2"/>
    <w:rsid w:val="00CB551E"/>
    <w:rsid w:val="00CB5547"/>
    <w:rsid w:val="00CB5557"/>
    <w:rsid w:val="00CB56AA"/>
    <w:rsid w:val="00CB56B9"/>
    <w:rsid w:val="00CB57C8"/>
    <w:rsid w:val="00CB57E4"/>
    <w:rsid w:val="00CB57F4"/>
    <w:rsid w:val="00CB583C"/>
    <w:rsid w:val="00CB5875"/>
    <w:rsid w:val="00CB5912"/>
    <w:rsid w:val="00CB5A54"/>
    <w:rsid w:val="00CB5A65"/>
    <w:rsid w:val="00CB5A7F"/>
    <w:rsid w:val="00CB5AAE"/>
    <w:rsid w:val="00CB5AFF"/>
    <w:rsid w:val="00CB5CDD"/>
    <w:rsid w:val="00CB5CE0"/>
    <w:rsid w:val="00CB5F70"/>
    <w:rsid w:val="00CB5FA1"/>
    <w:rsid w:val="00CB5FC3"/>
    <w:rsid w:val="00CB6086"/>
    <w:rsid w:val="00CB608F"/>
    <w:rsid w:val="00CB6175"/>
    <w:rsid w:val="00CB6341"/>
    <w:rsid w:val="00CB6390"/>
    <w:rsid w:val="00CB63C2"/>
    <w:rsid w:val="00CB640F"/>
    <w:rsid w:val="00CB64EC"/>
    <w:rsid w:val="00CB65BD"/>
    <w:rsid w:val="00CB666C"/>
    <w:rsid w:val="00CB66F6"/>
    <w:rsid w:val="00CB6766"/>
    <w:rsid w:val="00CB677D"/>
    <w:rsid w:val="00CB67FD"/>
    <w:rsid w:val="00CB6863"/>
    <w:rsid w:val="00CB68CE"/>
    <w:rsid w:val="00CB69B5"/>
    <w:rsid w:val="00CB6A16"/>
    <w:rsid w:val="00CB6A2D"/>
    <w:rsid w:val="00CB6A9E"/>
    <w:rsid w:val="00CB6AFF"/>
    <w:rsid w:val="00CB6B7B"/>
    <w:rsid w:val="00CB6C91"/>
    <w:rsid w:val="00CB6CA6"/>
    <w:rsid w:val="00CB6D66"/>
    <w:rsid w:val="00CB6E3C"/>
    <w:rsid w:val="00CB6EBE"/>
    <w:rsid w:val="00CB6F69"/>
    <w:rsid w:val="00CB6FCB"/>
    <w:rsid w:val="00CB7004"/>
    <w:rsid w:val="00CB7020"/>
    <w:rsid w:val="00CB7042"/>
    <w:rsid w:val="00CB7090"/>
    <w:rsid w:val="00CB710A"/>
    <w:rsid w:val="00CB7146"/>
    <w:rsid w:val="00CB7190"/>
    <w:rsid w:val="00CB71D0"/>
    <w:rsid w:val="00CB74E5"/>
    <w:rsid w:val="00CB750C"/>
    <w:rsid w:val="00CB7548"/>
    <w:rsid w:val="00CB7576"/>
    <w:rsid w:val="00CB75F9"/>
    <w:rsid w:val="00CB766F"/>
    <w:rsid w:val="00CB768E"/>
    <w:rsid w:val="00CB7740"/>
    <w:rsid w:val="00CB7780"/>
    <w:rsid w:val="00CB77E7"/>
    <w:rsid w:val="00CB7820"/>
    <w:rsid w:val="00CB7862"/>
    <w:rsid w:val="00CB78F7"/>
    <w:rsid w:val="00CB7962"/>
    <w:rsid w:val="00CB7992"/>
    <w:rsid w:val="00CB7997"/>
    <w:rsid w:val="00CB799C"/>
    <w:rsid w:val="00CB79CD"/>
    <w:rsid w:val="00CB7A1A"/>
    <w:rsid w:val="00CB7ACD"/>
    <w:rsid w:val="00CB7ADA"/>
    <w:rsid w:val="00CB7BBD"/>
    <w:rsid w:val="00CB7C3A"/>
    <w:rsid w:val="00CB7C54"/>
    <w:rsid w:val="00CB7CA3"/>
    <w:rsid w:val="00CB7CF1"/>
    <w:rsid w:val="00CB7CF8"/>
    <w:rsid w:val="00CB7D42"/>
    <w:rsid w:val="00CB7D4C"/>
    <w:rsid w:val="00CB7D90"/>
    <w:rsid w:val="00CB7DF3"/>
    <w:rsid w:val="00CB7E13"/>
    <w:rsid w:val="00CB7ECE"/>
    <w:rsid w:val="00CB7EE5"/>
    <w:rsid w:val="00CB7FA7"/>
    <w:rsid w:val="00CB7FE0"/>
    <w:rsid w:val="00CC0035"/>
    <w:rsid w:val="00CC0081"/>
    <w:rsid w:val="00CC011F"/>
    <w:rsid w:val="00CC015B"/>
    <w:rsid w:val="00CC017C"/>
    <w:rsid w:val="00CC01BC"/>
    <w:rsid w:val="00CC0214"/>
    <w:rsid w:val="00CC028F"/>
    <w:rsid w:val="00CC0314"/>
    <w:rsid w:val="00CC0368"/>
    <w:rsid w:val="00CC0493"/>
    <w:rsid w:val="00CC049C"/>
    <w:rsid w:val="00CC04E5"/>
    <w:rsid w:val="00CC0502"/>
    <w:rsid w:val="00CC0531"/>
    <w:rsid w:val="00CC05B3"/>
    <w:rsid w:val="00CC05B7"/>
    <w:rsid w:val="00CC05F3"/>
    <w:rsid w:val="00CC0619"/>
    <w:rsid w:val="00CC06F0"/>
    <w:rsid w:val="00CC071F"/>
    <w:rsid w:val="00CC089F"/>
    <w:rsid w:val="00CC08E7"/>
    <w:rsid w:val="00CC09B2"/>
    <w:rsid w:val="00CC0B45"/>
    <w:rsid w:val="00CC0C05"/>
    <w:rsid w:val="00CC0C35"/>
    <w:rsid w:val="00CC0CCA"/>
    <w:rsid w:val="00CC0D7B"/>
    <w:rsid w:val="00CC0DE3"/>
    <w:rsid w:val="00CC0EF0"/>
    <w:rsid w:val="00CC0F55"/>
    <w:rsid w:val="00CC103B"/>
    <w:rsid w:val="00CC10FE"/>
    <w:rsid w:val="00CC125D"/>
    <w:rsid w:val="00CC133F"/>
    <w:rsid w:val="00CC13DA"/>
    <w:rsid w:val="00CC14A8"/>
    <w:rsid w:val="00CC14BA"/>
    <w:rsid w:val="00CC1524"/>
    <w:rsid w:val="00CC1626"/>
    <w:rsid w:val="00CC174B"/>
    <w:rsid w:val="00CC17B8"/>
    <w:rsid w:val="00CC1811"/>
    <w:rsid w:val="00CC1914"/>
    <w:rsid w:val="00CC19AA"/>
    <w:rsid w:val="00CC19EA"/>
    <w:rsid w:val="00CC1A22"/>
    <w:rsid w:val="00CC1BBA"/>
    <w:rsid w:val="00CC1CDB"/>
    <w:rsid w:val="00CC1D06"/>
    <w:rsid w:val="00CC1D1F"/>
    <w:rsid w:val="00CC1D65"/>
    <w:rsid w:val="00CC1E97"/>
    <w:rsid w:val="00CC1FC7"/>
    <w:rsid w:val="00CC1FCC"/>
    <w:rsid w:val="00CC1FEE"/>
    <w:rsid w:val="00CC20DA"/>
    <w:rsid w:val="00CC2111"/>
    <w:rsid w:val="00CC211E"/>
    <w:rsid w:val="00CC2273"/>
    <w:rsid w:val="00CC2289"/>
    <w:rsid w:val="00CC2467"/>
    <w:rsid w:val="00CC2526"/>
    <w:rsid w:val="00CC2591"/>
    <w:rsid w:val="00CC259E"/>
    <w:rsid w:val="00CC25F5"/>
    <w:rsid w:val="00CC26F4"/>
    <w:rsid w:val="00CC2721"/>
    <w:rsid w:val="00CC272D"/>
    <w:rsid w:val="00CC275D"/>
    <w:rsid w:val="00CC27AD"/>
    <w:rsid w:val="00CC27E2"/>
    <w:rsid w:val="00CC298A"/>
    <w:rsid w:val="00CC29B1"/>
    <w:rsid w:val="00CC2A02"/>
    <w:rsid w:val="00CC2B9E"/>
    <w:rsid w:val="00CC2BF5"/>
    <w:rsid w:val="00CC2CF5"/>
    <w:rsid w:val="00CC2DC9"/>
    <w:rsid w:val="00CC2DEE"/>
    <w:rsid w:val="00CC2E08"/>
    <w:rsid w:val="00CC2EF8"/>
    <w:rsid w:val="00CC30A1"/>
    <w:rsid w:val="00CC312B"/>
    <w:rsid w:val="00CC3320"/>
    <w:rsid w:val="00CC33D9"/>
    <w:rsid w:val="00CC34AB"/>
    <w:rsid w:val="00CC34BF"/>
    <w:rsid w:val="00CC359E"/>
    <w:rsid w:val="00CC3638"/>
    <w:rsid w:val="00CC3670"/>
    <w:rsid w:val="00CC3740"/>
    <w:rsid w:val="00CC386D"/>
    <w:rsid w:val="00CC3898"/>
    <w:rsid w:val="00CC38EF"/>
    <w:rsid w:val="00CC3A4E"/>
    <w:rsid w:val="00CC3ADE"/>
    <w:rsid w:val="00CC3ADF"/>
    <w:rsid w:val="00CC3B02"/>
    <w:rsid w:val="00CC3B2C"/>
    <w:rsid w:val="00CC3BB7"/>
    <w:rsid w:val="00CC3C38"/>
    <w:rsid w:val="00CC3CB3"/>
    <w:rsid w:val="00CC3D47"/>
    <w:rsid w:val="00CC3DC8"/>
    <w:rsid w:val="00CC3EC5"/>
    <w:rsid w:val="00CC3F11"/>
    <w:rsid w:val="00CC3FAE"/>
    <w:rsid w:val="00CC3FF7"/>
    <w:rsid w:val="00CC4020"/>
    <w:rsid w:val="00CC4040"/>
    <w:rsid w:val="00CC40BC"/>
    <w:rsid w:val="00CC40F3"/>
    <w:rsid w:val="00CC41AB"/>
    <w:rsid w:val="00CC4223"/>
    <w:rsid w:val="00CC423A"/>
    <w:rsid w:val="00CC424B"/>
    <w:rsid w:val="00CC42B7"/>
    <w:rsid w:val="00CC44C2"/>
    <w:rsid w:val="00CC44C7"/>
    <w:rsid w:val="00CC44F3"/>
    <w:rsid w:val="00CC45C8"/>
    <w:rsid w:val="00CC45E3"/>
    <w:rsid w:val="00CC4658"/>
    <w:rsid w:val="00CC4697"/>
    <w:rsid w:val="00CC4744"/>
    <w:rsid w:val="00CC474B"/>
    <w:rsid w:val="00CC4766"/>
    <w:rsid w:val="00CC47CE"/>
    <w:rsid w:val="00CC4857"/>
    <w:rsid w:val="00CC4A87"/>
    <w:rsid w:val="00CC4AC4"/>
    <w:rsid w:val="00CC4ADD"/>
    <w:rsid w:val="00CC4BCC"/>
    <w:rsid w:val="00CC4C56"/>
    <w:rsid w:val="00CC4C5E"/>
    <w:rsid w:val="00CC4DF6"/>
    <w:rsid w:val="00CC4E1F"/>
    <w:rsid w:val="00CC4E3E"/>
    <w:rsid w:val="00CC4F08"/>
    <w:rsid w:val="00CC4F22"/>
    <w:rsid w:val="00CC4F4B"/>
    <w:rsid w:val="00CC5128"/>
    <w:rsid w:val="00CC5131"/>
    <w:rsid w:val="00CC518C"/>
    <w:rsid w:val="00CC51D7"/>
    <w:rsid w:val="00CC528C"/>
    <w:rsid w:val="00CC52EF"/>
    <w:rsid w:val="00CC5374"/>
    <w:rsid w:val="00CC53A1"/>
    <w:rsid w:val="00CC5432"/>
    <w:rsid w:val="00CC5458"/>
    <w:rsid w:val="00CC54B2"/>
    <w:rsid w:val="00CC54C7"/>
    <w:rsid w:val="00CC5527"/>
    <w:rsid w:val="00CC5544"/>
    <w:rsid w:val="00CC557A"/>
    <w:rsid w:val="00CC5658"/>
    <w:rsid w:val="00CC5669"/>
    <w:rsid w:val="00CC5769"/>
    <w:rsid w:val="00CC579C"/>
    <w:rsid w:val="00CC57C2"/>
    <w:rsid w:val="00CC581D"/>
    <w:rsid w:val="00CC58DA"/>
    <w:rsid w:val="00CC591D"/>
    <w:rsid w:val="00CC5A36"/>
    <w:rsid w:val="00CC5A3A"/>
    <w:rsid w:val="00CC5A3C"/>
    <w:rsid w:val="00CC5A52"/>
    <w:rsid w:val="00CC5BF5"/>
    <w:rsid w:val="00CC5C16"/>
    <w:rsid w:val="00CC5C17"/>
    <w:rsid w:val="00CC5C50"/>
    <w:rsid w:val="00CC5D34"/>
    <w:rsid w:val="00CC5D57"/>
    <w:rsid w:val="00CC5E8C"/>
    <w:rsid w:val="00CC5F2B"/>
    <w:rsid w:val="00CC5FD5"/>
    <w:rsid w:val="00CC601F"/>
    <w:rsid w:val="00CC607F"/>
    <w:rsid w:val="00CC61D1"/>
    <w:rsid w:val="00CC622C"/>
    <w:rsid w:val="00CC625B"/>
    <w:rsid w:val="00CC6297"/>
    <w:rsid w:val="00CC62E2"/>
    <w:rsid w:val="00CC6335"/>
    <w:rsid w:val="00CC6375"/>
    <w:rsid w:val="00CC638A"/>
    <w:rsid w:val="00CC63E9"/>
    <w:rsid w:val="00CC652E"/>
    <w:rsid w:val="00CC65BF"/>
    <w:rsid w:val="00CC669B"/>
    <w:rsid w:val="00CC683D"/>
    <w:rsid w:val="00CC68A1"/>
    <w:rsid w:val="00CC69B3"/>
    <w:rsid w:val="00CC69EB"/>
    <w:rsid w:val="00CC69F7"/>
    <w:rsid w:val="00CC6A27"/>
    <w:rsid w:val="00CC6A3A"/>
    <w:rsid w:val="00CC6A4C"/>
    <w:rsid w:val="00CC6BF1"/>
    <w:rsid w:val="00CC6BFD"/>
    <w:rsid w:val="00CC6BFF"/>
    <w:rsid w:val="00CC6CCA"/>
    <w:rsid w:val="00CC6D23"/>
    <w:rsid w:val="00CC6D2A"/>
    <w:rsid w:val="00CC6EF1"/>
    <w:rsid w:val="00CC6FAD"/>
    <w:rsid w:val="00CC706A"/>
    <w:rsid w:val="00CC714B"/>
    <w:rsid w:val="00CC71C8"/>
    <w:rsid w:val="00CC725B"/>
    <w:rsid w:val="00CC7264"/>
    <w:rsid w:val="00CC72C2"/>
    <w:rsid w:val="00CC72F0"/>
    <w:rsid w:val="00CC7508"/>
    <w:rsid w:val="00CC759E"/>
    <w:rsid w:val="00CC75AA"/>
    <w:rsid w:val="00CC7752"/>
    <w:rsid w:val="00CC7755"/>
    <w:rsid w:val="00CC79CD"/>
    <w:rsid w:val="00CC7AA5"/>
    <w:rsid w:val="00CC7AF0"/>
    <w:rsid w:val="00CC7C26"/>
    <w:rsid w:val="00CC7CB2"/>
    <w:rsid w:val="00CC7D8F"/>
    <w:rsid w:val="00CD0081"/>
    <w:rsid w:val="00CD0121"/>
    <w:rsid w:val="00CD0240"/>
    <w:rsid w:val="00CD02E6"/>
    <w:rsid w:val="00CD02EE"/>
    <w:rsid w:val="00CD02F5"/>
    <w:rsid w:val="00CD0455"/>
    <w:rsid w:val="00CD058E"/>
    <w:rsid w:val="00CD068E"/>
    <w:rsid w:val="00CD0690"/>
    <w:rsid w:val="00CD06D6"/>
    <w:rsid w:val="00CD06FC"/>
    <w:rsid w:val="00CD0709"/>
    <w:rsid w:val="00CD0733"/>
    <w:rsid w:val="00CD07A6"/>
    <w:rsid w:val="00CD07BF"/>
    <w:rsid w:val="00CD07C1"/>
    <w:rsid w:val="00CD0868"/>
    <w:rsid w:val="00CD08BF"/>
    <w:rsid w:val="00CD0934"/>
    <w:rsid w:val="00CD0A10"/>
    <w:rsid w:val="00CD0A2F"/>
    <w:rsid w:val="00CD0A45"/>
    <w:rsid w:val="00CD0B3A"/>
    <w:rsid w:val="00CD0BA6"/>
    <w:rsid w:val="00CD0BE0"/>
    <w:rsid w:val="00CD0CD7"/>
    <w:rsid w:val="00CD0CF0"/>
    <w:rsid w:val="00CD101C"/>
    <w:rsid w:val="00CD1040"/>
    <w:rsid w:val="00CD1060"/>
    <w:rsid w:val="00CD10BD"/>
    <w:rsid w:val="00CD1213"/>
    <w:rsid w:val="00CD12BD"/>
    <w:rsid w:val="00CD12DA"/>
    <w:rsid w:val="00CD1300"/>
    <w:rsid w:val="00CD1377"/>
    <w:rsid w:val="00CD1400"/>
    <w:rsid w:val="00CD1492"/>
    <w:rsid w:val="00CD15AA"/>
    <w:rsid w:val="00CD16DB"/>
    <w:rsid w:val="00CD16F0"/>
    <w:rsid w:val="00CD174F"/>
    <w:rsid w:val="00CD1773"/>
    <w:rsid w:val="00CD1788"/>
    <w:rsid w:val="00CD17F3"/>
    <w:rsid w:val="00CD1817"/>
    <w:rsid w:val="00CD1834"/>
    <w:rsid w:val="00CD185F"/>
    <w:rsid w:val="00CD1871"/>
    <w:rsid w:val="00CD1878"/>
    <w:rsid w:val="00CD18BF"/>
    <w:rsid w:val="00CD190C"/>
    <w:rsid w:val="00CD1933"/>
    <w:rsid w:val="00CD1987"/>
    <w:rsid w:val="00CD1AEB"/>
    <w:rsid w:val="00CD1B15"/>
    <w:rsid w:val="00CD1B2F"/>
    <w:rsid w:val="00CD1B9F"/>
    <w:rsid w:val="00CD1CC7"/>
    <w:rsid w:val="00CD1D0B"/>
    <w:rsid w:val="00CD1D1C"/>
    <w:rsid w:val="00CD1E13"/>
    <w:rsid w:val="00CD1F00"/>
    <w:rsid w:val="00CD1F28"/>
    <w:rsid w:val="00CD202F"/>
    <w:rsid w:val="00CD219F"/>
    <w:rsid w:val="00CD21A2"/>
    <w:rsid w:val="00CD21D7"/>
    <w:rsid w:val="00CD223C"/>
    <w:rsid w:val="00CD2261"/>
    <w:rsid w:val="00CD2383"/>
    <w:rsid w:val="00CD239E"/>
    <w:rsid w:val="00CD2401"/>
    <w:rsid w:val="00CD24A9"/>
    <w:rsid w:val="00CD24E9"/>
    <w:rsid w:val="00CD251E"/>
    <w:rsid w:val="00CD2570"/>
    <w:rsid w:val="00CD2589"/>
    <w:rsid w:val="00CD261B"/>
    <w:rsid w:val="00CD262E"/>
    <w:rsid w:val="00CD2683"/>
    <w:rsid w:val="00CD26A7"/>
    <w:rsid w:val="00CD271F"/>
    <w:rsid w:val="00CD279F"/>
    <w:rsid w:val="00CD2A36"/>
    <w:rsid w:val="00CD2A6B"/>
    <w:rsid w:val="00CD2A73"/>
    <w:rsid w:val="00CD2B3A"/>
    <w:rsid w:val="00CD2B6A"/>
    <w:rsid w:val="00CD2BFD"/>
    <w:rsid w:val="00CD2C2A"/>
    <w:rsid w:val="00CD2CA0"/>
    <w:rsid w:val="00CD2D0A"/>
    <w:rsid w:val="00CD2D68"/>
    <w:rsid w:val="00CD2DCA"/>
    <w:rsid w:val="00CD2E29"/>
    <w:rsid w:val="00CD2E93"/>
    <w:rsid w:val="00CD2E9C"/>
    <w:rsid w:val="00CD302D"/>
    <w:rsid w:val="00CD30E6"/>
    <w:rsid w:val="00CD3237"/>
    <w:rsid w:val="00CD3385"/>
    <w:rsid w:val="00CD3452"/>
    <w:rsid w:val="00CD3531"/>
    <w:rsid w:val="00CD3558"/>
    <w:rsid w:val="00CD370F"/>
    <w:rsid w:val="00CD3721"/>
    <w:rsid w:val="00CD3736"/>
    <w:rsid w:val="00CD3779"/>
    <w:rsid w:val="00CD3804"/>
    <w:rsid w:val="00CD38FF"/>
    <w:rsid w:val="00CD394E"/>
    <w:rsid w:val="00CD3992"/>
    <w:rsid w:val="00CD3B31"/>
    <w:rsid w:val="00CD3B59"/>
    <w:rsid w:val="00CD3B73"/>
    <w:rsid w:val="00CD3BCB"/>
    <w:rsid w:val="00CD3BD6"/>
    <w:rsid w:val="00CD3C25"/>
    <w:rsid w:val="00CD3C4D"/>
    <w:rsid w:val="00CD3C4F"/>
    <w:rsid w:val="00CD3C8C"/>
    <w:rsid w:val="00CD3C91"/>
    <w:rsid w:val="00CD3EB8"/>
    <w:rsid w:val="00CD3EEF"/>
    <w:rsid w:val="00CD3F05"/>
    <w:rsid w:val="00CD3FB9"/>
    <w:rsid w:val="00CD3FDA"/>
    <w:rsid w:val="00CD4043"/>
    <w:rsid w:val="00CD406E"/>
    <w:rsid w:val="00CD4202"/>
    <w:rsid w:val="00CD427C"/>
    <w:rsid w:val="00CD42F0"/>
    <w:rsid w:val="00CD430B"/>
    <w:rsid w:val="00CD4345"/>
    <w:rsid w:val="00CD44E4"/>
    <w:rsid w:val="00CD4577"/>
    <w:rsid w:val="00CD4638"/>
    <w:rsid w:val="00CD4714"/>
    <w:rsid w:val="00CD49A5"/>
    <w:rsid w:val="00CD49C6"/>
    <w:rsid w:val="00CD4A48"/>
    <w:rsid w:val="00CD4ACB"/>
    <w:rsid w:val="00CD4B63"/>
    <w:rsid w:val="00CD4B94"/>
    <w:rsid w:val="00CD4C00"/>
    <w:rsid w:val="00CD4C0E"/>
    <w:rsid w:val="00CD4C1D"/>
    <w:rsid w:val="00CD4C2D"/>
    <w:rsid w:val="00CD4C73"/>
    <w:rsid w:val="00CD4C9E"/>
    <w:rsid w:val="00CD4D08"/>
    <w:rsid w:val="00CD4D64"/>
    <w:rsid w:val="00CD4D6F"/>
    <w:rsid w:val="00CD4E69"/>
    <w:rsid w:val="00CD4EBD"/>
    <w:rsid w:val="00CD4ED8"/>
    <w:rsid w:val="00CD4F0A"/>
    <w:rsid w:val="00CD4F3D"/>
    <w:rsid w:val="00CD5085"/>
    <w:rsid w:val="00CD527D"/>
    <w:rsid w:val="00CD52F2"/>
    <w:rsid w:val="00CD5337"/>
    <w:rsid w:val="00CD55D6"/>
    <w:rsid w:val="00CD5632"/>
    <w:rsid w:val="00CD572B"/>
    <w:rsid w:val="00CD57DB"/>
    <w:rsid w:val="00CD588D"/>
    <w:rsid w:val="00CD588E"/>
    <w:rsid w:val="00CD59DE"/>
    <w:rsid w:val="00CD5A18"/>
    <w:rsid w:val="00CD5A21"/>
    <w:rsid w:val="00CD5A2C"/>
    <w:rsid w:val="00CD5B82"/>
    <w:rsid w:val="00CD5BE7"/>
    <w:rsid w:val="00CD5D0E"/>
    <w:rsid w:val="00CD5DA6"/>
    <w:rsid w:val="00CD5E96"/>
    <w:rsid w:val="00CD5E9E"/>
    <w:rsid w:val="00CD5EFA"/>
    <w:rsid w:val="00CD5F33"/>
    <w:rsid w:val="00CD5F85"/>
    <w:rsid w:val="00CD5FC2"/>
    <w:rsid w:val="00CD5FF8"/>
    <w:rsid w:val="00CD6026"/>
    <w:rsid w:val="00CD60AE"/>
    <w:rsid w:val="00CD60FC"/>
    <w:rsid w:val="00CD60FF"/>
    <w:rsid w:val="00CD6131"/>
    <w:rsid w:val="00CD61C6"/>
    <w:rsid w:val="00CD6241"/>
    <w:rsid w:val="00CD6321"/>
    <w:rsid w:val="00CD6505"/>
    <w:rsid w:val="00CD6570"/>
    <w:rsid w:val="00CD65FB"/>
    <w:rsid w:val="00CD66D1"/>
    <w:rsid w:val="00CD66FD"/>
    <w:rsid w:val="00CD67B8"/>
    <w:rsid w:val="00CD67EA"/>
    <w:rsid w:val="00CD6842"/>
    <w:rsid w:val="00CD68E2"/>
    <w:rsid w:val="00CD68EC"/>
    <w:rsid w:val="00CD6967"/>
    <w:rsid w:val="00CD69A8"/>
    <w:rsid w:val="00CD6BBF"/>
    <w:rsid w:val="00CD6CBB"/>
    <w:rsid w:val="00CD6CBF"/>
    <w:rsid w:val="00CD6DAB"/>
    <w:rsid w:val="00CD6E27"/>
    <w:rsid w:val="00CD6E63"/>
    <w:rsid w:val="00CD6E7F"/>
    <w:rsid w:val="00CD6E8B"/>
    <w:rsid w:val="00CD6F0F"/>
    <w:rsid w:val="00CD6FBF"/>
    <w:rsid w:val="00CD6FF8"/>
    <w:rsid w:val="00CD6FF9"/>
    <w:rsid w:val="00CD7027"/>
    <w:rsid w:val="00CD70E5"/>
    <w:rsid w:val="00CD7149"/>
    <w:rsid w:val="00CD717C"/>
    <w:rsid w:val="00CD71AA"/>
    <w:rsid w:val="00CD71E6"/>
    <w:rsid w:val="00CD728D"/>
    <w:rsid w:val="00CD72E7"/>
    <w:rsid w:val="00CD734F"/>
    <w:rsid w:val="00CD73BB"/>
    <w:rsid w:val="00CD73C9"/>
    <w:rsid w:val="00CD73D2"/>
    <w:rsid w:val="00CD7426"/>
    <w:rsid w:val="00CD757F"/>
    <w:rsid w:val="00CD75ED"/>
    <w:rsid w:val="00CD7621"/>
    <w:rsid w:val="00CD76D3"/>
    <w:rsid w:val="00CD76D5"/>
    <w:rsid w:val="00CD774C"/>
    <w:rsid w:val="00CD777B"/>
    <w:rsid w:val="00CD7788"/>
    <w:rsid w:val="00CD77FA"/>
    <w:rsid w:val="00CD787A"/>
    <w:rsid w:val="00CD7880"/>
    <w:rsid w:val="00CD7938"/>
    <w:rsid w:val="00CD79B2"/>
    <w:rsid w:val="00CD7B20"/>
    <w:rsid w:val="00CD7B73"/>
    <w:rsid w:val="00CD7BCE"/>
    <w:rsid w:val="00CD7C84"/>
    <w:rsid w:val="00CD7DBD"/>
    <w:rsid w:val="00CD7DC1"/>
    <w:rsid w:val="00CD7DF6"/>
    <w:rsid w:val="00CD7E3A"/>
    <w:rsid w:val="00CD7E91"/>
    <w:rsid w:val="00CD7EB5"/>
    <w:rsid w:val="00CD7F07"/>
    <w:rsid w:val="00CD7F84"/>
    <w:rsid w:val="00CE006A"/>
    <w:rsid w:val="00CE0106"/>
    <w:rsid w:val="00CE010C"/>
    <w:rsid w:val="00CE01AF"/>
    <w:rsid w:val="00CE025D"/>
    <w:rsid w:val="00CE02D4"/>
    <w:rsid w:val="00CE03DD"/>
    <w:rsid w:val="00CE0483"/>
    <w:rsid w:val="00CE0509"/>
    <w:rsid w:val="00CE0640"/>
    <w:rsid w:val="00CE06A7"/>
    <w:rsid w:val="00CE06C6"/>
    <w:rsid w:val="00CE076F"/>
    <w:rsid w:val="00CE0824"/>
    <w:rsid w:val="00CE08D1"/>
    <w:rsid w:val="00CE0996"/>
    <w:rsid w:val="00CE0A27"/>
    <w:rsid w:val="00CE0AFF"/>
    <w:rsid w:val="00CE0B7B"/>
    <w:rsid w:val="00CE0B8D"/>
    <w:rsid w:val="00CE0C02"/>
    <w:rsid w:val="00CE0CD0"/>
    <w:rsid w:val="00CE0D7B"/>
    <w:rsid w:val="00CE0DFD"/>
    <w:rsid w:val="00CE0E4D"/>
    <w:rsid w:val="00CE0EE7"/>
    <w:rsid w:val="00CE0F0F"/>
    <w:rsid w:val="00CE0F49"/>
    <w:rsid w:val="00CE0F99"/>
    <w:rsid w:val="00CE100C"/>
    <w:rsid w:val="00CE102A"/>
    <w:rsid w:val="00CE109C"/>
    <w:rsid w:val="00CE10A7"/>
    <w:rsid w:val="00CE10F9"/>
    <w:rsid w:val="00CE1151"/>
    <w:rsid w:val="00CE1228"/>
    <w:rsid w:val="00CE1288"/>
    <w:rsid w:val="00CE12E5"/>
    <w:rsid w:val="00CE14A5"/>
    <w:rsid w:val="00CE14A7"/>
    <w:rsid w:val="00CE1536"/>
    <w:rsid w:val="00CE1551"/>
    <w:rsid w:val="00CE1590"/>
    <w:rsid w:val="00CE1646"/>
    <w:rsid w:val="00CE1804"/>
    <w:rsid w:val="00CE18BA"/>
    <w:rsid w:val="00CE19FA"/>
    <w:rsid w:val="00CE1A6C"/>
    <w:rsid w:val="00CE1B4A"/>
    <w:rsid w:val="00CE1BF1"/>
    <w:rsid w:val="00CE1D55"/>
    <w:rsid w:val="00CE1F32"/>
    <w:rsid w:val="00CE200F"/>
    <w:rsid w:val="00CE2471"/>
    <w:rsid w:val="00CE24FA"/>
    <w:rsid w:val="00CE261B"/>
    <w:rsid w:val="00CE261E"/>
    <w:rsid w:val="00CE2743"/>
    <w:rsid w:val="00CE2754"/>
    <w:rsid w:val="00CE2851"/>
    <w:rsid w:val="00CE2865"/>
    <w:rsid w:val="00CE2A8C"/>
    <w:rsid w:val="00CE2A93"/>
    <w:rsid w:val="00CE2BAD"/>
    <w:rsid w:val="00CE2C9D"/>
    <w:rsid w:val="00CE2CA4"/>
    <w:rsid w:val="00CE2D0B"/>
    <w:rsid w:val="00CE2D6F"/>
    <w:rsid w:val="00CE2D79"/>
    <w:rsid w:val="00CE2D83"/>
    <w:rsid w:val="00CE2E98"/>
    <w:rsid w:val="00CE2EA2"/>
    <w:rsid w:val="00CE2FED"/>
    <w:rsid w:val="00CE3077"/>
    <w:rsid w:val="00CE3120"/>
    <w:rsid w:val="00CE3149"/>
    <w:rsid w:val="00CE3192"/>
    <w:rsid w:val="00CE31B9"/>
    <w:rsid w:val="00CE322D"/>
    <w:rsid w:val="00CE32CE"/>
    <w:rsid w:val="00CE32D9"/>
    <w:rsid w:val="00CE3327"/>
    <w:rsid w:val="00CE3363"/>
    <w:rsid w:val="00CE33BB"/>
    <w:rsid w:val="00CE33CB"/>
    <w:rsid w:val="00CE351F"/>
    <w:rsid w:val="00CE352D"/>
    <w:rsid w:val="00CE3585"/>
    <w:rsid w:val="00CE36A3"/>
    <w:rsid w:val="00CE36C8"/>
    <w:rsid w:val="00CE372C"/>
    <w:rsid w:val="00CE3777"/>
    <w:rsid w:val="00CE37A4"/>
    <w:rsid w:val="00CE3941"/>
    <w:rsid w:val="00CE3977"/>
    <w:rsid w:val="00CE39B9"/>
    <w:rsid w:val="00CE39BE"/>
    <w:rsid w:val="00CE3AEE"/>
    <w:rsid w:val="00CE3B0C"/>
    <w:rsid w:val="00CE3B7B"/>
    <w:rsid w:val="00CE3B96"/>
    <w:rsid w:val="00CE3CFF"/>
    <w:rsid w:val="00CE3D9E"/>
    <w:rsid w:val="00CE3E95"/>
    <w:rsid w:val="00CE3F25"/>
    <w:rsid w:val="00CE3FC0"/>
    <w:rsid w:val="00CE4043"/>
    <w:rsid w:val="00CE4097"/>
    <w:rsid w:val="00CE415D"/>
    <w:rsid w:val="00CE41AB"/>
    <w:rsid w:val="00CE41BC"/>
    <w:rsid w:val="00CE41C6"/>
    <w:rsid w:val="00CE424F"/>
    <w:rsid w:val="00CE426F"/>
    <w:rsid w:val="00CE4277"/>
    <w:rsid w:val="00CE4301"/>
    <w:rsid w:val="00CE4430"/>
    <w:rsid w:val="00CE4496"/>
    <w:rsid w:val="00CE44AA"/>
    <w:rsid w:val="00CE4503"/>
    <w:rsid w:val="00CE4535"/>
    <w:rsid w:val="00CE4604"/>
    <w:rsid w:val="00CE47E4"/>
    <w:rsid w:val="00CE48BB"/>
    <w:rsid w:val="00CE48EE"/>
    <w:rsid w:val="00CE4AC3"/>
    <w:rsid w:val="00CE4B25"/>
    <w:rsid w:val="00CE4C8B"/>
    <w:rsid w:val="00CE4CEA"/>
    <w:rsid w:val="00CE4D9D"/>
    <w:rsid w:val="00CE4DEA"/>
    <w:rsid w:val="00CE4E05"/>
    <w:rsid w:val="00CE4FBB"/>
    <w:rsid w:val="00CE50AA"/>
    <w:rsid w:val="00CE50C4"/>
    <w:rsid w:val="00CE5111"/>
    <w:rsid w:val="00CE516B"/>
    <w:rsid w:val="00CE51A2"/>
    <w:rsid w:val="00CE51A3"/>
    <w:rsid w:val="00CE5208"/>
    <w:rsid w:val="00CE521E"/>
    <w:rsid w:val="00CE5275"/>
    <w:rsid w:val="00CE52A9"/>
    <w:rsid w:val="00CE5400"/>
    <w:rsid w:val="00CE5486"/>
    <w:rsid w:val="00CE550B"/>
    <w:rsid w:val="00CE5616"/>
    <w:rsid w:val="00CE57B1"/>
    <w:rsid w:val="00CE585D"/>
    <w:rsid w:val="00CE590E"/>
    <w:rsid w:val="00CE5912"/>
    <w:rsid w:val="00CE5933"/>
    <w:rsid w:val="00CE5940"/>
    <w:rsid w:val="00CE5964"/>
    <w:rsid w:val="00CE59B2"/>
    <w:rsid w:val="00CE59B5"/>
    <w:rsid w:val="00CE5B2A"/>
    <w:rsid w:val="00CE5C3D"/>
    <w:rsid w:val="00CE5C50"/>
    <w:rsid w:val="00CE5C8D"/>
    <w:rsid w:val="00CE5D13"/>
    <w:rsid w:val="00CE5D8F"/>
    <w:rsid w:val="00CE5F0B"/>
    <w:rsid w:val="00CE5FB0"/>
    <w:rsid w:val="00CE60BB"/>
    <w:rsid w:val="00CE6105"/>
    <w:rsid w:val="00CE618F"/>
    <w:rsid w:val="00CE61FD"/>
    <w:rsid w:val="00CE6214"/>
    <w:rsid w:val="00CE637E"/>
    <w:rsid w:val="00CE63B2"/>
    <w:rsid w:val="00CE63B8"/>
    <w:rsid w:val="00CE6406"/>
    <w:rsid w:val="00CE646A"/>
    <w:rsid w:val="00CE654B"/>
    <w:rsid w:val="00CE6553"/>
    <w:rsid w:val="00CE6655"/>
    <w:rsid w:val="00CE667D"/>
    <w:rsid w:val="00CE66A3"/>
    <w:rsid w:val="00CE66AD"/>
    <w:rsid w:val="00CE66DB"/>
    <w:rsid w:val="00CE67E4"/>
    <w:rsid w:val="00CE67F5"/>
    <w:rsid w:val="00CE6827"/>
    <w:rsid w:val="00CE6841"/>
    <w:rsid w:val="00CE6928"/>
    <w:rsid w:val="00CE69B0"/>
    <w:rsid w:val="00CE69BC"/>
    <w:rsid w:val="00CE69E1"/>
    <w:rsid w:val="00CE6A00"/>
    <w:rsid w:val="00CE6A09"/>
    <w:rsid w:val="00CE6A25"/>
    <w:rsid w:val="00CE6A7A"/>
    <w:rsid w:val="00CE6AAE"/>
    <w:rsid w:val="00CE6B0A"/>
    <w:rsid w:val="00CE6BB4"/>
    <w:rsid w:val="00CE6C64"/>
    <w:rsid w:val="00CE6C71"/>
    <w:rsid w:val="00CE6D09"/>
    <w:rsid w:val="00CE6E7E"/>
    <w:rsid w:val="00CE6ED1"/>
    <w:rsid w:val="00CE6EE2"/>
    <w:rsid w:val="00CE6F00"/>
    <w:rsid w:val="00CE6F04"/>
    <w:rsid w:val="00CE6F08"/>
    <w:rsid w:val="00CE6F18"/>
    <w:rsid w:val="00CE6F3A"/>
    <w:rsid w:val="00CE6F3D"/>
    <w:rsid w:val="00CE6F58"/>
    <w:rsid w:val="00CE7012"/>
    <w:rsid w:val="00CE703A"/>
    <w:rsid w:val="00CE7061"/>
    <w:rsid w:val="00CE709D"/>
    <w:rsid w:val="00CE716B"/>
    <w:rsid w:val="00CE724B"/>
    <w:rsid w:val="00CE7254"/>
    <w:rsid w:val="00CE72FC"/>
    <w:rsid w:val="00CE7356"/>
    <w:rsid w:val="00CE73E3"/>
    <w:rsid w:val="00CE7433"/>
    <w:rsid w:val="00CE746D"/>
    <w:rsid w:val="00CE7545"/>
    <w:rsid w:val="00CE759F"/>
    <w:rsid w:val="00CE766F"/>
    <w:rsid w:val="00CE76CD"/>
    <w:rsid w:val="00CE770F"/>
    <w:rsid w:val="00CE7726"/>
    <w:rsid w:val="00CE77D7"/>
    <w:rsid w:val="00CE7867"/>
    <w:rsid w:val="00CE78B2"/>
    <w:rsid w:val="00CE7915"/>
    <w:rsid w:val="00CE7A2D"/>
    <w:rsid w:val="00CE7A46"/>
    <w:rsid w:val="00CE7AE7"/>
    <w:rsid w:val="00CE7BBA"/>
    <w:rsid w:val="00CE7C20"/>
    <w:rsid w:val="00CE7C4B"/>
    <w:rsid w:val="00CE7C8A"/>
    <w:rsid w:val="00CE7CAB"/>
    <w:rsid w:val="00CE7D41"/>
    <w:rsid w:val="00CE7D66"/>
    <w:rsid w:val="00CE7DDA"/>
    <w:rsid w:val="00CE7E51"/>
    <w:rsid w:val="00CE7EB8"/>
    <w:rsid w:val="00CE7ECB"/>
    <w:rsid w:val="00CE7EEA"/>
    <w:rsid w:val="00CE7F2A"/>
    <w:rsid w:val="00CE7F98"/>
    <w:rsid w:val="00CF004D"/>
    <w:rsid w:val="00CF016E"/>
    <w:rsid w:val="00CF0199"/>
    <w:rsid w:val="00CF0364"/>
    <w:rsid w:val="00CF0410"/>
    <w:rsid w:val="00CF0442"/>
    <w:rsid w:val="00CF04E8"/>
    <w:rsid w:val="00CF0570"/>
    <w:rsid w:val="00CF0623"/>
    <w:rsid w:val="00CF0744"/>
    <w:rsid w:val="00CF0753"/>
    <w:rsid w:val="00CF0841"/>
    <w:rsid w:val="00CF08B1"/>
    <w:rsid w:val="00CF0934"/>
    <w:rsid w:val="00CF0948"/>
    <w:rsid w:val="00CF0955"/>
    <w:rsid w:val="00CF0A20"/>
    <w:rsid w:val="00CF0A59"/>
    <w:rsid w:val="00CF0A99"/>
    <w:rsid w:val="00CF0B17"/>
    <w:rsid w:val="00CF0B7A"/>
    <w:rsid w:val="00CF0BCB"/>
    <w:rsid w:val="00CF0C2C"/>
    <w:rsid w:val="00CF0C66"/>
    <w:rsid w:val="00CF0D36"/>
    <w:rsid w:val="00CF0D62"/>
    <w:rsid w:val="00CF0D79"/>
    <w:rsid w:val="00CF0EC7"/>
    <w:rsid w:val="00CF0F74"/>
    <w:rsid w:val="00CF1115"/>
    <w:rsid w:val="00CF1143"/>
    <w:rsid w:val="00CF11A8"/>
    <w:rsid w:val="00CF11C2"/>
    <w:rsid w:val="00CF1274"/>
    <w:rsid w:val="00CF1349"/>
    <w:rsid w:val="00CF1543"/>
    <w:rsid w:val="00CF1556"/>
    <w:rsid w:val="00CF1567"/>
    <w:rsid w:val="00CF15B1"/>
    <w:rsid w:val="00CF166F"/>
    <w:rsid w:val="00CF16F2"/>
    <w:rsid w:val="00CF17EB"/>
    <w:rsid w:val="00CF1814"/>
    <w:rsid w:val="00CF1880"/>
    <w:rsid w:val="00CF18CA"/>
    <w:rsid w:val="00CF18E4"/>
    <w:rsid w:val="00CF1966"/>
    <w:rsid w:val="00CF1A8F"/>
    <w:rsid w:val="00CF1AAA"/>
    <w:rsid w:val="00CF1CA1"/>
    <w:rsid w:val="00CF1E2C"/>
    <w:rsid w:val="00CF1EF3"/>
    <w:rsid w:val="00CF1F61"/>
    <w:rsid w:val="00CF1F99"/>
    <w:rsid w:val="00CF1FA0"/>
    <w:rsid w:val="00CF2089"/>
    <w:rsid w:val="00CF2117"/>
    <w:rsid w:val="00CF21E0"/>
    <w:rsid w:val="00CF21EC"/>
    <w:rsid w:val="00CF24B9"/>
    <w:rsid w:val="00CF24E0"/>
    <w:rsid w:val="00CF2514"/>
    <w:rsid w:val="00CF2596"/>
    <w:rsid w:val="00CF25CA"/>
    <w:rsid w:val="00CF25E7"/>
    <w:rsid w:val="00CF2668"/>
    <w:rsid w:val="00CF268D"/>
    <w:rsid w:val="00CF26CE"/>
    <w:rsid w:val="00CF26E8"/>
    <w:rsid w:val="00CF2701"/>
    <w:rsid w:val="00CF271B"/>
    <w:rsid w:val="00CF2756"/>
    <w:rsid w:val="00CF2893"/>
    <w:rsid w:val="00CF299C"/>
    <w:rsid w:val="00CF29EA"/>
    <w:rsid w:val="00CF2A57"/>
    <w:rsid w:val="00CF2A6A"/>
    <w:rsid w:val="00CF2AE2"/>
    <w:rsid w:val="00CF2BA7"/>
    <w:rsid w:val="00CF2BB7"/>
    <w:rsid w:val="00CF2BC6"/>
    <w:rsid w:val="00CF2C6C"/>
    <w:rsid w:val="00CF2CCB"/>
    <w:rsid w:val="00CF2CCC"/>
    <w:rsid w:val="00CF2CD8"/>
    <w:rsid w:val="00CF2CE3"/>
    <w:rsid w:val="00CF2CFF"/>
    <w:rsid w:val="00CF2D2C"/>
    <w:rsid w:val="00CF2DBB"/>
    <w:rsid w:val="00CF2E1A"/>
    <w:rsid w:val="00CF2E40"/>
    <w:rsid w:val="00CF2EA5"/>
    <w:rsid w:val="00CF2EAC"/>
    <w:rsid w:val="00CF2EBB"/>
    <w:rsid w:val="00CF2EED"/>
    <w:rsid w:val="00CF2EFF"/>
    <w:rsid w:val="00CF2F25"/>
    <w:rsid w:val="00CF2F71"/>
    <w:rsid w:val="00CF2F8B"/>
    <w:rsid w:val="00CF3026"/>
    <w:rsid w:val="00CF30DC"/>
    <w:rsid w:val="00CF3206"/>
    <w:rsid w:val="00CF3219"/>
    <w:rsid w:val="00CF3244"/>
    <w:rsid w:val="00CF3263"/>
    <w:rsid w:val="00CF3359"/>
    <w:rsid w:val="00CF342D"/>
    <w:rsid w:val="00CF34A9"/>
    <w:rsid w:val="00CF34F1"/>
    <w:rsid w:val="00CF3514"/>
    <w:rsid w:val="00CF35C5"/>
    <w:rsid w:val="00CF3647"/>
    <w:rsid w:val="00CF3680"/>
    <w:rsid w:val="00CF36AF"/>
    <w:rsid w:val="00CF36D2"/>
    <w:rsid w:val="00CF3759"/>
    <w:rsid w:val="00CF3766"/>
    <w:rsid w:val="00CF38B1"/>
    <w:rsid w:val="00CF398C"/>
    <w:rsid w:val="00CF3B3C"/>
    <w:rsid w:val="00CF3B9A"/>
    <w:rsid w:val="00CF3BE8"/>
    <w:rsid w:val="00CF3DA9"/>
    <w:rsid w:val="00CF3E07"/>
    <w:rsid w:val="00CF3E1D"/>
    <w:rsid w:val="00CF3EC6"/>
    <w:rsid w:val="00CF3EF3"/>
    <w:rsid w:val="00CF3F8B"/>
    <w:rsid w:val="00CF4174"/>
    <w:rsid w:val="00CF4277"/>
    <w:rsid w:val="00CF4361"/>
    <w:rsid w:val="00CF436E"/>
    <w:rsid w:val="00CF45DC"/>
    <w:rsid w:val="00CF4698"/>
    <w:rsid w:val="00CF46C8"/>
    <w:rsid w:val="00CF46EC"/>
    <w:rsid w:val="00CF472A"/>
    <w:rsid w:val="00CF47E7"/>
    <w:rsid w:val="00CF4967"/>
    <w:rsid w:val="00CF49AB"/>
    <w:rsid w:val="00CF49B2"/>
    <w:rsid w:val="00CF4A8B"/>
    <w:rsid w:val="00CF4B2E"/>
    <w:rsid w:val="00CF4B43"/>
    <w:rsid w:val="00CF4B79"/>
    <w:rsid w:val="00CF4CAF"/>
    <w:rsid w:val="00CF4D09"/>
    <w:rsid w:val="00CF4D0B"/>
    <w:rsid w:val="00CF4D73"/>
    <w:rsid w:val="00CF4DCE"/>
    <w:rsid w:val="00CF4DE0"/>
    <w:rsid w:val="00CF4E0C"/>
    <w:rsid w:val="00CF4FE0"/>
    <w:rsid w:val="00CF5056"/>
    <w:rsid w:val="00CF5073"/>
    <w:rsid w:val="00CF50A3"/>
    <w:rsid w:val="00CF5138"/>
    <w:rsid w:val="00CF51D5"/>
    <w:rsid w:val="00CF52EF"/>
    <w:rsid w:val="00CF53CE"/>
    <w:rsid w:val="00CF5405"/>
    <w:rsid w:val="00CF547B"/>
    <w:rsid w:val="00CF549C"/>
    <w:rsid w:val="00CF5649"/>
    <w:rsid w:val="00CF5844"/>
    <w:rsid w:val="00CF595F"/>
    <w:rsid w:val="00CF5AC7"/>
    <w:rsid w:val="00CF5B16"/>
    <w:rsid w:val="00CF5D0C"/>
    <w:rsid w:val="00CF5E91"/>
    <w:rsid w:val="00CF5F59"/>
    <w:rsid w:val="00CF5F90"/>
    <w:rsid w:val="00CF600A"/>
    <w:rsid w:val="00CF60C0"/>
    <w:rsid w:val="00CF615E"/>
    <w:rsid w:val="00CF61C8"/>
    <w:rsid w:val="00CF624A"/>
    <w:rsid w:val="00CF6289"/>
    <w:rsid w:val="00CF62F3"/>
    <w:rsid w:val="00CF634B"/>
    <w:rsid w:val="00CF6369"/>
    <w:rsid w:val="00CF63ED"/>
    <w:rsid w:val="00CF6401"/>
    <w:rsid w:val="00CF6511"/>
    <w:rsid w:val="00CF6821"/>
    <w:rsid w:val="00CF6864"/>
    <w:rsid w:val="00CF686F"/>
    <w:rsid w:val="00CF688A"/>
    <w:rsid w:val="00CF68E3"/>
    <w:rsid w:val="00CF69CA"/>
    <w:rsid w:val="00CF69CF"/>
    <w:rsid w:val="00CF69D6"/>
    <w:rsid w:val="00CF6A45"/>
    <w:rsid w:val="00CF6B6B"/>
    <w:rsid w:val="00CF6BC0"/>
    <w:rsid w:val="00CF6CD4"/>
    <w:rsid w:val="00CF6CE7"/>
    <w:rsid w:val="00CF6D00"/>
    <w:rsid w:val="00CF6D05"/>
    <w:rsid w:val="00CF6D77"/>
    <w:rsid w:val="00CF6DB3"/>
    <w:rsid w:val="00CF6DD4"/>
    <w:rsid w:val="00CF6F8B"/>
    <w:rsid w:val="00CF6FB9"/>
    <w:rsid w:val="00CF7068"/>
    <w:rsid w:val="00CF7112"/>
    <w:rsid w:val="00CF713E"/>
    <w:rsid w:val="00CF721E"/>
    <w:rsid w:val="00CF729E"/>
    <w:rsid w:val="00CF735C"/>
    <w:rsid w:val="00CF73EE"/>
    <w:rsid w:val="00CF7429"/>
    <w:rsid w:val="00CF7520"/>
    <w:rsid w:val="00CF752A"/>
    <w:rsid w:val="00CF756E"/>
    <w:rsid w:val="00CF75AB"/>
    <w:rsid w:val="00CF761B"/>
    <w:rsid w:val="00CF764F"/>
    <w:rsid w:val="00CF7681"/>
    <w:rsid w:val="00CF7782"/>
    <w:rsid w:val="00CF77AA"/>
    <w:rsid w:val="00CF77D7"/>
    <w:rsid w:val="00CF7835"/>
    <w:rsid w:val="00CF7953"/>
    <w:rsid w:val="00CF79A7"/>
    <w:rsid w:val="00CF7B13"/>
    <w:rsid w:val="00CF7B28"/>
    <w:rsid w:val="00CF7B30"/>
    <w:rsid w:val="00CF7B9E"/>
    <w:rsid w:val="00CF7BD5"/>
    <w:rsid w:val="00CF7BE1"/>
    <w:rsid w:val="00CF7C2B"/>
    <w:rsid w:val="00CF7C4B"/>
    <w:rsid w:val="00CF7D4E"/>
    <w:rsid w:val="00CF7D9F"/>
    <w:rsid w:val="00CF7DDE"/>
    <w:rsid w:val="00CF7E1C"/>
    <w:rsid w:val="00CF7E20"/>
    <w:rsid w:val="00CF7E69"/>
    <w:rsid w:val="00CF7EB7"/>
    <w:rsid w:val="00CF7FD8"/>
    <w:rsid w:val="00D000F6"/>
    <w:rsid w:val="00D0014B"/>
    <w:rsid w:val="00D00194"/>
    <w:rsid w:val="00D002DF"/>
    <w:rsid w:val="00D00367"/>
    <w:rsid w:val="00D003CF"/>
    <w:rsid w:val="00D0041D"/>
    <w:rsid w:val="00D004DC"/>
    <w:rsid w:val="00D004F4"/>
    <w:rsid w:val="00D00562"/>
    <w:rsid w:val="00D00673"/>
    <w:rsid w:val="00D006A4"/>
    <w:rsid w:val="00D006A9"/>
    <w:rsid w:val="00D00834"/>
    <w:rsid w:val="00D00844"/>
    <w:rsid w:val="00D008F8"/>
    <w:rsid w:val="00D00992"/>
    <w:rsid w:val="00D00A77"/>
    <w:rsid w:val="00D00AC7"/>
    <w:rsid w:val="00D00BCA"/>
    <w:rsid w:val="00D00BE4"/>
    <w:rsid w:val="00D00CA2"/>
    <w:rsid w:val="00D00D26"/>
    <w:rsid w:val="00D00D92"/>
    <w:rsid w:val="00D00DB1"/>
    <w:rsid w:val="00D0100E"/>
    <w:rsid w:val="00D0106F"/>
    <w:rsid w:val="00D01089"/>
    <w:rsid w:val="00D010DF"/>
    <w:rsid w:val="00D01100"/>
    <w:rsid w:val="00D0126D"/>
    <w:rsid w:val="00D01288"/>
    <w:rsid w:val="00D012AB"/>
    <w:rsid w:val="00D01314"/>
    <w:rsid w:val="00D013D0"/>
    <w:rsid w:val="00D013EA"/>
    <w:rsid w:val="00D013EC"/>
    <w:rsid w:val="00D013F7"/>
    <w:rsid w:val="00D01431"/>
    <w:rsid w:val="00D0146E"/>
    <w:rsid w:val="00D014C5"/>
    <w:rsid w:val="00D0156D"/>
    <w:rsid w:val="00D016AC"/>
    <w:rsid w:val="00D017B3"/>
    <w:rsid w:val="00D017E2"/>
    <w:rsid w:val="00D0187E"/>
    <w:rsid w:val="00D01909"/>
    <w:rsid w:val="00D01962"/>
    <w:rsid w:val="00D0197C"/>
    <w:rsid w:val="00D01A85"/>
    <w:rsid w:val="00D01ABC"/>
    <w:rsid w:val="00D01ACF"/>
    <w:rsid w:val="00D01AD4"/>
    <w:rsid w:val="00D01B74"/>
    <w:rsid w:val="00D01BAA"/>
    <w:rsid w:val="00D01C1C"/>
    <w:rsid w:val="00D01C97"/>
    <w:rsid w:val="00D01CA1"/>
    <w:rsid w:val="00D01CD6"/>
    <w:rsid w:val="00D01D30"/>
    <w:rsid w:val="00D01D78"/>
    <w:rsid w:val="00D01D98"/>
    <w:rsid w:val="00D01E35"/>
    <w:rsid w:val="00D01F97"/>
    <w:rsid w:val="00D01FE4"/>
    <w:rsid w:val="00D02126"/>
    <w:rsid w:val="00D02221"/>
    <w:rsid w:val="00D02226"/>
    <w:rsid w:val="00D02243"/>
    <w:rsid w:val="00D022B8"/>
    <w:rsid w:val="00D022E0"/>
    <w:rsid w:val="00D02302"/>
    <w:rsid w:val="00D0230A"/>
    <w:rsid w:val="00D023DD"/>
    <w:rsid w:val="00D02428"/>
    <w:rsid w:val="00D0242E"/>
    <w:rsid w:val="00D02443"/>
    <w:rsid w:val="00D0245A"/>
    <w:rsid w:val="00D024EE"/>
    <w:rsid w:val="00D02523"/>
    <w:rsid w:val="00D02589"/>
    <w:rsid w:val="00D026E6"/>
    <w:rsid w:val="00D026F5"/>
    <w:rsid w:val="00D02871"/>
    <w:rsid w:val="00D028BB"/>
    <w:rsid w:val="00D028D3"/>
    <w:rsid w:val="00D028F0"/>
    <w:rsid w:val="00D02A1C"/>
    <w:rsid w:val="00D02A5A"/>
    <w:rsid w:val="00D02B99"/>
    <w:rsid w:val="00D02C23"/>
    <w:rsid w:val="00D02C37"/>
    <w:rsid w:val="00D02EAC"/>
    <w:rsid w:val="00D02F73"/>
    <w:rsid w:val="00D02FFE"/>
    <w:rsid w:val="00D03049"/>
    <w:rsid w:val="00D03062"/>
    <w:rsid w:val="00D030A7"/>
    <w:rsid w:val="00D0317D"/>
    <w:rsid w:val="00D031C0"/>
    <w:rsid w:val="00D031E2"/>
    <w:rsid w:val="00D0325E"/>
    <w:rsid w:val="00D03282"/>
    <w:rsid w:val="00D0328D"/>
    <w:rsid w:val="00D03369"/>
    <w:rsid w:val="00D033EB"/>
    <w:rsid w:val="00D03450"/>
    <w:rsid w:val="00D03470"/>
    <w:rsid w:val="00D034D5"/>
    <w:rsid w:val="00D0358F"/>
    <w:rsid w:val="00D035BF"/>
    <w:rsid w:val="00D03631"/>
    <w:rsid w:val="00D03658"/>
    <w:rsid w:val="00D0369E"/>
    <w:rsid w:val="00D036C3"/>
    <w:rsid w:val="00D0374A"/>
    <w:rsid w:val="00D037DC"/>
    <w:rsid w:val="00D038BB"/>
    <w:rsid w:val="00D03931"/>
    <w:rsid w:val="00D03971"/>
    <w:rsid w:val="00D039E4"/>
    <w:rsid w:val="00D03A47"/>
    <w:rsid w:val="00D03AAB"/>
    <w:rsid w:val="00D03B75"/>
    <w:rsid w:val="00D03B7C"/>
    <w:rsid w:val="00D03B8D"/>
    <w:rsid w:val="00D03BA4"/>
    <w:rsid w:val="00D03CC1"/>
    <w:rsid w:val="00D03EA9"/>
    <w:rsid w:val="00D03F3F"/>
    <w:rsid w:val="00D03F4A"/>
    <w:rsid w:val="00D03F64"/>
    <w:rsid w:val="00D03F6B"/>
    <w:rsid w:val="00D03FD3"/>
    <w:rsid w:val="00D040A4"/>
    <w:rsid w:val="00D040F8"/>
    <w:rsid w:val="00D0411C"/>
    <w:rsid w:val="00D0419F"/>
    <w:rsid w:val="00D0421F"/>
    <w:rsid w:val="00D042DA"/>
    <w:rsid w:val="00D04338"/>
    <w:rsid w:val="00D04416"/>
    <w:rsid w:val="00D04544"/>
    <w:rsid w:val="00D04633"/>
    <w:rsid w:val="00D0465C"/>
    <w:rsid w:val="00D0468E"/>
    <w:rsid w:val="00D046E5"/>
    <w:rsid w:val="00D0479D"/>
    <w:rsid w:val="00D047D3"/>
    <w:rsid w:val="00D04951"/>
    <w:rsid w:val="00D0495F"/>
    <w:rsid w:val="00D0496A"/>
    <w:rsid w:val="00D04972"/>
    <w:rsid w:val="00D04976"/>
    <w:rsid w:val="00D0499F"/>
    <w:rsid w:val="00D049AE"/>
    <w:rsid w:val="00D049BD"/>
    <w:rsid w:val="00D04A13"/>
    <w:rsid w:val="00D04A57"/>
    <w:rsid w:val="00D04A62"/>
    <w:rsid w:val="00D04A7D"/>
    <w:rsid w:val="00D04C68"/>
    <w:rsid w:val="00D04CA8"/>
    <w:rsid w:val="00D04D17"/>
    <w:rsid w:val="00D04D56"/>
    <w:rsid w:val="00D04DEB"/>
    <w:rsid w:val="00D04DF1"/>
    <w:rsid w:val="00D04DF2"/>
    <w:rsid w:val="00D04E45"/>
    <w:rsid w:val="00D04F27"/>
    <w:rsid w:val="00D04F32"/>
    <w:rsid w:val="00D04F82"/>
    <w:rsid w:val="00D050AD"/>
    <w:rsid w:val="00D050D1"/>
    <w:rsid w:val="00D05154"/>
    <w:rsid w:val="00D0518B"/>
    <w:rsid w:val="00D0520E"/>
    <w:rsid w:val="00D05305"/>
    <w:rsid w:val="00D053B9"/>
    <w:rsid w:val="00D053E2"/>
    <w:rsid w:val="00D05442"/>
    <w:rsid w:val="00D0544B"/>
    <w:rsid w:val="00D05454"/>
    <w:rsid w:val="00D054B9"/>
    <w:rsid w:val="00D054C4"/>
    <w:rsid w:val="00D054FC"/>
    <w:rsid w:val="00D054FD"/>
    <w:rsid w:val="00D05631"/>
    <w:rsid w:val="00D05679"/>
    <w:rsid w:val="00D05688"/>
    <w:rsid w:val="00D056A0"/>
    <w:rsid w:val="00D056A9"/>
    <w:rsid w:val="00D0571D"/>
    <w:rsid w:val="00D057F5"/>
    <w:rsid w:val="00D058CA"/>
    <w:rsid w:val="00D058E3"/>
    <w:rsid w:val="00D05921"/>
    <w:rsid w:val="00D059C3"/>
    <w:rsid w:val="00D059C8"/>
    <w:rsid w:val="00D059FD"/>
    <w:rsid w:val="00D05A2E"/>
    <w:rsid w:val="00D05A5E"/>
    <w:rsid w:val="00D05A61"/>
    <w:rsid w:val="00D05C3E"/>
    <w:rsid w:val="00D05D20"/>
    <w:rsid w:val="00D05E4B"/>
    <w:rsid w:val="00D05E8A"/>
    <w:rsid w:val="00D05EC0"/>
    <w:rsid w:val="00D05F3B"/>
    <w:rsid w:val="00D05F4E"/>
    <w:rsid w:val="00D05F6B"/>
    <w:rsid w:val="00D06170"/>
    <w:rsid w:val="00D061F7"/>
    <w:rsid w:val="00D06416"/>
    <w:rsid w:val="00D06430"/>
    <w:rsid w:val="00D0644C"/>
    <w:rsid w:val="00D06457"/>
    <w:rsid w:val="00D06482"/>
    <w:rsid w:val="00D0648E"/>
    <w:rsid w:val="00D06530"/>
    <w:rsid w:val="00D06539"/>
    <w:rsid w:val="00D065EF"/>
    <w:rsid w:val="00D06699"/>
    <w:rsid w:val="00D067F5"/>
    <w:rsid w:val="00D068E8"/>
    <w:rsid w:val="00D06A15"/>
    <w:rsid w:val="00D06A34"/>
    <w:rsid w:val="00D06A4E"/>
    <w:rsid w:val="00D06D33"/>
    <w:rsid w:val="00D06D7C"/>
    <w:rsid w:val="00D06D9D"/>
    <w:rsid w:val="00D06DE9"/>
    <w:rsid w:val="00D06EAA"/>
    <w:rsid w:val="00D06F9F"/>
    <w:rsid w:val="00D0700A"/>
    <w:rsid w:val="00D07040"/>
    <w:rsid w:val="00D0706C"/>
    <w:rsid w:val="00D0712F"/>
    <w:rsid w:val="00D07161"/>
    <w:rsid w:val="00D07168"/>
    <w:rsid w:val="00D07182"/>
    <w:rsid w:val="00D071B8"/>
    <w:rsid w:val="00D072C5"/>
    <w:rsid w:val="00D0731B"/>
    <w:rsid w:val="00D07393"/>
    <w:rsid w:val="00D0753D"/>
    <w:rsid w:val="00D0755D"/>
    <w:rsid w:val="00D075DC"/>
    <w:rsid w:val="00D07634"/>
    <w:rsid w:val="00D076AA"/>
    <w:rsid w:val="00D077CC"/>
    <w:rsid w:val="00D0782E"/>
    <w:rsid w:val="00D07A40"/>
    <w:rsid w:val="00D07A4F"/>
    <w:rsid w:val="00D07A64"/>
    <w:rsid w:val="00D07A68"/>
    <w:rsid w:val="00D07B24"/>
    <w:rsid w:val="00D07C3B"/>
    <w:rsid w:val="00D07CB5"/>
    <w:rsid w:val="00D07CEF"/>
    <w:rsid w:val="00D07D38"/>
    <w:rsid w:val="00D07D85"/>
    <w:rsid w:val="00D07DEC"/>
    <w:rsid w:val="00D07E35"/>
    <w:rsid w:val="00D07E3B"/>
    <w:rsid w:val="00D07E60"/>
    <w:rsid w:val="00D07EA2"/>
    <w:rsid w:val="00D07EDE"/>
    <w:rsid w:val="00D07FF9"/>
    <w:rsid w:val="00D1003A"/>
    <w:rsid w:val="00D100F5"/>
    <w:rsid w:val="00D10152"/>
    <w:rsid w:val="00D102E3"/>
    <w:rsid w:val="00D1038F"/>
    <w:rsid w:val="00D103A8"/>
    <w:rsid w:val="00D10454"/>
    <w:rsid w:val="00D105AA"/>
    <w:rsid w:val="00D105AF"/>
    <w:rsid w:val="00D106AE"/>
    <w:rsid w:val="00D10871"/>
    <w:rsid w:val="00D10898"/>
    <w:rsid w:val="00D108D3"/>
    <w:rsid w:val="00D10935"/>
    <w:rsid w:val="00D109F1"/>
    <w:rsid w:val="00D10AAC"/>
    <w:rsid w:val="00D10AF3"/>
    <w:rsid w:val="00D10C2C"/>
    <w:rsid w:val="00D10CBD"/>
    <w:rsid w:val="00D10CBF"/>
    <w:rsid w:val="00D10CC0"/>
    <w:rsid w:val="00D10D6C"/>
    <w:rsid w:val="00D10D90"/>
    <w:rsid w:val="00D10D9A"/>
    <w:rsid w:val="00D10E6D"/>
    <w:rsid w:val="00D10EDE"/>
    <w:rsid w:val="00D11018"/>
    <w:rsid w:val="00D11052"/>
    <w:rsid w:val="00D11057"/>
    <w:rsid w:val="00D111A6"/>
    <w:rsid w:val="00D111C7"/>
    <w:rsid w:val="00D11235"/>
    <w:rsid w:val="00D112C8"/>
    <w:rsid w:val="00D11336"/>
    <w:rsid w:val="00D1146A"/>
    <w:rsid w:val="00D11499"/>
    <w:rsid w:val="00D11525"/>
    <w:rsid w:val="00D1164F"/>
    <w:rsid w:val="00D11727"/>
    <w:rsid w:val="00D117CA"/>
    <w:rsid w:val="00D11834"/>
    <w:rsid w:val="00D118A2"/>
    <w:rsid w:val="00D118D3"/>
    <w:rsid w:val="00D11A1A"/>
    <w:rsid w:val="00D11A1F"/>
    <w:rsid w:val="00D11A29"/>
    <w:rsid w:val="00D11A8E"/>
    <w:rsid w:val="00D11AA8"/>
    <w:rsid w:val="00D11B73"/>
    <w:rsid w:val="00D11BA1"/>
    <w:rsid w:val="00D11C25"/>
    <w:rsid w:val="00D11CE8"/>
    <w:rsid w:val="00D11CF0"/>
    <w:rsid w:val="00D11CFC"/>
    <w:rsid w:val="00D11D9B"/>
    <w:rsid w:val="00D11E54"/>
    <w:rsid w:val="00D11FEA"/>
    <w:rsid w:val="00D12083"/>
    <w:rsid w:val="00D120CA"/>
    <w:rsid w:val="00D1211D"/>
    <w:rsid w:val="00D12192"/>
    <w:rsid w:val="00D1220A"/>
    <w:rsid w:val="00D1228F"/>
    <w:rsid w:val="00D12309"/>
    <w:rsid w:val="00D123B0"/>
    <w:rsid w:val="00D12423"/>
    <w:rsid w:val="00D1244B"/>
    <w:rsid w:val="00D125A6"/>
    <w:rsid w:val="00D125B5"/>
    <w:rsid w:val="00D125D1"/>
    <w:rsid w:val="00D1261A"/>
    <w:rsid w:val="00D126CA"/>
    <w:rsid w:val="00D12786"/>
    <w:rsid w:val="00D128FD"/>
    <w:rsid w:val="00D129D9"/>
    <w:rsid w:val="00D12AC0"/>
    <w:rsid w:val="00D12CE7"/>
    <w:rsid w:val="00D12D1C"/>
    <w:rsid w:val="00D12DC9"/>
    <w:rsid w:val="00D12DE8"/>
    <w:rsid w:val="00D12E0F"/>
    <w:rsid w:val="00D12E43"/>
    <w:rsid w:val="00D12E95"/>
    <w:rsid w:val="00D12F51"/>
    <w:rsid w:val="00D12F86"/>
    <w:rsid w:val="00D12FFF"/>
    <w:rsid w:val="00D13025"/>
    <w:rsid w:val="00D13060"/>
    <w:rsid w:val="00D13074"/>
    <w:rsid w:val="00D130E8"/>
    <w:rsid w:val="00D13117"/>
    <w:rsid w:val="00D13136"/>
    <w:rsid w:val="00D1314F"/>
    <w:rsid w:val="00D131D2"/>
    <w:rsid w:val="00D131F6"/>
    <w:rsid w:val="00D13298"/>
    <w:rsid w:val="00D132A4"/>
    <w:rsid w:val="00D1333E"/>
    <w:rsid w:val="00D1355F"/>
    <w:rsid w:val="00D1356A"/>
    <w:rsid w:val="00D13598"/>
    <w:rsid w:val="00D1359C"/>
    <w:rsid w:val="00D1361D"/>
    <w:rsid w:val="00D13795"/>
    <w:rsid w:val="00D1385F"/>
    <w:rsid w:val="00D139A2"/>
    <w:rsid w:val="00D13A98"/>
    <w:rsid w:val="00D13B5C"/>
    <w:rsid w:val="00D13BAB"/>
    <w:rsid w:val="00D13C19"/>
    <w:rsid w:val="00D13C70"/>
    <w:rsid w:val="00D13C7D"/>
    <w:rsid w:val="00D13CBE"/>
    <w:rsid w:val="00D13D00"/>
    <w:rsid w:val="00D13D4B"/>
    <w:rsid w:val="00D13DD2"/>
    <w:rsid w:val="00D13DDD"/>
    <w:rsid w:val="00D13DE0"/>
    <w:rsid w:val="00D13E2A"/>
    <w:rsid w:val="00D13E54"/>
    <w:rsid w:val="00D13EB5"/>
    <w:rsid w:val="00D13ED8"/>
    <w:rsid w:val="00D13F13"/>
    <w:rsid w:val="00D13F5A"/>
    <w:rsid w:val="00D14024"/>
    <w:rsid w:val="00D14066"/>
    <w:rsid w:val="00D14190"/>
    <w:rsid w:val="00D142FC"/>
    <w:rsid w:val="00D14352"/>
    <w:rsid w:val="00D14386"/>
    <w:rsid w:val="00D1439F"/>
    <w:rsid w:val="00D143A4"/>
    <w:rsid w:val="00D14509"/>
    <w:rsid w:val="00D145DE"/>
    <w:rsid w:val="00D14619"/>
    <w:rsid w:val="00D1477C"/>
    <w:rsid w:val="00D1479E"/>
    <w:rsid w:val="00D1489D"/>
    <w:rsid w:val="00D148C1"/>
    <w:rsid w:val="00D14960"/>
    <w:rsid w:val="00D1499A"/>
    <w:rsid w:val="00D149F2"/>
    <w:rsid w:val="00D14A68"/>
    <w:rsid w:val="00D14C13"/>
    <w:rsid w:val="00D14F17"/>
    <w:rsid w:val="00D14F70"/>
    <w:rsid w:val="00D14FD8"/>
    <w:rsid w:val="00D1506D"/>
    <w:rsid w:val="00D15075"/>
    <w:rsid w:val="00D15099"/>
    <w:rsid w:val="00D150CD"/>
    <w:rsid w:val="00D150DD"/>
    <w:rsid w:val="00D15113"/>
    <w:rsid w:val="00D15150"/>
    <w:rsid w:val="00D151DB"/>
    <w:rsid w:val="00D153F9"/>
    <w:rsid w:val="00D154D4"/>
    <w:rsid w:val="00D156A7"/>
    <w:rsid w:val="00D156AA"/>
    <w:rsid w:val="00D156D0"/>
    <w:rsid w:val="00D156E6"/>
    <w:rsid w:val="00D15714"/>
    <w:rsid w:val="00D15797"/>
    <w:rsid w:val="00D15884"/>
    <w:rsid w:val="00D159E6"/>
    <w:rsid w:val="00D159EF"/>
    <w:rsid w:val="00D15A18"/>
    <w:rsid w:val="00D15B78"/>
    <w:rsid w:val="00D15B9A"/>
    <w:rsid w:val="00D15B9E"/>
    <w:rsid w:val="00D15BA3"/>
    <w:rsid w:val="00D15BCF"/>
    <w:rsid w:val="00D15BEC"/>
    <w:rsid w:val="00D15C11"/>
    <w:rsid w:val="00D15C67"/>
    <w:rsid w:val="00D15C8E"/>
    <w:rsid w:val="00D15D25"/>
    <w:rsid w:val="00D15E76"/>
    <w:rsid w:val="00D15EC7"/>
    <w:rsid w:val="00D15EC8"/>
    <w:rsid w:val="00D15ED6"/>
    <w:rsid w:val="00D15F3A"/>
    <w:rsid w:val="00D1606F"/>
    <w:rsid w:val="00D160B6"/>
    <w:rsid w:val="00D16244"/>
    <w:rsid w:val="00D162CA"/>
    <w:rsid w:val="00D16302"/>
    <w:rsid w:val="00D16304"/>
    <w:rsid w:val="00D16379"/>
    <w:rsid w:val="00D1649B"/>
    <w:rsid w:val="00D16590"/>
    <w:rsid w:val="00D16618"/>
    <w:rsid w:val="00D16627"/>
    <w:rsid w:val="00D1664B"/>
    <w:rsid w:val="00D16657"/>
    <w:rsid w:val="00D16759"/>
    <w:rsid w:val="00D1677C"/>
    <w:rsid w:val="00D167C2"/>
    <w:rsid w:val="00D1692D"/>
    <w:rsid w:val="00D16A3E"/>
    <w:rsid w:val="00D16A48"/>
    <w:rsid w:val="00D16BC0"/>
    <w:rsid w:val="00D16BE4"/>
    <w:rsid w:val="00D16C4B"/>
    <w:rsid w:val="00D16C5D"/>
    <w:rsid w:val="00D16CB4"/>
    <w:rsid w:val="00D16DA5"/>
    <w:rsid w:val="00D16DD3"/>
    <w:rsid w:val="00D16E1E"/>
    <w:rsid w:val="00D16EB1"/>
    <w:rsid w:val="00D16F5E"/>
    <w:rsid w:val="00D16FEA"/>
    <w:rsid w:val="00D16FF7"/>
    <w:rsid w:val="00D17095"/>
    <w:rsid w:val="00D17149"/>
    <w:rsid w:val="00D1715F"/>
    <w:rsid w:val="00D1723C"/>
    <w:rsid w:val="00D172AF"/>
    <w:rsid w:val="00D172BC"/>
    <w:rsid w:val="00D172BD"/>
    <w:rsid w:val="00D17348"/>
    <w:rsid w:val="00D17358"/>
    <w:rsid w:val="00D1738F"/>
    <w:rsid w:val="00D173A3"/>
    <w:rsid w:val="00D17433"/>
    <w:rsid w:val="00D17486"/>
    <w:rsid w:val="00D17497"/>
    <w:rsid w:val="00D17560"/>
    <w:rsid w:val="00D17694"/>
    <w:rsid w:val="00D176DE"/>
    <w:rsid w:val="00D176E8"/>
    <w:rsid w:val="00D177DF"/>
    <w:rsid w:val="00D17871"/>
    <w:rsid w:val="00D1791D"/>
    <w:rsid w:val="00D179ED"/>
    <w:rsid w:val="00D17AAC"/>
    <w:rsid w:val="00D17B08"/>
    <w:rsid w:val="00D17B61"/>
    <w:rsid w:val="00D17B64"/>
    <w:rsid w:val="00D17CE2"/>
    <w:rsid w:val="00D17D46"/>
    <w:rsid w:val="00D17DED"/>
    <w:rsid w:val="00D17DFF"/>
    <w:rsid w:val="00D17E14"/>
    <w:rsid w:val="00D17F17"/>
    <w:rsid w:val="00D17F2F"/>
    <w:rsid w:val="00D17F49"/>
    <w:rsid w:val="00D17FD0"/>
    <w:rsid w:val="00D2001B"/>
    <w:rsid w:val="00D2001F"/>
    <w:rsid w:val="00D20196"/>
    <w:rsid w:val="00D2024E"/>
    <w:rsid w:val="00D203CB"/>
    <w:rsid w:val="00D204E4"/>
    <w:rsid w:val="00D204F1"/>
    <w:rsid w:val="00D20556"/>
    <w:rsid w:val="00D20599"/>
    <w:rsid w:val="00D2063D"/>
    <w:rsid w:val="00D206B8"/>
    <w:rsid w:val="00D206C8"/>
    <w:rsid w:val="00D2072E"/>
    <w:rsid w:val="00D2088A"/>
    <w:rsid w:val="00D208D0"/>
    <w:rsid w:val="00D208EE"/>
    <w:rsid w:val="00D20905"/>
    <w:rsid w:val="00D2099E"/>
    <w:rsid w:val="00D209DB"/>
    <w:rsid w:val="00D20A2B"/>
    <w:rsid w:val="00D20B5B"/>
    <w:rsid w:val="00D20B92"/>
    <w:rsid w:val="00D20C59"/>
    <w:rsid w:val="00D20CB6"/>
    <w:rsid w:val="00D20CC2"/>
    <w:rsid w:val="00D20CEF"/>
    <w:rsid w:val="00D20D28"/>
    <w:rsid w:val="00D20D3F"/>
    <w:rsid w:val="00D20DDA"/>
    <w:rsid w:val="00D20F56"/>
    <w:rsid w:val="00D20FC8"/>
    <w:rsid w:val="00D21047"/>
    <w:rsid w:val="00D2124B"/>
    <w:rsid w:val="00D2128C"/>
    <w:rsid w:val="00D213B0"/>
    <w:rsid w:val="00D2147B"/>
    <w:rsid w:val="00D21483"/>
    <w:rsid w:val="00D214BB"/>
    <w:rsid w:val="00D214FF"/>
    <w:rsid w:val="00D216B9"/>
    <w:rsid w:val="00D2170D"/>
    <w:rsid w:val="00D217CB"/>
    <w:rsid w:val="00D21858"/>
    <w:rsid w:val="00D218EE"/>
    <w:rsid w:val="00D21917"/>
    <w:rsid w:val="00D21992"/>
    <w:rsid w:val="00D219CE"/>
    <w:rsid w:val="00D21A73"/>
    <w:rsid w:val="00D21AAF"/>
    <w:rsid w:val="00D21ADF"/>
    <w:rsid w:val="00D21AFC"/>
    <w:rsid w:val="00D21B14"/>
    <w:rsid w:val="00D21B53"/>
    <w:rsid w:val="00D21B9A"/>
    <w:rsid w:val="00D21BD2"/>
    <w:rsid w:val="00D21C07"/>
    <w:rsid w:val="00D21C73"/>
    <w:rsid w:val="00D21CB9"/>
    <w:rsid w:val="00D21CC3"/>
    <w:rsid w:val="00D21F1B"/>
    <w:rsid w:val="00D21F45"/>
    <w:rsid w:val="00D21FED"/>
    <w:rsid w:val="00D21FFA"/>
    <w:rsid w:val="00D22056"/>
    <w:rsid w:val="00D22161"/>
    <w:rsid w:val="00D221D6"/>
    <w:rsid w:val="00D22408"/>
    <w:rsid w:val="00D2243E"/>
    <w:rsid w:val="00D225B4"/>
    <w:rsid w:val="00D225BA"/>
    <w:rsid w:val="00D2263D"/>
    <w:rsid w:val="00D2264C"/>
    <w:rsid w:val="00D2265F"/>
    <w:rsid w:val="00D22691"/>
    <w:rsid w:val="00D226BA"/>
    <w:rsid w:val="00D2274D"/>
    <w:rsid w:val="00D22765"/>
    <w:rsid w:val="00D227AA"/>
    <w:rsid w:val="00D229E1"/>
    <w:rsid w:val="00D22B14"/>
    <w:rsid w:val="00D22C8C"/>
    <w:rsid w:val="00D22D4B"/>
    <w:rsid w:val="00D22D6E"/>
    <w:rsid w:val="00D22DDF"/>
    <w:rsid w:val="00D22EB8"/>
    <w:rsid w:val="00D22F0E"/>
    <w:rsid w:val="00D231A8"/>
    <w:rsid w:val="00D232C2"/>
    <w:rsid w:val="00D232CB"/>
    <w:rsid w:val="00D2330F"/>
    <w:rsid w:val="00D2331A"/>
    <w:rsid w:val="00D234B5"/>
    <w:rsid w:val="00D2350B"/>
    <w:rsid w:val="00D2356D"/>
    <w:rsid w:val="00D235E1"/>
    <w:rsid w:val="00D2367D"/>
    <w:rsid w:val="00D23686"/>
    <w:rsid w:val="00D2376D"/>
    <w:rsid w:val="00D237C2"/>
    <w:rsid w:val="00D23821"/>
    <w:rsid w:val="00D23830"/>
    <w:rsid w:val="00D23899"/>
    <w:rsid w:val="00D238AA"/>
    <w:rsid w:val="00D238B3"/>
    <w:rsid w:val="00D238CF"/>
    <w:rsid w:val="00D23BE3"/>
    <w:rsid w:val="00D23C23"/>
    <w:rsid w:val="00D23C50"/>
    <w:rsid w:val="00D23C52"/>
    <w:rsid w:val="00D23C58"/>
    <w:rsid w:val="00D23CFB"/>
    <w:rsid w:val="00D23D40"/>
    <w:rsid w:val="00D23DC1"/>
    <w:rsid w:val="00D23F0F"/>
    <w:rsid w:val="00D23FAD"/>
    <w:rsid w:val="00D24017"/>
    <w:rsid w:val="00D2410E"/>
    <w:rsid w:val="00D24116"/>
    <w:rsid w:val="00D24128"/>
    <w:rsid w:val="00D2420D"/>
    <w:rsid w:val="00D24387"/>
    <w:rsid w:val="00D2445D"/>
    <w:rsid w:val="00D2446B"/>
    <w:rsid w:val="00D244B7"/>
    <w:rsid w:val="00D24528"/>
    <w:rsid w:val="00D24635"/>
    <w:rsid w:val="00D246BB"/>
    <w:rsid w:val="00D246E5"/>
    <w:rsid w:val="00D247F2"/>
    <w:rsid w:val="00D24804"/>
    <w:rsid w:val="00D24858"/>
    <w:rsid w:val="00D24876"/>
    <w:rsid w:val="00D248D2"/>
    <w:rsid w:val="00D248D5"/>
    <w:rsid w:val="00D248DE"/>
    <w:rsid w:val="00D249BD"/>
    <w:rsid w:val="00D24A26"/>
    <w:rsid w:val="00D24A34"/>
    <w:rsid w:val="00D24A58"/>
    <w:rsid w:val="00D24BE3"/>
    <w:rsid w:val="00D24C90"/>
    <w:rsid w:val="00D24C9E"/>
    <w:rsid w:val="00D24CEC"/>
    <w:rsid w:val="00D24DDA"/>
    <w:rsid w:val="00D24E9E"/>
    <w:rsid w:val="00D24EAC"/>
    <w:rsid w:val="00D24FD5"/>
    <w:rsid w:val="00D2503C"/>
    <w:rsid w:val="00D25046"/>
    <w:rsid w:val="00D25058"/>
    <w:rsid w:val="00D25093"/>
    <w:rsid w:val="00D2509A"/>
    <w:rsid w:val="00D2512C"/>
    <w:rsid w:val="00D251E6"/>
    <w:rsid w:val="00D25271"/>
    <w:rsid w:val="00D252C8"/>
    <w:rsid w:val="00D2536E"/>
    <w:rsid w:val="00D253A3"/>
    <w:rsid w:val="00D25433"/>
    <w:rsid w:val="00D25434"/>
    <w:rsid w:val="00D255E6"/>
    <w:rsid w:val="00D25617"/>
    <w:rsid w:val="00D25622"/>
    <w:rsid w:val="00D25648"/>
    <w:rsid w:val="00D25726"/>
    <w:rsid w:val="00D25830"/>
    <w:rsid w:val="00D258A9"/>
    <w:rsid w:val="00D259FC"/>
    <w:rsid w:val="00D25A33"/>
    <w:rsid w:val="00D25A50"/>
    <w:rsid w:val="00D25A6B"/>
    <w:rsid w:val="00D25B07"/>
    <w:rsid w:val="00D25B2D"/>
    <w:rsid w:val="00D25BCD"/>
    <w:rsid w:val="00D25CCB"/>
    <w:rsid w:val="00D25D13"/>
    <w:rsid w:val="00D25D52"/>
    <w:rsid w:val="00D25D54"/>
    <w:rsid w:val="00D25D99"/>
    <w:rsid w:val="00D25E01"/>
    <w:rsid w:val="00D26014"/>
    <w:rsid w:val="00D26033"/>
    <w:rsid w:val="00D2612B"/>
    <w:rsid w:val="00D261CD"/>
    <w:rsid w:val="00D26242"/>
    <w:rsid w:val="00D2625E"/>
    <w:rsid w:val="00D263B2"/>
    <w:rsid w:val="00D26402"/>
    <w:rsid w:val="00D2650F"/>
    <w:rsid w:val="00D26533"/>
    <w:rsid w:val="00D265BB"/>
    <w:rsid w:val="00D265D3"/>
    <w:rsid w:val="00D26654"/>
    <w:rsid w:val="00D266A7"/>
    <w:rsid w:val="00D267FB"/>
    <w:rsid w:val="00D2685D"/>
    <w:rsid w:val="00D26864"/>
    <w:rsid w:val="00D26894"/>
    <w:rsid w:val="00D2690B"/>
    <w:rsid w:val="00D26923"/>
    <w:rsid w:val="00D269CD"/>
    <w:rsid w:val="00D269DA"/>
    <w:rsid w:val="00D269FB"/>
    <w:rsid w:val="00D26A5B"/>
    <w:rsid w:val="00D26A5E"/>
    <w:rsid w:val="00D26BBC"/>
    <w:rsid w:val="00D26C02"/>
    <w:rsid w:val="00D26C3D"/>
    <w:rsid w:val="00D26C46"/>
    <w:rsid w:val="00D26CAF"/>
    <w:rsid w:val="00D26CF8"/>
    <w:rsid w:val="00D26D1F"/>
    <w:rsid w:val="00D26E15"/>
    <w:rsid w:val="00D26E93"/>
    <w:rsid w:val="00D26E96"/>
    <w:rsid w:val="00D26E9F"/>
    <w:rsid w:val="00D26EAF"/>
    <w:rsid w:val="00D27007"/>
    <w:rsid w:val="00D2701F"/>
    <w:rsid w:val="00D2708C"/>
    <w:rsid w:val="00D27092"/>
    <w:rsid w:val="00D270D7"/>
    <w:rsid w:val="00D271A2"/>
    <w:rsid w:val="00D27250"/>
    <w:rsid w:val="00D272B3"/>
    <w:rsid w:val="00D272F1"/>
    <w:rsid w:val="00D27399"/>
    <w:rsid w:val="00D273B2"/>
    <w:rsid w:val="00D2743A"/>
    <w:rsid w:val="00D2744F"/>
    <w:rsid w:val="00D274E4"/>
    <w:rsid w:val="00D27506"/>
    <w:rsid w:val="00D2770F"/>
    <w:rsid w:val="00D27722"/>
    <w:rsid w:val="00D2773A"/>
    <w:rsid w:val="00D2782C"/>
    <w:rsid w:val="00D27908"/>
    <w:rsid w:val="00D2794D"/>
    <w:rsid w:val="00D27952"/>
    <w:rsid w:val="00D27A51"/>
    <w:rsid w:val="00D27AB4"/>
    <w:rsid w:val="00D27B35"/>
    <w:rsid w:val="00D27B3A"/>
    <w:rsid w:val="00D27B59"/>
    <w:rsid w:val="00D27B88"/>
    <w:rsid w:val="00D27B9D"/>
    <w:rsid w:val="00D27C4E"/>
    <w:rsid w:val="00D27C85"/>
    <w:rsid w:val="00D27DBF"/>
    <w:rsid w:val="00D27E05"/>
    <w:rsid w:val="00D27E4C"/>
    <w:rsid w:val="00D27F0E"/>
    <w:rsid w:val="00D27FF6"/>
    <w:rsid w:val="00D27FF7"/>
    <w:rsid w:val="00D3001B"/>
    <w:rsid w:val="00D3001D"/>
    <w:rsid w:val="00D3006A"/>
    <w:rsid w:val="00D300AA"/>
    <w:rsid w:val="00D30166"/>
    <w:rsid w:val="00D301E2"/>
    <w:rsid w:val="00D30290"/>
    <w:rsid w:val="00D30308"/>
    <w:rsid w:val="00D3032C"/>
    <w:rsid w:val="00D30350"/>
    <w:rsid w:val="00D3037D"/>
    <w:rsid w:val="00D303CD"/>
    <w:rsid w:val="00D30431"/>
    <w:rsid w:val="00D3047E"/>
    <w:rsid w:val="00D30481"/>
    <w:rsid w:val="00D304C1"/>
    <w:rsid w:val="00D304E5"/>
    <w:rsid w:val="00D3054D"/>
    <w:rsid w:val="00D305E8"/>
    <w:rsid w:val="00D30622"/>
    <w:rsid w:val="00D3082B"/>
    <w:rsid w:val="00D3087F"/>
    <w:rsid w:val="00D30942"/>
    <w:rsid w:val="00D309C2"/>
    <w:rsid w:val="00D30B0B"/>
    <w:rsid w:val="00D30B8F"/>
    <w:rsid w:val="00D30BAF"/>
    <w:rsid w:val="00D30C08"/>
    <w:rsid w:val="00D30CE5"/>
    <w:rsid w:val="00D30FA8"/>
    <w:rsid w:val="00D31041"/>
    <w:rsid w:val="00D3106D"/>
    <w:rsid w:val="00D31128"/>
    <w:rsid w:val="00D3117D"/>
    <w:rsid w:val="00D31234"/>
    <w:rsid w:val="00D314C7"/>
    <w:rsid w:val="00D31630"/>
    <w:rsid w:val="00D316D2"/>
    <w:rsid w:val="00D317E4"/>
    <w:rsid w:val="00D317FA"/>
    <w:rsid w:val="00D31878"/>
    <w:rsid w:val="00D318C4"/>
    <w:rsid w:val="00D318CC"/>
    <w:rsid w:val="00D318D4"/>
    <w:rsid w:val="00D3193D"/>
    <w:rsid w:val="00D31956"/>
    <w:rsid w:val="00D31A05"/>
    <w:rsid w:val="00D31A10"/>
    <w:rsid w:val="00D31A3E"/>
    <w:rsid w:val="00D31B7E"/>
    <w:rsid w:val="00D31BBA"/>
    <w:rsid w:val="00D31BDB"/>
    <w:rsid w:val="00D31C7E"/>
    <w:rsid w:val="00D31D39"/>
    <w:rsid w:val="00D31E99"/>
    <w:rsid w:val="00D31ED4"/>
    <w:rsid w:val="00D31F31"/>
    <w:rsid w:val="00D31F42"/>
    <w:rsid w:val="00D31F80"/>
    <w:rsid w:val="00D31F9E"/>
    <w:rsid w:val="00D3201E"/>
    <w:rsid w:val="00D32051"/>
    <w:rsid w:val="00D320E4"/>
    <w:rsid w:val="00D32153"/>
    <w:rsid w:val="00D321DF"/>
    <w:rsid w:val="00D321EE"/>
    <w:rsid w:val="00D322AD"/>
    <w:rsid w:val="00D322E3"/>
    <w:rsid w:val="00D32324"/>
    <w:rsid w:val="00D3234D"/>
    <w:rsid w:val="00D3235B"/>
    <w:rsid w:val="00D323B6"/>
    <w:rsid w:val="00D3247C"/>
    <w:rsid w:val="00D324C1"/>
    <w:rsid w:val="00D324EB"/>
    <w:rsid w:val="00D32771"/>
    <w:rsid w:val="00D32796"/>
    <w:rsid w:val="00D328E6"/>
    <w:rsid w:val="00D329FA"/>
    <w:rsid w:val="00D32A69"/>
    <w:rsid w:val="00D32B3B"/>
    <w:rsid w:val="00D32B5C"/>
    <w:rsid w:val="00D32C55"/>
    <w:rsid w:val="00D32C8A"/>
    <w:rsid w:val="00D32CB9"/>
    <w:rsid w:val="00D32D31"/>
    <w:rsid w:val="00D32D73"/>
    <w:rsid w:val="00D32E01"/>
    <w:rsid w:val="00D32E51"/>
    <w:rsid w:val="00D32F52"/>
    <w:rsid w:val="00D32F72"/>
    <w:rsid w:val="00D32F82"/>
    <w:rsid w:val="00D32FD1"/>
    <w:rsid w:val="00D32FE9"/>
    <w:rsid w:val="00D33104"/>
    <w:rsid w:val="00D331B8"/>
    <w:rsid w:val="00D331F4"/>
    <w:rsid w:val="00D33258"/>
    <w:rsid w:val="00D332C0"/>
    <w:rsid w:val="00D332C7"/>
    <w:rsid w:val="00D333DD"/>
    <w:rsid w:val="00D33435"/>
    <w:rsid w:val="00D33454"/>
    <w:rsid w:val="00D3347E"/>
    <w:rsid w:val="00D334F7"/>
    <w:rsid w:val="00D33542"/>
    <w:rsid w:val="00D33572"/>
    <w:rsid w:val="00D336C3"/>
    <w:rsid w:val="00D336E0"/>
    <w:rsid w:val="00D336E2"/>
    <w:rsid w:val="00D336E3"/>
    <w:rsid w:val="00D33700"/>
    <w:rsid w:val="00D33753"/>
    <w:rsid w:val="00D3398E"/>
    <w:rsid w:val="00D339BA"/>
    <w:rsid w:val="00D339DA"/>
    <w:rsid w:val="00D33A6F"/>
    <w:rsid w:val="00D33B79"/>
    <w:rsid w:val="00D33CED"/>
    <w:rsid w:val="00D33D28"/>
    <w:rsid w:val="00D33D2F"/>
    <w:rsid w:val="00D33EE1"/>
    <w:rsid w:val="00D33F46"/>
    <w:rsid w:val="00D340E1"/>
    <w:rsid w:val="00D34150"/>
    <w:rsid w:val="00D34199"/>
    <w:rsid w:val="00D342B8"/>
    <w:rsid w:val="00D342D9"/>
    <w:rsid w:val="00D34301"/>
    <w:rsid w:val="00D34367"/>
    <w:rsid w:val="00D343E5"/>
    <w:rsid w:val="00D34414"/>
    <w:rsid w:val="00D344AC"/>
    <w:rsid w:val="00D34514"/>
    <w:rsid w:val="00D345F7"/>
    <w:rsid w:val="00D34615"/>
    <w:rsid w:val="00D3468D"/>
    <w:rsid w:val="00D34826"/>
    <w:rsid w:val="00D3489B"/>
    <w:rsid w:val="00D34951"/>
    <w:rsid w:val="00D34970"/>
    <w:rsid w:val="00D34A1E"/>
    <w:rsid w:val="00D34A7B"/>
    <w:rsid w:val="00D34AF7"/>
    <w:rsid w:val="00D34B15"/>
    <w:rsid w:val="00D34B1D"/>
    <w:rsid w:val="00D34C37"/>
    <w:rsid w:val="00D34C3E"/>
    <w:rsid w:val="00D34C76"/>
    <w:rsid w:val="00D34D58"/>
    <w:rsid w:val="00D34E6C"/>
    <w:rsid w:val="00D34EA5"/>
    <w:rsid w:val="00D34FC7"/>
    <w:rsid w:val="00D34FE2"/>
    <w:rsid w:val="00D35001"/>
    <w:rsid w:val="00D3505B"/>
    <w:rsid w:val="00D350A3"/>
    <w:rsid w:val="00D35114"/>
    <w:rsid w:val="00D35117"/>
    <w:rsid w:val="00D35147"/>
    <w:rsid w:val="00D3524D"/>
    <w:rsid w:val="00D35258"/>
    <w:rsid w:val="00D35266"/>
    <w:rsid w:val="00D3534C"/>
    <w:rsid w:val="00D35391"/>
    <w:rsid w:val="00D35447"/>
    <w:rsid w:val="00D3544B"/>
    <w:rsid w:val="00D354E0"/>
    <w:rsid w:val="00D35511"/>
    <w:rsid w:val="00D355EF"/>
    <w:rsid w:val="00D35629"/>
    <w:rsid w:val="00D356CE"/>
    <w:rsid w:val="00D35706"/>
    <w:rsid w:val="00D35721"/>
    <w:rsid w:val="00D3572F"/>
    <w:rsid w:val="00D358FC"/>
    <w:rsid w:val="00D3595C"/>
    <w:rsid w:val="00D359B9"/>
    <w:rsid w:val="00D359D5"/>
    <w:rsid w:val="00D35A35"/>
    <w:rsid w:val="00D35A55"/>
    <w:rsid w:val="00D35B70"/>
    <w:rsid w:val="00D35B9B"/>
    <w:rsid w:val="00D35BFC"/>
    <w:rsid w:val="00D35C26"/>
    <w:rsid w:val="00D35D71"/>
    <w:rsid w:val="00D35DE6"/>
    <w:rsid w:val="00D35F00"/>
    <w:rsid w:val="00D35F1B"/>
    <w:rsid w:val="00D3600C"/>
    <w:rsid w:val="00D36022"/>
    <w:rsid w:val="00D360EC"/>
    <w:rsid w:val="00D3619F"/>
    <w:rsid w:val="00D362A9"/>
    <w:rsid w:val="00D362AA"/>
    <w:rsid w:val="00D362B5"/>
    <w:rsid w:val="00D362F0"/>
    <w:rsid w:val="00D36395"/>
    <w:rsid w:val="00D363B0"/>
    <w:rsid w:val="00D363EA"/>
    <w:rsid w:val="00D364A1"/>
    <w:rsid w:val="00D364CD"/>
    <w:rsid w:val="00D364FF"/>
    <w:rsid w:val="00D36520"/>
    <w:rsid w:val="00D3656D"/>
    <w:rsid w:val="00D365CE"/>
    <w:rsid w:val="00D365D6"/>
    <w:rsid w:val="00D366BF"/>
    <w:rsid w:val="00D366DB"/>
    <w:rsid w:val="00D3675F"/>
    <w:rsid w:val="00D368D7"/>
    <w:rsid w:val="00D36902"/>
    <w:rsid w:val="00D369E0"/>
    <w:rsid w:val="00D36A35"/>
    <w:rsid w:val="00D36A57"/>
    <w:rsid w:val="00D36A66"/>
    <w:rsid w:val="00D36A7B"/>
    <w:rsid w:val="00D36AEA"/>
    <w:rsid w:val="00D36B22"/>
    <w:rsid w:val="00D36B85"/>
    <w:rsid w:val="00D36C9C"/>
    <w:rsid w:val="00D36CA3"/>
    <w:rsid w:val="00D36CDA"/>
    <w:rsid w:val="00D36D98"/>
    <w:rsid w:val="00D36DE7"/>
    <w:rsid w:val="00D36E56"/>
    <w:rsid w:val="00D36E95"/>
    <w:rsid w:val="00D36FF1"/>
    <w:rsid w:val="00D37026"/>
    <w:rsid w:val="00D37092"/>
    <w:rsid w:val="00D37139"/>
    <w:rsid w:val="00D371AB"/>
    <w:rsid w:val="00D3725C"/>
    <w:rsid w:val="00D373FE"/>
    <w:rsid w:val="00D37441"/>
    <w:rsid w:val="00D3744B"/>
    <w:rsid w:val="00D374C6"/>
    <w:rsid w:val="00D37505"/>
    <w:rsid w:val="00D3756B"/>
    <w:rsid w:val="00D37681"/>
    <w:rsid w:val="00D377BA"/>
    <w:rsid w:val="00D377FA"/>
    <w:rsid w:val="00D37824"/>
    <w:rsid w:val="00D3782F"/>
    <w:rsid w:val="00D378E5"/>
    <w:rsid w:val="00D37AD5"/>
    <w:rsid w:val="00D37B38"/>
    <w:rsid w:val="00D37B99"/>
    <w:rsid w:val="00D37B9D"/>
    <w:rsid w:val="00D37BC1"/>
    <w:rsid w:val="00D37D38"/>
    <w:rsid w:val="00D37D3E"/>
    <w:rsid w:val="00D37FA1"/>
    <w:rsid w:val="00D40100"/>
    <w:rsid w:val="00D40193"/>
    <w:rsid w:val="00D403AB"/>
    <w:rsid w:val="00D4052B"/>
    <w:rsid w:val="00D40606"/>
    <w:rsid w:val="00D40655"/>
    <w:rsid w:val="00D407EB"/>
    <w:rsid w:val="00D408A4"/>
    <w:rsid w:val="00D409F6"/>
    <w:rsid w:val="00D40A79"/>
    <w:rsid w:val="00D40A82"/>
    <w:rsid w:val="00D40C22"/>
    <w:rsid w:val="00D40D41"/>
    <w:rsid w:val="00D40D81"/>
    <w:rsid w:val="00D40D9A"/>
    <w:rsid w:val="00D40E73"/>
    <w:rsid w:val="00D40EA4"/>
    <w:rsid w:val="00D40EE7"/>
    <w:rsid w:val="00D40FDD"/>
    <w:rsid w:val="00D41002"/>
    <w:rsid w:val="00D41014"/>
    <w:rsid w:val="00D4114A"/>
    <w:rsid w:val="00D41467"/>
    <w:rsid w:val="00D414A0"/>
    <w:rsid w:val="00D414E9"/>
    <w:rsid w:val="00D41572"/>
    <w:rsid w:val="00D415B2"/>
    <w:rsid w:val="00D415C1"/>
    <w:rsid w:val="00D41625"/>
    <w:rsid w:val="00D41661"/>
    <w:rsid w:val="00D41679"/>
    <w:rsid w:val="00D41692"/>
    <w:rsid w:val="00D41775"/>
    <w:rsid w:val="00D417C9"/>
    <w:rsid w:val="00D4181A"/>
    <w:rsid w:val="00D41878"/>
    <w:rsid w:val="00D41936"/>
    <w:rsid w:val="00D41A55"/>
    <w:rsid w:val="00D41A75"/>
    <w:rsid w:val="00D41C8B"/>
    <w:rsid w:val="00D41CD1"/>
    <w:rsid w:val="00D41CEB"/>
    <w:rsid w:val="00D41D08"/>
    <w:rsid w:val="00D41D0F"/>
    <w:rsid w:val="00D41D39"/>
    <w:rsid w:val="00D41DB9"/>
    <w:rsid w:val="00D41E2A"/>
    <w:rsid w:val="00D41EA9"/>
    <w:rsid w:val="00D41F11"/>
    <w:rsid w:val="00D41F18"/>
    <w:rsid w:val="00D41F81"/>
    <w:rsid w:val="00D41F88"/>
    <w:rsid w:val="00D42087"/>
    <w:rsid w:val="00D420A5"/>
    <w:rsid w:val="00D42185"/>
    <w:rsid w:val="00D42193"/>
    <w:rsid w:val="00D4220B"/>
    <w:rsid w:val="00D42247"/>
    <w:rsid w:val="00D42280"/>
    <w:rsid w:val="00D423AF"/>
    <w:rsid w:val="00D424EB"/>
    <w:rsid w:val="00D42633"/>
    <w:rsid w:val="00D426A4"/>
    <w:rsid w:val="00D426B9"/>
    <w:rsid w:val="00D42700"/>
    <w:rsid w:val="00D42748"/>
    <w:rsid w:val="00D428DC"/>
    <w:rsid w:val="00D42959"/>
    <w:rsid w:val="00D42976"/>
    <w:rsid w:val="00D429ED"/>
    <w:rsid w:val="00D42A40"/>
    <w:rsid w:val="00D42AC7"/>
    <w:rsid w:val="00D42B14"/>
    <w:rsid w:val="00D42B18"/>
    <w:rsid w:val="00D42B3A"/>
    <w:rsid w:val="00D42C3C"/>
    <w:rsid w:val="00D42D56"/>
    <w:rsid w:val="00D42D60"/>
    <w:rsid w:val="00D42D9B"/>
    <w:rsid w:val="00D42DB3"/>
    <w:rsid w:val="00D42DFE"/>
    <w:rsid w:val="00D42E35"/>
    <w:rsid w:val="00D42E5F"/>
    <w:rsid w:val="00D42ECE"/>
    <w:rsid w:val="00D42EF1"/>
    <w:rsid w:val="00D42F2F"/>
    <w:rsid w:val="00D4301A"/>
    <w:rsid w:val="00D430F1"/>
    <w:rsid w:val="00D43100"/>
    <w:rsid w:val="00D43107"/>
    <w:rsid w:val="00D431E0"/>
    <w:rsid w:val="00D431E1"/>
    <w:rsid w:val="00D432B2"/>
    <w:rsid w:val="00D432B6"/>
    <w:rsid w:val="00D4343F"/>
    <w:rsid w:val="00D434DD"/>
    <w:rsid w:val="00D43603"/>
    <w:rsid w:val="00D4365C"/>
    <w:rsid w:val="00D437AC"/>
    <w:rsid w:val="00D437E0"/>
    <w:rsid w:val="00D43928"/>
    <w:rsid w:val="00D439A0"/>
    <w:rsid w:val="00D43A69"/>
    <w:rsid w:val="00D43B72"/>
    <w:rsid w:val="00D43C93"/>
    <w:rsid w:val="00D43D8C"/>
    <w:rsid w:val="00D43DE8"/>
    <w:rsid w:val="00D44020"/>
    <w:rsid w:val="00D44091"/>
    <w:rsid w:val="00D440A2"/>
    <w:rsid w:val="00D44101"/>
    <w:rsid w:val="00D44103"/>
    <w:rsid w:val="00D44169"/>
    <w:rsid w:val="00D441A1"/>
    <w:rsid w:val="00D441C6"/>
    <w:rsid w:val="00D44299"/>
    <w:rsid w:val="00D442CF"/>
    <w:rsid w:val="00D4432F"/>
    <w:rsid w:val="00D4434C"/>
    <w:rsid w:val="00D4439D"/>
    <w:rsid w:val="00D44403"/>
    <w:rsid w:val="00D4446E"/>
    <w:rsid w:val="00D444C4"/>
    <w:rsid w:val="00D44544"/>
    <w:rsid w:val="00D44583"/>
    <w:rsid w:val="00D445BC"/>
    <w:rsid w:val="00D4460B"/>
    <w:rsid w:val="00D4465E"/>
    <w:rsid w:val="00D44673"/>
    <w:rsid w:val="00D446F9"/>
    <w:rsid w:val="00D447E4"/>
    <w:rsid w:val="00D44860"/>
    <w:rsid w:val="00D448DF"/>
    <w:rsid w:val="00D4495C"/>
    <w:rsid w:val="00D449AE"/>
    <w:rsid w:val="00D44A4E"/>
    <w:rsid w:val="00D44A88"/>
    <w:rsid w:val="00D44B15"/>
    <w:rsid w:val="00D44BA4"/>
    <w:rsid w:val="00D44BB7"/>
    <w:rsid w:val="00D44C61"/>
    <w:rsid w:val="00D44CFC"/>
    <w:rsid w:val="00D44D2C"/>
    <w:rsid w:val="00D44D89"/>
    <w:rsid w:val="00D44E02"/>
    <w:rsid w:val="00D44F3A"/>
    <w:rsid w:val="00D44F6E"/>
    <w:rsid w:val="00D44FB8"/>
    <w:rsid w:val="00D44FE1"/>
    <w:rsid w:val="00D45023"/>
    <w:rsid w:val="00D450C5"/>
    <w:rsid w:val="00D450E1"/>
    <w:rsid w:val="00D45104"/>
    <w:rsid w:val="00D45134"/>
    <w:rsid w:val="00D451B5"/>
    <w:rsid w:val="00D4522F"/>
    <w:rsid w:val="00D45238"/>
    <w:rsid w:val="00D45252"/>
    <w:rsid w:val="00D45293"/>
    <w:rsid w:val="00D45428"/>
    <w:rsid w:val="00D45637"/>
    <w:rsid w:val="00D4570F"/>
    <w:rsid w:val="00D45773"/>
    <w:rsid w:val="00D45785"/>
    <w:rsid w:val="00D45792"/>
    <w:rsid w:val="00D457F4"/>
    <w:rsid w:val="00D45800"/>
    <w:rsid w:val="00D45902"/>
    <w:rsid w:val="00D45990"/>
    <w:rsid w:val="00D459BC"/>
    <w:rsid w:val="00D45A6C"/>
    <w:rsid w:val="00D45A6D"/>
    <w:rsid w:val="00D45A87"/>
    <w:rsid w:val="00D45AB0"/>
    <w:rsid w:val="00D45ADE"/>
    <w:rsid w:val="00D45B63"/>
    <w:rsid w:val="00D45CD0"/>
    <w:rsid w:val="00D45CE7"/>
    <w:rsid w:val="00D45CFE"/>
    <w:rsid w:val="00D45D7C"/>
    <w:rsid w:val="00D45D9E"/>
    <w:rsid w:val="00D45DB4"/>
    <w:rsid w:val="00D45DE1"/>
    <w:rsid w:val="00D45EFF"/>
    <w:rsid w:val="00D45F78"/>
    <w:rsid w:val="00D460C2"/>
    <w:rsid w:val="00D461E0"/>
    <w:rsid w:val="00D46213"/>
    <w:rsid w:val="00D4622B"/>
    <w:rsid w:val="00D46245"/>
    <w:rsid w:val="00D462F4"/>
    <w:rsid w:val="00D463E4"/>
    <w:rsid w:val="00D464E0"/>
    <w:rsid w:val="00D465D9"/>
    <w:rsid w:val="00D4665C"/>
    <w:rsid w:val="00D466E3"/>
    <w:rsid w:val="00D467DE"/>
    <w:rsid w:val="00D467F3"/>
    <w:rsid w:val="00D46851"/>
    <w:rsid w:val="00D4685B"/>
    <w:rsid w:val="00D46903"/>
    <w:rsid w:val="00D4690D"/>
    <w:rsid w:val="00D46A13"/>
    <w:rsid w:val="00D46A43"/>
    <w:rsid w:val="00D46B29"/>
    <w:rsid w:val="00D46B44"/>
    <w:rsid w:val="00D46B9C"/>
    <w:rsid w:val="00D46CB8"/>
    <w:rsid w:val="00D46CDB"/>
    <w:rsid w:val="00D46CFD"/>
    <w:rsid w:val="00D46D2D"/>
    <w:rsid w:val="00D46D38"/>
    <w:rsid w:val="00D46E47"/>
    <w:rsid w:val="00D46F17"/>
    <w:rsid w:val="00D46F48"/>
    <w:rsid w:val="00D470DA"/>
    <w:rsid w:val="00D47178"/>
    <w:rsid w:val="00D471D9"/>
    <w:rsid w:val="00D47379"/>
    <w:rsid w:val="00D47427"/>
    <w:rsid w:val="00D47469"/>
    <w:rsid w:val="00D47547"/>
    <w:rsid w:val="00D4763E"/>
    <w:rsid w:val="00D4769E"/>
    <w:rsid w:val="00D476A3"/>
    <w:rsid w:val="00D476DA"/>
    <w:rsid w:val="00D47776"/>
    <w:rsid w:val="00D47829"/>
    <w:rsid w:val="00D478B7"/>
    <w:rsid w:val="00D4794F"/>
    <w:rsid w:val="00D479B4"/>
    <w:rsid w:val="00D479F2"/>
    <w:rsid w:val="00D47AF5"/>
    <w:rsid w:val="00D47B29"/>
    <w:rsid w:val="00D47B54"/>
    <w:rsid w:val="00D47B80"/>
    <w:rsid w:val="00D47C24"/>
    <w:rsid w:val="00D47C35"/>
    <w:rsid w:val="00D47C85"/>
    <w:rsid w:val="00D47CA2"/>
    <w:rsid w:val="00D47CAB"/>
    <w:rsid w:val="00D47CDB"/>
    <w:rsid w:val="00D47D34"/>
    <w:rsid w:val="00D47DC0"/>
    <w:rsid w:val="00D47DFB"/>
    <w:rsid w:val="00D47E6C"/>
    <w:rsid w:val="00D47F26"/>
    <w:rsid w:val="00D47F3A"/>
    <w:rsid w:val="00D47F53"/>
    <w:rsid w:val="00D47FA9"/>
    <w:rsid w:val="00D47FCD"/>
    <w:rsid w:val="00D47FDB"/>
    <w:rsid w:val="00D5008A"/>
    <w:rsid w:val="00D501BC"/>
    <w:rsid w:val="00D501D4"/>
    <w:rsid w:val="00D50291"/>
    <w:rsid w:val="00D502F1"/>
    <w:rsid w:val="00D50346"/>
    <w:rsid w:val="00D50355"/>
    <w:rsid w:val="00D5045C"/>
    <w:rsid w:val="00D50568"/>
    <w:rsid w:val="00D50579"/>
    <w:rsid w:val="00D50722"/>
    <w:rsid w:val="00D5078D"/>
    <w:rsid w:val="00D50878"/>
    <w:rsid w:val="00D508AD"/>
    <w:rsid w:val="00D509F3"/>
    <w:rsid w:val="00D50B0D"/>
    <w:rsid w:val="00D50B53"/>
    <w:rsid w:val="00D50CB8"/>
    <w:rsid w:val="00D50D33"/>
    <w:rsid w:val="00D50D49"/>
    <w:rsid w:val="00D50DD7"/>
    <w:rsid w:val="00D50E00"/>
    <w:rsid w:val="00D50EDE"/>
    <w:rsid w:val="00D50EE7"/>
    <w:rsid w:val="00D50F54"/>
    <w:rsid w:val="00D50F59"/>
    <w:rsid w:val="00D51093"/>
    <w:rsid w:val="00D51143"/>
    <w:rsid w:val="00D51152"/>
    <w:rsid w:val="00D5119C"/>
    <w:rsid w:val="00D512DE"/>
    <w:rsid w:val="00D51349"/>
    <w:rsid w:val="00D51389"/>
    <w:rsid w:val="00D51441"/>
    <w:rsid w:val="00D51491"/>
    <w:rsid w:val="00D51649"/>
    <w:rsid w:val="00D517F5"/>
    <w:rsid w:val="00D51816"/>
    <w:rsid w:val="00D5188D"/>
    <w:rsid w:val="00D51893"/>
    <w:rsid w:val="00D518F2"/>
    <w:rsid w:val="00D51958"/>
    <w:rsid w:val="00D519BC"/>
    <w:rsid w:val="00D519DB"/>
    <w:rsid w:val="00D51A15"/>
    <w:rsid w:val="00D51A26"/>
    <w:rsid w:val="00D51C81"/>
    <w:rsid w:val="00D51C8C"/>
    <w:rsid w:val="00D51D8D"/>
    <w:rsid w:val="00D51DAC"/>
    <w:rsid w:val="00D51E1A"/>
    <w:rsid w:val="00D52067"/>
    <w:rsid w:val="00D520C5"/>
    <w:rsid w:val="00D520E2"/>
    <w:rsid w:val="00D521E1"/>
    <w:rsid w:val="00D52208"/>
    <w:rsid w:val="00D52246"/>
    <w:rsid w:val="00D52271"/>
    <w:rsid w:val="00D522EE"/>
    <w:rsid w:val="00D52341"/>
    <w:rsid w:val="00D52365"/>
    <w:rsid w:val="00D52397"/>
    <w:rsid w:val="00D523BB"/>
    <w:rsid w:val="00D523F6"/>
    <w:rsid w:val="00D524C6"/>
    <w:rsid w:val="00D52536"/>
    <w:rsid w:val="00D525B2"/>
    <w:rsid w:val="00D52615"/>
    <w:rsid w:val="00D52641"/>
    <w:rsid w:val="00D52673"/>
    <w:rsid w:val="00D5270D"/>
    <w:rsid w:val="00D52836"/>
    <w:rsid w:val="00D5289C"/>
    <w:rsid w:val="00D528C4"/>
    <w:rsid w:val="00D528EA"/>
    <w:rsid w:val="00D52938"/>
    <w:rsid w:val="00D52998"/>
    <w:rsid w:val="00D529AC"/>
    <w:rsid w:val="00D52B36"/>
    <w:rsid w:val="00D52C2F"/>
    <w:rsid w:val="00D52C90"/>
    <w:rsid w:val="00D52CCE"/>
    <w:rsid w:val="00D52D37"/>
    <w:rsid w:val="00D52E1D"/>
    <w:rsid w:val="00D52E22"/>
    <w:rsid w:val="00D52E97"/>
    <w:rsid w:val="00D52F2B"/>
    <w:rsid w:val="00D52F48"/>
    <w:rsid w:val="00D52F7B"/>
    <w:rsid w:val="00D52F8F"/>
    <w:rsid w:val="00D52FFE"/>
    <w:rsid w:val="00D53081"/>
    <w:rsid w:val="00D530D7"/>
    <w:rsid w:val="00D5317B"/>
    <w:rsid w:val="00D53184"/>
    <w:rsid w:val="00D531CB"/>
    <w:rsid w:val="00D532EB"/>
    <w:rsid w:val="00D5331B"/>
    <w:rsid w:val="00D53361"/>
    <w:rsid w:val="00D53373"/>
    <w:rsid w:val="00D53476"/>
    <w:rsid w:val="00D534BE"/>
    <w:rsid w:val="00D534CA"/>
    <w:rsid w:val="00D537DF"/>
    <w:rsid w:val="00D537F5"/>
    <w:rsid w:val="00D53825"/>
    <w:rsid w:val="00D5383B"/>
    <w:rsid w:val="00D53A6F"/>
    <w:rsid w:val="00D53AB1"/>
    <w:rsid w:val="00D53B71"/>
    <w:rsid w:val="00D53B79"/>
    <w:rsid w:val="00D53B94"/>
    <w:rsid w:val="00D53BC0"/>
    <w:rsid w:val="00D53BF8"/>
    <w:rsid w:val="00D53C90"/>
    <w:rsid w:val="00D53C91"/>
    <w:rsid w:val="00D53D3E"/>
    <w:rsid w:val="00D53DA8"/>
    <w:rsid w:val="00D53E0C"/>
    <w:rsid w:val="00D53ED9"/>
    <w:rsid w:val="00D53EDA"/>
    <w:rsid w:val="00D53FA1"/>
    <w:rsid w:val="00D53FC9"/>
    <w:rsid w:val="00D540B3"/>
    <w:rsid w:val="00D54164"/>
    <w:rsid w:val="00D5416D"/>
    <w:rsid w:val="00D541FF"/>
    <w:rsid w:val="00D542BA"/>
    <w:rsid w:val="00D54353"/>
    <w:rsid w:val="00D543EA"/>
    <w:rsid w:val="00D54489"/>
    <w:rsid w:val="00D544B3"/>
    <w:rsid w:val="00D54500"/>
    <w:rsid w:val="00D54546"/>
    <w:rsid w:val="00D5459A"/>
    <w:rsid w:val="00D545EE"/>
    <w:rsid w:val="00D54673"/>
    <w:rsid w:val="00D5475B"/>
    <w:rsid w:val="00D54839"/>
    <w:rsid w:val="00D548DB"/>
    <w:rsid w:val="00D549DA"/>
    <w:rsid w:val="00D549F8"/>
    <w:rsid w:val="00D54A2E"/>
    <w:rsid w:val="00D54A62"/>
    <w:rsid w:val="00D54A73"/>
    <w:rsid w:val="00D54AAD"/>
    <w:rsid w:val="00D54B32"/>
    <w:rsid w:val="00D54BD8"/>
    <w:rsid w:val="00D54C5D"/>
    <w:rsid w:val="00D54C66"/>
    <w:rsid w:val="00D54D1D"/>
    <w:rsid w:val="00D54D30"/>
    <w:rsid w:val="00D54E30"/>
    <w:rsid w:val="00D54E35"/>
    <w:rsid w:val="00D54E57"/>
    <w:rsid w:val="00D54F1A"/>
    <w:rsid w:val="00D55009"/>
    <w:rsid w:val="00D5500F"/>
    <w:rsid w:val="00D5502E"/>
    <w:rsid w:val="00D55084"/>
    <w:rsid w:val="00D550CE"/>
    <w:rsid w:val="00D550F9"/>
    <w:rsid w:val="00D551D4"/>
    <w:rsid w:val="00D551F4"/>
    <w:rsid w:val="00D55297"/>
    <w:rsid w:val="00D552D5"/>
    <w:rsid w:val="00D5535F"/>
    <w:rsid w:val="00D553DE"/>
    <w:rsid w:val="00D5549E"/>
    <w:rsid w:val="00D554C3"/>
    <w:rsid w:val="00D55545"/>
    <w:rsid w:val="00D5557E"/>
    <w:rsid w:val="00D555CA"/>
    <w:rsid w:val="00D5570B"/>
    <w:rsid w:val="00D55737"/>
    <w:rsid w:val="00D5582A"/>
    <w:rsid w:val="00D55843"/>
    <w:rsid w:val="00D55860"/>
    <w:rsid w:val="00D558B9"/>
    <w:rsid w:val="00D5597A"/>
    <w:rsid w:val="00D55AEA"/>
    <w:rsid w:val="00D55B15"/>
    <w:rsid w:val="00D55B44"/>
    <w:rsid w:val="00D55BC0"/>
    <w:rsid w:val="00D55C3C"/>
    <w:rsid w:val="00D55DDF"/>
    <w:rsid w:val="00D55DF0"/>
    <w:rsid w:val="00D55E7E"/>
    <w:rsid w:val="00D55E9B"/>
    <w:rsid w:val="00D55EB3"/>
    <w:rsid w:val="00D55EBC"/>
    <w:rsid w:val="00D55EE0"/>
    <w:rsid w:val="00D55F05"/>
    <w:rsid w:val="00D55F14"/>
    <w:rsid w:val="00D55FDF"/>
    <w:rsid w:val="00D56089"/>
    <w:rsid w:val="00D5608C"/>
    <w:rsid w:val="00D560F0"/>
    <w:rsid w:val="00D560FE"/>
    <w:rsid w:val="00D562AF"/>
    <w:rsid w:val="00D562BD"/>
    <w:rsid w:val="00D56520"/>
    <w:rsid w:val="00D56599"/>
    <w:rsid w:val="00D56737"/>
    <w:rsid w:val="00D56790"/>
    <w:rsid w:val="00D56792"/>
    <w:rsid w:val="00D567C5"/>
    <w:rsid w:val="00D567CB"/>
    <w:rsid w:val="00D567FF"/>
    <w:rsid w:val="00D56868"/>
    <w:rsid w:val="00D568AA"/>
    <w:rsid w:val="00D5690D"/>
    <w:rsid w:val="00D569E3"/>
    <w:rsid w:val="00D56ADF"/>
    <w:rsid w:val="00D56B6C"/>
    <w:rsid w:val="00D56CA2"/>
    <w:rsid w:val="00D56CB5"/>
    <w:rsid w:val="00D56CC4"/>
    <w:rsid w:val="00D56DC2"/>
    <w:rsid w:val="00D56E4C"/>
    <w:rsid w:val="00D56EDE"/>
    <w:rsid w:val="00D56F2B"/>
    <w:rsid w:val="00D56F4F"/>
    <w:rsid w:val="00D56F6C"/>
    <w:rsid w:val="00D56FD0"/>
    <w:rsid w:val="00D5702C"/>
    <w:rsid w:val="00D57042"/>
    <w:rsid w:val="00D570DD"/>
    <w:rsid w:val="00D57181"/>
    <w:rsid w:val="00D5724B"/>
    <w:rsid w:val="00D57297"/>
    <w:rsid w:val="00D5733D"/>
    <w:rsid w:val="00D5736F"/>
    <w:rsid w:val="00D573AD"/>
    <w:rsid w:val="00D573B7"/>
    <w:rsid w:val="00D573D5"/>
    <w:rsid w:val="00D57403"/>
    <w:rsid w:val="00D5745A"/>
    <w:rsid w:val="00D5749F"/>
    <w:rsid w:val="00D5753C"/>
    <w:rsid w:val="00D575A5"/>
    <w:rsid w:val="00D575F3"/>
    <w:rsid w:val="00D575F8"/>
    <w:rsid w:val="00D57699"/>
    <w:rsid w:val="00D576D5"/>
    <w:rsid w:val="00D57726"/>
    <w:rsid w:val="00D577F6"/>
    <w:rsid w:val="00D57834"/>
    <w:rsid w:val="00D57835"/>
    <w:rsid w:val="00D578CF"/>
    <w:rsid w:val="00D578E6"/>
    <w:rsid w:val="00D5790E"/>
    <w:rsid w:val="00D57AC3"/>
    <w:rsid w:val="00D57BC1"/>
    <w:rsid w:val="00D57BC7"/>
    <w:rsid w:val="00D57BDF"/>
    <w:rsid w:val="00D57C0A"/>
    <w:rsid w:val="00D57C43"/>
    <w:rsid w:val="00D57C4E"/>
    <w:rsid w:val="00D57C95"/>
    <w:rsid w:val="00D57C9B"/>
    <w:rsid w:val="00D57CD9"/>
    <w:rsid w:val="00D57E87"/>
    <w:rsid w:val="00D57F53"/>
    <w:rsid w:val="00D57F54"/>
    <w:rsid w:val="00D57F6F"/>
    <w:rsid w:val="00D57F77"/>
    <w:rsid w:val="00D57F81"/>
    <w:rsid w:val="00D6004B"/>
    <w:rsid w:val="00D600E8"/>
    <w:rsid w:val="00D60147"/>
    <w:rsid w:val="00D602BD"/>
    <w:rsid w:val="00D60347"/>
    <w:rsid w:val="00D603E2"/>
    <w:rsid w:val="00D60462"/>
    <w:rsid w:val="00D60465"/>
    <w:rsid w:val="00D604A4"/>
    <w:rsid w:val="00D604BB"/>
    <w:rsid w:val="00D604EF"/>
    <w:rsid w:val="00D605F0"/>
    <w:rsid w:val="00D60737"/>
    <w:rsid w:val="00D607D3"/>
    <w:rsid w:val="00D60867"/>
    <w:rsid w:val="00D609A3"/>
    <w:rsid w:val="00D60A24"/>
    <w:rsid w:val="00D60A50"/>
    <w:rsid w:val="00D60B14"/>
    <w:rsid w:val="00D60C45"/>
    <w:rsid w:val="00D60C6A"/>
    <w:rsid w:val="00D60D43"/>
    <w:rsid w:val="00D60D48"/>
    <w:rsid w:val="00D60E2C"/>
    <w:rsid w:val="00D60EDD"/>
    <w:rsid w:val="00D60EF4"/>
    <w:rsid w:val="00D60F84"/>
    <w:rsid w:val="00D610A4"/>
    <w:rsid w:val="00D61164"/>
    <w:rsid w:val="00D61236"/>
    <w:rsid w:val="00D6123B"/>
    <w:rsid w:val="00D6125C"/>
    <w:rsid w:val="00D6139B"/>
    <w:rsid w:val="00D613E5"/>
    <w:rsid w:val="00D6143D"/>
    <w:rsid w:val="00D6144A"/>
    <w:rsid w:val="00D614AC"/>
    <w:rsid w:val="00D614BB"/>
    <w:rsid w:val="00D614E8"/>
    <w:rsid w:val="00D61568"/>
    <w:rsid w:val="00D615FA"/>
    <w:rsid w:val="00D6161E"/>
    <w:rsid w:val="00D61631"/>
    <w:rsid w:val="00D616B8"/>
    <w:rsid w:val="00D61720"/>
    <w:rsid w:val="00D6173A"/>
    <w:rsid w:val="00D61875"/>
    <w:rsid w:val="00D618E7"/>
    <w:rsid w:val="00D61903"/>
    <w:rsid w:val="00D61979"/>
    <w:rsid w:val="00D61A39"/>
    <w:rsid w:val="00D61A86"/>
    <w:rsid w:val="00D61A8B"/>
    <w:rsid w:val="00D61B88"/>
    <w:rsid w:val="00D6201D"/>
    <w:rsid w:val="00D621B6"/>
    <w:rsid w:val="00D621B7"/>
    <w:rsid w:val="00D621BE"/>
    <w:rsid w:val="00D62234"/>
    <w:rsid w:val="00D62263"/>
    <w:rsid w:val="00D622A3"/>
    <w:rsid w:val="00D622EA"/>
    <w:rsid w:val="00D62324"/>
    <w:rsid w:val="00D6232A"/>
    <w:rsid w:val="00D6233F"/>
    <w:rsid w:val="00D6237D"/>
    <w:rsid w:val="00D62386"/>
    <w:rsid w:val="00D6245F"/>
    <w:rsid w:val="00D624C2"/>
    <w:rsid w:val="00D62631"/>
    <w:rsid w:val="00D62666"/>
    <w:rsid w:val="00D62680"/>
    <w:rsid w:val="00D62681"/>
    <w:rsid w:val="00D626E6"/>
    <w:rsid w:val="00D62712"/>
    <w:rsid w:val="00D6274F"/>
    <w:rsid w:val="00D6276F"/>
    <w:rsid w:val="00D62878"/>
    <w:rsid w:val="00D62914"/>
    <w:rsid w:val="00D62925"/>
    <w:rsid w:val="00D62A32"/>
    <w:rsid w:val="00D62A9E"/>
    <w:rsid w:val="00D62AE3"/>
    <w:rsid w:val="00D62B1E"/>
    <w:rsid w:val="00D62BA8"/>
    <w:rsid w:val="00D62BD7"/>
    <w:rsid w:val="00D62C69"/>
    <w:rsid w:val="00D62CD9"/>
    <w:rsid w:val="00D62DE5"/>
    <w:rsid w:val="00D62E74"/>
    <w:rsid w:val="00D62E83"/>
    <w:rsid w:val="00D62ED2"/>
    <w:rsid w:val="00D62FFC"/>
    <w:rsid w:val="00D62FFE"/>
    <w:rsid w:val="00D63007"/>
    <w:rsid w:val="00D6312A"/>
    <w:rsid w:val="00D631B9"/>
    <w:rsid w:val="00D632CD"/>
    <w:rsid w:val="00D633A8"/>
    <w:rsid w:val="00D63418"/>
    <w:rsid w:val="00D634B6"/>
    <w:rsid w:val="00D634CB"/>
    <w:rsid w:val="00D63541"/>
    <w:rsid w:val="00D63617"/>
    <w:rsid w:val="00D6365B"/>
    <w:rsid w:val="00D636A3"/>
    <w:rsid w:val="00D636B4"/>
    <w:rsid w:val="00D636DA"/>
    <w:rsid w:val="00D636FD"/>
    <w:rsid w:val="00D63721"/>
    <w:rsid w:val="00D63730"/>
    <w:rsid w:val="00D637AB"/>
    <w:rsid w:val="00D63844"/>
    <w:rsid w:val="00D63857"/>
    <w:rsid w:val="00D63881"/>
    <w:rsid w:val="00D638E0"/>
    <w:rsid w:val="00D63AD0"/>
    <w:rsid w:val="00D63BE1"/>
    <w:rsid w:val="00D63BF7"/>
    <w:rsid w:val="00D63D91"/>
    <w:rsid w:val="00D63DA4"/>
    <w:rsid w:val="00D63DE1"/>
    <w:rsid w:val="00D63E0D"/>
    <w:rsid w:val="00D63E21"/>
    <w:rsid w:val="00D63E6A"/>
    <w:rsid w:val="00D63F58"/>
    <w:rsid w:val="00D63F8A"/>
    <w:rsid w:val="00D64019"/>
    <w:rsid w:val="00D64193"/>
    <w:rsid w:val="00D6420A"/>
    <w:rsid w:val="00D6426E"/>
    <w:rsid w:val="00D642DA"/>
    <w:rsid w:val="00D64318"/>
    <w:rsid w:val="00D6436D"/>
    <w:rsid w:val="00D64480"/>
    <w:rsid w:val="00D64487"/>
    <w:rsid w:val="00D644CB"/>
    <w:rsid w:val="00D644F1"/>
    <w:rsid w:val="00D64536"/>
    <w:rsid w:val="00D64557"/>
    <w:rsid w:val="00D6455D"/>
    <w:rsid w:val="00D645ED"/>
    <w:rsid w:val="00D64694"/>
    <w:rsid w:val="00D64769"/>
    <w:rsid w:val="00D64844"/>
    <w:rsid w:val="00D64872"/>
    <w:rsid w:val="00D64990"/>
    <w:rsid w:val="00D64999"/>
    <w:rsid w:val="00D64BA6"/>
    <w:rsid w:val="00D64BD6"/>
    <w:rsid w:val="00D64BF3"/>
    <w:rsid w:val="00D64C10"/>
    <w:rsid w:val="00D64CE4"/>
    <w:rsid w:val="00D64CEA"/>
    <w:rsid w:val="00D64D14"/>
    <w:rsid w:val="00D64D35"/>
    <w:rsid w:val="00D64D39"/>
    <w:rsid w:val="00D64D4C"/>
    <w:rsid w:val="00D64E40"/>
    <w:rsid w:val="00D64ED1"/>
    <w:rsid w:val="00D64FD7"/>
    <w:rsid w:val="00D65148"/>
    <w:rsid w:val="00D65175"/>
    <w:rsid w:val="00D6517E"/>
    <w:rsid w:val="00D65353"/>
    <w:rsid w:val="00D65432"/>
    <w:rsid w:val="00D6544A"/>
    <w:rsid w:val="00D6547E"/>
    <w:rsid w:val="00D654CE"/>
    <w:rsid w:val="00D6550C"/>
    <w:rsid w:val="00D65541"/>
    <w:rsid w:val="00D65593"/>
    <w:rsid w:val="00D65602"/>
    <w:rsid w:val="00D65674"/>
    <w:rsid w:val="00D656E1"/>
    <w:rsid w:val="00D65901"/>
    <w:rsid w:val="00D65957"/>
    <w:rsid w:val="00D65A2C"/>
    <w:rsid w:val="00D65B0B"/>
    <w:rsid w:val="00D65B21"/>
    <w:rsid w:val="00D65B95"/>
    <w:rsid w:val="00D65BF3"/>
    <w:rsid w:val="00D65BFB"/>
    <w:rsid w:val="00D65CCF"/>
    <w:rsid w:val="00D65DE3"/>
    <w:rsid w:val="00D65DED"/>
    <w:rsid w:val="00D65E3D"/>
    <w:rsid w:val="00D65E4C"/>
    <w:rsid w:val="00D65EEB"/>
    <w:rsid w:val="00D65F19"/>
    <w:rsid w:val="00D65F2F"/>
    <w:rsid w:val="00D65FEE"/>
    <w:rsid w:val="00D66083"/>
    <w:rsid w:val="00D661A5"/>
    <w:rsid w:val="00D66252"/>
    <w:rsid w:val="00D66383"/>
    <w:rsid w:val="00D66425"/>
    <w:rsid w:val="00D664FF"/>
    <w:rsid w:val="00D66552"/>
    <w:rsid w:val="00D665E5"/>
    <w:rsid w:val="00D6661A"/>
    <w:rsid w:val="00D66638"/>
    <w:rsid w:val="00D66640"/>
    <w:rsid w:val="00D6666B"/>
    <w:rsid w:val="00D66778"/>
    <w:rsid w:val="00D6678F"/>
    <w:rsid w:val="00D667FC"/>
    <w:rsid w:val="00D66800"/>
    <w:rsid w:val="00D6698C"/>
    <w:rsid w:val="00D66993"/>
    <w:rsid w:val="00D669BA"/>
    <w:rsid w:val="00D66A4E"/>
    <w:rsid w:val="00D66AB6"/>
    <w:rsid w:val="00D66B70"/>
    <w:rsid w:val="00D66C1D"/>
    <w:rsid w:val="00D66C37"/>
    <w:rsid w:val="00D66C78"/>
    <w:rsid w:val="00D66C8A"/>
    <w:rsid w:val="00D66D16"/>
    <w:rsid w:val="00D66D8C"/>
    <w:rsid w:val="00D66E99"/>
    <w:rsid w:val="00D66EAB"/>
    <w:rsid w:val="00D66FDC"/>
    <w:rsid w:val="00D670DC"/>
    <w:rsid w:val="00D67146"/>
    <w:rsid w:val="00D67208"/>
    <w:rsid w:val="00D67242"/>
    <w:rsid w:val="00D67269"/>
    <w:rsid w:val="00D67360"/>
    <w:rsid w:val="00D673F5"/>
    <w:rsid w:val="00D6750C"/>
    <w:rsid w:val="00D6754D"/>
    <w:rsid w:val="00D67601"/>
    <w:rsid w:val="00D67609"/>
    <w:rsid w:val="00D67620"/>
    <w:rsid w:val="00D676D8"/>
    <w:rsid w:val="00D676E2"/>
    <w:rsid w:val="00D67798"/>
    <w:rsid w:val="00D6786F"/>
    <w:rsid w:val="00D6787D"/>
    <w:rsid w:val="00D6788D"/>
    <w:rsid w:val="00D679D5"/>
    <w:rsid w:val="00D67A47"/>
    <w:rsid w:val="00D67A93"/>
    <w:rsid w:val="00D67B44"/>
    <w:rsid w:val="00D67B6B"/>
    <w:rsid w:val="00D67B89"/>
    <w:rsid w:val="00D67BBE"/>
    <w:rsid w:val="00D67C5B"/>
    <w:rsid w:val="00D67C96"/>
    <w:rsid w:val="00D67CE0"/>
    <w:rsid w:val="00D67CF2"/>
    <w:rsid w:val="00D67D01"/>
    <w:rsid w:val="00D67D94"/>
    <w:rsid w:val="00D67E63"/>
    <w:rsid w:val="00D67E69"/>
    <w:rsid w:val="00D67EE7"/>
    <w:rsid w:val="00D67F99"/>
    <w:rsid w:val="00D67FAE"/>
    <w:rsid w:val="00D67FCC"/>
    <w:rsid w:val="00D7008D"/>
    <w:rsid w:val="00D70090"/>
    <w:rsid w:val="00D700B7"/>
    <w:rsid w:val="00D70124"/>
    <w:rsid w:val="00D70170"/>
    <w:rsid w:val="00D701DF"/>
    <w:rsid w:val="00D70228"/>
    <w:rsid w:val="00D7022C"/>
    <w:rsid w:val="00D7033E"/>
    <w:rsid w:val="00D7037E"/>
    <w:rsid w:val="00D704C0"/>
    <w:rsid w:val="00D70552"/>
    <w:rsid w:val="00D705D4"/>
    <w:rsid w:val="00D70751"/>
    <w:rsid w:val="00D7076F"/>
    <w:rsid w:val="00D707AC"/>
    <w:rsid w:val="00D70805"/>
    <w:rsid w:val="00D70847"/>
    <w:rsid w:val="00D70922"/>
    <w:rsid w:val="00D70A17"/>
    <w:rsid w:val="00D70AD8"/>
    <w:rsid w:val="00D70B8B"/>
    <w:rsid w:val="00D70BA0"/>
    <w:rsid w:val="00D70BAB"/>
    <w:rsid w:val="00D70C02"/>
    <w:rsid w:val="00D70C4A"/>
    <w:rsid w:val="00D70C69"/>
    <w:rsid w:val="00D70C77"/>
    <w:rsid w:val="00D70CE5"/>
    <w:rsid w:val="00D70D94"/>
    <w:rsid w:val="00D70ECE"/>
    <w:rsid w:val="00D70F49"/>
    <w:rsid w:val="00D70FDF"/>
    <w:rsid w:val="00D7104A"/>
    <w:rsid w:val="00D7107A"/>
    <w:rsid w:val="00D710B6"/>
    <w:rsid w:val="00D712EE"/>
    <w:rsid w:val="00D71350"/>
    <w:rsid w:val="00D7137F"/>
    <w:rsid w:val="00D713EE"/>
    <w:rsid w:val="00D71479"/>
    <w:rsid w:val="00D715C1"/>
    <w:rsid w:val="00D71703"/>
    <w:rsid w:val="00D717B9"/>
    <w:rsid w:val="00D717EF"/>
    <w:rsid w:val="00D719C3"/>
    <w:rsid w:val="00D71AD0"/>
    <w:rsid w:val="00D71C06"/>
    <w:rsid w:val="00D71C49"/>
    <w:rsid w:val="00D71C80"/>
    <w:rsid w:val="00D71CD2"/>
    <w:rsid w:val="00D71D62"/>
    <w:rsid w:val="00D71EA3"/>
    <w:rsid w:val="00D71EA8"/>
    <w:rsid w:val="00D71F12"/>
    <w:rsid w:val="00D71F89"/>
    <w:rsid w:val="00D7204C"/>
    <w:rsid w:val="00D720A6"/>
    <w:rsid w:val="00D7218D"/>
    <w:rsid w:val="00D721F6"/>
    <w:rsid w:val="00D722F5"/>
    <w:rsid w:val="00D72396"/>
    <w:rsid w:val="00D7255F"/>
    <w:rsid w:val="00D725B9"/>
    <w:rsid w:val="00D725C0"/>
    <w:rsid w:val="00D726E8"/>
    <w:rsid w:val="00D72705"/>
    <w:rsid w:val="00D7270E"/>
    <w:rsid w:val="00D72757"/>
    <w:rsid w:val="00D727B5"/>
    <w:rsid w:val="00D727BD"/>
    <w:rsid w:val="00D727E6"/>
    <w:rsid w:val="00D7280A"/>
    <w:rsid w:val="00D72969"/>
    <w:rsid w:val="00D729CF"/>
    <w:rsid w:val="00D72A2A"/>
    <w:rsid w:val="00D72B1E"/>
    <w:rsid w:val="00D72B48"/>
    <w:rsid w:val="00D72BFD"/>
    <w:rsid w:val="00D72C9C"/>
    <w:rsid w:val="00D72CD5"/>
    <w:rsid w:val="00D72CD6"/>
    <w:rsid w:val="00D72D38"/>
    <w:rsid w:val="00D72D99"/>
    <w:rsid w:val="00D72D9D"/>
    <w:rsid w:val="00D72E24"/>
    <w:rsid w:val="00D72ED7"/>
    <w:rsid w:val="00D72F08"/>
    <w:rsid w:val="00D72FA8"/>
    <w:rsid w:val="00D72FB8"/>
    <w:rsid w:val="00D72FD1"/>
    <w:rsid w:val="00D730FE"/>
    <w:rsid w:val="00D73180"/>
    <w:rsid w:val="00D731AF"/>
    <w:rsid w:val="00D733BD"/>
    <w:rsid w:val="00D734BF"/>
    <w:rsid w:val="00D73690"/>
    <w:rsid w:val="00D7373B"/>
    <w:rsid w:val="00D73774"/>
    <w:rsid w:val="00D73782"/>
    <w:rsid w:val="00D73787"/>
    <w:rsid w:val="00D737C2"/>
    <w:rsid w:val="00D73898"/>
    <w:rsid w:val="00D738B3"/>
    <w:rsid w:val="00D7394F"/>
    <w:rsid w:val="00D739E5"/>
    <w:rsid w:val="00D73AB1"/>
    <w:rsid w:val="00D73BD0"/>
    <w:rsid w:val="00D73CF0"/>
    <w:rsid w:val="00D73D82"/>
    <w:rsid w:val="00D73E26"/>
    <w:rsid w:val="00D73F7A"/>
    <w:rsid w:val="00D7409F"/>
    <w:rsid w:val="00D740BB"/>
    <w:rsid w:val="00D740EA"/>
    <w:rsid w:val="00D7413F"/>
    <w:rsid w:val="00D7418D"/>
    <w:rsid w:val="00D7424D"/>
    <w:rsid w:val="00D74297"/>
    <w:rsid w:val="00D742B0"/>
    <w:rsid w:val="00D742E8"/>
    <w:rsid w:val="00D74341"/>
    <w:rsid w:val="00D74356"/>
    <w:rsid w:val="00D74357"/>
    <w:rsid w:val="00D74496"/>
    <w:rsid w:val="00D7458A"/>
    <w:rsid w:val="00D745D8"/>
    <w:rsid w:val="00D745E4"/>
    <w:rsid w:val="00D74632"/>
    <w:rsid w:val="00D746CE"/>
    <w:rsid w:val="00D746FA"/>
    <w:rsid w:val="00D74765"/>
    <w:rsid w:val="00D747F7"/>
    <w:rsid w:val="00D748E2"/>
    <w:rsid w:val="00D74999"/>
    <w:rsid w:val="00D74A18"/>
    <w:rsid w:val="00D74AB3"/>
    <w:rsid w:val="00D74ADE"/>
    <w:rsid w:val="00D74B45"/>
    <w:rsid w:val="00D74B71"/>
    <w:rsid w:val="00D74D29"/>
    <w:rsid w:val="00D74DCC"/>
    <w:rsid w:val="00D74E2D"/>
    <w:rsid w:val="00D74EC2"/>
    <w:rsid w:val="00D74F15"/>
    <w:rsid w:val="00D74F7D"/>
    <w:rsid w:val="00D74F7E"/>
    <w:rsid w:val="00D74F81"/>
    <w:rsid w:val="00D74F9A"/>
    <w:rsid w:val="00D74FD0"/>
    <w:rsid w:val="00D74FDC"/>
    <w:rsid w:val="00D75094"/>
    <w:rsid w:val="00D750CB"/>
    <w:rsid w:val="00D75139"/>
    <w:rsid w:val="00D7518E"/>
    <w:rsid w:val="00D7526D"/>
    <w:rsid w:val="00D753AC"/>
    <w:rsid w:val="00D7543A"/>
    <w:rsid w:val="00D75456"/>
    <w:rsid w:val="00D75476"/>
    <w:rsid w:val="00D754C0"/>
    <w:rsid w:val="00D75511"/>
    <w:rsid w:val="00D7556A"/>
    <w:rsid w:val="00D7560F"/>
    <w:rsid w:val="00D756A7"/>
    <w:rsid w:val="00D756AB"/>
    <w:rsid w:val="00D75864"/>
    <w:rsid w:val="00D758C8"/>
    <w:rsid w:val="00D7590C"/>
    <w:rsid w:val="00D75949"/>
    <w:rsid w:val="00D75A32"/>
    <w:rsid w:val="00D75A52"/>
    <w:rsid w:val="00D75DAE"/>
    <w:rsid w:val="00D75DE1"/>
    <w:rsid w:val="00D75E0B"/>
    <w:rsid w:val="00D75EDD"/>
    <w:rsid w:val="00D75FDA"/>
    <w:rsid w:val="00D7602E"/>
    <w:rsid w:val="00D7604C"/>
    <w:rsid w:val="00D7610A"/>
    <w:rsid w:val="00D761EB"/>
    <w:rsid w:val="00D76278"/>
    <w:rsid w:val="00D7632E"/>
    <w:rsid w:val="00D76350"/>
    <w:rsid w:val="00D76358"/>
    <w:rsid w:val="00D76382"/>
    <w:rsid w:val="00D76450"/>
    <w:rsid w:val="00D76505"/>
    <w:rsid w:val="00D76522"/>
    <w:rsid w:val="00D76550"/>
    <w:rsid w:val="00D766A8"/>
    <w:rsid w:val="00D7672B"/>
    <w:rsid w:val="00D76742"/>
    <w:rsid w:val="00D76757"/>
    <w:rsid w:val="00D76817"/>
    <w:rsid w:val="00D76952"/>
    <w:rsid w:val="00D7698F"/>
    <w:rsid w:val="00D76A0B"/>
    <w:rsid w:val="00D76A1B"/>
    <w:rsid w:val="00D76A68"/>
    <w:rsid w:val="00D76A89"/>
    <w:rsid w:val="00D76B36"/>
    <w:rsid w:val="00D76B4F"/>
    <w:rsid w:val="00D76BBF"/>
    <w:rsid w:val="00D76BEF"/>
    <w:rsid w:val="00D76D1D"/>
    <w:rsid w:val="00D76DA5"/>
    <w:rsid w:val="00D76DDE"/>
    <w:rsid w:val="00D76EFD"/>
    <w:rsid w:val="00D76F70"/>
    <w:rsid w:val="00D76FC6"/>
    <w:rsid w:val="00D77008"/>
    <w:rsid w:val="00D77032"/>
    <w:rsid w:val="00D770C9"/>
    <w:rsid w:val="00D770D9"/>
    <w:rsid w:val="00D77233"/>
    <w:rsid w:val="00D77321"/>
    <w:rsid w:val="00D773F0"/>
    <w:rsid w:val="00D774C6"/>
    <w:rsid w:val="00D775DB"/>
    <w:rsid w:val="00D775E0"/>
    <w:rsid w:val="00D775E9"/>
    <w:rsid w:val="00D7761F"/>
    <w:rsid w:val="00D77623"/>
    <w:rsid w:val="00D776E5"/>
    <w:rsid w:val="00D777A4"/>
    <w:rsid w:val="00D778EF"/>
    <w:rsid w:val="00D77994"/>
    <w:rsid w:val="00D77A40"/>
    <w:rsid w:val="00D77AC0"/>
    <w:rsid w:val="00D77B48"/>
    <w:rsid w:val="00D77B5C"/>
    <w:rsid w:val="00D77BB2"/>
    <w:rsid w:val="00D77CC0"/>
    <w:rsid w:val="00D77D9F"/>
    <w:rsid w:val="00D77DDC"/>
    <w:rsid w:val="00D77E0F"/>
    <w:rsid w:val="00D800B7"/>
    <w:rsid w:val="00D80137"/>
    <w:rsid w:val="00D801CF"/>
    <w:rsid w:val="00D803D8"/>
    <w:rsid w:val="00D8044C"/>
    <w:rsid w:val="00D8045D"/>
    <w:rsid w:val="00D8046E"/>
    <w:rsid w:val="00D80483"/>
    <w:rsid w:val="00D805B6"/>
    <w:rsid w:val="00D80610"/>
    <w:rsid w:val="00D80696"/>
    <w:rsid w:val="00D80699"/>
    <w:rsid w:val="00D806E3"/>
    <w:rsid w:val="00D80745"/>
    <w:rsid w:val="00D80770"/>
    <w:rsid w:val="00D807BD"/>
    <w:rsid w:val="00D807D0"/>
    <w:rsid w:val="00D807F9"/>
    <w:rsid w:val="00D80817"/>
    <w:rsid w:val="00D80927"/>
    <w:rsid w:val="00D8094C"/>
    <w:rsid w:val="00D80963"/>
    <w:rsid w:val="00D809B5"/>
    <w:rsid w:val="00D80A2D"/>
    <w:rsid w:val="00D80B49"/>
    <w:rsid w:val="00D80CA6"/>
    <w:rsid w:val="00D80CC9"/>
    <w:rsid w:val="00D80D4F"/>
    <w:rsid w:val="00D80DDF"/>
    <w:rsid w:val="00D80E45"/>
    <w:rsid w:val="00D80F21"/>
    <w:rsid w:val="00D80F7F"/>
    <w:rsid w:val="00D80FFD"/>
    <w:rsid w:val="00D81041"/>
    <w:rsid w:val="00D810CE"/>
    <w:rsid w:val="00D81133"/>
    <w:rsid w:val="00D8135E"/>
    <w:rsid w:val="00D81394"/>
    <w:rsid w:val="00D8145A"/>
    <w:rsid w:val="00D81479"/>
    <w:rsid w:val="00D814AD"/>
    <w:rsid w:val="00D814B7"/>
    <w:rsid w:val="00D815C0"/>
    <w:rsid w:val="00D815ED"/>
    <w:rsid w:val="00D815FA"/>
    <w:rsid w:val="00D81646"/>
    <w:rsid w:val="00D816D1"/>
    <w:rsid w:val="00D8170F"/>
    <w:rsid w:val="00D817FB"/>
    <w:rsid w:val="00D8182B"/>
    <w:rsid w:val="00D818EA"/>
    <w:rsid w:val="00D81906"/>
    <w:rsid w:val="00D81917"/>
    <w:rsid w:val="00D81994"/>
    <w:rsid w:val="00D819D9"/>
    <w:rsid w:val="00D81A1A"/>
    <w:rsid w:val="00D81AA6"/>
    <w:rsid w:val="00D81B4C"/>
    <w:rsid w:val="00D81B53"/>
    <w:rsid w:val="00D81BBD"/>
    <w:rsid w:val="00D81BCB"/>
    <w:rsid w:val="00D81C49"/>
    <w:rsid w:val="00D81CD9"/>
    <w:rsid w:val="00D81CDD"/>
    <w:rsid w:val="00D81DFB"/>
    <w:rsid w:val="00D81F29"/>
    <w:rsid w:val="00D81F8D"/>
    <w:rsid w:val="00D8201A"/>
    <w:rsid w:val="00D8203F"/>
    <w:rsid w:val="00D82078"/>
    <w:rsid w:val="00D820A8"/>
    <w:rsid w:val="00D8226D"/>
    <w:rsid w:val="00D822E5"/>
    <w:rsid w:val="00D823EA"/>
    <w:rsid w:val="00D8246B"/>
    <w:rsid w:val="00D82523"/>
    <w:rsid w:val="00D826B4"/>
    <w:rsid w:val="00D826BF"/>
    <w:rsid w:val="00D82736"/>
    <w:rsid w:val="00D8276D"/>
    <w:rsid w:val="00D827C8"/>
    <w:rsid w:val="00D828B2"/>
    <w:rsid w:val="00D8291F"/>
    <w:rsid w:val="00D8296F"/>
    <w:rsid w:val="00D829FC"/>
    <w:rsid w:val="00D82A94"/>
    <w:rsid w:val="00D82B51"/>
    <w:rsid w:val="00D82B69"/>
    <w:rsid w:val="00D82C21"/>
    <w:rsid w:val="00D82C5D"/>
    <w:rsid w:val="00D82D4F"/>
    <w:rsid w:val="00D82D52"/>
    <w:rsid w:val="00D82D6B"/>
    <w:rsid w:val="00D82DDD"/>
    <w:rsid w:val="00D82E21"/>
    <w:rsid w:val="00D82E6F"/>
    <w:rsid w:val="00D82F16"/>
    <w:rsid w:val="00D8301E"/>
    <w:rsid w:val="00D83051"/>
    <w:rsid w:val="00D83081"/>
    <w:rsid w:val="00D83133"/>
    <w:rsid w:val="00D83377"/>
    <w:rsid w:val="00D83383"/>
    <w:rsid w:val="00D833AA"/>
    <w:rsid w:val="00D83467"/>
    <w:rsid w:val="00D83494"/>
    <w:rsid w:val="00D834B2"/>
    <w:rsid w:val="00D835DE"/>
    <w:rsid w:val="00D83649"/>
    <w:rsid w:val="00D8367F"/>
    <w:rsid w:val="00D8379B"/>
    <w:rsid w:val="00D8383B"/>
    <w:rsid w:val="00D83893"/>
    <w:rsid w:val="00D838B0"/>
    <w:rsid w:val="00D8392E"/>
    <w:rsid w:val="00D839B8"/>
    <w:rsid w:val="00D83A08"/>
    <w:rsid w:val="00D83A4F"/>
    <w:rsid w:val="00D83A8A"/>
    <w:rsid w:val="00D83C80"/>
    <w:rsid w:val="00D83D71"/>
    <w:rsid w:val="00D83DD8"/>
    <w:rsid w:val="00D83E83"/>
    <w:rsid w:val="00D83EF6"/>
    <w:rsid w:val="00D83FE2"/>
    <w:rsid w:val="00D8406C"/>
    <w:rsid w:val="00D8409B"/>
    <w:rsid w:val="00D84166"/>
    <w:rsid w:val="00D8419C"/>
    <w:rsid w:val="00D84201"/>
    <w:rsid w:val="00D84208"/>
    <w:rsid w:val="00D842BF"/>
    <w:rsid w:val="00D8445A"/>
    <w:rsid w:val="00D84570"/>
    <w:rsid w:val="00D845BE"/>
    <w:rsid w:val="00D84652"/>
    <w:rsid w:val="00D8466F"/>
    <w:rsid w:val="00D84745"/>
    <w:rsid w:val="00D848CC"/>
    <w:rsid w:val="00D849EF"/>
    <w:rsid w:val="00D84A9C"/>
    <w:rsid w:val="00D84AD5"/>
    <w:rsid w:val="00D84B8A"/>
    <w:rsid w:val="00D84BCC"/>
    <w:rsid w:val="00D84BD2"/>
    <w:rsid w:val="00D84C37"/>
    <w:rsid w:val="00D84D65"/>
    <w:rsid w:val="00D84D7C"/>
    <w:rsid w:val="00D84DB8"/>
    <w:rsid w:val="00D84E8F"/>
    <w:rsid w:val="00D84F06"/>
    <w:rsid w:val="00D84F23"/>
    <w:rsid w:val="00D84FD7"/>
    <w:rsid w:val="00D84FEE"/>
    <w:rsid w:val="00D8532A"/>
    <w:rsid w:val="00D8532C"/>
    <w:rsid w:val="00D8539C"/>
    <w:rsid w:val="00D85440"/>
    <w:rsid w:val="00D85536"/>
    <w:rsid w:val="00D8556E"/>
    <w:rsid w:val="00D8558B"/>
    <w:rsid w:val="00D856E3"/>
    <w:rsid w:val="00D85713"/>
    <w:rsid w:val="00D8574B"/>
    <w:rsid w:val="00D857C5"/>
    <w:rsid w:val="00D857E7"/>
    <w:rsid w:val="00D85809"/>
    <w:rsid w:val="00D8584E"/>
    <w:rsid w:val="00D8585A"/>
    <w:rsid w:val="00D859C8"/>
    <w:rsid w:val="00D85A7A"/>
    <w:rsid w:val="00D85AD2"/>
    <w:rsid w:val="00D85ADA"/>
    <w:rsid w:val="00D85B6D"/>
    <w:rsid w:val="00D85BF3"/>
    <w:rsid w:val="00D85C59"/>
    <w:rsid w:val="00D85CD8"/>
    <w:rsid w:val="00D85CF8"/>
    <w:rsid w:val="00D85F63"/>
    <w:rsid w:val="00D85F65"/>
    <w:rsid w:val="00D85FF3"/>
    <w:rsid w:val="00D8602A"/>
    <w:rsid w:val="00D860C5"/>
    <w:rsid w:val="00D86124"/>
    <w:rsid w:val="00D8618B"/>
    <w:rsid w:val="00D862B8"/>
    <w:rsid w:val="00D862C0"/>
    <w:rsid w:val="00D86338"/>
    <w:rsid w:val="00D863DC"/>
    <w:rsid w:val="00D8646E"/>
    <w:rsid w:val="00D86480"/>
    <w:rsid w:val="00D86491"/>
    <w:rsid w:val="00D864CF"/>
    <w:rsid w:val="00D864DA"/>
    <w:rsid w:val="00D864E7"/>
    <w:rsid w:val="00D8657A"/>
    <w:rsid w:val="00D865A9"/>
    <w:rsid w:val="00D866E1"/>
    <w:rsid w:val="00D86795"/>
    <w:rsid w:val="00D867B5"/>
    <w:rsid w:val="00D86895"/>
    <w:rsid w:val="00D8698A"/>
    <w:rsid w:val="00D8698F"/>
    <w:rsid w:val="00D869AC"/>
    <w:rsid w:val="00D86B80"/>
    <w:rsid w:val="00D86C3D"/>
    <w:rsid w:val="00D86CF4"/>
    <w:rsid w:val="00D86D17"/>
    <w:rsid w:val="00D86D5F"/>
    <w:rsid w:val="00D86F7A"/>
    <w:rsid w:val="00D86FC5"/>
    <w:rsid w:val="00D8704F"/>
    <w:rsid w:val="00D870C5"/>
    <w:rsid w:val="00D87111"/>
    <w:rsid w:val="00D87149"/>
    <w:rsid w:val="00D87199"/>
    <w:rsid w:val="00D871CC"/>
    <w:rsid w:val="00D8726A"/>
    <w:rsid w:val="00D872F0"/>
    <w:rsid w:val="00D872F8"/>
    <w:rsid w:val="00D87323"/>
    <w:rsid w:val="00D87533"/>
    <w:rsid w:val="00D8753F"/>
    <w:rsid w:val="00D8754C"/>
    <w:rsid w:val="00D875C3"/>
    <w:rsid w:val="00D87681"/>
    <w:rsid w:val="00D876DA"/>
    <w:rsid w:val="00D877E1"/>
    <w:rsid w:val="00D87990"/>
    <w:rsid w:val="00D87A27"/>
    <w:rsid w:val="00D87A3B"/>
    <w:rsid w:val="00D87A76"/>
    <w:rsid w:val="00D87A82"/>
    <w:rsid w:val="00D87B0E"/>
    <w:rsid w:val="00D87B6A"/>
    <w:rsid w:val="00D87C3F"/>
    <w:rsid w:val="00D87C8F"/>
    <w:rsid w:val="00D87D40"/>
    <w:rsid w:val="00D87D74"/>
    <w:rsid w:val="00D87E6C"/>
    <w:rsid w:val="00D87F46"/>
    <w:rsid w:val="00D9004C"/>
    <w:rsid w:val="00D9005B"/>
    <w:rsid w:val="00D900C2"/>
    <w:rsid w:val="00D901EA"/>
    <w:rsid w:val="00D90293"/>
    <w:rsid w:val="00D903AF"/>
    <w:rsid w:val="00D90421"/>
    <w:rsid w:val="00D90617"/>
    <w:rsid w:val="00D9067D"/>
    <w:rsid w:val="00D906C9"/>
    <w:rsid w:val="00D906DA"/>
    <w:rsid w:val="00D90758"/>
    <w:rsid w:val="00D907E4"/>
    <w:rsid w:val="00D90935"/>
    <w:rsid w:val="00D909C8"/>
    <w:rsid w:val="00D90A2C"/>
    <w:rsid w:val="00D90A69"/>
    <w:rsid w:val="00D90C36"/>
    <w:rsid w:val="00D90CC9"/>
    <w:rsid w:val="00D90CCA"/>
    <w:rsid w:val="00D90D4A"/>
    <w:rsid w:val="00D90D9A"/>
    <w:rsid w:val="00D90DF5"/>
    <w:rsid w:val="00D90E66"/>
    <w:rsid w:val="00D90E8F"/>
    <w:rsid w:val="00D90F53"/>
    <w:rsid w:val="00D91048"/>
    <w:rsid w:val="00D91057"/>
    <w:rsid w:val="00D9113A"/>
    <w:rsid w:val="00D91211"/>
    <w:rsid w:val="00D9121F"/>
    <w:rsid w:val="00D91276"/>
    <w:rsid w:val="00D9129F"/>
    <w:rsid w:val="00D912B1"/>
    <w:rsid w:val="00D912BE"/>
    <w:rsid w:val="00D91308"/>
    <w:rsid w:val="00D91351"/>
    <w:rsid w:val="00D9135A"/>
    <w:rsid w:val="00D9135C"/>
    <w:rsid w:val="00D91379"/>
    <w:rsid w:val="00D913B3"/>
    <w:rsid w:val="00D9145A"/>
    <w:rsid w:val="00D9147A"/>
    <w:rsid w:val="00D915A0"/>
    <w:rsid w:val="00D915C6"/>
    <w:rsid w:val="00D915DE"/>
    <w:rsid w:val="00D91637"/>
    <w:rsid w:val="00D9167D"/>
    <w:rsid w:val="00D9168B"/>
    <w:rsid w:val="00D916BC"/>
    <w:rsid w:val="00D91700"/>
    <w:rsid w:val="00D918B3"/>
    <w:rsid w:val="00D918CE"/>
    <w:rsid w:val="00D91A74"/>
    <w:rsid w:val="00D91A89"/>
    <w:rsid w:val="00D91AC6"/>
    <w:rsid w:val="00D91BC2"/>
    <w:rsid w:val="00D91C42"/>
    <w:rsid w:val="00D91D15"/>
    <w:rsid w:val="00D91D27"/>
    <w:rsid w:val="00D91D7A"/>
    <w:rsid w:val="00D91DB3"/>
    <w:rsid w:val="00D91EE8"/>
    <w:rsid w:val="00D91FDD"/>
    <w:rsid w:val="00D9200B"/>
    <w:rsid w:val="00D92072"/>
    <w:rsid w:val="00D920B0"/>
    <w:rsid w:val="00D92176"/>
    <w:rsid w:val="00D921C5"/>
    <w:rsid w:val="00D921C6"/>
    <w:rsid w:val="00D92220"/>
    <w:rsid w:val="00D922E9"/>
    <w:rsid w:val="00D922EE"/>
    <w:rsid w:val="00D9235C"/>
    <w:rsid w:val="00D92376"/>
    <w:rsid w:val="00D923BA"/>
    <w:rsid w:val="00D923BF"/>
    <w:rsid w:val="00D92461"/>
    <w:rsid w:val="00D92508"/>
    <w:rsid w:val="00D92512"/>
    <w:rsid w:val="00D92518"/>
    <w:rsid w:val="00D9254E"/>
    <w:rsid w:val="00D92611"/>
    <w:rsid w:val="00D9264D"/>
    <w:rsid w:val="00D9280B"/>
    <w:rsid w:val="00D9284B"/>
    <w:rsid w:val="00D92917"/>
    <w:rsid w:val="00D9298D"/>
    <w:rsid w:val="00D92A35"/>
    <w:rsid w:val="00D92A7D"/>
    <w:rsid w:val="00D92B0B"/>
    <w:rsid w:val="00D92B52"/>
    <w:rsid w:val="00D92B5D"/>
    <w:rsid w:val="00D92C65"/>
    <w:rsid w:val="00D92C81"/>
    <w:rsid w:val="00D92CC9"/>
    <w:rsid w:val="00D92CFD"/>
    <w:rsid w:val="00D92D00"/>
    <w:rsid w:val="00D92D3F"/>
    <w:rsid w:val="00D92D41"/>
    <w:rsid w:val="00D92D8A"/>
    <w:rsid w:val="00D92DB4"/>
    <w:rsid w:val="00D92DC8"/>
    <w:rsid w:val="00D92EF3"/>
    <w:rsid w:val="00D92FB2"/>
    <w:rsid w:val="00D92FE2"/>
    <w:rsid w:val="00D9302E"/>
    <w:rsid w:val="00D9303D"/>
    <w:rsid w:val="00D9308C"/>
    <w:rsid w:val="00D93114"/>
    <w:rsid w:val="00D93180"/>
    <w:rsid w:val="00D932D6"/>
    <w:rsid w:val="00D93385"/>
    <w:rsid w:val="00D93436"/>
    <w:rsid w:val="00D934F1"/>
    <w:rsid w:val="00D93564"/>
    <w:rsid w:val="00D9357C"/>
    <w:rsid w:val="00D935D8"/>
    <w:rsid w:val="00D93608"/>
    <w:rsid w:val="00D936F6"/>
    <w:rsid w:val="00D93701"/>
    <w:rsid w:val="00D9373C"/>
    <w:rsid w:val="00D93887"/>
    <w:rsid w:val="00D938CE"/>
    <w:rsid w:val="00D939A6"/>
    <w:rsid w:val="00D93A65"/>
    <w:rsid w:val="00D93A86"/>
    <w:rsid w:val="00D93B01"/>
    <w:rsid w:val="00D93B16"/>
    <w:rsid w:val="00D93BD9"/>
    <w:rsid w:val="00D93BF8"/>
    <w:rsid w:val="00D93CB4"/>
    <w:rsid w:val="00D93D0B"/>
    <w:rsid w:val="00D93D10"/>
    <w:rsid w:val="00D93D12"/>
    <w:rsid w:val="00D93D43"/>
    <w:rsid w:val="00D93E0D"/>
    <w:rsid w:val="00D93E29"/>
    <w:rsid w:val="00D93EAD"/>
    <w:rsid w:val="00D93F67"/>
    <w:rsid w:val="00D93FE7"/>
    <w:rsid w:val="00D93FED"/>
    <w:rsid w:val="00D9413E"/>
    <w:rsid w:val="00D9453A"/>
    <w:rsid w:val="00D945C3"/>
    <w:rsid w:val="00D94668"/>
    <w:rsid w:val="00D94749"/>
    <w:rsid w:val="00D947CA"/>
    <w:rsid w:val="00D94842"/>
    <w:rsid w:val="00D94971"/>
    <w:rsid w:val="00D94A31"/>
    <w:rsid w:val="00D94A6A"/>
    <w:rsid w:val="00D94AF4"/>
    <w:rsid w:val="00D94B84"/>
    <w:rsid w:val="00D94B91"/>
    <w:rsid w:val="00D94C4E"/>
    <w:rsid w:val="00D94D3C"/>
    <w:rsid w:val="00D94D40"/>
    <w:rsid w:val="00D94E96"/>
    <w:rsid w:val="00D94F54"/>
    <w:rsid w:val="00D94F9F"/>
    <w:rsid w:val="00D95034"/>
    <w:rsid w:val="00D9505A"/>
    <w:rsid w:val="00D95120"/>
    <w:rsid w:val="00D951C0"/>
    <w:rsid w:val="00D951DD"/>
    <w:rsid w:val="00D95227"/>
    <w:rsid w:val="00D9523F"/>
    <w:rsid w:val="00D95286"/>
    <w:rsid w:val="00D952B9"/>
    <w:rsid w:val="00D952DC"/>
    <w:rsid w:val="00D95402"/>
    <w:rsid w:val="00D95467"/>
    <w:rsid w:val="00D95479"/>
    <w:rsid w:val="00D9549B"/>
    <w:rsid w:val="00D954A8"/>
    <w:rsid w:val="00D95522"/>
    <w:rsid w:val="00D955A1"/>
    <w:rsid w:val="00D955AF"/>
    <w:rsid w:val="00D955E8"/>
    <w:rsid w:val="00D956AA"/>
    <w:rsid w:val="00D956DB"/>
    <w:rsid w:val="00D95724"/>
    <w:rsid w:val="00D957F2"/>
    <w:rsid w:val="00D95837"/>
    <w:rsid w:val="00D9593B"/>
    <w:rsid w:val="00D9595C"/>
    <w:rsid w:val="00D959A2"/>
    <w:rsid w:val="00D959BB"/>
    <w:rsid w:val="00D95A08"/>
    <w:rsid w:val="00D95A3D"/>
    <w:rsid w:val="00D95A68"/>
    <w:rsid w:val="00D95BD0"/>
    <w:rsid w:val="00D95C79"/>
    <w:rsid w:val="00D95C80"/>
    <w:rsid w:val="00D95DBF"/>
    <w:rsid w:val="00D95DE1"/>
    <w:rsid w:val="00D95E52"/>
    <w:rsid w:val="00D95F63"/>
    <w:rsid w:val="00D95F76"/>
    <w:rsid w:val="00D95FE4"/>
    <w:rsid w:val="00D95FF0"/>
    <w:rsid w:val="00D96017"/>
    <w:rsid w:val="00D96022"/>
    <w:rsid w:val="00D96023"/>
    <w:rsid w:val="00D960E1"/>
    <w:rsid w:val="00D9610E"/>
    <w:rsid w:val="00D961AA"/>
    <w:rsid w:val="00D961BC"/>
    <w:rsid w:val="00D9626A"/>
    <w:rsid w:val="00D96296"/>
    <w:rsid w:val="00D9632B"/>
    <w:rsid w:val="00D96380"/>
    <w:rsid w:val="00D96490"/>
    <w:rsid w:val="00D96540"/>
    <w:rsid w:val="00D965CD"/>
    <w:rsid w:val="00D96693"/>
    <w:rsid w:val="00D966F0"/>
    <w:rsid w:val="00D96755"/>
    <w:rsid w:val="00D967F0"/>
    <w:rsid w:val="00D96926"/>
    <w:rsid w:val="00D96955"/>
    <w:rsid w:val="00D9698E"/>
    <w:rsid w:val="00D96997"/>
    <w:rsid w:val="00D96AC0"/>
    <w:rsid w:val="00D96CC0"/>
    <w:rsid w:val="00D96CC1"/>
    <w:rsid w:val="00D96F3D"/>
    <w:rsid w:val="00D96F54"/>
    <w:rsid w:val="00D96F7F"/>
    <w:rsid w:val="00D97076"/>
    <w:rsid w:val="00D97119"/>
    <w:rsid w:val="00D9727E"/>
    <w:rsid w:val="00D972FC"/>
    <w:rsid w:val="00D97307"/>
    <w:rsid w:val="00D97374"/>
    <w:rsid w:val="00D973D5"/>
    <w:rsid w:val="00D97421"/>
    <w:rsid w:val="00D97468"/>
    <w:rsid w:val="00D974F6"/>
    <w:rsid w:val="00D97531"/>
    <w:rsid w:val="00D97571"/>
    <w:rsid w:val="00D9762B"/>
    <w:rsid w:val="00D97809"/>
    <w:rsid w:val="00D97842"/>
    <w:rsid w:val="00D9790C"/>
    <w:rsid w:val="00D97A81"/>
    <w:rsid w:val="00D97AE9"/>
    <w:rsid w:val="00D97C21"/>
    <w:rsid w:val="00D97C37"/>
    <w:rsid w:val="00D97D60"/>
    <w:rsid w:val="00D97FF5"/>
    <w:rsid w:val="00DA0043"/>
    <w:rsid w:val="00DA0072"/>
    <w:rsid w:val="00DA00A0"/>
    <w:rsid w:val="00DA00CF"/>
    <w:rsid w:val="00DA00E5"/>
    <w:rsid w:val="00DA017B"/>
    <w:rsid w:val="00DA022A"/>
    <w:rsid w:val="00DA0309"/>
    <w:rsid w:val="00DA032C"/>
    <w:rsid w:val="00DA03D7"/>
    <w:rsid w:val="00DA04D0"/>
    <w:rsid w:val="00DA051B"/>
    <w:rsid w:val="00DA056F"/>
    <w:rsid w:val="00DA0587"/>
    <w:rsid w:val="00DA05D1"/>
    <w:rsid w:val="00DA0605"/>
    <w:rsid w:val="00DA060D"/>
    <w:rsid w:val="00DA0642"/>
    <w:rsid w:val="00DA06A6"/>
    <w:rsid w:val="00DA07D4"/>
    <w:rsid w:val="00DA0A01"/>
    <w:rsid w:val="00DA0ABA"/>
    <w:rsid w:val="00DA0AEC"/>
    <w:rsid w:val="00DA0BE9"/>
    <w:rsid w:val="00DA0CCC"/>
    <w:rsid w:val="00DA0D0E"/>
    <w:rsid w:val="00DA0D6E"/>
    <w:rsid w:val="00DA0DBE"/>
    <w:rsid w:val="00DA0E84"/>
    <w:rsid w:val="00DA0FA4"/>
    <w:rsid w:val="00DA0FD6"/>
    <w:rsid w:val="00DA0FE0"/>
    <w:rsid w:val="00DA105F"/>
    <w:rsid w:val="00DA110C"/>
    <w:rsid w:val="00DA1165"/>
    <w:rsid w:val="00DA1171"/>
    <w:rsid w:val="00DA1202"/>
    <w:rsid w:val="00DA1264"/>
    <w:rsid w:val="00DA1281"/>
    <w:rsid w:val="00DA1351"/>
    <w:rsid w:val="00DA16D5"/>
    <w:rsid w:val="00DA16F9"/>
    <w:rsid w:val="00DA1743"/>
    <w:rsid w:val="00DA1754"/>
    <w:rsid w:val="00DA17FE"/>
    <w:rsid w:val="00DA19D1"/>
    <w:rsid w:val="00DA1AB5"/>
    <w:rsid w:val="00DA1B2B"/>
    <w:rsid w:val="00DA1B69"/>
    <w:rsid w:val="00DA1B92"/>
    <w:rsid w:val="00DA1BB3"/>
    <w:rsid w:val="00DA1BB9"/>
    <w:rsid w:val="00DA1C74"/>
    <w:rsid w:val="00DA1C90"/>
    <w:rsid w:val="00DA1D29"/>
    <w:rsid w:val="00DA1DC2"/>
    <w:rsid w:val="00DA1ECA"/>
    <w:rsid w:val="00DA1F12"/>
    <w:rsid w:val="00DA1F56"/>
    <w:rsid w:val="00DA1F8D"/>
    <w:rsid w:val="00DA20DD"/>
    <w:rsid w:val="00DA2182"/>
    <w:rsid w:val="00DA218E"/>
    <w:rsid w:val="00DA220B"/>
    <w:rsid w:val="00DA221F"/>
    <w:rsid w:val="00DA2250"/>
    <w:rsid w:val="00DA22DA"/>
    <w:rsid w:val="00DA233A"/>
    <w:rsid w:val="00DA241F"/>
    <w:rsid w:val="00DA2461"/>
    <w:rsid w:val="00DA24D3"/>
    <w:rsid w:val="00DA251E"/>
    <w:rsid w:val="00DA2568"/>
    <w:rsid w:val="00DA2596"/>
    <w:rsid w:val="00DA25A2"/>
    <w:rsid w:val="00DA25BB"/>
    <w:rsid w:val="00DA25ED"/>
    <w:rsid w:val="00DA25F6"/>
    <w:rsid w:val="00DA2697"/>
    <w:rsid w:val="00DA2787"/>
    <w:rsid w:val="00DA27A9"/>
    <w:rsid w:val="00DA27CA"/>
    <w:rsid w:val="00DA27D5"/>
    <w:rsid w:val="00DA27DA"/>
    <w:rsid w:val="00DA28BF"/>
    <w:rsid w:val="00DA2920"/>
    <w:rsid w:val="00DA298B"/>
    <w:rsid w:val="00DA2992"/>
    <w:rsid w:val="00DA29C3"/>
    <w:rsid w:val="00DA2A46"/>
    <w:rsid w:val="00DA2AEA"/>
    <w:rsid w:val="00DA2AFB"/>
    <w:rsid w:val="00DA2D75"/>
    <w:rsid w:val="00DA2DAA"/>
    <w:rsid w:val="00DA2DBD"/>
    <w:rsid w:val="00DA2DC9"/>
    <w:rsid w:val="00DA2DE2"/>
    <w:rsid w:val="00DA2E2D"/>
    <w:rsid w:val="00DA2EDA"/>
    <w:rsid w:val="00DA2F19"/>
    <w:rsid w:val="00DA3050"/>
    <w:rsid w:val="00DA3149"/>
    <w:rsid w:val="00DA3171"/>
    <w:rsid w:val="00DA320E"/>
    <w:rsid w:val="00DA3287"/>
    <w:rsid w:val="00DA3299"/>
    <w:rsid w:val="00DA32EB"/>
    <w:rsid w:val="00DA3335"/>
    <w:rsid w:val="00DA339B"/>
    <w:rsid w:val="00DA3452"/>
    <w:rsid w:val="00DA3474"/>
    <w:rsid w:val="00DA34E2"/>
    <w:rsid w:val="00DA34F9"/>
    <w:rsid w:val="00DA3677"/>
    <w:rsid w:val="00DA36C4"/>
    <w:rsid w:val="00DA3705"/>
    <w:rsid w:val="00DA37D0"/>
    <w:rsid w:val="00DA37DB"/>
    <w:rsid w:val="00DA38C0"/>
    <w:rsid w:val="00DA390F"/>
    <w:rsid w:val="00DA394C"/>
    <w:rsid w:val="00DA3A3A"/>
    <w:rsid w:val="00DA3A67"/>
    <w:rsid w:val="00DA3AC4"/>
    <w:rsid w:val="00DA3BAA"/>
    <w:rsid w:val="00DA3BDC"/>
    <w:rsid w:val="00DA3D23"/>
    <w:rsid w:val="00DA3D2D"/>
    <w:rsid w:val="00DA3E13"/>
    <w:rsid w:val="00DA3E29"/>
    <w:rsid w:val="00DA3EDD"/>
    <w:rsid w:val="00DA3EE1"/>
    <w:rsid w:val="00DA3EF6"/>
    <w:rsid w:val="00DA3F4B"/>
    <w:rsid w:val="00DA3F61"/>
    <w:rsid w:val="00DA3FF8"/>
    <w:rsid w:val="00DA40EA"/>
    <w:rsid w:val="00DA416B"/>
    <w:rsid w:val="00DA419E"/>
    <w:rsid w:val="00DA41A9"/>
    <w:rsid w:val="00DA41C9"/>
    <w:rsid w:val="00DA42EB"/>
    <w:rsid w:val="00DA4337"/>
    <w:rsid w:val="00DA43FC"/>
    <w:rsid w:val="00DA450D"/>
    <w:rsid w:val="00DA458B"/>
    <w:rsid w:val="00DA45EB"/>
    <w:rsid w:val="00DA4620"/>
    <w:rsid w:val="00DA476F"/>
    <w:rsid w:val="00DA47EB"/>
    <w:rsid w:val="00DA4823"/>
    <w:rsid w:val="00DA483E"/>
    <w:rsid w:val="00DA4912"/>
    <w:rsid w:val="00DA492F"/>
    <w:rsid w:val="00DA493C"/>
    <w:rsid w:val="00DA4A4C"/>
    <w:rsid w:val="00DA4B98"/>
    <w:rsid w:val="00DA4BA8"/>
    <w:rsid w:val="00DA4C39"/>
    <w:rsid w:val="00DA4C4E"/>
    <w:rsid w:val="00DA4CBC"/>
    <w:rsid w:val="00DA4CCB"/>
    <w:rsid w:val="00DA4E0A"/>
    <w:rsid w:val="00DA4EA0"/>
    <w:rsid w:val="00DA4F6C"/>
    <w:rsid w:val="00DA4FE6"/>
    <w:rsid w:val="00DA5064"/>
    <w:rsid w:val="00DA50CB"/>
    <w:rsid w:val="00DA519C"/>
    <w:rsid w:val="00DA528E"/>
    <w:rsid w:val="00DA5299"/>
    <w:rsid w:val="00DA535D"/>
    <w:rsid w:val="00DA540C"/>
    <w:rsid w:val="00DA5478"/>
    <w:rsid w:val="00DA54AA"/>
    <w:rsid w:val="00DA5594"/>
    <w:rsid w:val="00DA55CC"/>
    <w:rsid w:val="00DA55E6"/>
    <w:rsid w:val="00DA56A7"/>
    <w:rsid w:val="00DA56BD"/>
    <w:rsid w:val="00DA5711"/>
    <w:rsid w:val="00DA578C"/>
    <w:rsid w:val="00DA5798"/>
    <w:rsid w:val="00DA58A7"/>
    <w:rsid w:val="00DA58F8"/>
    <w:rsid w:val="00DA59B9"/>
    <w:rsid w:val="00DA59DF"/>
    <w:rsid w:val="00DA5AEB"/>
    <w:rsid w:val="00DA5B0A"/>
    <w:rsid w:val="00DA5C02"/>
    <w:rsid w:val="00DA5C21"/>
    <w:rsid w:val="00DA5CCC"/>
    <w:rsid w:val="00DA5CD6"/>
    <w:rsid w:val="00DA5CFB"/>
    <w:rsid w:val="00DA5D3F"/>
    <w:rsid w:val="00DA5D61"/>
    <w:rsid w:val="00DA5E23"/>
    <w:rsid w:val="00DA5EF2"/>
    <w:rsid w:val="00DA5FA2"/>
    <w:rsid w:val="00DA6014"/>
    <w:rsid w:val="00DA60E0"/>
    <w:rsid w:val="00DA6366"/>
    <w:rsid w:val="00DA6438"/>
    <w:rsid w:val="00DA652F"/>
    <w:rsid w:val="00DA6599"/>
    <w:rsid w:val="00DA65FA"/>
    <w:rsid w:val="00DA6608"/>
    <w:rsid w:val="00DA667F"/>
    <w:rsid w:val="00DA66E9"/>
    <w:rsid w:val="00DA6796"/>
    <w:rsid w:val="00DA68A4"/>
    <w:rsid w:val="00DA68F7"/>
    <w:rsid w:val="00DA6A12"/>
    <w:rsid w:val="00DA6A25"/>
    <w:rsid w:val="00DA6A37"/>
    <w:rsid w:val="00DA6A5E"/>
    <w:rsid w:val="00DA6A93"/>
    <w:rsid w:val="00DA6B64"/>
    <w:rsid w:val="00DA6BCA"/>
    <w:rsid w:val="00DA6C74"/>
    <w:rsid w:val="00DA6C78"/>
    <w:rsid w:val="00DA6D26"/>
    <w:rsid w:val="00DA6D46"/>
    <w:rsid w:val="00DA6D8F"/>
    <w:rsid w:val="00DA6DCF"/>
    <w:rsid w:val="00DA6DD9"/>
    <w:rsid w:val="00DA7065"/>
    <w:rsid w:val="00DA7069"/>
    <w:rsid w:val="00DA7116"/>
    <w:rsid w:val="00DA716E"/>
    <w:rsid w:val="00DA716F"/>
    <w:rsid w:val="00DA71E1"/>
    <w:rsid w:val="00DA72B2"/>
    <w:rsid w:val="00DA740A"/>
    <w:rsid w:val="00DA7543"/>
    <w:rsid w:val="00DA755B"/>
    <w:rsid w:val="00DA761B"/>
    <w:rsid w:val="00DA769E"/>
    <w:rsid w:val="00DA774B"/>
    <w:rsid w:val="00DA7857"/>
    <w:rsid w:val="00DA7861"/>
    <w:rsid w:val="00DA7865"/>
    <w:rsid w:val="00DA78BE"/>
    <w:rsid w:val="00DA7933"/>
    <w:rsid w:val="00DA797D"/>
    <w:rsid w:val="00DA79C5"/>
    <w:rsid w:val="00DA79C8"/>
    <w:rsid w:val="00DA79DC"/>
    <w:rsid w:val="00DA7A77"/>
    <w:rsid w:val="00DA7B74"/>
    <w:rsid w:val="00DA7BFF"/>
    <w:rsid w:val="00DA7CE6"/>
    <w:rsid w:val="00DA7DCE"/>
    <w:rsid w:val="00DA7E1B"/>
    <w:rsid w:val="00DA7E82"/>
    <w:rsid w:val="00DA7EB4"/>
    <w:rsid w:val="00DA7F16"/>
    <w:rsid w:val="00DA7F2C"/>
    <w:rsid w:val="00DA7F57"/>
    <w:rsid w:val="00DA7FDC"/>
    <w:rsid w:val="00DB00EE"/>
    <w:rsid w:val="00DB0112"/>
    <w:rsid w:val="00DB0145"/>
    <w:rsid w:val="00DB01C0"/>
    <w:rsid w:val="00DB01EF"/>
    <w:rsid w:val="00DB01FC"/>
    <w:rsid w:val="00DB01FD"/>
    <w:rsid w:val="00DB0306"/>
    <w:rsid w:val="00DB031D"/>
    <w:rsid w:val="00DB03C2"/>
    <w:rsid w:val="00DB03D7"/>
    <w:rsid w:val="00DB04BF"/>
    <w:rsid w:val="00DB0566"/>
    <w:rsid w:val="00DB066D"/>
    <w:rsid w:val="00DB06C5"/>
    <w:rsid w:val="00DB0756"/>
    <w:rsid w:val="00DB0812"/>
    <w:rsid w:val="00DB0823"/>
    <w:rsid w:val="00DB088B"/>
    <w:rsid w:val="00DB089C"/>
    <w:rsid w:val="00DB090F"/>
    <w:rsid w:val="00DB092A"/>
    <w:rsid w:val="00DB09F3"/>
    <w:rsid w:val="00DB0A0A"/>
    <w:rsid w:val="00DB0B1A"/>
    <w:rsid w:val="00DB0B65"/>
    <w:rsid w:val="00DB0BC1"/>
    <w:rsid w:val="00DB0BE9"/>
    <w:rsid w:val="00DB0C4D"/>
    <w:rsid w:val="00DB0DE0"/>
    <w:rsid w:val="00DB0E49"/>
    <w:rsid w:val="00DB0E99"/>
    <w:rsid w:val="00DB0F59"/>
    <w:rsid w:val="00DB0F95"/>
    <w:rsid w:val="00DB1053"/>
    <w:rsid w:val="00DB109E"/>
    <w:rsid w:val="00DB1177"/>
    <w:rsid w:val="00DB1255"/>
    <w:rsid w:val="00DB12EB"/>
    <w:rsid w:val="00DB1323"/>
    <w:rsid w:val="00DB1363"/>
    <w:rsid w:val="00DB1443"/>
    <w:rsid w:val="00DB14B4"/>
    <w:rsid w:val="00DB16F2"/>
    <w:rsid w:val="00DB173E"/>
    <w:rsid w:val="00DB1748"/>
    <w:rsid w:val="00DB1797"/>
    <w:rsid w:val="00DB17A5"/>
    <w:rsid w:val="00DB1898"/>
    <w:rsid w:val="00DB189C"/>
    <w:rsid w:val="00DB19D9"/>
    <w:rsid w:val="00DB1ADF"/>
    <w:rsid w:val="00DB1B4F"/>
    <w:rsid w:val="00DB1CD9"/>
    <w:rsid w:val="00DB1D67"/>
    <w:rsid w:val="00DB1DDB"/>
    <w:rsid w:val="00DB1DDD"/>
    <w:rsid w:val="00DB1E83"/>
    <w:rsid w:val="00DB207F"/>
    <w:rsid w:val="00DB20E5"/>
    <w:rsid w:val="00DB2181"/>
    <w:rsid w:val="00DB2249"/>
    <w:rsid w:val="00DB22AB"/>
    <w:rsid w:val="00DB2396"/>
    <w:rsid w:val="00DB23CD"/>
    <w:rsid w:val="00DB23ED"/>
    <w:rsid w:val="00DB244C"/>
    <w:rsid w:val="00DB2476"/>
    <w:rsid w:val="00DB253F"/>
    <w:rsid w:val="00DB2644"/>
    <w:rsid w:val="00DB26D1"/>
    <w:rsid w:val="00DB275E"/>
    <w:rsid w:val="00DB27E3"/>
    <w:rsid w:val="00DB281A"/>
    <w:rsid w:val="00DB28CF"/>
    <w:rsid w:val="00DB28F5"/>
    <w:rsid w:val="00DB29B3"/>
    <w:rsid w:val="00DB2A02"/>
    <w:rsid w:val="00DB2AF4"/>
    <w:rsid w:val="00DB2C4D"/>
    <w:rsid w:val="00DB2C52"/>
    <w:rsid w:val="00DB2CA0"/>
    <w:rsid w:val="00DB2D8C"/>
    <w:rsid w:val="00DB2E06"/>
    <w:rsid w:val="00DB2E2E"/>
    <w:rsid w:val="00DB2E5F"/>
    <w:rsid w:val="00DB2F1D"/>
    <w:rsid w:val="00DB300C"/>
    <w:rsid w:val="00DB3038"/>
    <w:rsid w:val="00DB30C3"/>
    <w:rsid w:val="00DB30DB"/>
    <w:rsid w:val="00DB31A5"/>
    <w:rsid w:val="00DB31C8"/>
    <w:rsid w:val="00DB31EE"/>
    <w:rsid w:val="00DB3291"/>
    <w:rsid w:val="00DB32CA"/>
    <w:rsid w:val="00DB33DE"/>
    <w:rsid w:val="00DB34FA"/>
    <w:rsid w:val="00DB3503"/>
    <w:rsid w:val="00DB353C"/>
    <w:rsid w:val="00DB3560"/>
    <w:rsid w:val="00DB35C6"/>
    <w:rsid w:val="00DB3702"/>
    <w:rsid w:val="00DB384C"/>
    <w:rsid w:val="00DB38D4"/>
    <w:rsid w:val="00DB38EE"/>
    <w:rsid w:val="00DB39B2"/>
    <w:rsid w:val="00DB3AC3"/>
    <w:rsid w:val="00DB3B01"/>
    <w:rsid w:val="00DB3CA6"/>
    <w:rsid w:val="00DB3DA0"/>
    <w:rsid w:val="00DB3DED"/>
    <w:rsid w:val="00DB3E58"/>
    <w:rsid w:val="00DB3EB4"/>
    <w:rsid w:val="00DB405C"/>
    <w:rsid w:val="00DB40F7"/>
    <w:rsid w:val="00DB4143"/>
    <w:rsid w:val="00DB41B3"/>
    <w:rsid w:val="00DB41BE"/>
    <w:rsid w:val="00DB41C9"/>
    <w:rsid w:val="00DB41ED"/>
    <w:rsid w:val="00DB4215"/>
    <w:rsid w:val="00DB421D"/>
    <w:rsid w:val="00DB428F"/>
    <w:rsid w:val="00DB4453"/>
    <w:rsid w:val="00DB44C2"/>
    <w:rsid w:val="00DB461C"/>
    <w:rsid w:val="00DB4639"/>
    <w:rsid w:val="00DB477E"/>
    <w:rsid w:val="00DB47DB"/>
    <w:rsid w:val="00DB4824"/>
    <w:rsid w:val="00DB483F"/>
    <w:rsid w:val="00DB484B"/>
    <w:rsid w:val="00DB48CA"/>
    <w:rsid w:val="00DB48F6"/>
    <w:rsid w:val="00DB49AC"/>
    <w:rsid w:val="00DB49FE"/>
    <w:rsid w:val="00DB4AE3"/>
    <w:rsid w:val="00DB4B6A"/>
    <w:rsid w:val="00DB4BB2"/>
    <w:rsid w:val="00DB4C52"/>
    <w:rsid w:val="00DB4CBD"/>
    <w:rsid w:val="00DB4CF0"/>
    <w:rsid w:val="00DB4D33"/>
    <w:rsid w:val="00DB4D8B"/>
    <w:rsid w:val="00DB4DD8"/>
    <w:rsid w:val="00DB4E02"/>
    <w:rsid w:val="00DB4EC5"/>
    <w:rsid w:val="00DB4F5E"/>
    <w:rsid w:val="00DB4FF1"/>
    <w:rsid w:val="00DB500F"/>
    <w:rsid w:val="00DB5028"/>
    <w:rsid w:val="00DB5079"/>
    <w:rsid w:val="00DB50D8"/>
    <w:rsid w:val="00DB540F"/>
    <w:rsid w:val="00DB577E"/>
    <w:rsid w:val="00DB5792"/>
    <w:rsid w:val="00DB579A"/>
    <w:rsid w:val="00DB579F"/>
    <w:rsid w:val="00DB57C3"/>
    <w:rsid w:val="00DB58B2"/>
    <w:rsid w:val="00DB592B"/>
    <w:rsid w:val="00DB5A31"/>
    <w:rsid w:val="00DB5A42"/>
    <w:rsid w:val="00DB5AFD"/>
    <w:rsid w:val="00DB5B74"/>
    <w:rsid w:val="00DB5BBE"/>
    <w:rsid w:val="00DB5CB1"/>
    <w:rsid w:val="00DB5CB8"/>
    <w:rsid w:val="00DB5CF6"/>
    <w:rsid w:val="00DB5FE2"/>
    <w:rsid w:val="00DB6046"/>
    <w:rsid w:val="00DB61C3"/>
    <w:rsid w:val="00DB61FA"/>
    <w:rsid w:val="00DB6254"/>
    <w:rsid w:val="00DB62B8"/>
    <w:rsid w:val="00DB63FD"/>
    <w:rsid w:val="00DB651D"/>
    <w:rsid w:val="00DB6644"/>
    <w:rsid w:val="00DB6701"/>
    <w:rsid w:val="00DB6738"/>
    <w:rsid w:val="00DB6757"/>
    <w:rsid w:val="00DB6AA0"/>
    <w:rsid w:val="00DB6B5B"/>
    <w:rsid w:val="00DB6B79"/>
    <w:rsid w:val="00DB6C20"/>
    <w:rsid w:val="00DB6E1C"/>
    <w:rsid w:val="00DB6E22"/>
    <w:rsid w:val="00DB6F26"/>
    <w:rsid w:val="00DB6F66"/>
    <w:rsid w:val="00DB6F72"/>
    <w:rsid w:val="00DB6F9C"/>
    <w:rsid w:val="00DB706D"/>
    <w:rsid w:val="00DB70CB"/>
    <w:rsid w:val="00DB711D"/>
    <w:rsid w:val="00DB715F"/>
    <w:rsid w:val="00DB71AF"/>
    <w:rsid w:val="00DB7267"/>
    <w:rsid w:val="00DB72C3"/>
    <w:rsid w:val="00DB733C"/>
    <w:rsid w:val="00DB7391"/>
    <w:rsid w:val="00DB739E"/>
    <w:rsid w:val="00DB7458"/>
    <w:rsid w:val="00DB7510"/>
    <w:rsid w:val="00DB76EF"/>
    <w:rsid w:val="00DB7AAA"/>
    <w:rsid w:val="00DB7B3E"/>
    <w:rsid w:val="00DB7CA4"/>
    <w:rsid w:val="00DB7D0E"/>
    <w:rsid w:val="00DB7D41"/>
    <w:rsid w:val="00DB7D4D"/>
    <w:rsid w:val="00DB7DF2"/>
    <w:rsid w:val="00DB7E3E"/>
    <w:rsid w:val="00DB7F64"/>
    <w:rsid w:val="00DC0039"/>
    <w:rsid w:val="00DC00ED"/>
    <w:rsid w:val="00DC0177"/>
    <w:rsid w:val="00DC01C1"/>
    <w:rsid w:val="00DC0239"/>
    <w:rsid w:val="00DC027B"/>
    <w:rsid w:val="00DC029B"/>
    <w:rsid w:val="00DC037E"/>
    <w:rsid w:val="00DC0437"/>
    <w:rsid w:val="00DC04AF"/>
    <w:rsid w:val="00DC059E"/>
    <w:rsid w:val="00DC060C"/>
    <w:rsid w:val="00DC0651"/>
    <w:rsid w:val="00DC06A7"/>
    <w:rsid w:val="00DC0748"/>
    <w:rsid w:val="00DC0785"/>
    <w:rsid w:val="00DC07EF"/>
    <w:rsid w:val="00DC0881"/>
    <w:rsid w:val="00DC0886"/>
    <w:rsid w:val="00DC090A"/>
    <w:rsid w:val="00DC0969"/>
    <w:rsid w:val="00DC098C"/>
    <w:rsid w:val="00DC0A2C"/>
    <w:rsid w:val="00DC0A36"/>
    <w:rsid w:val="00DC0A46"/>
    <w:rsid w:val="00DC0A65"/>
    <w:rsid w:val="00DC0AF5"/>
    <w:rsid w:val="00DC0BB3"/>
    <w:rsid w:val="00DC0BCA"/>
    <w:rsid w:val="00DC0BD3"/>
    <w:rsid w:val="00DC0C04"/>
    <w:rsid w:val="00DC0C71"/>
    <w:rsid w:val="00DC0CAC"/>
    <w:rsid w:val="00DC0CB6"/>
    <w:rsid w:val="00DC0CD9"/>
    <w:rsid w:val="00DC0E6A"/>
    <w:rsid w:val="00DC0F11"/>
    <w:rsid w:val="00DC0F48"/>
    <w:rsid w:val="00DC1087"/>
    <w:rsid w:val="00DC108D"/>
    <w:rsid w:val="00DC10E5"/>
    <w:rsid w:val="00DC118C"/>
    <w:rsid w:val="00DC118F"/>
    <w:rsid w:val="00DC127A"/>
    <w:rsid w:val="00DC12CB"/>
    <w:rsid w:val="00DC12E2"/>
    <w:rsid w:val="00DC1373"/>
    <w:rsid w:val="00DC13BF"/>
    <w:rsid w:val="00DC1419"/>
    <w:rsid w:val="00DC1432"/>
    <w:rsid w:val="00DC15D1"/>
    <w:rsid w:val="00DC1617"/>
    <w:rsid w:val="00DC1741"/>
    <w:rsid w:val="00DC17F8"/>
    <w:rsid w:val="00DC1A36"/>
    <w:rsid w:val="00DC1A8E"/>
    <w:rsid w:val="00DC1B41"/>
    <w:rsid w:val="00DC1B77"/>
    <w:rsid w:val="00DC1BC7"/>
    <w:rsid w:val="00DC1CBA"/>
    <w:rsid w:val="00DC1D3D"/>
    <w:rsid w:val="00DC1D5D"/>
    <w:rsid w:val="00DC1D9F"/>
    <w:rsid w:val="00DC1DAD"/>
    <w:rsid w:val="00DC1F44"/>
    <w:rsid w:val="00DC1F93"/>
    <w:rsid w:val="00DC1FEE"/>
    <w:rsid w:val="00DC2002"/>
    <w:rsid w:val="00DC20A0"/>
    <w:rsid w:val="00DC20BE"/>
    <w:rsid w:val="00DC211B"/>
    <w:rsid w:val="00DC214A"/>
    <w:rsid w:val="00DC2155"/>
    <w:rsid w:val="00DC216D"/>
    <w:rsid w:val="00DC2189"/>
    <w:rsid w:val="00DC21C6"/>
    <w:rsid w:val="00DC228F"/>
    <w:rsid w:val="00DC232E"/>
    <w:rsid w:val="00DC23C1"/>
    <w:rsid w:val="00DC23C4"/>
    <w:rsid w:val="00DC23F0"/>
    <w:rsid w:val="00DC2445"/>
    <w:rsid w:val="00DC2446"/>
    <w:rsid w:val="00DC24BF"/>
    <w:rsid w:val="00DC25C2"/>
    <w:rsid w:val="00DC25FC"/>
    <w:rsid w:val="00DC2629"/>
    <w:rsid w:val="00DC262F"/>
    <w:rsid w:val="00DC2671"/>
    <w:rsid w:val="00DC2735"/>
    <w:rsid w:val="00DC277B"/>
    <w:rsid w:val="00DC27CC"/>
    <w:rsid w:val="00DC2931"/>
    <w:rsid w:val="00DC2A8A"/>
    <w:rsid w:val="00DC2A90"/>
    <w:rsid w:val="00DC2AD1"/>
    <w:rsid w:val="00DC2B97"/>
    <w:rsid w:val="00DC2BB2"/>
    <w:rsid w:val="00DC2CF6"/>
    <w:rsid w:val="00DC2CF7"/>
    <w:rsid w:val="00DC2D0C"/>
    <w:rsid w:val="00DC2DBB"/>
    <w:rsid w:val="00DC2EC1"/>
    <w:rsid w:val="00DC3015"/>
    <w:rsid w:val="00DC3054"/>
    <w:rsid w:val="00DC305B"/>
    <w:rsid w:val="00DC30C5"/>
    <w:rsid w:val="00DC30C9"/>
    <w:rsid w:val="00DC3169"/>
    <w:rsid w:val="00DC31DD"/>
    <w:rsid w:val="00DC3214"/>
    <w:rsid w:val="00DC3245"/>
    <w:rsid w:val="00DC3277"/>
    <w:rsid w:val="00DC32F2"/>
    <w:rsid w:val="00DC33D4"/>
    <w:rsid w:val="00DC359C"/>
    <w:rsid w:val="00DC35A7"/>
    <w:rsid w:val="00DC3688"/>
    <w:rsid w:val="00DC3713"/>
    <w:rsid w:val="00DC388F"/>
    <w:rsid w:val="00DC3981"/>
    <w:rsid w:val="00DC3A10"/>
    <w:rsid w:val="00DC3A2D"/>
    <w:rsid w:val="00DC3BCA"/>
    <w:rsid w:val="00DC3C3E"/>
    <w:rsid w:val="00DC3CB3"/>
    <w:rsid w:val="00DC3DCE"/>
    <w:rsid w:val="00DC3DDB"/>
    <w:rsid w:val="00DC3DE4"/>
    <w:rsid w:val="00DC3E99"/>
    <w:rsid w:val="00DC3EDF"/>
    <w:rsid w:val="00DC3EEA"/>
    <w:rsid w:val="00DC3F61"/>
    <w:rsid w:val="00DC3F7E"/>
    <w:rsid w:val="00DC3FB8"/>
    <w:rsid w:val="00DC40D6"/>
    <w:rsid w:val="00DC4217"/>
    <w:rsid w:val="00DC4236"/>
    <w:rsid w:val="00DC4312"/>
    <w:rsid w:val="00DC4389"/>
    <w:rsid w:val="00DC4390"/>
    <w:rsid w:val="00DC43BF"/>
    <w:rsid w:val="00DC44D8"/>
    <w:rsid w:val="00DC458A"/>
    <w:rsid w:val="00DC45A6"/>
    <w:rsid w:val="00DC4675"/>
    <w:rsid w:val="00DC4693"/>
    <w:rsid w:val="00DC479F"/>
    <w:rsid w:val="00DC4A0A"/>
    <w:rsid w:val="00DC4A3F"/>
    <w:rsid w:val="00DC4B5F"/>
    <w:rsid w:val="00DC4BFB"/>
    <w:rsid w:val="00DC4C52"/>
    <w:rsid w:val="00DC4D6B"/>
    <w:rsid w:val="00DC4E5A"/>
    <w:rsid w:val="00DC4F39"/>
    <w:rsid w:val="00DC4F76"/>
    <w:rsid w:val="00DC4FA5"/>
    <w:rsid w:val="00DC4FAD"/>
    <w:rsid w:val="00DC506E"/>
    <w:rsid w:val="00DC5083"/>
    <w:rsid w:val="00DC52D2"/>
    <w:rsid w:val="00DC52FB"/>
    <w:rsid w:val="00DC5310"/>
    <w:rsid w:val="00DC5349"/>
    <w:rsid w:val="00DC53B4"/>
    <w:rsid w:val="00DC5415"/>
    <w:rsid w:val="00DC5458"/>
    <w:rsid w:val="00DC5484"/>
    <w:rsid w:val="00DC54A6"/>
    <w:rsid w:val="00DC54CB"/>
    <w:rsid w:val="00DC55E9"/>
    <w:rsid w:val="00DC5666"/>
    <w:rsid w:val="00DC5683"/>
    <w:rsid w:val="00DC5754"/>
    <w:rsid w:val="00DC585A"/>
    <w:rsid w:val="00DC59B3"/>
    <w:rsid w:val="00DC5AAD"/>
    <w:rsid w:val="00DC5AB9"/>
    <w:rsid w:val="00DC5BF4"/>
    <w:rsid w:val="00DC5D10"/>
    <w:rsid w:val="00DC5D46"/>
    <w:rsid w:val="00DC5D74"/>
    <w:rsid w:val="00DC5DC2"/>
    <w:rsid w:val="00DC5F42"/>
    <w:rsid w:val="00DC5F82"/>
    <w:rsid w:val="00DC5FDE"/>
    <w:rsid w:val="00DC6112"/>
    <w:rsid w:val="00DC6173"/>
    <w:rsid w:val="00DC6330"/>
    <w:rsid w:val="00DC63E1"/>
    <w:rsid w:val="00DC644B"/>
    <w:rsid w:val="00DC64C0"/>
    <w:rsid w:val="00DC64F3"/>
    <w:rsid w:val="00DC657B"/>
    <w:rsid w:val="00DC6605"/>
    <w:rsid w:val="00DC66D4"/>
    <w:rsid w:val="00DC6804"/>
    <w:rsid w:val="00DC68EE"/>
    <w:rsid w:val="00DC6908"/>
    <w:rsid w:val="00DC699A"/>
    <w:rsid w:val="00DC6A59"/>
    <w:rsid w:val="00DC6A63"/>
    <w:rsid w:val="00DC6AC0"/>
    <w:rsid w:val="00DC6BAF"/>
    <w:rsid w:val="00DC6C1B"/>
    <w:rsid w:val="00DC6C53"/>
    <w:rsid w:val="00DC6C69"/>
    <w:rsid w:val="00DC6C91"/>
    <w:rsid w:val="00DC6D18"/>
    <w:rsid w:val="00DC6E13"/>
    <w:rsid w:val="00DC6E3A"/>
    <w:rsid w:val="00DC6E3D"/>
    <w:rsid w:val="00DC6E4D"/>
    <w:rsid w:val="00DC6E69"/>
    <w:rsid w:val="00DC6F9D"/>
    <w:rsid w:val="00DC70D9"/>
    <w:rsid w:val="00DC7112"/>
    <w:rsid w:val="00DC7173"/>
    <w:rsid w:val="00DC7187"/>
    <w:rsid w:val="00DC71DB"/>
    <w:rsid w:val="00DC7288"/>
    <w:rsid w:val="00DC7293"/>
    <w:rsid w:val="00DC72BF"/>
    <w:rsid w:val="00DC73A7"/>
    <w:rsid w:val="00DC73F4"/>
    <w:rsid w:val="00DC7410"/>
    <w:rsid w:val="00DC748E"/>
    <w:rsid w:val="00DC74C7"/>
    <w:rsid w:val="00DC74EA"/>
    <w:rsid w:val="00DC7650"/>
    <w:rsid w:val="00DC779D"/>
    <w:rsid w:val="00DC782F"/>
    <w:rsid w:val="00DC789F"/>
    <w:rsid w:val="00DC78AB"/>
    <w:rsid w:val="00DC78E0"/>
    <w:rsid w:val="00DC7925"/>
    <w:rsid w:val="00DC793C"/>
    <w:rsid w:val="00DC7A19"/>
    <w:rsid w:val="00DC7A93"/>
    <w:rsid w:val="00DC7ACD"/>
    <w:rsid w:val="00DC7B48"/>
    <w:rsid w:val="00DC7B93"/>
    <w:rsid w:val="00DC7BAA"/>
    <w:rsid w:val="00DC7BF8"/>
    <w:rsid w:val="00DC7C26"/>
    <w:rsid w:val="00DC7C96"/>
    <w:rsid w:val="00DC7CC8"/>
    <w:rsid w:val="00DC7D39"/>
    <w:rsid w:val="00DC7D8F"/>
    <w:rsid w:val="00DC7F1D"/>
    <w:rsid w:val="00DC7F2F"/>
    <w:rsid w:val="00DC7FB5"/>
    <w:rsid w:val="00DD00D7"/>
    <w:rsid w:val="00DD01AB"/>
    <w:rsid w:val="00DD025B"/>
    <w:rsid w:val="00DD02BC"/>
    <w:rsid w:val="00DD0306"/>
    <w:rsid w:val="00DD038A"/>
    <w:rsid w:val="00DD03F2"/>
    <w:rsid w:val="00DD04D4"/>
    <w:rsid w:val="00DD0551"/>
    <w:rsid w:val="00DD0567"/>
    <w:rsid w:val="00DD0584"/>
    <w:rsid w:val="00DD064C"/>
    <w:rsid w:val="00DD0652"/>
    <w:rsid w:val="00DD0669"/>
    <w:rsid w:val="00DD06C1"/>
    <w:rsid w:val="00DD06F4"/>
    <w:rsid w:val="00DD07B0"/>
    <w:rsid w:val="00DD087F"/>
    <w:rsid w:val="00DD08AD"/>
    <w:rsid w:val="00DD08C0"/>
    <w:rsid w:val="00DD08FE"/>
    <w:rsid w:val="00DD097B"/>
    <w:rsid w:val="00DD0998"/>
    <w:rsid w:val="00DD09BD"/>
    <w:rsid w:val="00DD0A27"/>
    <w:rsid w:val="00DD0B1D"/>
    <w:rsid w:val="00DD0D13"/>
    <w:rsid w:val="00DD0DAB"/>
    <w:rsid w:val="00DD0DCD"/>
    <w:rsid w:val="00DD0F43"/>
    <w:rsid w:val="00DD0FB9"/>
    <w:rsid w:val="00DD10DD"/>
    <w:rsid w:val="00DD113C"/>
    <w:rsid w:val="00DD1277"/>
    <w:rsid w:val="00DD127C"/>
    <w:rsid w:val="00DD14A4"/>
    <w:rsid w:val="00DD14E8"/>
    <w:rsid w:val="00DD15F8"/>
    <w:rsid w:val="00DD16D8"/>
    <w:rsid w:val="00DD16DD"/>
    <w:rsid w:val="00DD170F"/>
    <w:rsid w:val="00DD175E"/>
    <w:rsid w:val="00DD1797"/>
    <w:rsid w:val="00DD17C7"/>
    <w:rsid w:val="00DD18B7"/>
    <w:rsid w:val="00DD18D3"/>
    <w:rsid w:val="00DD198C"/>
    <w:rsid w:val="00DD19F9"/>
    <w:rsid w:val="00DD1BA7"/>
    <w:rsid w:val="00DD1C43"/>
    <w:rsid w:val="00DD1C6C"/>
    <w:rsid w:val="00DD1CB3"/>
    <w:rsid w:val="00DD1CB8"/>
    <w:rsid w:val="00DD1D0D"/>
    <w:rsid w:val="00DD1DB4"/>
    <w:rsid w:val="00DD1DF3"/>
    <w:rsid w:val="00DD1FE1"/>
    <w:rsid w:val="00DD2066"/>
    <w:rsid w:val="00DD213F"/>
    <w:rsid w:val="00DD2184"/>
    <w:rsid w:val="00DD21B1"/>
    <w:rsid w:val="00DD22D9"/>
    <w:rsid w:val="00DD2388"/>
    <w:rsid w:val="00DD23D2"/>
    <w:rsid w:val="00DD248E"/>
    <w:rsid w:val="00DD2684"/>
    <w:rsid w:val="00DD26C7"/>
    <w:rsid w:val="00DD2729"/>
    <w:rsid w:val="00DD27DD"/>
    <w:rsid w:val="00DD2905"/>
    <w:rsid w:val="00DD2976"/>
    <w:rsid w:val="00DD2992"/>
    <w:rsid w:val="00DD29F8"/>
    <w:rsid w:val="00DD2AAE"/>
    <w:rsid w:val="00DD2B7F"/>
    <w:rsid w:val="00DD2BAA"/>
    <w:rsid w:val="00DD2BD0"/>
    <w:rsid w:val="00DD2BE4"/>
    <w:rsid w:val="00DD2C1C"/>
    <w:rsid w:val="00DD2C3F"/>
    <w:rsid w:val="00DD2CFA"/>
    <w:rsid w:val="00DD2EC5"/>
    <w:rsid w:val="00DD2F2A"/>
    <w:rsid w:val="00DD3118"/>
    <w:rsid w:val="00DD3121"/>
    <w:rsid w:val="00DD31AE"/>
    <w:rsid w:val="00DD3291"/>
    <w:rsid w:val="00DD344F"/>
    <w:rsid w:val="00DD3485"/>
    <w:rsid w:val="00DD348E"/>
    <w:rsid w:val="00DD3566"/>
    <w:rsid w:val="00DD3609"/>
    <w:rsid w:val="00DD3697"/>
    <w:rsid w:val="00DD37B5"/>
    <w:rsid w:val="00DD3834"/>
    <w:rsid w:val="00DD3849"/>
    <w:rsid w:val="00DD389E"/>
    <w:rsid w:val="00DD399A"/>
    <w:rsid w:val="00DD3A1D"/>
    <w:rsid w:val="00DD3AF3"/>
    <w:rsid w:val="00DD3B60"/>
    <w:rsid w:val="00DD3B64"/>
    <w:rsid w:val="00DD3BF6"/>
    <w:rsid w:val="00DD3CD9"/>
    <w:rsid w:val="00DD3DEF"/>
    <w:rsid w:val="00DD3E0E"/>
    <w:rsid w:val="00DD3E37"/>
    <w:rsid w:val="00DD3E70"/>
    <w:rsid w:val="00DD3E7E"/>
    <w:rsid w:val="00DD3EA5"/>
    <w:rsid w:val="00DD3F67"/>
    <w:rsid w:val="00DD3F70"/>
    <w:rsid w:val="00DD4019"/>
    <w:rsid w:val="00DD4141"/>
    <w:rsid w:val="00DD414C"/>
    <w:rsid w:val="00DD415B"/>
    <w:rsid w:val="00DD419F"/>
    <w:rsid w:val="00DD41F4"/>
    <w:rsid w:val="00DD4281"/>
    <w:rsid w:val="00DD42DB"/>
    <w:rsid w:val="00DD435D"/>
    <w:rsid w:val="00DD4601"/>
    <w:rsid w:val="00DD4776"/>
    <w:rsid w:val="00DD4791"/>
    <w:rsid w:val="00DD47A1"/>
    <w:rsid w:val="00DD4811"/>
    <w:rsid w:val="00DD487A"/>
    <w:rsid w:val="00DD487B"/>
    <w:rsid w:val="00DD4881"/>
    <w:rsid w:val="00DD4945"/>
    <w:rsid w:val="00DD4998"/>
    <w:rsid w:val="00DD4A98"/>
    <w:rsid w:val="00DD4BE7"/>
    <w:rsid w:val="00DD4C1A"/>
    <w:rsid w:val="00DD4D05"/>
    <w:rsid w:val="00DD4D61"/>
    <w:rsid w:val="00DD4D6D"/>
    <w:rsid w:val="00DD4D9C"/>
    <w:rsid w:val="00DD4DBC"/>
    <w:rsid w:val="00DD4E54"/>
    <w:rsid w:val="00DD4EB1"/>
    <w:rsid w:val="00DD4F19"/>
    <w:rsid w:val="00DD4F58"/>
    <w:rsid w:val="00DD4FCA"/>
    <w:rsid w:val="00DD4FD4"/>
    <w:rsid w:val="00DD5203"/>
    <w:rsid w:val="00DD524C"/>
    <w:rsid w:val="00DD5361"/>
    <w:rsid w:val="00DD5371"/>
    <w:rsid w:val="00DD537B"/>
    <w:rsid w:val="00DD53D6"/>
    <w:rsid w:val="00DD53F9"/>
    <w:rsid w:val="00DD5420"/>
    <w:rsid w:val="00DD5444"/>
    <w:rsid w:val="00DD54EA"/>
    <w:rsid w:val="00DD551E"/>
    <w:rsid w:val="00DD560C"/>
    <w:rsid w:val="00DD562E"/>
    <w:rsid w:val="00DD565D"/>
    <w:rsid w:val="00DD567C"/>
    <w:rsid w:val="00DD5686"/>
    <w:rsid w:val="00DD5794"/>
    <w:rsid w:val="00DD57E9"/>
    <w:rsid w:val="00DD5899"/>
    <w:rsid w:val="00DD5921"/>
    <w:rsid w:val="00DD5984"/>
    <w:rsid w:val="00DD5993"/>
    <w:rsid w:val="00DD59D8"/>
    <w:rsid w:val="00DD5A93"/>
    <w:rsid w:val="00DD5AA7"/>
    <w:rsid w:val="00DD5B35"/>
    <w:rsid w:val="00DD5BD4"/>
    <w:rsid w:val="00DD5C36"/>
    <w:rsid w:val="00DD5CB8"/>
    <w:rsid w:val="00DD5CCC"/>
    <w:rsid w:val="00DD5CE5"/>
    <w:rsid w:val="00DD5D4A"/>
    <w:rsid w:val="00DD5DAC"/>
    <w:rsid w:val="00DD5E6C"/>
    <w:rsid w:val="00DD5E6D"/>
    <w:rsid w:val="00DD5EA1"/>
    <w:rsid w:val="00DD5EB5"/>
    <w:rsid w:val="00DD5FDA"/>
    <w:rsid w:val="00DD5FF7"/>
    <w:rsid w:val="00DD6017"/>
    <w:rsid w:val="00DD604C"/>
    <w:rsid w:val="00DD604F"/>
    <w:rsid w:val="00DD60BD"/>
    <w:rsid w:val="00DD611D"/>
    <w:rsid w:val="00DD63D1"/>
    <w:rsid w:val="00DD643F"/>
    <w:rsid w:val="00DD646E"/>
    <w:rsid w:val="00DD6542"/>
    <w:rsid w:val="00DD65A5"/>
    <w:rsid w:val="00DD65B2"/>
    <w:rsid w:val="00DD66A1"/>
    <w:rsid w:val="00DD66AF"/>
    <w:rsid w:val="00DD66EF"/>
    <w:rsid w:val="00DD67FE"/>
    <w:rsid w:val="00DD699C"/>
    <w:rsid w:val="00DD6A18"/>
    <w:rsid w:val="00DD6A48"/>
    <w:rsid w:val="00DD6A4B"/>
    <w:rsid w:val="00DD6A59"/>
    <w:rsid w:val="00DD6A95"/>
    <w:rsid w:val="00DD6B2F"/>
    <w:rsid w:val="00DD6B86"/>
    <w:rsid w:val="00DD6C3B"/>
    <w:rsid w:val="00DD6C55"/>
    <w:rsid w:val="00DD6C66"/>
    <w:rsid w:val="00DD6CDF"/>
    <w:rsid w:val="00DD6CF8"/>
    <w:rsid w:val="00DD6D7D"/>
    <w:rsid w:val="00DD6E61"/>
    <w:rsid w:val="00DD6FA9"/>
    <w:rsid w:val="00DD71A8"/>
    <w:rsid w:val="00DD71BC"/>
    <w:rsid w:val="00DD71D1"/>
    <w:rsid w:val="00DD72DB"/>
    <w:rsid w:val="00DD7364"/>
    <w:rsid w:val="00DD7373"/>
    <w:rsid w:val="00DD7399"/>
    <w:rsid w:val="00DD7422"/>
    <w:rsid w:val="00DD743E"/>
    <w:rsid w:val="00DD744D"/>
    <w:rsid w:val="00DD746D"/>
    <w:rsid w:val="00DD74C4"/>
    <w:rsid w:val="00DD75B8"/>
    <w:rsid w:val="00DD7654"/>
    <w:rsid w:val="00DD7781"/>
    <w:rsid w:val="00DD7839"/>
    <w:rsid w:val="00DD785A"/>
    <w:rsid w:val="00DD7928"/>
    <w:rsid w:val="00DD796B"/>
    <w:rsid w:val="00DD7A3C"/>
    <w:rsid w:val="00DD7A3F"/>
    <w:rsid w:val="00DD7A56"/>
    <w:rsid w:val="00DD7B51"/>
    <w:rsid w:val="00DD7C15"/>
    <w:rsid w:val="00DD7D16"/>
    <w:rsid w:val="00DD7D31"/>
    <w:rsid w:val="00DD7D9F"/>
    <w:rsid w:val="00DD7DB6"/>
    <w:rsid w:val="00DD7DC1"/>
    <w:rsid w:val="00DD7DFC"/>
    <w:rsid w:val="00DD7E1B"/>
    <w:rsid w:val="00DD7E97"/>
    <w:rsid w:val="00DD7ED1"/>
    <w:rsid w:val="00DD7F3D"/>
    <w:rsid w:val="00DE00A8"/>
    <w:rsid w:val="00DE00AA"/>
    <w:rsid w:val="00DE00C1"/>
    <w:rsid w:val="00DE0172"/>
    <w:rsid w:val="00DE0301"/>
    <w:rsid w:val="00DE0381"/>
    <w:rsid w:val="00DE03A1"/>
    <w:rsid w:val="00DE03A4"/>
    <w:rsid w:val="00DE03B6"/>
    <w:rsid w:val="00DE0477"/>
    <w:rsid w:val="00DE04C0"/>
    <w:rsid w:val="00DE04E2"/>
    <w:rsid w:val="00DE0589"/>
    <w:rsid w:val="00DE0640"/>
    <w:rsid w:val="00DE069F"/>
    <w:rsid w:val="00DE073E"/>
    <w:rsid w:val="00DE0854"/>
    <w:rsid w:val="00DE08D5"/>
    <w:rsid w:val="00DE09E3"/>
    <w:rsid w:val="00DE0A6A"/>
    <w:rsid w:val="00DE0AFB"/>
    <w:rsid w:val="00DE0BE2"/>
    <w:rsid w:val="00DE0C0C"/>
    <w:rsid w:val="00DE0EC9"/>
    <w:rsid w:val="00DE10BF"/>
    <w:rsid w:val="00DE10FA"/>
    <w:rsid w:val="00DE110A"/>
    <w:rsid w:val="00DE1113"/>
    <w:rsid w:val="00DE1197"/>
    <w:rsid w:val="00DE124E"/>
    <w:rsid w:val="00DE1367"/>
    <w:rsid w:val="00DE15A1"/>
    <w:rsid w:val="00DE15FE"/>
    <w:rsid w:val="00DE1642"/>
    <w:rsid w:val="00DE1674"/>
    <w:rsid w:val="00DE179F"/>
    <w:rsid w:val="00DE17DD"/>
    <w:rsid w:val="00DE184A"/>
    <w:rsid w:val="00DE1906"/>
    <w:rsid w:val="00DE1928"/>
    <w:rsid w:val="00DE19C2"/>
    <w:rsid w:val="00DE19DA"/>
    <w:rsid w:val="00DE19E2"/>
    <w:rsid w:val="00DE1A1A"/>
    <w:rsid w:val="00DE1A71"/>
    <w:rsid w:val="00DE1B9F"/>
    <w:rsid w:val="00DE1BA7"/>
    <w:rsid w:val="00DE1BD9"/>
    <w:rsid w:val="00DE1D14"/>
    <w:rsid w:val="00DE1D1C"/>
    <w:rsid w:val="00DE1DAA"/>
    <w:rsid w:val="00DE1DE6"/>
    <w:rsid w:val="00DE1DF3"/>
    <w:rsid w:val="00DE1E8C"/>
    <w:rsid w:val="00DE1EA7"/>
    <w:rsid w:val="00DE1F06"/>
    <w:rsid w:val="00DE2040"/>
    <w:rsid w:val="00DE20D2"/>
    <w:rsid w:val="00DE20F7"/>
    <w:rsid w:val="00DE2104"/>
    <w:rsid w:val="00DE2163"/>
    <w:rsid w:val="00DE21D7"/>
    <w:rsid w:val="00DE222D"/>
    <w:rsid w:val="00DE2242"/>
    <w:rsid w:val="00DE22B9"/>
    <w:rsid w:val="00DE22F8"/>
    <w:rsid w:val="00DE2302"/>
    <w:rsid w:val="00DE232D"/>
    <w:rsid w:val="00DE23F7"/>
    <w:rsid w:val="00DE2409"/>
    <w:rsid w:val="00DE241F"/>
    <w:rsid w:val="00DE2432"/>
    <w:rsid w:val="00DE243E"/>
    <w:rsid w:val="00DE2448"/>
    <w:rsid w:val="00DE24D0"/>
    <w:rsid w:val="00DE256F"/>
    <w:rsid w:val="00DE2733"/>
    <w:rsid w:val="00DE2778"/>
    <w:rsid w:val="00DE27E7"/>
    <w:rsid w:val="00DE28D9"/>
    <w:rsid w:val="00DE291C"/>
    <w:rsid w:val="00DE2A42"/>
    <w:rsid w:val="00DE2A72"/>
    <w:rsid w:val="00DE2A9E"/>
    <w:rsid w:val="00DE2B31"/>
    <w:rsid w:val="00DE2B33"/>
    <w:rsid w:val="00DE2E1A"/>
    <w:rsid w:val="00DE2E36"/>
    <w:rsid w:val="00DE2E3A"/>
    <w:rsid w:val="00DE2E75"/>
    <w:rsid w:val="00DE2F26"/>
    <w:rsid w:val="00DE2FA7"/>
    <w:rsid w:val="00DE3089"/>
    <w:rsid w:val="00DE30DF"/>
    <w:rsid w:val="00DE317F"/>
    <w:rsid w:val="00DE31A7"/>
    <w:rsid w:val="00DE32F1"/>
    <w:rsid w:val="00DE334C"/>
    <w:rsid w:val="00DE33BE"/>
    <w:rsid w:val="00DE33F4"/>
    <w:rsid w:val="00DE3693"/>
    <w:rsid w:val="00DE379C"/>
    <w:rsid w:val="00DE3807"/>
    <w:rsid w:val="00DE382A"/>
    <w:rsid w:val="00DE3892"/>
    <w:rsid w:val="00DE3953"/>
    <w:rsid w:val="00DE39BE"/>
    <w:rsid w:val="00DE39C5"/>
    <w:rsid w:val="00DE3B97"/>
    <w:rsid w:val="00DE3B9C"/>
    <w:rsid w:val="00DE3BB6"/>
    <w:rsid w:val="00DE3C29"/>
    <w:rsid w:val="00DE3C39"/>
    <w:rsid w:val="00DE3CAF"/>
    <w:rsid w:val="00DE3D08"/>
    <w:rsid w:val="00DE3DE7"/>
    <w:rsid w:val="00DE3E1C"/>
    <w:rsid w:val="00DE3E36"/>
    <w:rsid w:val="00DE3E4D"/>
    <w:rsid w:val="00DE3EC4"/>
    <w:rsid w:val="00DE3F39"/>
    <w:rsid w:val="00DE3F75"/>
    <w:rsid w:val="00DE3F99"/>
    <w:rsid w:val="00DE3FDD"/>
    <w:rsid w:val="00DE40BF"/>
    <w:rsid w:val="00DE41C5"/>
    <w:rsid w:val="00DE41F1"/>
    <w:rsid w:val="00DE4225"/>
    <w:rsid w:val="00DE429D"/>
    <w:rsid w:val="00DE42D7"/>
    <w:rsid w:val="00DE43B4"/>
    <w:rsid w:val="00DE4536"/>
    <w:rsid w:val="00DE45B8"/>
    <w:rsid w:val="00DE45C8"/>
    <w:rsid w:val="00DE464D"/>
    <w:rsid w:val="00DE4678"/>
    <w:rsid w:val="00DE46B0"/>
    <w:rsid w:val="00DE47CA"/>
    <w:rsid w:val="00DE4823"/>
    <w:rsid w:val="00DE4848"/>
    <w:rsid w:val="00DE485C"/>
    <w:rsid w:val="00DE49B9"/>
    <w:rsid w:val="00DE4B43"/>
    <w:rsid w:val="00DE4BD7"/>
    <w:rsid w:val="00DE4D48"/>
    <w:rsid w:val="00DE4EB9"/>
    <w:rsid w:val="00DE4F03"/>
    <w:rsid w:val="00DE5040"/>
    <w:rsid w:val="00DE5075"/>
    <w:rsid w:val="00DE507D"/>
    <w:rsid w:val="00DE5097"/>
    <w:rsid w:val="00DE50CD"/>
    <w:rsid w:val="00DE515A"/>
    <w:rsid w:val="00DE51A6"/>
    <w:rsid w:val="00DE52AF"/>
    <w:rsid w:val="00DE52D1"/>
    <w:rsid w:val="00DE52D6"/>
    <w:rsid w:val="00DE52DF"/>
    <w:rsid w:val="00DE536E"/>
    <w:rsid w:val="00DE5382"/>
    <w:rsid w:val="00DE53F2"/>
    <w:rsid w:val="00DE54CD"/>
    <w:rsid w:val="00DE54E9"/>
    <w:rsid w:val="00DE5526"/>
    <w:rsid w:val="00DE5529"/>
    <w:rsid w:val="00DE5532"/>
    <w:rsid w:val="00DE554D"/>
    <w:rsid w:val="00DE56D8"/>
    <w:rsid w:val="00DE570A"/>
    <w:rsid w:val="00DE5741"/>
    <w:rsid w:val="00DE5767"/>
    <w:rsid w:val="00DE57C2"/>
    <w:rsid w:val="00DE5906"/>
    <w:rsid w:val="00DE5D3D"/>
    <w:rsid w:val="00DE5EFC"/>
    <w:rsid w:val="00DE5F0A"/>
    <w:rsid w:val="00DE5F5C"/>
    <w:rsid w:val="00DE5FBA"/>
    <w:rsid w:val="00DE6062"/>
    <w:rsid w:val="00DE619D"/>
    <w:rsid w:val="00DE61E4"/>
    <w:rsid w:val="00DE6310"/>
    <w:rsid w:val="00DE63C6"/>
    <w:rsid w:val="00DE63F9"/>
    <w:rsid w:val="00DE6408"/>
    <w:rsid w:val="00DE646A"/>
    <w:rsid w:val="00DE6494"/>
    <w:rsid w:val="00DE64F2"/>
    <w:rsid w:val="00DE65A1"/>
    <w:rsid w:val="00DE65AA"/>
    <w:rsid w:val="00DE6622"/>
    <w:rsid w:val="00DE66F3"/>
    <w:rsid w:val="00DE677E"/>
    <w:rsid w:val="00DE67E9"/>
    <w:rsid w:val="00DE6816"/>
    <w:rsid w:val="00DE69DC"/>
    <w:rsid w:val="00DE69E5"/>
    <w:rsid w:val="00DE69F6"/>
    <w:rsid w:val="00DE6B23"/>
    <w:rsid w:val="00DE6BA3"/>
    <w:rsid w:val="00DE6C4C"/>
    <w:rsid w:val="00DE6CC8"/>
    <w:rsid w:val="00DE6CD2"/>
    <w:rsid w:val="00DE6DC9"/>
    <w:rsid w:val="00DE6E5C"/>
    <w:rsid w:val="00DE6F26"/>
    <w:rsid w:val="00DE6FC2"/>
    <w:rsid w:val="00DE6FEC"/>
    <w:rsid w:val="00DE719B"/>
    <w:rsid w:val="00DE719D"/>
    <w:rsid w:val="00DE71E5"/>
    <w:rsid w:val="00DE7296"/>
    <w:rsid w:val="00DE72E9"/>
    <w:rsid w:val="00DE754F"/>
    <w:rsid w:val="00DE76D2"/>
    <w:rsid w:val="00DE77C6"/>
    <w:rsid w:val="00DE77D0"/>
    <w:rsid w:val="00DE7872"/>
    <w:rsid w:val="00DE79E1"/>
    <w:rsid w:val="00DE7A0C"/>
    <w:rsid w:val="00DE7A17"/>
    <w:rsid w:val="00DE7A19"/>
    <w:rsid w:val="00DE7A68"/>
    <w:rsid w:val="00DE7BA0"/>
    <w:rsid w:val="00DE7C10"/>
    <w:rsid w:val="00DE7C95"/>
    <w:rsid w:val="00DE7CB8"/>
    <w:rsid w:val="00DE7D17"/>
    <w:rsid w:val="00DE7DDE"/>
    <w:rsid w:val="00DE7DE2"/>
    <w:rsid w:val="00DE7FAE"/>
    <w:rsid w:val="00DF0064"/>
    <w:rsid w:val="00DF0245"/>
    <w:rsid w:val="00DF02D6"/>
    <w:rsid w:val="00DF02D7"/>
    <w:rsid w:val="00DF031A"/>
    <w:rsid w:val="00DF0381"/>
    <w:rsid w:val="00DF03B8"/>
    <w:rsid w:val="00DF0609"/>
    <w:rsid w:val="00DF062E"/>
    <w:rsid w:val="00DF0637"/>
    <w:rsid w:val="00DF06E0"/>
    <w:rsid w:val="00DF0B54"/>
    <w:rsid w:val="00DF0B59"/>
    <w:rsid w:val="00DF0B67"/>
    <w:rsid w:val="00DF0BEC"/>
    <w:rsid w:val="00DF0DAC"/>
    <w:rsid w:val="00DF0F17"/>
    <w:rsid w:val="00DF0F92"/>
    <w:rsid w:val="00DF1011"/>
    <w:rsid w:val="00DF10E1"/>
    <w:rsid w:val="00DF1243"/>
    <w:rsid w:val="00DF1250"/>
    <w:rsid w:val="00DF139D"/>
    <w:rsid w:val="00DF13D2"/>
    <w:rsid w:val="00DF13DE"/>
    <w:rsid w:val="00DF14A9"/>
    <w:rsid w:val="00DF15F9"/>
    <w:rsid w:val="00DF172D"/>
    <w:rsid w:val="00DF1869"/>
    <w:rsid w:val="00DF18EA"/>
    <w:rsid w:val="00DF190B"/>
    <w:rsid w:val="00DF19A5"/>
    <w:rsid w:val="00DF1B28"/>
    <w:rsid w:val="00DF1B36"/>
    <w:rsid w:val="00DF1BC9"/>
    <w:rsid w:val="00DF1C03"/>
    <w:rsid w:val="00DF1C2A"/>
    <w:rsid w:val="00DF1C60"/>
    <w:rsid w:val="00DF1C65"/>
    <w:rsid w:val="00DF1C7D"/>
    <w:rsid w:val="00DF1C97"/>
    <w:rsid w:val="00DF1DB0"/>
    <w:rsid w:val="00DF1DE3"/>
    <w:rsid w:val="00DF1E2D"/>
    <w:rsid w:val="00DF1E85"/>
    <w:rsid w:val="00DF1F80"/>
    <w:rsid w:val="00DF1F82"/>
    <w:rsid w:val="00DF1FD5"/>
    <w:rsid w:val="00DF2118"/>
    <w:rsid w:val="00DF219F"/>
    <w:rsid w:val="00DF21CD"/>
    <w:rsid w:val="00DF2340"/>
    <w:rsid w:val="00DF235B"/>
    <w:rsid w:val="00DF2397"/>
    <w:rsid w:val="00DF2463"/>
    <w:rsid w:val="00DF2492"/>
    <w:rsid w:val="00DF24D1"/>
    <w:rsid w:val="00DF265D"/>
    <w:rsid w:val="00DF2673"/>
    <w:rsid w:val="00DF2689"/>
    <w:rsid w:val="00DF26ED"/>
    <w:rsid w:val="00DF26F6"/>
    <w:rsid w:val="00DF272C"/>
    <w:rsid w:val="00DF27BF"/>
    <w:rsid w:val="00DF2819"/>
    <w:rsid w:val="00DF2965"/>
    <w:rsid w:val="00DF2968"/>
    <w:rsid w:val="00DF296F"/>
    <w:rsid w:val="00DF2979"/>
    <w:rsid w:val="00DF29FD"/>
    <w:rsid w:val="00DF2B19"/>
    <w:rsid w:val="00DF2BFE"/>
    <w:rsid w:val="00DF2D60"/>
    <w:rsid w:val="00DF2E4E"/>
    <w:rsid w:val="00DF2F46"/>
    <w:rsid w:val="00DF2FA6"/>
    <w:rsid w:val="00DF30B6"/>
    <w:rsid w:val="00DF3121"/>
    <w:rsid w:val="00DF31AB"/>
    <w:rsid w:val="00DF320A"/>
    <w:rsid w:val="00DF335A"/>
    <w:rsid w:val="00DF33BF"/>
    <w:rsid w:val="00DF33DD"/>
    <w:rsid w:val="00DF3535"/>
    <w:rsid w:val="00DF359E"/>
    <w:rsid w:val="00DF35D1"/>
    <w:rsid w:val="00DF3677"/>
    <w:rsid w:val="00DF375F"/>
    <w:rsid w:val="00DF37AA"/>
    <w:rsid w:val="00DF38C4"/>
    <w:rsid w:val="00DF3921"/>
    <w:rsid w:val="00DF39A9"/>
    <w:rsid w:val="00DF3A77"/>
    <w:rsid w:val="00DF3A9D"/>
    <w:rsid w:val="00DF3C59"/>
    <w:rsid w:val="00DF3CE9"/>
    <w:rsid w:val="00DF3D36"/>
    <w:rsid w:val="00DF3D70"/>
    <w:rsid w:val="00DF404C"/>
    <w:rsid w:val="00DF4068"/>
    <w:rsid w:val="00DF4084"/>
    <w:rsid w:val="00DF4088"/>
    <w:rsid w:val="00DF41AF"/>
    <w:rsid w:val="00DF429F"/>
    <w:rsid w:val="00DF440F"/>
    <w:rsid w:val="00DF45C6"/>
    <w:rsid w:val="00DF46CC"/>
    <w:rsid w:val="00DF4743"/>
    <w:rsid w:val="00DF4772"/>
    <w:rsid w:val="00DF47A3"/>
    <w:rsid w:val="00DF47E7"/>
    <w:rsid w:val="00DF47F4"/>
    <w:rsid w:val="00DF4820"/>
    <w:rsid w:val="00DF48DE"/>
    <w:rsid w:val="00DF49AB"/>
    <w:rsid w:val="00DF49EE"/>
    <w:rsid w:val="00DF4A04"/>
    <w:rsid w:val="00DF4A15"/>
    <w:rsid w:val="00DF4A22"/>
    <w:rsid w:val="00DF4AF2"/>
    <w:rsid w:val="00DF4B73"/>
    <w:rsid w:val="00DF4D0D"/>
    <w:rsid w:val="00DF4D6E"/>
    <w:rsid w:val="00DF4D9D"/>
    <w:rsid w:val="00DF4DA0"/>
    <w:rsid w:val="00DF4E6E"/>
    <w:rsid w:val="00DF4E89"/>
    <w:rsid w:val="00DF4F0A"/>
    <w:rsid w:val="00DF506A"/>
    <w:rsid w:val="00DF50DF"/>
    <w:rsid w:val="00DF50FB"/>
    <w:rsid w:val="00DF5104"/>
    <w:rsid w:val="00DF5105"/>
    <w:rsid w:val="00DF5256"/>
    <w:rsid w:val="00DF5304"/>
    <w:rsid w:val="00DF539E"/>
    <w:rsid w:val="00DF53EC"/>
    <w:rsid w:val="00DF5461"/>
    <w:rsid w:val="00DF54BC"/>
    <w:rsid w:val="00DF54BF"/>
    <w:rsid w:val="00DF54E6"/>
    <w:rsid w:val="00DF5529"/>
    <w:rsid w:val="00DF5544"/>
    <w:rsid w:val="00DF555E"/>
    <w:rsid w:val="00DF5697"/>
    <w:rsid w:val="00DF574A"/>
    <w:rsid w:val="00DF57FA"/>
    <w:rsid w:val="00DF5881"/>
    <w:rsid w:val="00DF58E2"/>
    <w:rsid w:val="00DF599F"/>
    <w:rsid w:val="00DF5A10"/>
    <w:rsid w:val="00DF5A21"/>
    <w:rsid w:val="00DF5A2C"/>
    <w:rsid w:val="00DF5D89"/>
    <w:rsid w:val="00DF5D96"/>
    <w:rsid w:val="00DF5E7A"/>
    <w:rsid w:val="00DF5F10"/>
    <w:rsid w:val="00DF5FF5"/>
    <w:rsid w:val="00DF5FFF"/>
    <w:rsid w:val="00DF607A"/>
    <w:rsid w:val="00DF6096"/>
    <w:rsid w:val="00DF60CC"/>
    <w:rsid w:val="00DF6152"/>
    <w:rsid w:val="00DF6199"/>
    <w:rsid w:val="00DF6283"/>
    <w:rsid w:val="00DF62B4"/>
    <w:rsid w:val="00DF630E"/>
    <w:rsid w:val="00DF6339"/>
    <w:rsid w:val="00DF63DD"/>
    <w:rsid w:val="00DF64C6"/>
    <w:rsid w:val="00DF6514"/>
    <w:rsid w:val="00DF65DC"/>
    <w:rsid w:val="00DF673B"/>
    <w:rsid w:val="00DF67B2"/>
    <w:rsid w:val="00DF67C9"/>
    <w:rsid w:val="00DF67E3"/>
    <w:rsid w:val="00DF68E7"/>
    <w:rsid w:val="00DF6A2F"/>
    <w:rsid w:val="00DF6ADF"/>
    <w:rsid w:val="00DF6C4F"/>
    <w:rsid w:val="00DF6E95"/>
    <w:rsid w:val="00DF6ED9"/>
    <w:rsid w:val="00DF6F23"/>
    <w:rsid w:val="00DF6FF8"/>
    <w:rsid w:val="00DF701F"/>
    <w:rsid w:val="00DF7037"/>
    <w:rsid w:val="00DF7138"/>
    <w:rsid w:val="00DF7193"/>
    <w:rsid w:val="00DF72F6"/>
    <w:rsid w:val="00DF7390"/>
    <w:rsid w:val="00DF73B1"/>
    <w:rsid w:val="00DF747C"/>
    <w:rsid w:val="00DF749C"/>
    <w:rsid w:val="00DF759F"/>
    <w:rsid w:val="00DF75AD"/>
    <w:rsid w:val="00DF75F4"/>
    <w:rsid w:val="00DF7639"/>
    <w:rsid w:val="00DF7655"/>
    <w:rsid w:val="00DF7683"/>
    <w:rsid w:val="00DF768E"/>
    <w:rsid w:val="00DF76BF"/>
    <w:rsid w:val="00DF7775"/>
    <w:rsid w:val="00DF781C"/>
    <w:rsid w:val="00DF7846"/>
    <w:rsid w:val="00DF798E"/>
    <w:rsid w:val="00DF7A5F"/>
    <w:rsid w:val="00DF7A7F"/>
    <w:rsid w:val="00DF7A8F"/>
    <w:rsid w:val="00DF7AAA"/>
    <w:rsid w:val="00DF7B73"/>
    <w:rsid w:val="00DF7BB1"/>
    <w:rsid w:val="00DF7BF8"/>
    <w:rsid w:val="00DF7BFD"/>
    <w:rsid w:val="00DF7D7A"/>
    <w:rsid w:val="00DF7E0E"/>
    <w:rsid w:val="00DF7E14"/>
    <w:rsid w:val="00DF7E73"/>
    <w:rsid w:val="00DF7EA7"/>
    <w:rsid w:val="00DF7FD6"/>
    <w:rsid w:val="00DF7FDB"/>
    <w:rsid w:val="00DF7FF8"/>
    <w:rsid w:val="00E00107"/>
    <w:rsid w:val="00E00136"/>
    <w:rsid w:val="00E0013E"/>
    <w:rsid w:val="00E00186"/>
    <w:rsid w:val="00E001E2"/>
    <w:rsid w:val="00E00204"/>
    <w:rsid w:val="00E0035D"/>
    <w:rsid w:val="00E00385"/>
    <w:rsid w:val="00E00450"/>
    <w:rsid w:val="00E00490"/>
    <w:rsid w:val="00E004F2"/>
    <w:rsid w:val="00E004FA"/>
    <w:rsid w:val="00E00564"/>
    <w:rsid w:val="00E00611"/>
    <w:rsid w:val="00E006CB"/>
    <w:rsid w:val="00E007E9"/>
    <w:rsid w:val="00E00953"/>
    <w:rsid w:val="00E00983"/>
    <w:rsid w:val="00E00A41"/>
    <w:rsid w:val="00E00AC4"/>
    <w:rsid w:val="00E00AC7"/>
    <w:rsid w:val="00E00AF4"/>
    <w:rsid w:val="00E00B63"/>
    <w:rsid w:val="00E00C80"/>
    <w:rsid w:val="00E00D27"/>
    <w:rsid w:val="00E00D65"/>
    <w:rsid w:val="00E01003"/>
    <w:rsid w:val="00E010BB"/>
    <w:rsid w:val="00E01113"/>
    <w:rsid w:val="00E01126"/>
    <w:rsid w:val="00E011EF"/>
    <w:rsid w:val="00E0126F"/>
    <w:rsid w:val="00E0127D"/>
    <w:rsid w:val="00E012BD"/>
    <w:rsid w:val="00E0131F"/>
    <w:rsid w:val="00E01403"/>
    <w:rsid w:val="00E016F7"/>
    <w:rsid w:val="00E01720"/>
    <w:rsid w:val="00E0174E"/>
    <w:rsid w:val="00E017B5"/>
    <w:rsid w:val="00E017CE"/>
    <w:rsid w:val="00E0182C"/>
    <w:rsid w:val="00E0185A"/>
    <w:rsid w:val="00E018DF"/>
    <w:rsid w:val="00E0192C"/>
    <w:rsid w:val="00E01A19"/>
    <w:rsid w:val="00E01A59"/>
    <w:rsid w:val="00E01AC9"/>
    <w:rsid w:val="00E01AF7"/>
    <w:rsid w:val="00E01B1D"/>
    <w:rsid w:val="00E01BDF"/>
    <w:rsid w:val="00E01C1C"/>
    <w:rsid w:val="00E01CBC"/>
    <w:rsid w:val="00E01CF4"/>
    <w:rsid w:val="00E01DDE"/>
    <w:rsid w:val="00E01E09"/>
    <w:rsid w:val="00E01E5A"/>
    <w:rsid w:val="00E01E80"/>
    <w:rsid w:val="00E01F91"/>
    <w:rsid w:val="00E0202A"/>
    <w:rsid w:val="00E02031"/>
    <w:rsid w:val="00E021A0"/>
    <w:rsid w:val="00E021B6"/>
    <w:rsid w:val="00E021EB"/>
    <w:rsid w:val="00E021FC"/>
    <w:rsid w:val="00E02218"/>
    <w:rsid w:val="00E0224A"/>
    <w:rsid w:val="00E02252"/>
    <w:rsid w:val="00E022C4"/>
    <w:rsid w:val="00E022ED"/>
    <w:rsid w:val="00E0240D"/>
    <w:rsid w:val="00E02462"/>
    <w:rsid w:val="00E02499"/>
    <w:rsid w:val="00E024D1"/>
    <w:rsid w:val="00E024DC"/>
    <w:rsid w:val="00E02541"/>
    <w:rsid w:val="00E02589"/>
    <w:rsid w:val="00E025F6"/>
    <w:rsid w:val="00E0260A"/>
    <w:rsid w:val="00E0264C"/>
    <w:rsid w:val="00E027C8"/>
    <w:rsid w:val="00E02828"/>
    <w:rsid w:val="00E02894"/>
    <w:rsid w:val="00E028E5"/>
    <w:rsid w:val="00E0291A"/>
    <w:rsid w:val="00E02951"/>
    <w:rsid w:val="00E02AF5"/>
    <w:rsid w:val="00E02B10"/>
    <w:rsid w:val="00E02B58"/>
    <w:rsid w:val="00E02B94"/>
    <w:rsid w:val="00E02BAE"/>
    <w:rsid w:val="00E02C1B"/>
    <w:rsid w:val="00E02D6A"/>
    <w:rsid w:val="00E02D94"/>
    <w:rsid w:val="00E02DC7"/>
    <w:rsid w:val="00E02E53"/>
    <w:rsid w:val="00E02E62"/>
    <w:rsid w:val="00E02ECA"/>
    <w:rsid w:val="00E02F23"/>
    <w:rsid w:val="00E03027"/>
    <w:rsid w:val="00E03040"/>
    <w:rsid w:val="00E0306F"/>
    <w:rsid w:val="00E030C0"/>
    <w:rsid w:val="00E03161"/>
    <w:rsid w:val="00E0317B"/>
    <w:rsid w:val="00E03200"/>
    <w:rsid w:val="00E032F3"/>
    <w:rsid w:val="00E03310"/>
    <w:rsid w:val="00E0335E"/>
    <w:rsid w:val="00E035AA"/>
    <w:rsid w:val="00E035CE"/>
    <w:rsid w:val="00E03629"/>
    <w:rsid w:val="00E03722"/>
    <w:rsid w:val="00E037E2"/>
    <w:rsid w:val="00E037F8"/>
    <w:rsid w:val="00E037FE"/>
    <w:rsid w:val="00E03841"/>
    <w:rsid w:val="00E03969"/>
    <w:rsid w:val="00E039BB"/>
    <w:rsid w:val="00E03A03"/>
    <w:rsid w:val="00E03A8B"/>
    <w:rsid w:val="00E03AC7"/>
    <w:rsid w:val="00E03BFC"/>
    <w:rsid w:val="00E03C20"/>
    <w:rsid w:val="00E03CFE"/>
    <w:rsid w:val="00E03D36"/>
    <w:rsid w:val="00E03D63"/>
    <w:rsid w:val="00E03E18"/>
    <w:rsid w:val="00E03E72"/>
    <w:rsid w:val="00E03E7E"/>
    <w:rsid w:val="00E03EB1"/>
    <w:rsid w:val="00E03EB2"/>
    <w:rsid w:val="00E03EE0"/>
    <w:rsid w:val="00E0401C"/>
    <w:rsid w:val="00E0415A"/>
    <w:rsid w:val="00E041B5"/>
    <w:rsid w:val="00E0430E"/>
    <w:rsid w:val="00E0431E"/>
    <w:rsid w:val="00E0432E"/>
    <w:rsid w:val="00E04350"/>
    <w:rsid w:val="00E04486"/>
    <w:rsid w:val="00E0448C"/>
    <w:rsid w:val="00E04503"/>
    <w:rsid w:val="00E045BB"/>
    <w:rsid w:val="00E04614"/>
    <w:rsid w:val="00E04639"/>
    <w:rsid w:val="00E0463D"/>
    <w:rsid w:val="00E04688"/>
    <w:rsid w:val="00E04797"/>
    <w:rsid w:val="00E047BD"/>
    <w:rsid w:val="00E047FD"/>
    <w:rsid w:val="00E04868"/>
    <w:rsid w:val="00E0492F"/>
    <w:rsid w:val="00E049F5"/>
    <w:rsid w:val="00E04A2A"/>
    <w:rsid w:val="00E04A94"/>
    <w:rsid w:val="00E04AA0"/>
    <w:rsid w:val="00E04AB6"/>
    <w:rsid w:val="00E04B5D"/>
    <w:rsid w:val="00E04B6E"/>
    <w:rsid w:val="00E04B9E"/>
    <w:rsid w:val="00E04C2D"/>
    <w:rsid w:val="00E04C54"/>
    <w:rsid w:val="00E04D0E"/>
    <w:rsid w:val="00E04DC1"/>
    <w:rsid w:val="00E04DC2"/>
    <w:rsid w:val="00E04DE1"/>
    <w:rsid w:val="00E04DED"/>
    <w:rsid w:val="00E04E41"/>
    <w:rsid w:val="00E04EDF"/>
    <w:rsid w:val="00E0501D"/>
    <w:rsid w:val="00E0529F"/>
    <w:rsid w:val="00E053E1"/>
    <w:rsid w:val="00E053F6"/>
    <w:rsid w:val="00E054D6"/>
    <w:rsid w:val="00E05545"/>
    <w:rsid w:val="00E05564"/>
    <w:rsid w:val="00E05645"/>
    <w:rsid w:val="00E056BD"/>
    <w:rsid w:val="00E057F7"/>
    <w:rsid w:val="00E0588E"/>
    <w:rsid w:val="00E058FD"/>
    <w:rsid w:val="00E05901"/>
    <w:rsid w:val="00E059A7"/>
    <w:rsid w:val="00E05A70"/>
    <w:rsid w:val="00E05A78"/>
    <w:rsid w:val="00E05C2C"/>
    <w:rsid w:val="00E05C48"/>
    <w:rsid w:val="00E05CA0"/>
    <w:rsid w:val="00E05CE2"/>
    <w:rsid w:val="00E05DC6"/>
    <w:rsid w:val="00E05EB3"/>
    <w:rsid w:val="00E05FB9"/>
    <w:rsid w:val="00E05FFD"/>
    <w:rsid w:val="00E060B2"/>
    <w:rsid w:val="00E060D5"/>
    <w:rsid w:val="00E06264"/>
    <w:rsid w:val="00E0628A"/>
    <w:rsid w:val="00E06336"/>
    <w:rsid w:val="00E06453"/>
    <w:rsid w:val="00E06456"/>
    <w:rsid w:val="00E0647C"/>
    <w:rsid w:val="00E06602"/>
    <w:rsid w:val="00E06833"/>
    <w:rsid w:val="00E068E3"/>
    <w:rsid w:val="00E0690F"/>
    <w:rsid w:val="00E06991"/>
    <w:rsid w:val="00E069BD"/>
    <w:rsid w:val="00E06A03"/>
    <w:rsid w:val="00E06A54"/>
    <w:rsid w:val="00E06BEA"/>
    <w:rsid w:val="00E06CA6"/>
    <w:rsid w:val="00E06CF1"/>
    <w:rsid w:val="00E06D43"/>
    <w:rsid w:val="00E06D9E"/>
    <w:rsid w:val="00E06F4A"/>
    <w:rsid w:val="00E0704A"/>
    <w:rsid w:val="00E070B2"/>
    <w:rsid w:val="00E0712E"/>
    <w:rsid w:val="00E07157"/>
    <w:rsid w:val="00E0718D"/>
    <w:rsid w:val="00E07275"/>
    <w:rsid w:val="00E07278"/>
    <w:rsid w:val="00E07351"/>
    <w:rsid w:val="00E07352"/>
    <w:rsid w:val="00E07599"/>
    <w:rsid w:val="00E075C8"/>
    <w:rsid w:val="00E075C9"/>
    <w:rsid w:val="00E0760B"/>
    <w:rsid w:val="00E0760F"/>
    <w:rsid w:val="00E0763A"/>
    <w:rsid w:val="00E0764A"/>
    <w:rsid w:val="00E076A7"/>
    <w:rsid w:val="00E07707"/>
    <w:rsid w:val="00E07714"/>
    <w:rsid w:val="00E077E3"/>
    <w:rsid w:val="00E07842"/>
    <w:rsid w:val="00E07B22"/>
    <w:rsid w:val="00E07B5A"/>
    <w:rsid w:val="00E07B6B"/>
    <w:rsid w:val="00E07B85"/>
    <w:rsid w:val="00E07D4A"/>
    <w:rsid w:val="00E07D6A"/>
    <w:rsid w:val="00E07DB3"/>
    <w:rsid w:val="00E07E79"/>
    <w:rsid w:val="00E07EA2"/>
    <w:rsid w:val="00E07EC5"/>
    <w:rsid w:val="00E07EED"/>
    <w:rsid w:val="00E07EF6"/>
    <w:rsid w:val="00E07F23"/>
    <w:rsid w:val="00E07F25"/>
    <w:rsid w:val="00E07FBA"/>
    <w:rsid w:val="00E10127"/>
    <w:rsid w:val="00E10141"/>
    <w:rsid w:val="00E1018F"/>
    <w:rsid w:val="00E10232"/>
    <w:rsid w:val="00E1025D"/>
    <w:rsid w:val="00E1028B"/>
    <w:rsid w:val="00E102E5"/>
    <w:rsid w:val="00E10332"/>
    <w:rsid w:val="00E1040F"/>
    <w:rsid w:val="00E1048A"/>
    <w:rsid w:val="00E104B9"/>
    <w:rsid w:val="00E104F1"/>
    <w:rsid w:val="00E10549"/>
    <w:rsid w:val="00E105FA"/>
    <w:rsid w:val="00E1067E"/>
    <w:rsid w:val="00E10690"/>
    <w:rsid w:val="00E10718"/>
    <w:rsid w:val="00E107A0"/>
    <w:rsid w:val="00E107D8"/>
    <w:rsid w:val="00E1081B"/>
    <w:rsid w:val="00E1084F"/>
    <w:rsid w:val="00E10921"/>
    <w:rsid w:val="00E109BA"/>
    <w:rsid w:val="00E10A87"/>
    <w:rsid w:val="00E10AF8"/>
    <w:rsid w:val="00E10B4F"/>
    <w:rsid w:val="00E10C18"/>
    <w:rsid w:val="00E10C2B"/>
    <w:rsid w:val="00E10C53"/>
    <w:rsid w:val="00E10C9A"/>
    <w:rsid w:val="00E10CE7"/>
    <w:rsid w:val="00E10D39"/>
    <w:rsid w:val="00E10D46"/>
    <w:rsid w:val="00E10D69"/>
    <w:rsid w:val="00E10DBE"/>
    <w:rsid w:val="00E10E7F"/>
    <w:rsid w:val="00E10F03"/>
    <w:rsid w:val="00E10F04"/>
    <w:rsid w:val="00E10F4C"/>
    <w:rsid w:val="00E10F52"/>
    <w:rsid w:val="00E10FC8"/>
    <w:rsid w:val="00E1101C"/>
    <w:rsid w:val="00E110CF"/>
    <w:rsid w:val="00E1129F"/>
    <w:rsid w:val="00E113B0"/>
    <w:rsid w:val="00E113E3"/>
    <w:rsid w:val="00E11420"/>
    <w:rsid w:val="00E11453"/>
    <w:rsid w:val="00E1152B"/>
    <w:rsid w:val="00E1157C"/>
    <w:rsid w:val="00E11597"/>
    <w:rsid w:val="00E11642"/>
    <w:rsid w:val="00E116B8"/>
    <w:rsid w:val="00E116D1"/>
    <w:rsid w:val="00E116F4"/>
    <w:rsid w:val="00E117CB"/>
    <w:rsid w:val="00E1181E"/>
    <w:rsid w:val="00E11827"/>
    <w:rsid w:val="00E11990"/>
    <w:rsid w:val="00E119C7"/>
    <w:rsid w:val="00E11AC2"/>
    <w:rsid w:val="00E11AE5"/>
    <w:rsid w:val="00E11AED"/>
    <w:rsid w:val="00E11B18"/>
    <w:rsid w:val="00E11BB4"/>
    <w:rsid w:val="00E11C68"/>
    <w:rsid w:val="00E11CC1"/>
    <w:rsid w:val="00E11CE7"/>
    <w:rsid w:val="00E11D22"/>
    <w:rsid w:val="00E11D7B"/>
    <w:rsid w:val="00E11DB2"/>
    <w:rsid w:val="00E11E39"/>
    <w:rsid w:val="00E11E54"/>
    <w:rsid w:val="00E11E56"/>
    <w:rsid w:val="00E11EAB"/>
    <w:rsid w:val="00E11F11"/>
    <w:rsid w:val="00E11F4C"/>
    <w:rsid w:val="00E11F52"/>
    <w:rsid w:val="00E11F9D"/>
    <w:rsid w:val="00E120BF"/>
    <w:rsid w:val="00E120D6"/>
    <w:rsid w:val="00E1216B"/>
    <w:rsid w:val="00E12193"/>
    <w:rsid w:val="00E12297"/>
    <w:rsid w:val="00E12429"/>
    <w:rsid w:val="00E124A3"/>
    <w:rsid w:val="00E124BE"/>
    <w:rsid w:val="00E124EB"/>
    <w:rsid w:val="00E12512"/>
    <w:rsid w:val="00E1251C"/>
    <w:rsid w:val="00E125A8"/>
    <w:rsid w:val="00E12716"/>
    <w:rsid w:val="00E12768"/>
    <w:rsid w:val="00E127C1"/>
    <w:rsid w:val="00E127F8"/>
    <w:rsid w:val="00E1289D"/>
    <w:rsid w:val="00E128E3"/>
    <w:rsid w:val="00E12959"/>
    <w:rsid w:val="00E12A3E"/>
    <w:rsid w:val="00E12ACE"/>
    <w:rsid w:val="00E12AD7"/>
    <w:rsid w:val="00E12BD7"/>
    <w:rsid w:val="00E12DBD"/>
    <w:rsid w:val="00E12DD3"/>
    <w:rsid w:val="00E12DE6"/>
    <w:rsid w:val="00E12DEA"/>
    <w:rsid w:val="00E12DEB"/>
    <w:rsid w:val="00E12E45"/>
    <w:rsid w:val="00E12E4F"/>
    <w:rsid w:val="00E12E78"/>
    <w:rsid w:val="00E12EE6"/>
    <w:rsid w:val="00E12F67"/>
    <w:rsid w:val="00E12F7B"/>
    <w:rsid w:val="00E12F83"/>
    <w:rsid w:val="00E12FB0"/>
    <w:rsid w:val="00E13162"/>
    <w:rsid w:val="00E131B4"/>
    <w:rsid w:val="00E131F7"/>
    <w:rsid w:val="00E13404"/>
    <w:rsid w:val="00E1348C"/>
    <w:rsid w:val="00E13490"/>
    <w:rsid w:val="00E134BC"/>
    <w:rsid w:val="00E134DB"/>
    <w:rsid w:val="00E13598"/>
    <w:rsid w:val="00E135F6"/>
    <w:rsid w:val="00E13620"/>
    <w:rsid w:val="00E1363C"/>
    <w:rsid w:val="00E136D3"/>
    <w:rsid w:val="00E13717"/>
    <w:rsid w:val="00E13984"/>
    <w:rsid w:val="00E139FE"/>
    <w:rsid w:val="00E13A06"/>
    <w:rsid w:val="00E13A70"/>
    <w:rsid w:val="00E13AD7"/>
    <w:rsid w:val="00E13BFE"/>
    <w:rsid w:val="00E13CEF"/>
    <w:rsid w:val="00E13D11"/>
    <w:rsid w:val="00E13D3C"/>
    <w:rsid w:val="00E13D96"/>
    <w:rsid w:val="00E13E60"/>
    <w:rsid w:val="00E13E6E"/>
    <w:rsid w:val="00E13F69"/>
    <w:rsid w:val="00E13FC5"/>
    <w:rsid w:val="00E13FE6"/>
    <w:rsid w:val="00E1403D"/>
    <w:rsid w:val="00E1418D"/>
    <w:rsid w:val="00E14209"/>
    <w:rsid w:val="00E14287"/>
    <w:rsid w:val="00E14291"/>
    <w:rsid w:val="00E143AE"/>
    <w:rsid w:val="00E14408"/>
    <w:rsid w:val="00E1442C"/>
    <w:rsid w:val="00E14515"/>
    <w:rsid w:val="00E14516"/>
    <w:rsid w:val="00E14592"/>
    <w:rsid w:val="00E145F8"/>
    <w:rsid w:val="00E14716"/>
    <w:rsid w:val="00E14724"/>
    <w:rsid w:val="00E1485D"/>
    <w:rsid w:val="00E14986"/>
    <w:rsid w:val="00E149EB"/>
    <w:rsid w:val="00E14ADD"/>
    <w:rsid w:val="00E14AFF"/>
    <w:rsid w:val="00E14B04"/>
    <w:rsid w:val="00E14B88"/>
    <w:rsid w:val="00E14BA0"/>
    <w:rsid w:val="00E14BBD"/>
    <w:rsid w:val="00E14D19"/>
    <w:rsid w:val="00E14DDB"/>
    <w:rsid w:val="00E14DEB"/>
    <w:rsid w:val="00E14E9B"/>
    <w:rsid w:val="00E14ED2"/>
    <w:rsid w:val="00E14F52"/>
    <w:rsid w:val="00E14F54"/>
    <w:rsid w:val="00E14FDF"/>
    <w:rsid w:val="00E15035"/>
    <w:rsid w:val="00E15123"/>
    <w:rsid w:val="00E15279"/>
    <w:rsid w:val="00E152D9"/>
    <w:rsid w:val="00E15580"/>
    <w:rsid w:val="00E156FC"/>
    <w:rsid w:val="00E15770"/>
    <w:rsid w:val="00E15842"/>
    <w:rsid w:val="00E15886"/>
    <w:rsid w:val="00E15959"/>
    <w:rsid w:val="00E159DE"/>
    <w:rsid w:val="00E159F2"/>
    <w:rsid w:val="00E15AA2"/>
    <w:rsid w:val="00E15AEF"/>
    <w:rsid w:val="00E15B3A"/>
    <w:rsid w:val="00E15B9D"/>
    <w:rsid w:val="00E15BF7"/>
    <w:rsid w:val="00E15CD8"/>
    <w:rsid w:val="00E15CD9"/>
    <w:rsid w:val="00E15D32"/>
    <w:rsid w:val="00E15DDD"/>
    <w:rsid w:val="00E15E61"/>
    <w:rsid w:val="00E15E84"/>
    <w:rsid w:val="00E15F06"/>
    <w:rsid w:val="00E15F28"/>
    <w:rsid w:val="00E15F52"/>
    <w:rsid w:val="00E15FDA"/>
    <w:rsid w:val="00E15FF4"/>
    <w:rsid w:val="00E16014"/>
    <w:rsid w:val="00E1604F"/>
    <w:rsid w:val="00E160AE"/>
    <w:rsid w:val="00E160DA"/>
    <w:rsid w:val="00E160F8"/>
    <w:rsid w:val="00E1613C"/>
    <w:rsid w:val="00E161CD"/>
    <w:rsid w:val="00E161CE"/>
    <w:rsid w:val="00E16291"/>
    <w:rsid w:val="00E162B9"/>
    <w:rsid w:val="00E16370"/>
    <w:rsid w:val="00E163A2"/>
    <w:rsid w:val="00E163BE"/>
    <w:rsid w:val="00E163F7"/>
    <w:rsid w:val="00E16436"/>
    <w:rsid w:val="00E164EF"/>
    <w:rsid w:val="00E1653D"/>
    <w:rsid w:val="00E1654F"/>
    <w:rsid w:val="00E165D9"/>
    <w:rsid w:val="00E1660C"/>
    <w:rsid w:val="00E16637"/>
    <w:rsid w:val="00E1663B"/>
    <w:rsid w:val="00E16681"/>
    <w:rsid w:val="00E1668D"/>
    <w:rsid w:val="00E166A1"/>
    <w:rsid w:val="00E166C7"/>
    <w:rsid w:val="00E167AA"/>
    <w:rsid w:val="00E167AE"/>
    <w:rsid w:val="00E167BE"/>
    <w:rsid w:val="00E167C3"/>
    <w:rsid w:val="00E167F4"/>
    <w:rsid w:val="00E1688C"/>
    <w:rsid w:val="00E169E8"/>
    <w:rsid w:val="00E16A00"/>
    <w:rsid w:val="00E16A4B"/>
    <w:rsid w:val="00E16A50"/>
    <w:rsid w:val="00E16A68"/>
    <w:rsid w:val="00E16AB0"/>
    <w:rsid w:val="00E16B53"/>
    <w:rsid w:val="00E16B89"/>
    <w:rsid w:val="00E16D0D"/>
    <w:rsid w:val="00E16D92"/>
    <w:rsid w:val="00E16DAC"/>
    <w:rsid w:val="00E16DE7"/>
    <w:rsid w:val="00E16DF6"/>
    <w:rsid w:val="00E16DF8"/>
    <w:rsid w:val="00E16E04"/>
    <w:rsid w:val="00E16ED0"/>
    <w:rsid w:val="00E16EEE"/>
    <w:rsid w:val="00E16F5E"/>
    <w:rsid w:val="00E1704D"/>
    <w:rsid w:val="00E1705C"/>
    <w:rsid w:val="00E170FE"/>
    <w:rsid w:val="00E1715E"/>
    <w:rsid w:val="00E1726B"/>
    <w:rsid w:val="00E172D4"/>
    <w:rsid w:val="00E172DE"/>
    <w:rsid w:val="00E17301"/>
    <w:rsid w:val="00E17304"/>
    <w:rsid w:val="00E1739F"/>
    <w:rsid w:val="00E17409"/>
    <w:rsid w:val="00E17437"/>
    <w:rsid w:val="00E17458"/>
    <w:rsid w:val="00E17468"/>
    <w:rsid w:val="00E174A8"/>
    <w:rsid w:val="00E17507"/>
    <w:rsid w:val="00E1765A"/>
    <w:rsid w:val="00E1767E"/>
    <w:rsid w:val="00E17683"/>
    <w:rsid w:val="00E17772"/>
    <w:rsid w:val="00E177DD"/>
    <w:rsid w:val="00E177DE"/>
    <w:rsid w:val="00E17918"/>
    <w:rsid w:val="00E1792A"/>
    <w:rsid w:val="00E1793C"/>
    <w:rsid w:val="00E179A3"/>
    <w:rsid w:val="00E179A7"/>
    <w:rsid w:val="00E17BA7"/>
    <w:rsid w:val="00E17BC8"/>
    <w:rsid w:val="00E17C18"/>
    <w:rsid w:val="00E17D17"/>
    <w:rsid w:val="00E17D8B"/>
    <w:rsid w:val="00E17DC6"/>
    <w:rsid w:val="00E17DF6"/>
    <w:rsid w:val="00E17E7B"/>
    <w:rsid w:val="00E17E97"/>
    <w:rsid w:val="00E17F8C"/>
    <w:rsid w:val="00E17FE7"/>
    <w:rsid w:val="00E20061"/>
    <w:rsid w:val="00E200B5"/>
    <w:rsid w:val="00E20111"/>
    <w:rsid w:val="00E20166"/>
    <w:rsid w:val="00E201C4"/>
    <w:rsid w:val="00E201DC"/>
    <w:rsid w:val="00E20245"/>
    <w:rsid w:val="00E20335"/>
    <w:rsid w:val="00E2042C"/>
    <w:rsid w:val="00E20443"/>
    <w:rsid w:val="00E20451"/>
    <w:rsid w:val="00E204F8"/>
    <w:rsid w:val="00E20513"/>
    <w:rsid w:val="00E20515"/>
    <w:rsid w:val="00E2057E"/>
    <w:rsid w:val="00E20615"/>
    <w:rsid w:val="00E20665"/>
    <w:rsid w:val="00E2079C"/>
    <w:rsid w:val="00E2089C"/>
    <w:rsid w:val="00E208B6"/>
    <w:rsid w:val="00E2099F"/>
    <w:rsid w:val="00E209BD"/>
    <w:rsid w:val="00E20A49"/>
    <w:rsid w:val="00E20A4F"/>
    <w:rsid w:val="00E20A6C"/>
    <w:rsid w:val="00E20B2F"/>
    <w:rsid w:val="00E20C9E"/>
    <w:rsid w:val="00E20CB6"/>
    <w:rsid w:val="00E20CCA"/>
    <w:rsid w:val="00E20CEC"/>
    <w:rsid w:val="00E20DF2"/>
    <w:rsid w:val="00E20E08"/>
    <w:rsid w:val="00E20ECB"/>
    <w:rsid w:val="00E2106A"/>
    <w:rsid w:val="00E21084"/>
    <w:rsid w:val="00E211EA"/>
    <w:rsid w:val="00E2131A"/>
    <w:rsid w:val="00E2138B"/>
    <w:rsid w:val="00E2139B"/>
    <w:rsid w:val="00E213C8"/>
    <w:rsid w:val="00E213DC"/>
    <w:rsid w:val="00E2141F"/>
    <w:rsid w:val="00E21439"/>
    <w:rsid w:val="00E21464"/>
    <w:rsid w:val="00E2148C"/>
    <w:rsid w:val="00E214C0"/>
    <w:rsid w:val="00E214D7"/>
    <w:rsid w:val="00E214FC"/>
    <w:rsid w:val="00E21554"/>
    <w:rsid w:val="00E2155D"/>
    <w:rsid w:val="00E216A0"/>
    <w:rsid w:val="00E216D3"/>
    <w:rsid w:val="00E21712"/>
    <w:rsid w:val="00E21758"/>
    <w:rsid w:val="00E21796"/>
    <w:rsid w:val="00E21806"/>
    <w:rsid w:val="00E2187E"/>
    <w:rsid w:val="00E218E4"/>
    <w:rsid w:val="00E2192E"/>
    <w:rsid w:val="00E2193C"/>
    <w:rsid w:val="00E21A31"/>
    <w:rsid w:val="00E21A4A"/>
    <w:rsid w:val="00E21A70"/>
    <w:rsid w:val="00E21A80"/>
    <w:rsid w:val="00E21A88"/>
    <w:rsid w:val="00E21ACE"/>
    <w:rsid w:val="00E21B69"/>
    <w:rsid w:val="00E21BC3"/>
    <w:rsid w:val="00E21D6F"/>
    <w:rsid w:val="00E21D70"/>
    <w:rsid w:val="00E21E0A"/>
    <w:rsid w:val="00E21F8E"/>
    <w:rsid w:val="00E21FB1"/>
    <w:rsid w:val="00E2209E"/>
    <w:rsid w:val="00E2211C"/>
    <w:rsid w:val="00E2218E"/>
    <w:rsid w:val="00E22527"/>
    <w:rsid w:val="00E22582"/>
    <w:rsid w:val="00E225BB"/>
    <w:rsid w:val="00E225BE"/>
    <w:rsid w:val="00E22781"/>
    <w:rsid w:val="00E227C8"/>
    <w:rsid w:val="00E22917"/>
    <w:rsid w:val="00E2296D"/>
    <w:rsid w:val="00E229ED"/>
    <w:rsid w:val="00E22AEB"/>
    <w:rsid w:val="00E22B0F"/>
    <w:rsid w:val="00E22B8C"/>
    <w:rsid w:val="00E22C2A"/>
    <w:rsid w:val="00E22C97"/>
    <w:rsid w:val="00E22CB1"/>
    <w:rsid w:val="00E22D72"/>
    <w:rsid w:val="00E22E36"/>
    <w:rsid w:val="00E22FB1"/>
    <w:rsid w:val="00E22FD8"/>
    <w:rsid w:val="00E22FFB"/>
    <w:rsid w:val="00E23090"/>
    <w:rsid w:val="00E230B4"/>
    <w:rsid w:val="00E23104"/>
    <w:rsid w:val="00E23139"/>
    <w:rsid w:val="00E231AF"/>
    <w:rsid w:val="00E231DB"/>
    <w:rsid w:val="00E23228"/>
    <w:rsid w:val="00E23497"/>
    <w:rsid w:val="00E234CB"/>
    <w:rsid w:val="00E235A4"/>
    <w:rsid w:val="00E23655"/>
    <w:rsid w:val="00E23688"/>
    <w:rsid w:val="00E2377C"/>
    <w:rsid w:val="00E237F8"/>
    <w:rsid w:val="00E23800"/>
    <w:rsid w:val="00E23896"/>
    <w:rsid w:val="00E23976"/>
    <w:rsid w:val="00E23A54"/>
    <w:rsid w:val="00E23A6A"/>
    <w:rsid w:val="00E23B04"/>
    <w:rsid w:val="00E23B72"/>
    <w:rsid w:val="00E23C5B"/>
    <w:rsid w:val="00E23C8C"/>
    <w:rsid w:val="00E23D30"/>
    <w:rsid w:val="00E23D3F"/>
    <w:rsid w:val="00E23DCF"/>
    <w:rsid w:val="00E23E4B"/>
    <w:rsid w:val="00E240EF"/>
    <w:rsid w:val="00E241BA"/>
    <w:rsid w:val="00E242C6"/>
    <w:rsid w:val="00E243DC"/>
    <w:rsid w:val="00E244B4"/>
    <w:rsid w:val="00E244B6"/>
    <w:rsid w:val="00E2453B"/>
    <w:rsid w:val="00E24543"/>
    <w:rsid w:val="00E2458A"/>
    <w:rsid w:val="00E2458D"/>
    <w:rsid w:val="00E2462C"/>
    <w:rsid w:val="00E24701"/>
    <w:rsid w:val="00E2478E"/>
    <w:rsid w:val="00E247BB"/>
    <w:rsid w:val="00E2489F"/>
    <w:rsid w:val="00E24919"/>
    <w:rsid w:val="00E24A0D"/>
    <w:rsid w:val="00E24A97"/>
    <w:rsid w:val="00E24BB0"/>
    <w:rsid w:val="00E24D0B"/>
    <w:rsid w:val="00E24D54"/>
    <w:rsid w:val="00E24D72"/>
    <w:rsid w:val="00E24D81"/>
    <w:rsid w:val="00E24DE8"/>
    <w:rsid w:val="00E24E1F"/>
    <w:rsid w:val="00E24E37"/>
    <w:rsid w:val="00E24F7D"/>
    <w:rsid w:val="00E250C1"/>
    <w:rsid w:val="00E25129"/>
    <w:rsid w:val="00E25204"/>
    <w:rsid w:val="00E25307"/>
    <w:rsid w:val="00E2539C"/>
    <w:rsid w:val="00E254B3"/>
    <w:rsid w:val="00E2553C"/>
    <w:rsid w:val="00E255DE"/>
    <w:rsid w:val="00E255E7"/>
    <w:rsid w:val="00E256E4"/>
    <w:rsid w:val="00E25705"/>
    <w:rsid w:val="00E25875"/>
    <w:rsid w:val="00E259F2"/>
    <w:rsid w:val="00E25AB7"/>
    <w:rsid w:val="00E25B2B"/>
    <w:rsid w:val="00E25B91"/>
    <w:rsid w:val="00E25E1C"/>
    <w:rsid w:val="00E25ED7"/>
    <w:rsid w:val="00E25F01"/>
    <w:rsid w:val="00E25F4D"/>
    <w:rsid w:val="00E25FE8"/>
    <w:rsid w:val="00E2607E"/>
    <w:rsid w:val="00E2609E"/>
    <w:rsid w:val="00E2611E"/>
    <w:rsid w:val="00E26136"/>
    <w:rsid w:val="00E26249"/>
    <w:rsid w:val="00E2637D"/>
    <w:rsid w:val="00E26453"/>
    <w:rsid w:val="00E26471"/>
    <w:rsid w:val="00E264AB"/>
    <w:rsid w:val="00E264CC"/>
    <w:rsid w:val="00E2651F"/>
    <w:rsid w:val="00E26540"/>
    <w:rsid w:val="00E26585"/>
    <w:rsid w:val="00E26596"/>
    <w:rsid w:val="00E26637"/>
    <w:rsid w:val="00E2669D"/>
    <w:rsid w:val="00E266AD"/>
    <w:rsid w:val="00E266C0"/>
    <w:rsid w:val="00E266F7"/>
    <w:rsid w:val="00E2674C"/>
    <w:rsid w:val="00E2677C"/>
    <w:rsid w:val="00E2695F"/>
    <w:rsid w:val="00E269DF"/>
    <w:rsid w:val="00E26AC0"/>
    <w:rsid w:val="00E26C36"/>
    <w:rsid w:val="00E26DD6"/>
    <w:rsid w:val="00E26E35"/>
    <w:rsid w:val="00E26E3A"/>
    <w:rsid w:val="00E26E83"/>
    <w:rsid w:val="00E26E8B"/>
    <w:rsid w:val="00E2703C"/>
    <w:rsid w:val="00E27096"/>
    <w:rsid w:val="00E2711A"/>
    <w:rsid w:val="00E2715E"/>
    <w:rsid w:val="00E271C0"/>
    <w:rsid w:val="00E27265"/>
    <w:rsid w:val="00E27278"/>
    <w:rsid w:val="00E272F2"/>
    <w:rsid w:val="00E2733A"/>
    <w:rsid w:val="00E27430"/>
    <w:rsid w:val="00E274A2"/>
    <w:rsid w:val="00E27509"/>
    <w:rsid w:val="00E27593"/>
    <w:rsid w:val="00E2771C"/>
    <w:rsid w:val="00E27781"/>
    <w:rsid w:val="00E2782E"/>
    <w:rsid w:val="00E27A4C"/>
    <w:rsid w:val="00E27C54"/>
    <w:rsid w:val="00E27C56"/>
    <w:rsid w:val="00E27E04"/>
    <w:rsid w:val="00E27E67"/>
    <w:rsid w:val="00E27FB1"/>
    <w:rsid w:val="00E300B4"/>
    <w:rsid w:val="00E300DE"/>
    <w:rsid w:val="00E30174"/>
    <w:rsid w:val="00E30192"/>
    <w:rsid w:val="00E30213"/>
    <w:rsid w:val="00E302BE"/>
    <w:rsid w:val="00E30356"/>
    <w:rsid w:val="00E303C7"/>
    <w:rsid w:val="00E30497"/>
    <w:rsid w:val="00E30588"/>
    <w:rsid w:val="00E30598"/>
    <w:rsid w:val="00E306C2"/>
    <w:rsid w:val="00E306F4"/>
    <w:rsid w:val="00E30741"/>
    <w:rsid w:val="00E3076F"/>
    <w:rsid w:val="00E307FC"/>
    <w:rsid w:val="00E308FC"/>
    <w:rsid w:val="00E30A76"/>
    <w:rsid w:val="00E30A86"/>
    <w:rsid w:val="00E30AA1"/>
    <w:rsid w:val="00E30AE2"/>
    <w:rsid w:val="00E30C0F"/>
    <w:rsid w:val="00E30D45"/>
    <w:rsid w:val="00E30D9D"/>
    <w:rsid w:val="00E30DEF"/>
    <w:rsid w:val="00E30F5B"/>
    <w:rsid w:val="00E31093"/>
    <w:rsid w:val="00E310BE"/>
    <w:rsid w:val="00E31147"/>
    <w:rsid w:val="00E3122E"/>
    <w:rsid w:val="00E3125B"/>
    <w:rsid w:val="00E31289"/>
    <w:rsid w:val="00E31393"/>
    <w:rsid w:val="00E31427"/>
    <w:rsid w:val="00E315A5"/>
    <w:rsid w:val="00E315F9"/>
    <w:rsid w:val="00E3162D"/>
    <w:rsid w:val="00E31640"/>
    <w:rsid w:val="00E3169A"/>
    <w:rsid w:val="00E316B5"/>
    <w:rsid w:val="00E31768"/>
    <w:rsid w:val="00E31815"/>
    <w:rsid w:val="00E3184E"/>
    <w:rsid w:val="00E31A2A"/>
    <w:rsid w:val="00E31B31"/>
    <w:rsid w:val="00E31B54"/>
    <w:rsid w:val="00E31B6B"/>
    <w:rsid w:val="00E31B9A"/>
    <w:rsid w:val="00E31BB1"/>
    <w:rsid w:val="00E31BD2"/>
    <w:rsid w:val="00E31BE4"/>
    <w:rsid w:val="00E31C23"/>
    <w:rsid w:val="00E31CA7"/>
    <w:rsid w:val="00E31D29"/>
    <w:rsid w:val="00E31D66"/>
    <w:rsid w:val="00E31DB3"/>
    <w:rsid w:val="00E31DE0"/>
    <w:rsid w:val="00E31E69"/>
    <w:rsid w:val="00E31E74"/>
    <w:rsid w:val="00E31E7B"/>
    <w:rsid w:val="00E31FE9"/>
    <w:rsid w:val="00E3201B"/>
    <w:rsid w:val="00E3207D"/>
    <w:rsid w:val="00E32098"/>
    <w:rsid w:val="00E32137"/>
    <w:rsid w:val="00E3215E"/>
    <w:rsid w:val="00E32183"/>
    <w:rsid w:val="00E32229"/>
    <w:rsid w:val="00E32283"/>
    <w:rsid w:val="00E322C2"/>
    <w:rsid w:val="00E32313"/>
    <w:rsid w:val="00E323EC"/>
    <w:rsid w:val="00E3246F"/>
    <w:rsid w:val="00E325DF"/>
    <w:rsid w:val="00E32622"/>
    <w:rsid w:val="00E32716"/>
    <w:rsid w:val="00E32755"/>
    <w:rsid w:val="00E327F3"/>
    <w:rsid w:val="00E327FE"/>
    <w:rsid w:val="00E32808"/>
    <w:rsid w:val="00E329B9"/>
    <w:rsid w:val="00E32A26"/>
    <w:rsid w:val="00E32B43"/>
    <w:rsid w:val="00E32B9D"/>
    <w:rsid w:val="00E32CBF"/>
    <w:rsid w:val="00E32CEC"/>
    <w:rsid w:val="00E32D2A"/>
    <w:rsid w:val="00E32D6F"/>
    <w:rsid w:val="00E32DD8"/>
    <w:rsid w:val="00E32E59"/>
    <w:rsid w:val="00E32FC6"/>
    <w:rsid w:val="00E32FD4"/>
    <w:rsid w:val="00E33000"/>
    <w:rsid w:val="00E3301E"/>
    <w:rsid w:val="00E33138"/>
    <w:rsid w:val="00E331B9"/>
    <w:rsid w:val="00E33308"/>
    <w:rsid w:val="00E33333"/>
    <w:rsid w:val="00E33377"/>
    <w:rsid w:val="00E33419"/>
    <w:rsid w:val="00E33484"/>
    <w:rsid w:val="00E334BC"/>
    <w:rsid w:val="00E33619"/>
    <w:rsid w:val="00E33627"/>
    <w:rsid w:val="00E33776"/>
    <w:rsid w:val="00E3384C"/>
    <w:rsid w:val="00E33911"/>
    <w:rsid w:val="00E3399E"/>
    <w:rsid w:val="00E33AAB"/>
    <w:rsid w:val="00E33B00"/>
    <w:rsid w:val="00E33B94"/>
    <w:rsid w:val="00E33BB0"/>
    <w:rsid w:val="00E33BB8"/>
    <w:rsid w:val="00E33BDE"/>
    <w:rsid w:val="00E33CC7"/>
    <w:rsid w:val="00E33D3B"/>
    <w:rsid w:val="00E33D57"/>
    <w:rsid w:val="00E33E3C"/>
    <w:rsid w:val="00E33E5F"/>
    <w:rsid w:val="00E33E80"/>
    <w:rsid w:val="00E33F1C"/>
    <w:rsid w:val="00E33FF6"/>
    <w:rsid w:val="00E34004"/>
    <w:rsid w:val="00E340DD"/>
    <w:rsid w:val="00E34117"/>
    <w:rsid w:val="00E34183"/>
    <w:rsid w:val="00E341D7"/>
    <w:rsid w:val="00E341E7"/>
    <w:rsid w:val="00E34257"/>
    <w:rsid w:val="00E342C6"/>
    <w:rsid w:val="00E34409"/>
    <w:rsid w:val="00E3449A"/>
    <w:rsid w:val="00E3461C"/>
    <w:rsid w:val="00E3463B"/>
    <w:rsid w:val="00E349BC"/>
    <w:rsid w:val="00E349DE"/>
    <w:rsid w:val="00E34A14"/>
    <w:rsid w:val="00E34A4C"/>
    <w:rsid w:val="00E34ADD"/>
    <w:rsid w:val="00E34AEF"/>
    <w:rsid w:val="00E34B15"/>
    <w:rsid w:val="00E34B8A"/>
    <w:rsid w:val="00E34C37"/>
    <w:rsid w:val="00E34C7C"/>
    <w:rsid w:val="00E34CFD"/>
    <w:rsid w:val="00E34D68"/>
    <w:rsid w:val="00E34D6D"/>
    <w:rsid w:val="00E34E1C"/>
    <w:rsid w:val="00E34EE2"/>
    <w:rsid w:val="00E34F69"/>
    <w:rsid w:val="00E34F9F"/>
    <w:rsid w:val="00E35170"/>
    <w:rsid w:val="00E3520D"/>
    <w:rsid w:val="00E352C0"/>
    <w:rsid w:val="00E3532E"/>
    <w:rsid w:val="00E35364"/>
    <w:rsid w:val="00E35378"/>
    <w:rsid w:val="00E3544E"/>
    <w:rsid w:val="00E35461"/>
    <w:rsid w:val="00E354BF"/>
    <w:rsid w:val="00E35527"/>
    <w:rsid w:val="00E355A4"/>
    <w:rsid w:val="00E355B4"/>
    <w:rsid w:val="00E355C4"/>
    <w:rsid w:val="00E355C6"/>
    <w:rsid w:val="00E355F6"/>
    <w:rsid w:val="00E356D2"/>
    <w:rsid w:val="00E3573B"/>
    <w:rsid w:val="00E35744"/>
    <w:rsid w:val="00E357A5"/>
    <w:rsid w:val="00E357FB"/>
    <w:rsid w:val="00E358AC"/>
    <w:rsid w:val="00E3594F"/>
    <w:rsid w:val="00E359EB"/>
    <w:rsid w:val="00E35AC6"/>
    <w:rsid w:val="00E35B4C"/>
    <w:rsid w:val="00E35BB1"/>
    <w:rsid w:val="00E35BB3"/>
    <w:rsid w:val="00E35C43"/>
    <w:rsid w:val="00E35CA3"/>
    <w:rsid w:val="00E35D1B"/>
    <w:rsid w:val="00E35D40"/>
    <w:rsid w:val="00E35D86"/>
    <w:rsid w:val="00E35E47"/>
    <w:rsid w:val="00E35E54"/>
    <w:rsid w:val="00E35FE4"/>
    <w:rsid w:val="00E36010"/>
    <w:rsid w:val="00E36095"/>
    <w:rsid w:val="00E36106"/>
    <w:rsid w:val="00E3615E"/>
    <w:rsid w:val="00E362DC"/>
    <w:rsid w:val="00E362EA"/>
    <w:rsid w:val="00E363C2"/>
    <w:rsid w:val="00E36433"/>
    <w:rsid w:val="00E36455"/>
    <w:rsid w:val="00E36463"/>
    <w:rsid w:val="00E36473"/>
    <w:rsid w:val="00E3647D"/>
    <w:rsid w:val="00E3650C"/>
    <w:rsid w:val="00E36569"/>
    <w:rsid w:val="00E366B4"/>
    <w:rsid w:val="00E366C5"/>
    <w:rsid w:val="00E366DB"/>
    <w:rsid w:val="00E366ED"/>
    <w:rsid w:val="00E3672F"/>
    <w:rsid w:val="00E3675E"/>
    <w:rsid w:val="00E3683E"/>
    <w:rsid w:val="00E3684F"/>
    <w:rsid w:val="00E369A1"/>
    <w:rsid w:val="00E36ADE"/>
    <w:rsid w:val="00E36B22"/>
    <w:rsid w:val="00E36C54"/>
    <w:rsid w:val="00E36CD4"/>
    <w:rsid w:val="00E36D15"/>
    <w:rsid w:val="00E36D73"/>
    <w:rsid w:val="00E36D94"/>
    <w:rsid w:val="00E36EEF"/>
    <w:rsid w:val="00E36F0B"/>
    <w:rsid w:val="00E36F54"/>
    <w:rsid w:val="00E36F71"/>
    <w:rsid w:val="00E37182"/>
    <w:rsid w:val="00E3718A"/>
    <w:rsid w:val="00E371E6"/>
    <w:rsid w:val="00E372F2"/>
    <w:rsid w:val="00E3738D"/>
    <w:rsid w:val="00E37504"/>
    <w:rsid w:val="00E37524"/>
    <w:rsid w:val="00E3756E"/>
    <w:rsid w:val="00E37607"/>
    <w:rsid w:val="00E37896"/>
    <w:rsid w:val="00E378E1"/>
    <w:rsid w:val="00E3790B"/>
    <w:rsid w:val="00E37918"/>
    <w:rsid w:val="00E37A25"/>
    <w:rsid w:val="00E37AF7"/>
    <w:rsid w:val="00E37D89"/>
    <w:rsid w:val="00E37DB0"/>
    <w:rsid w:val="00E37DCC"/>
    <w:rsid w:val="00E37EBA"/>
    <w:rsid w:val="00E37FF6"/>
    <w:rsid w:val="00E4001C"/>
    <w:rsid w:val="00E40049"/>
    <w:rsid w:val="00E400E0"/>
    <w:rsid w:val="00E400F1"/>
    <w:rsid w:val="00E40109"/>
    <w:rsid w:val="00E40110"/>
    <w:rsid w:val="00E4025D"/>
    <w:rsid w:val="00E4026A"/>
    <w:rsid w:val="00E4034C"/>
    <w:rsid w:val="00E40378"/>
    <w:rsid w:val="00E40406"/>
    <w:rsid w:val="00E40420"/>
    <w:rsid w:val="00E40421"/>
    <w:rsid w:val="00E40426"/>
    <w:rsid w:val="00E404E4"/>
    <w:rsid w:val="00E40540"/>
    <w:rsid w:val="00E40554"/>
    <w:rsid w:val="00E40601"/>
    <w:rsid w:val="00E4063D"/>
    <w:rsid w:val="00E40652"/>
    <w:rsid w:val="00E4069E"/>
    <w:rsid w:val="00E40749"/>
    <w:rsid w:val="00E407C5"/>
    <w:rsid w:val="00E40837"/>
    <w:rsid w:val="00E408F5"/>
    <w:rsid w:val="00E40919"/>
    <w:rsid w:val="00E40972"/>
    <w:rsid w:val="00E40A05"/>
    <w:rsid w:val="00E40AA2"/>
    <w:rsid w:val="00E40B51"/>
    <w:rsid w:val="00E40BA2"/>
    <w:rsid w:val="00E40BAA"/>
    <w:rsid w:val="00E40C02"/>
    <w:rsid w:val="00E40D32"/>
    <w:rsid w:val="00E40D3A"/>
    <w:rsid w:val="00E40E23"/>
    <w:rsid w:val="00E40E50"/>
    <w:rsid w:val="00E40F2E"/>
    <w:rsid w:val="00E41084"/>
    <w:rsid w:val="00E410B2"/>
    <w:rsid w:val="00E41212"/>
    <w:rsid w:val="00E41270"/>
    <w:rsid w:val="00E412E2"/>
    <w:rsid w:val="00E41326"/>
    <w:rsid w:val="00E4134E"/>
    <w:rsid w:val="00E41630"/>
    <w:rsid w:val="00E416C5"/>
    <w:rsid w:val="00E41759"/>
    <w:rsid w:val="00E4189B"/>
    <w:rsid w:val="00E4198A"/>
    <w:rsid w:val="00E41A3A"/>
    <w:rsid w:val="00E41A7E"/>
    <w:rsid w:val="00E41AA8"/>
    <w:rsid w:val="00E41B20"/>
    <w:rsid w:val="00E41C00"/>
    <w:rsid w:val="00E41C49"/>
    <w:rsid w:val="00E41D08"/>
    <w:rsid w:val="00E41DF8"/>
    <w:rsid w:val="00E41E33"/>
    <w:rsid w:val="00E41E62"/>
    <w:rsid w:val="00E41ED3"/>
    <w:rsid w:val="00E41F3C"/>
    <w:rsid w:val="00E41F91"/>
    <w:rsid w:val="00E42063"/>
    <w:rsid w:val="00E42092"/>
    <w:rsid w:val="00E4209E"/>
    <w:rsid w:val="00E4219F"/>
    <w:rsid w:val="00E421C4"/>
    <w:rsid w:val="00E42225"/>
    <w:rsid w:val="00E422B5"/>
    <w:rsid w:val="00E424EA"/>
    <w:rsid w:val="00E425ED"/>
    <w:rsid w:val="00E42640"/>
    <w:rsid w:val="00E42704"/>
    <w:rsid w:val="00E427D0"/>
    <w:rsid w:val="00E427FE"/>
    <w:rsid w:val="00E42818"/>
    <w:rsid w:val="00E42865"/>
    <w:rsid w:val="00E429E1"/>
    <w:rsid w:val="00E429E3"/>
    <w:rsid w:val="00E42B2A"/>
    <w:rsid w:val="00E42B5A"/>
    <w:rsid w:val="00E42B80"/>
    <w:rsid w:val="00E42D2B"/>
    <w:rsid w:val="00E42D5B"/>
    <w:rsid w:val="00E42E16"/>
    <w:rsid w:val="00E42E6E"/>
    <w:rsid w:val="00E42EDC"/>
    <w:rsid w:val="00E43009"/>
    <w:rsid w:val="00E43042"/>
    <w:rsid w:val="00E4306E"/>
    <w:rsid w:val="00E43136"/>
    <w:rsid w:val="00E43146"/>
    <w:rsid w:val="00E43154"/>
    <w:rsid w:val="00E431CF"/>
    <w:rsid w:val="00E43251"/>
    <w:rsid w:val="00E43259"/>
    <w:rsid w:val="00E432D9"/>
    <w:rsid w:val="00E432F5"/>
    <w:rsid w:val="00E43355"/>
    <w:rsid w:val="00E4338E"/>
    <w:rsid w:val="00E4349A"/>
    <w:rsid w:val="00E43524"/>
    <w:rsid w:val="00E43550"/>
    <w:rsid w:val="00E43562"/>
    <w:rsid w:val="00E435C7"/>
    <w:rsid w:val="00E4370C"/>
    <w:rsid w:val="00E437B0"/>
    <w:rsid w:val="00E43930"/>
    <w:rsid w:val="00E4393A"/>
    <w:rsid w:val="00E43A6A"/>
    <w:rsid w:val="00E43A79"/>
    <w:rsid w:val="00E43A7B"/>
    <w:rsid w:val="00E43AB4"/>
    <w:rsid w:val="00E43C1A"/>
    <w:rsid w:val="00E43C50"/>
    <w:rsid w:val="00E43C63"/>
    <w:rsid w:val="00E43C85"/>
    <w:rsid w:val="00E43C8A"/>
    <w:rsid w:val="00E43D1E"/>
    <w:rsid w:val="00E43D66"/>
    <w:rsid w:val="00E43DC2"/>
    <w:rsid w:val="00E440CA"/>
    <w:rsid w:val="00E440FF"/>
    <w:rsid w:val="00E4414F"/>
    <w:rsid w:val="00E44294"/>
    <w:rsid w:val="00E443A3"/>
    <w:rsid w:val="00E443F4"/>
    <w:rsid w:val="00E44474"/>
    <w:rsid w:val="00E4449D"/>
    <w:rsid w:val="00E444F2"/>
    <w:rsid w:val="00E44549"/>
    <w:rsid w:val="00E44561"/>
    <w:rsid w:val="00E44594"/>
    <w:rsid w:val="00E4459E"/>
    <w:rsid w:val="00E445D4"/>
    <w:rsid w:val="00E44651"/>
    <w:rsid w:val="00E447D4"/>
    <w:rsid w:val="00E448B5"/>
    <w:rsid w:val="00E448D7"/>
    <w:rsid w:val="00E44A11"/>
    <w:rsid w:val="00E44A5C"/>
    <w:rsid w:val="00E44A87"/>
    <w:rsid w:val="00E44B5C"/>
    <w:rsid w:val="00E44C00"/>
    <w:rsid w:val="00E44C04"/>
    <w:rsid w:val="00E44CA7"/>
    <w:rsid w:val="00E44CB8"/>
    <w:rsid w:val="00E44CBC"/>
    <w:rsid w:val="00E44CFB"/>
    <w:rsid w:val="00E44E60"/>
    <w:rsid w:val="00E44EF4"/>
    <w:rsid w:val="00E44F29"/>
    <w:rsid w:val="00E44F52"/>
    <w:rsid w:val="00E44FE6"/>
    <w:rsid w:val="00E4521E"/>
    <w:rsid w:val="00E45294"/>
    <w:rsid w:val="00E452BD"/>
    <w:rsid w:val="00E452D6"/>
    <w:rsid w:val="00E45334"/>
    <w:rsid w:val="00E45375"/>
    <w:rsid w:val="00E453C1"/>
    <w:rsid w:val="00E453E1"/>
    <w:rsid w:val="00E455E7"/>
    <w:rsid w:val="00E4561F"/>
    <w:rsid w:val="00E456C0"/>
    <w:rsid w:val="00E456CF"/>
    <w:rsid w:val="00E45732"/>
    <w:rsid w:val="00E45797"/>
    <w:rsid w:val="00E457AE"/>
    <w:rsid w:val="00E4583F"/>
    <w:rsid w:val="00E4586D"/>
    <w:rsid w:val="00E458A2"/>
    <w:rsid w:val="00E458C7"/>
    <w:rsid w:val="00E4595A"/>
    <w:rsid w:val="00E45982"/>
    <w:rsid w:val="00E45A45"/>
    <w:rsid w:val="00E45AE8"/>
    <w:rsid w:val="00E45B71"/>
    <w:rsid w:val="00E45BC3"/>
    <w:rsid w:val="00E45BFE"/>
    <w:rsid w:val="00E45C9A"/>
    <w:rsid w:val="00E45DD8"/>
    <w:rsid w:val="00E45DEC"/>
    <w:rsid w:val="00E45E20"/>
    <w:rsid w:val="00E45E5B"/>
    <w:rsid w:val="00E45EE1"/>
    <w:rsid w:val="00E45F32"/>
    <w:rsid w:val="00E45F35"/>
    <w:rsid w:val="00E45F41"/>
    <w:rsid w:val="00E45F49"/>
    <w:rsid w:val="00E4600E"/>
    <w:rsid w:val="00E4602F"/>
    <w:rsid w:val="00E46045"/>
    <w:rsid w:val="00E4608D"/>
    <w:rsid w:val="00E46107"/>
    <w:rsid w:val="00E461D0"/>
    <w:rsid w:val="00E461E3"/>
    <w:rsid w:val="00E46236"/>
    <w:rsid w:val="00E46386"/>
    <w:rsid w:val="00E46389"/>
    <w:rsid w:val="00E46431"/>
    <w:rsid w:val="00E46463"/>
    <w:rsid w:val="00E464CF"/>
    <w:rsid w:val="00E4653A"/>
    <w:rsid w:val="00E4657C"/>
    <w:rsid w:val="00E466E9"/>
    <w:rsid w:val="00E4678B"/>
    <w:rsid w:val="00E467D7"/>
    <w:rsid w:val="00E46835"/>
    <w:rsid w:val="00E46971"/>
    <w:rsid w:val="00E469AF"/>
    <w:rsid w:val="00E469BC"/>
    <w:rsid w:val="00E469CA"/>
    <w:rsid w:val="00E46A8C"/>
    <w:rsid w:val="00E46B07"/>
    <w:rsid w:val="00E46C4C"/>
    <w:rsid w:val="00E46EF0"/>
    <w:rsid w:val="00E46F01"/>
    <w:rsid w:val="00E46F04"/>
    <w:rsid w:val="00E46F55"/>
    <w:rsid w:val="00E47033"/>
    <w:rsid w:val="00E470D8"/>
    <w:rsid w:val="00E470FD"/>
    <w:rsid w:val="00E4718E"/>
    <w:rsid w:val="00E47365"/>
    <w:rsid w:val="00E473C8"/>
    <w:rsid w:val="00E47410"/>
    <w:rsid w:val="00E47492"/>
    <w:rsid w:val="00E47494"/>
    <w:rsid w:val="00E474E8"/>
    <w:rsid w:val="00E47638"/>
    <w:rsid w:val="00E4764C"/>
    <w:rsid w:val="00E47744"/>
    <w:rsid w:val="00E4778A"/>
    <w:rsid w:val="00E47A01"/>
    <w:rsid w:val="00E47A41"/>
    <w:rsid w:val="00E47AEE"/>
    <w:rsid w:val="00E47B9B"/>
    <w:rsid w:val="00E47BB9"/>
    <w:rsid w:val="00E47C40"/>
    <w:rsid w:val="00E47D52"/>
    <w:rsid w:val="00E47D65"/>
    <w:rsid w:val="00E47DBA"/>
    <w:rsid w:val="00E47DFA"/>
    <w:rsid w:val="00E47EAA"/>
    <w:rsid w:val="00E47F1C"/>
    <w:rsid w:val="00E47F31"/>
    <w:rsid w:val="00E50009"/>
    <w:rsid w:val="00E5006F"/>
    <w:rsid w:val="00E50071"/>
    <w:rsid w:val="00E500A8"/>
    <w:rsid w:val="00E50293"/>
    <w:rsid w:val="00E503AE"/>
    <w:rsid w:val="00E504AD"/>
    <w:rsid w:val="00E5050B"/>
    <w:rsid w:val="00E505CB"/>
    <w:rsid w:val="00E5062D"/>
    <w:rsid w:val="00E50706"/>
    <w:rsid w:val="00E507A8"/>
    <w:rsid w:val="00E507D3"/>
    <w:rsid w:val="00E50ADF"/>
    <w:rsid w:val="00E50BF3"/>
    <w:rsid w:val="00E50C6A"/>
    <w:rsid w:val="00E50D4E"/>
    <w:rsid w:val="00E50DDA"/>
    <w:rsid w:val="00E50DFB"/>
    <w:rsid w:val="00E51039"/>
    <w:rsid w:val="00E5113E"/>
    <w:rsid w:val="00E51343"/>
    <w:rsid w:val="00E513E8"/>
    <w:rsid w:val="00E513FC"/>
    <w:rsid w:val="00E51418"/>
    <w:rsid w:val="00E51490"/>
    <w:rsid w:val="00E51491"/>
    <w:rsid w:val="00E514A4"/>
    <w:rsid w:val="00E51536"/>
    <w:rsid w:val="00E515C6"/>
    <w:rsid w:val="00E51688"/>
    <w:rsid w:val="00E516EC"/>
    <w:rsid w:val="00E51759"/>
    <w:rsid w:val="00E517B7"/>
    <w:rsid w:val="00E5181F"/>
    <w:rsid w:val="00E51860"/>
    <w:rsid w:val="00E518CC"/>
    <w:rsid w:val="00E518E1"/>
    <w:rsid w:val="00E518FE"/>
    <w:rsid w:val="00E5192D"/>
    <w:rsid w:val="00E51A0E"/>
    <w:rsid w:val="00E51B87"/>
    <w:rsid w:val="00E51BBF"/>
    <w:rsid w:val="00E51C21"/>
    <w:rsid w:val="00E51C3A"/>
    <w:rsid w:val="00E51D19"/>
    <w:rsid w:val="00E51D21"/>
    <w:rsid w:val="00E51D4D"/>
    <w:rsid w:val="00E51DB2"/>
    <w:rsid w:val="00E51EEB"/>
    <w:rsid w:val="00E51F41"/>
    <w:rsid w:val="00E51F6D"/>
    <w:rsid w:val="00E52091"/>
    <w:rsid w:val="00E520DA"/>
    <w:rsid w:val="00E520E6"/>
    <w:rsid w:val="00E52131"/>
    <w:rsid w:val="00E52138"/>
    <w:rsid w:val="00E5215A"/>
    <w:rsid w:val="00E521E8"/>
    <w:rsid w:val="00E52344"/>
    <w:rsid w:val="00E52370"/>
    <w:rsid w:val="00E523D6"/>
    <w:rsid w:val="00E524D0"/>
    <w:rsid w:val="00E5258A"/>
    <w:rsid w:val="00E52685"/>
    <w:rsid w:val="00E5283C"/>
    <w:rsid w:val="00E52867"/>
    <w:rsid w:val="00E5293F"/>
    <w:rsid w:val="00E529F6"/>
    <w:rsid w:val="00E52A34"/>
    <w:rsid w:val="00E52AFC"/>
    <w:rsid w:val="00E52BB9"/>
    <w:rsid w:val="00E52BC8"/>
    <w:rsid w:val="00E52C30"/>
    <w:rsid w:val="00E52C67"/>
    <w:rsid w:val="00E52C75"/>
    <w:rsid w:val="00E52CEB"/>
    <w:rsid w:val="00E52DF7"/>
    <w:rsid w:val="00E52E18"/>
    <w:rsid w:val="00E52EBD"/>
    <w:rsid w:val="00E52F67"/>
    <w:rsid w:val="00E52F69"/>
    <w:rsid w:val="00E53053"/>
    <w:rsid w:val="00E53176"/>
    <w:rsid w:val="00E531B2"/>
    <w:rsid w:val="00E532F3"/>
    <w:rsid w:val="00E533D7"/>
    <w:rsid w:val="00E53486"/>
    <w:rsid w:val="00E53540"/>
    <w:rsid w:val="00E5354A"/>
    <w:rsid w:val="00E53599"/>
    <w:rsid w:val="00E535F6"/>
    <w:rsid w:val="00E5360C"/>
    <w:rsid w:val="00E53631"/>
    <w:rsid w:val="00E536EE"/>
    <w:rsid w:val="00E53724"/>
    <w:rsid w:val="00E537D6"/>
    <w:rsid w:val="00E53AC4"/>
    <w:rsid w:val="00E53B5F"/>
    <w:rsid w:val="00E53BFB"/>
    <w:rsid w:val="00E53C24"/>
    <w:rsid w:val="00E53D57"/>
    <w:rsid w:val="00E53E9E"/>
    <w:rsid w:val="00E53ECD"/>
    <w:rsid w:val="00E53ED3"/>
    <w:rsid w:val="00E53F35"/>
    <w:rsid w:val="00E53F4D"/>
    <w:rsid w:val="00E53F98"/>
    <w:rsid w:val="00E540D0"/>
    <w:rsid w:val="00E54151"/>
    <w:rsid w:val="00E5420E"/>
    <w:rsid w:val="00E542AA"/>
    <w:rsid w:val="00E542C1"/>
    <w:rsid w:val="00E543A3"/>
    <w:rsid w:val="00E543D1"/>
    <w:rsid w:val="00E543D4"/>
    <w:rsid w:val="00E54472"/>
    <w:rsid w:val="00E544F5"/>
    <w:rsid w:val="00E5453E"/>
    <w:rsid w:val="00E54677"/>
    <w:rsid w:val="00E546CD"/>
    <w:rsid w:val="00E546F0"/>
    <w:rsid w:val="00E547BE"/>
    <w:rsid w:val="00E547CC"/>
    <w:rsid w:val="00E54861"/>
    <w:rsid w:val="00E54869"/>
    <w:rsid w:val="00E54957"/>
    <w:rsid w:val="00E54990"/>
    <w:rsid w:val="00E549AF"/>
    <w:rsid w:val="00E54B95"/>
    <w:rsid w:val="00E54BD7"/>
    <w:rsid w:val="00E54C0B"/>
    <w:rsid w:val="00E54D2A"/>
    <w:rsid w:val="00E54D53"/>
    <w:rsid w:val="00E54DD0"/>
    <w:rsid w:val="00E54E43"/>
    <w:rsid w:val="00E54E6A"/>
    <w:rsid w:val="00E54F1D"/>
    <w:rsid w:val="00E54F4C"/>
    <w:rsid w:val="00E54FBA"/>
    <w:rsid w:val="00E54FDD"/>
    <w:rsid w:val="00E54FF5"/>
    <w:rsid w:val="00E54FF9"/>
    <w:rsid w:val="00E55100"/>
    <w:rsid w:val="00E551ED"/>
    <w:rsid w:val="00E55220"/>
    <w:rsid w:val="00E5529C"/>
    <w:rsid w:val="00E553CB"/>
    <w:rsid w:val="00E5540F"/>
    <w:rsid w:val="00E55444"/>
    <w:rsid w:val="00E55506"/>
    <w:rsid w:val="00E55889"/>
    <w:rsid w:val="00E5593F"/>
    <w:rsid w:val="00E5594B"/>
    <w:rsid w:val="00E55A37"/>
    <w:rsid w:val="00E55A8E"/>
    <w:rsid w:val="00E55A96"/>
    <w:rsid w:val="00E55B07"/>
    <w:rsid w:val="00E55B18"/>
    <w:rsid w:val="00E55B3D"/>
    <w:rsid w:val="00E55B50"/>
    <w:rsid w:val="00E55DB4"/>
    <w:rsid w:val="00E55EA7"/>
    <w:rsid w:val="00E55EBD"/>
    <w:rsid w:val="00E55F0E"/>
    <w:rsid w:val="00E55F1E"/>
    <w:rsid w:val="00E56031"/>
    <w:rsid w:val="00E5608D"/>
    <w:rsid w:val="00E560DC"/>
    <w:rsid w:val="00E560DD"/>
    <w:rsid w:val="00E561A6"/>
    <w:rsid w:val="00E56222"/>
    <w:rsid w:val="00E562E4"/>
    <w:rsid w:val="00E562F5"/>
    <w:rsid w:val="00E5636C"/>
    <w:rsid w:val="00E56376"/>
    <w:rsid w:val="00E563AF"/>
    <w:rsid w:val="00E563DA"/>
    <w:rsid w:val="00E5647C"/>
    <w:rsid w:val="00E564AA"/>
    <w:rsid w:val="00E564E2"/>
    <w:rsid w:val="00E56505"/>
    <w:rsid w:val="00E565DC"/>
    <w:rsid w:val="00E5663A"/>
    <w:rsid w:val="00E56651"/>
    <w:rsid w:val="00E56810"/>
    <w:rsid w:val="00E568BE"/>
    <w:rsid w:val="00E568EB"/>
    <w:rsid w:val="00E568FB"/>
    <w:rsid w:val="00E56979"/>
    <w:rsid w:val="00E569F4"/>
    <w:rsid w:val="00E56A06"/>
    <w:rsid w:val="00E56A13"/>
    <w:rsid w:val="00E56B22"/>
    <w:rsid w:val="00E56B38"/>
    <w:rsid w:val="00E56BA4"/>
    <w:rsid w:val="00E56C2A"/>
    <w:rsid w:val="00E56C39"/>
    <w:rsid w:val="00E56D8F"/>
    <w:rsid w:val="00E56DAA"/>
    <w:rsid w:val="00E56DFF"/>
    <w:rsid w:val="00E56E31"/>
    <w:rsid w:val="00E56F32"/>
    <w:rsid w:val="00E57230"/>
    <w:rsid w:val="00E57293"/>
    <w:rsid w:val="00E57308"/>
    <w:rsid w:val="00E57320"/>
    <w:rsid w:val="00E573DD"/>
    <w:rsid w:val="00E574EB"/>
    <w:rsid w:val="00E5754F"/>
    <w:rsid w:val="00E575E8"/>
    <w:rsid w:val="00E57698"/>
    <w:rsid w:val="00E576ED"/>
    <w:rsid w:val="00E5772B"/>
    <w:rsid w:val="00E57731"/>
    <w:rsid w:val="00E577DD"/>
    <w:rsid w:val="00E5782B"/>
    <w:rsid w:val="00E5785C"/>
    <w:rsid w:val="00E578B9"/>
    <w:rsid w:val="00E57983"/>
    <w:rsid w:val="00E57992"/>
    <w:rsid w:val="00E57ACE"/>
    <w:rsid w:val="00E57AE9"/>
    <w:rsid w:val="00E57C03"/>
    <w:rsid w:val="00E57C0C"/>
    <w:rsid w:val="00E57DBA"/>
    <w:rsid w:val="00E57EAC"/>
    <w:rsid w:val="00E57F41"/>
    <w:rsid w:val="00E60051"/>
    <w:rsid w:val="00E6020E"/>
    <w:rsid w:val="00E6026D"/>
    <w:rsid w:val="00E602E8"/>
    <w:rsid w:val="00E60385"/>
    <w:rsid w:val="00E6039D"/>
    <w:rsid w:val="00E6039F"/>
    <w:rsid w:val="00E603F4"/>
    <w:rsid w:val="00E6040E"/>
    <w:rsid w:val="00E60413"/>
    <w:rsid w:val="00E60482"/>
    <w:rsid w:val="00E604DD"/>
    <w:rsid w:val="00E60648"/>
    <w:rsid w:val="00E60685"/>
    <w:rsid w:val="00E6069C"/>
    <w:rsid w:val="00E60757"/>
    <w:rsid w:val="00E607AC"/>
    <w:rsid w:val="00E609F7"/>
    <w:rsid w:val="00E60A81"/>
    <w:rsid w:val="00E60AAB"/>
    <w:rsid w:val="00E60B53"/>
    <w:rsid w:val="00E60BB2"/>
    <w:rsid w:val="00E60BF7"/>
    <w:rsid w:val="00E60C05"/>
    <w:rsid w:val="00E60CB3"/>
    <w:rsid w:val="00E60CE7"/>
    <w:rsid w:val="00E60CEC"/>
    <w:rsid w:val="00E60D29"/>
    <w:rsid w:val="00E60D31"/>
    <w:rsid w:val="00E60E33"/>
    <w:rsid w:val="00E60EF1"/>
    <w:rsid w:val="00E60FCB"/>
    <w:rsid w:val="00E61083"/>
    <w:rsid w:val="00E610FA"/>
    <w:rsid w:val="00E61126"/>
    <w:rsid w:val="00E6114A"/>
    <w:rsid w:val="00E61150"/>
    <w:rsid w:val="00E61157"/>
    <w:rsid w:val="00E61164"/>
    <w:rsid w:val="00E611DD"/>
    <w:rsid w:val="00E61256"/>
    <w:rsid w:val="00E612F9"/>
    <w:rsid w:val="00E61393"/>
    <w:rsid w:val="00E613A7"/>
    <w:rsid w:val="00E6154A"/>
    <w:rsid w:val="00E615F7"/>
    <w:rsid w:val="00E61687"/>
    <w:rsid w:val="00E61689"/>
    <w:rsid w:val="00E616AE"/>
    <w:rsid w:val="00E617BD"/>
    <w:rsid w:val="00E617DE"/>
    <w:rsid w:val="00E6194E"/>
    <w:rsid w:val="00E61AB5"/>
    <w:rsid w:val="00E61B66"/>
    <w:rsid w:val="00E61BE5"/>
    <w:rsid w:val="00E61BFF"/>
    <w:rsid w:val="00E61C28"/>
    <w:rsid w:val="00E61C62"/>
    <w:rsid w:val="00E61C92"/>
    <w:rsid w:val="00E61CBA"/>
    <w:rsid w:val="00E61E32"/>
    <w:rsid w:val="00E61F03"/>
    <w:rsid w:val="00E61F27"/>
    <w:rsid w:val="00E61F93"/>
    <w:rsid w:val="00E62080"/>
    <w:rsid w:val="00E62094"/>
    <w:rsid w:val="00E62115"/>
    <w:rsid w:val="00E6226C"/>
    <w:rsid w:val="00E6227E"/>
    <w:rsid w:val="00E622A6"/>
    <w:rsid w:val="00E622A8"/>
    <w:rsid w:val="00E622FE"/>
    <w:rsid w:val="00E62325"/>
    <w:rsid w:val="00E6247F"/>
    <w:rsid w:val="00E624CF"/>
    <w:rsid w:val="00E62592"/>
    <w:rsid w:val="00E625A6"/>
    <w:rsid w:val="00E6275A"/>
    <w:rsid w:val="00E627CE"/>
    <w:rsid w:val="00E628BB"/>
    <w:rsid w:val="00E628CC"/>
    <w:rsid w:val="00E6298A"/>
    <w:rsid w:val="00E629D0"/>
    <w:rsid w:val="00E629E0"/>
    <w:rsid w:val="00E629EF"/>
    <w:rsid w:val="00E62A40"/>
    <w:rsid w:val="00E62AC6"/>
    <w:rsid w:val="00E62AFE"/>
    <w:rsid w:val="00E62B64"/>
    <w:rsid w:val="00E62BAC"/>
    <w:rsid w:val="00E62BE3"/>
    <w:rsid w:val="00E62C39"/>
    <w:rsid w:val="00E62C6D"/>
    <w:rsid w:val="00E62CAF"/>
    <w:rsid w:val="00E62D09"/>
    <w:rsid w:val="00E62D60"/>
    <w:rsid w:val="00E62D97"/>
    <w:rsid w:val="00E62EC7"/>
    <w:rsid w:val="00E62EDD"/>
    <w:rsid w:val="00E63057"/>
    <w:rsid w:val="00E6309C"/>
    <w:rsid w:val="00E63248"/>
    <w:rsid w:val="00E632E5"/>
    <w:rsid w:val="00E633D5"/>
    <w:rsid w:val="00E63443"/>
    <w:rsid w:val="00E634C2"/>
    <w:rsid w:val="00E635DB"/>
    <w:rsid w:val="00E63696"/>
    <w:rsid w:val="00E6377E"/>
    <w:rsid w:val="00E63931"/>
    <w:rsid w:val="00E6393A"/>
    <w:rsid w:val="00E63ACA"/>
    <w:rsid w:val="00E63B5F"/>
    <w:rsid w:val="00E63BA6"/>
    <w:rsid w:val="00E63C0C"/>
    <w:rsid w:val="00E63C94"/>
    <w:rsid w:val="00E63D10"/>
    <w:rsid w:val="00E63D28"/>
    <w:rsid w:val="00E63D76"/>
    <w:rsid w:val="00E63DC3"/>
    <w:rsid w:val="00E63F08"/>
    <w:rsid w:val="00E63F55"/>
    <w:rsid w:val="00E63F8D"/>
    <w:rsid w:val="00E64001"/>
    <w:rsid w:val="00E6407C"/>
    <w:rsid w:val="00E64082"/>
    <w:rsid w:val="00E64134"/>
    <w:rsid w:val="00E64268"/>
    <w:rsid w:val="00E6440F"/>
    <w:rsid w:val="00E644D8"/>
    <w:rsid w:val="00E644D9"/>
    <w:rsid w:val="00E64528"/>
    <w:rsid w:val="00E645B5"/>
    <w:rsid w:val="00E645F9"/>
    <w:rsid w:val="00E6461B"/>
    <w:rsid w:val="00E64687"/>
    <w:rsid w:val="00E646DF"/>
    <w:rsid w:val="00E64AC8"/>
    <w:rsid w:val="00E64B7D"/>
    <w:rsid w:val="00E64BBD"/>
    <w:rsid w:val="00E64BE1"/>
    <w:rsid w:val="00E64C78"/>
    <w:rsid w:val="00E64CED"/>
    <w:rsid w:val="00E64D6D"/>
    <w:rsid w:val="00E64EA2"/>
    <w:rsid w:val="00E64EA8"/>
    <w:rsid w:val="00E64EBF"/>
    <w:rsid w:val="00E65027"/>
    <w:rsid w:val="00E65099"/>
    <w:rsid w:val="00E650BE"/>
    <w:rsid w:val="00E6515E"/>
    <w:rsid w:val="00E65216"/>
    <w:rsid w:val="00E65340"/>
    <w:rsid w:val="00E6536A"/>
    <w:rsid w:val="00E65437"/>
    <w:rsid w:val="00E65456"/>
    <w:rsid w:val="00E65467"/>
    <w:rsid w:val="00E654CB"/>
    <w:rsid w:val="00E6556D"/>
    <w:rsid w:val="00E655A1"/>
    <w:rsid w:val="00E6560B"/>
    <w:rsid w:val="00E65653"/>
    <w:rsid w:val="00E65677"/>
    <w:rsid w:val="00E6572A"/>
    <w:rsid w:val="00E6574C"/>
    <w:rsid w:val="00E65777"/>
    <w:rsid w:val="00E657E3"/>
    <w:rsid w:val="00E65818"/>
    <w:rsid w:val="00E65840"/>
    <w:rsid w:val="00E6585E"/>
    <w:rsid w:val="00E65914"/>
    <w:rsid w:val="00E659BC"/>
    <w:rsid w:val="00E659BD"/>
    <w:rsid w:val="00E65A1E"/>
    <w:rsid w:val="00E65A56"/>
    <w:rsid w:val="00E65A64"/>
    <w:rsid w:val="00E65B5D"/>
    <w:rsid w:val="00E65B60"/>
    <w:rsid w:val="00E65BCD"/>
    <w:rsid w:val="00E65BCF"/>
    <w:rsid w:val="00E65C31"/>
    <w:rsid w:val="00E65C6F"/>
    <w:rsid w:val="00E65CB9"/>
    <w:rsid w:val="00E65CD9"/>
    <w:rsid w:val="00E65EAA"/>
    <w:rsid w:val="00E66006"/>
    <w:rsid w:val="00E66094"/>
    <w:rsid w:val="00E661ED"/>
    <w:rsid w:val="00E66203"/>
    <w:rsid w:val="00E66335"/>
    <w:rsid w:val="00E66345"/>
    <w:rsid w:val="00E6640D"/>
    <w:rsid w:val="00E66419"/>
    <w:rsid w:val="00E6646C"/>
    <w:rsid w:val="00E66494"/>
    <w:rsid w:val="00E664FD"/>
    <w:rsid w:val="00E66539"/>
    <w:rsid w:val="00E6660A"/>
    <w:rsid w:val="00E6660C"/>
    <w:rsid w:val="00E66621"/>
    <w:rsid w:val="00E66641"/>
    <w:rsid w:val="00E66654"/>
    <w:rsid w:val="00E66655"/>
    <w:rsid w:val="00E6667D"/>
    <w:rsid w:val="00E666A6"/>
    <w:rsid w:val="00E666B0"/>
    <w:rsid w:val="00E666C3"/>
    <w:rsid w:val="00E666F0"/>
    <w:rsid w:val="00E667A1"/>
    <w:rsid w:val="00E667FE"/>
    <w:rsid w:val="00E66819"/>
    <w:rsid w:val="00E66857"/>
    <w:rsid w:val="00E668B7"/>
    <w:rsid w:val="00E668EE"/>
    <w:rsid w:val="00E66B70"/>
    <w:rsid w:val="00E66B87"/>
    <w:rsid w:val="00E66BD6"/>
    <w:rsid w:val="00E66CB7"/>
    <w:rsid w:val="00E66DD1"/>
    <w:rsid w:val="00E66FCB"/>
    <w:rsid w:val="00E66FDC"/>
    <w:rsid w:val="00E670DD"/>
    <w:rsid w:val="00E670ED"/>
    <w:rsid w:val="00E671EE"/>
    <w:rsid w:val="00E671F1"/>
    <w:rsid w:val="00E6721B"/>
    <w:rsid w:val="00E67278"/>
    <w:rsid w:val="00E672C9"/>
    <w:rsid w:val="00E672D9"/>
    <w:rsid w:val="00E673D5"/>
    <w:rsid w:val="00E6742E"/>
    <w:rsid w:val="00E67451"/>
    <w:rsid w:val="00E67456"/>
    <w:rsid w:val="00E67481"/>
    <w:rsid w:val="00E67530"/>
    <w:rsid w:val="00E6754F"/>
    <w:rsid w:val="00E6758C"/>
    <w:rsid w:val="00E675E2"/>
    <w:rsid w:val="00E67682"/>
    <w:rsid w:val="00E676E0"/>
    <w:rsid w:val="00E67757"/>
    <w:rsid w:val="00E677DF"/>
    <w:rsid w:val="00E6780A"/>
    <w:rsid w:val="00E6788F"/>
    <w:rsid w:val="00E678D8"/>
    <w:rsid w:val="00E67944"/>
    <w:rsid w:val="00E67A53"/>
    <w:rsid w:val="00E67BF3"/>
    <w:rsid w:val="00E67CE5"/>
    <w:rsid w:val="00E67DAD"/>
    <w:rsid w:val="00E67DB3"/>
    <w:rsid w:val="00E67DC0"/>
    <w:rsid w:val="00E67E4A"/>
    <w:rsid w:val="00E67E9C"/>
    <w:rsid w:val="00E67F08"/>
    <w:rsid w:val="00E67F1D"/>
    <w:rsid w:val="00E67F3A"/>
    <w:rsid w:val="00E67F7A"/>
    <w:rsid w:val="00E70037"/>
    <w:rsid w:val="00E70083"/>
    <w:rsid w:val="00E70108"/>
    <w:rsid w:val="00E7034C"/>
    <w:rsid w:val="00E70372"/>
    <w:rsid w:val="00E703D3"/>
    <w:rsid w:val="00E704E4"/>
    <w:rsid w:val="00E704EF"/>
    <w:rsid w:val="00E70560"/>
    <w:rsid w:val="00E7057C"/>
    <w:rsid w:val="00E7058F"/>
    <w:rsid w:val="00E706FA"/>
    <w:rsid w:val="00E70888"/>
    <w:rsid w:val="00E7088F"/>
    <w:rsid w:val="00E709AB"/>
    <w:rsid w:val="00E709C1"/>
    <w:rsid w:val="00E70B2A"/>
    <w:rsid w:val="00E70B9B"/>
    <w:rsid w:val="00E70C7C"/>
    <w:rsid w:val="00E70CE9"/>
    <w:rsid w:val="00E70D3C"/>
    <w:rsid w:val="00E70D6E"/>
    <w:rsid w:val="00E70D77"/>
    <w:rsid w:val="00E70EBC"/>
    <w:rsid w:val="00E70F78"/>
    <w:rsid w:val="00E70FC3"/>
    <w:rsid w:val="00E70FD6"/>
    <w:rsid w:val="00E71062"/>
    <w:rsid w:val="00E71172"/>
    <w:rsid w:val="00E71176"/>
    <w:rsid w:val="00E71344"/>
    <w:rsid w:val="00E71371"/>
    <w:rsid w:val="00E71388"/>
    <w:rsid w:val="00E713E8"/>
    <w:rsid w:val="00E7146B"/>
    <w:rsid w:val="00E7148B"/>
    <w:rsid w:val="00E7161E"/>
    <w:rsid w:val="00E7168A"/>
    <w:rsid w:val="00E71695"/>
    <w:rsid w:val="00E716F3"/>
    <w:rsid w:val="00E71795"/>
    <w:rsid w:val="00E717F7"/>
    <w:rsid w:val="00E71862"/>
    <w:rsid w:val="00E718E0"/>
    <w:rsid w:val="00E71942"/>
    <w:rsid w:val="00E7194C"/>
    <w:rsid w:val="00E719DA"/>
    <w:rsid w:val="00E71AE4"/>
    <w:rsid w:val="00E71C48"/>
    <w:rsid w:val="00E71CEA"/>
    <w:rsid w:val="00E71D1F"/>
    <w:rsid w:val="00E71D26"/>
    <w:rsid w:val="00E71EBD"/>
    <w:rsid w:val="00E71FD7"/>
    <w:rsid w:val="00E72078"/>
    <w:rsid w:val="00E7208A"/>
    <w:rsid w:val="00E72123"/>
    <w:rsid w:val="00E7212D"/>
    <w:rsid w:val="00E72212"/>
    <w:rsid w:val="00E72243"/>
    <w:rsid w:val="00E7229F"/>
    <w:rsid w:val="00E722D5"/>
    <w:rsid w:val="00E722FE"/>
    <w:rsid w:val="00E72307"/>
    <w:rsid w:val="00E72348"/>
    <w:rsid w:val="00E7234F"/>
    <w:rsid w:val="00E723C0"/>
    <w:rsid w:val="00E723F8"/>
    <w:rsid w:val="00E72453"/>
    <w:rsid w:val="00E726A9"/>
    <w:rsid w:val="00E726FA"/>
    <w:rsid w:val="00E727CA"/>
    <w:rsid w:val="00E727EC"/>
    <w:rsid w:val="00E72A73"/>
    <w:rsid w:val="00E72AED"/>
    <w:rsid w:val="00E72B96"/>
    <w:rsid w:val="00E72BDB"/>
    <w:rsid w:val="00E72D20"/>
    <w:rsid w:val="00E72D23"/>
    <w:rsid w:val="00E72DE9"/>
    <w:rsid w:val="00E72DFB"/>
    <w:rsid w:val="00E72E02"/>
    <w:rsid w:val="00E72E81"/>
    <w:rsid w:val="00E72EF3"/>
    <w:rsid w:val="00E72F64"/>
    <w:rsid w:val="00E73025"/>
    <w:rsid w:val="00E7303F"/>
    <w:rsid w:val="00E7317C"/>
    <w:rsid w:val="00E73347"/>
    <w:rsid w:val="00E7334F"/>
    <w:rsid w:val="00E733C5"/>
    <w:rsid w:val="00E733FB"/>
    <w:rsid w:val="00E73404"/>
    <w:rsid w:val="00E7344C"/>
    <w:rsid w:val="00E734CD"/>
    <w:rsid w:val="00E734E0"/>
    <w:rsid w:val="00E734F8"/>
    <w:rsid w:val="00E73501"/>
    <w:rsid w:val="00E735DA"/>
    <w:rsid w:val="00E736FF"/>
    <w:rsid w:val="00E7372C"/>
    <w:rsid w:val="00E7377E"/>
    <w:rsid w:val="00E7382F"/>
    <w:rsid w:val="00E73926"/>
    <w:rsid w:val="00E739FD"/>
    <w:rsid w:val="00E739FF"/>
    <w:rsid w:val="00E73A27"/>
    <w:rsid w:val="00E73A3C"/>
    <w:rsid w:val="00E73AEE"/>
    <w:rsid w:val="00E73AF7"/>
    <w:rsid w:val="00E73C96"/>
    <w:rsid w:val="00E73CB6"/>
    <w:rsid w:val="00E73D23"/>
    <w:rsid w:val="00E73EF2"/>
    <w:rsid w:val="00E7404B"/>
    <w:rsid w:val="00E7406C"/>
    <w:rsid w:val="00E74110"/>
    <w:rsid w:val="00E74167"/>
    <w:rsid w:val="00E741BF"/>
    <w:rsid w:val="00E74226"/>
    <w:rsid w:val="00E74246"/>
    <w:rsid w:val="00E742C7"/>
    <w:rsid w:val="00E743DC"/>
    <w:rsid w:val="00E7446A"/>
    <w:rsid w:val="00E74483"/>
    <w:rsid w:val="00E7449D"/>
    <w:rsid w:val="00E744DA"/>
    <w:rsid w:val="00E74564"/>
    <w:rsid w:val="00E74610"/>
    <w:rsid w:val="00E74709"/>
    <w:rsid w:val="00E74742"/>
    <w:rsid w:val="00E74752"/>
    <w:rsid w:val="00E747FD"/>
    <w:rsid w:val="00E74810"/>
    <w:rsid w:val="00E74811"/>
    <w:rsid w:val="00E74817"/>
    <w:rsid w:val="00E74855"/>
    <w:rsid w:val="00E748DA"/>
    <w:rsid w:val="00E748E7"/>
    <w:rsid w:val="00E74A08"/>
    <w:rsid w:val="00E74AB4"/>
    <w:rsid w:val="00E74AD3"/>
    <w:rsid w:val="00E74AD6"/>
    <w:rsid w:val="00E74B77"/>
    <w:rsid w:val="00E74B85"/>
    <w:rsid w:val="00E74B92"/>
    <w:rsid w:val="00E74C05"/>
    <w:rsid w:val="00E74D43"/>
    <w:rsid w:val="00E74D84"/>
    <w:rsid w:val="00E74F50"/>
    <w:rsid w:val="00E75062"/>
    <w:rsid w:val="00E7506D"/>
    <w:rsid w:val="00E7508C"/>
    <w:rsid w:val="00E751DA"/>
    <w:rsid w:val="00E7527C"/>
    <w:rsid w:val="00E752D9"/>
    <w:rsid w:val="00E7537F"/>
    <w:rsid w:val="00E7539D"/>
    <w:rsid w:val="00E753CD"/>
    <w:rsid w:val="00E753F4"/>
    <w:rsid w:val="00E75420"/>
    <w:rsid w:val="00E7552B"/>
    <w:rsid w:val="00E75574"/>
    <w:rsid w:val="00E7558A"/>
    <w:rsid w:val="00E75628"/>
    <w:rsid w:val="00E7568C"/>
    <w:rsid w:val="00E756F3"/>
    <w:rsid w:val="00E75829"/>
    <w:rsid w:val="00E7586F"/>
    <w:rsid w:val="00E75885"/>
    <w:rsid w:val="00E758DE"/>
    <w:rsid w:val="00E7594D"/>
    <w:rsid w:val="00E75A6A"/>
    <w:rsid w:val="00E75AAD"/>
    <w:rsid w:val="00E75B5A"/>
    <w:rsid w:val="00E75B72"/>
    <w:rsid w:val="00E75C32"/>
    <w:rsid w:val="00E75C54"/>
    <w:rsid w:val="00E75CB0"/>
    <w:rsid w:val="00E75CFD"/>
    <w:rsid w:val="00E75D1A"/>
    <w:rsid w:val="00E75F69"/>
    <w:rsid w:val="00E75FA7"/>
    <w:rsid w:val="00E7602F"/>
    <w:rsid w:val="00E7604C"/>
    <w:rsid w:val="00E7606C"/>
    <w:rsid w:val="00E76096"/>
    <w:rsid w:val="00E761C9"/>
    <w:rsid w:val="00E76233"/>
    <w:rsid w:val="00E7627C"/>
    <w:rsid w:val="00E7639E"/>
    <w:rsid w:val="00E763AB"/>
    <w:rsid w:val="00E764AC"/>
    <w:rsid w:val="00E7659B"/>
    <w:rsid w:val="00E765BB"/>
    <w:rsid w:val="00E765E0"/>
    <w:rsid w:val="00E765EC"/>
    <w:rsid w:val="00E76659"/>
    <w:rsid w:val="00E7667A"/>
    <w:rsid w:val="00E76689"/>
    <w:rsid w:val="00E766F3"/>
    <w:rsid w:val="00E767A5"/>
    <w:rsid w:val="00E767D1"/>
    <w:rsid w:val="00E767D6"/>
    <w:rsid w:val="00E76851"/>
    <w:rsid w:val="00E76859"/>
    <w:rsid w:val="00E76861"/>
    <w:rsid w:val="00E768C4"/>
    <w:rsid w:val="00E7691A"/>
    <w:rsid w:val="00E769B8"/>
    <w:rsid w:val="00E769FF"/>
    <w:rsid w:val="00E76B28"/>
    <w:rsid w:val="00E76BAF"/>
    <w:rsid w:val="00E76C09"/>
    <w:rsid w:val="00E76CD3"/>
    <w:rsid w:val="00E76CE1"/>
    <w:rsid w:val="00E76D2B"/>
    <w:rsid w:val="00E76ED6"/>
    <w:rsid w:val="00E76F30"/>
    <w:rsid w:val="00E76F3B"/>
    <w:rsid w:val="00E76F88"/>
    <w:rsid w:val="00E76F9C"/>
    <w:rsid w:val="00E7717F"/>
    <w:rsid w:val="00E77191"/>
    <w:rsid w:val="00E771C4"/>
    <w:rsid w:val="00E77243"/>
    <w:rsid w:val="00E7725E"/>
    <w:rsid w:val="00E772C7"/>
    <w:rsid w:val="00E772DD"/>
    <w:rsid w:val="00E77309"/>
    <w:rsid w:val="00E7732A"/>
    <w:rsid w:val="00E775C5"/>
    <w:rsid w:val="00E77694"/>
    <w:rsid w:val="00E7769C"/>
    <w:rsid w:val="00E776E7"/>
    <w:rsid w:val="00E77835"/>
    <w:rsid w:val="00E77855"/>
    <w:rsid w:val="00E778A1"/>
    <w:rsid w:val="00E77992"/>
    <w:rsid w:val="00E77A2E"/>
    <w:rsid w:val="00E77A9E"/>
    <w:rsid w:val="00E77B8B"/>
    <w:rsid w:val="00E77C65"/>
    <w:rsid w:val="00E77D45"/>
    <w:rsid w:val="00E77D6C"/>
    <w:rsid w:val="00E77DB4"/>
    <w:rsid w:val="00E77E45"/>
    <w:rsid w:val="00E77E9B"/>
    <w:rsid w:val="00E77EAB"/>
    <w:rsid w:val="00E77ED2"/>
    <w:rsid w:val="00E800B4"/>
    <w:rsid w:val="00E800CA"/>
    <w:rsid w:val="00E800F4"/>
    <w:rsid w:val="00E8010C"/>
    <w:rsid w:val="00E80141"/>
    <w:rsid w:val="00E80188"/>
    <w:rsid w:val="00E801B4"/>
    <w:rsid w:val="00E801DD"/>
    <w:rsid w:val="00E80225"/>
    <w:rsid w:val="00E803E1"/>
    <w:rsid w:val="00E803FA"/>
    <w:rsid w:val="00E80463"/>
    <w:rsid w:val="00E8046B"/>
    <w:rsid w:val="00E8057E"/>
    <w:rsid w:val="00E80649"/>
    <w:rsid w:val="00E80668"/>
    <w:rsid w:val="00E80803"/>
    <w:rsid w:val="00E80806"/>
    <w:rsid w:val="00E8092C"/>
    <w:rsid w:val="00E8093F"/>
    <w:rsid w:val="00E8095F"/>
    <w:rsid w:val="00E80969"/>
    <w:rsid w:val="00E809C6"/>
    <w:rsid w:val="00E80A12"/>
    <w:rsid w:val="00E80ABE"/>
    <w:rsid w:val="00E80B13"/>
    <w:rsid w:val="00E80B4F"/>
    <w:rsid w:val="00E80C5F"/>
    <w:rsid w:val="00E80CB5"/>
    <w:rsid w:val="00E80CD1"/>
    <w:rsid w:val="00E80D50"/>
    <w:rsid w:val="00E80DF2"/>
    <w:rsid w:val="00E80E0C"/>
    <w:rsid w:val="00E80E5D"/>
    <w:rsid w:val="00E80EAE"/>
    <w:rsid w:val="00E8111D"/>
    <w:rsid w:val="00E811C4"/>
    <w:rsid w:val="00E8121E"/>
    <w:rsid w:val="00E81246"/>
    <w:rsid w:val="00E812FC"/>
    <w:rsid w:val="00E8130D"/>
    <w:rsid w:val="00E813CB"/>
    <w:rsid w:val="00E813FA"/>
    <w:rsid w:val="00E81439"/>
    <w:rsid w:val="00E81454"/>
    <w:rsid w:val="00E814D9"/>
    <w:rsid w:val="00E814DA"/>
    <w:rsid w:val="00E81536"/>
    <w:rsid w:val="00E81541"/>
    <w:rsid w:val="00E815D3"/>
    <w:rsid w:val="00E81611"/>
    <w:rsid w:val="00E816F1"/>
    <w:rsid w:val="00E8171D"/>
    <w:rsid w:val="00E81783"/>
    <w:rsid w:val="00E817D2"/>
    <w:rsid w:val="00E817D7"/>
    <w:rsid w:val="00E8181C"/>
    <w:rsid w:val="00E81912"/>
    <w:rsid w:val="00E81915"/>
    <w:rsid w:val="00E81945"/>
    <w:rsid w:val="00E81AF9"/>
    <w:rsid w:val="00E81B1A"/>
    <w:rsid w:val="00E81BC9"/>
    <w:rsid w:val="00E81BCF"/>
    <w:rsid w:val="00E81C6A"/>
    <w:rsid w:val="00E81C80"/>
    <w:rsid w:val="00E81C83"/>
    <w:rsid w:val="00E81C87"/>
    <w:rsid w:val="00E81DE3"/>
    <w:rsid w:val="00E81E44"/>
    <w:rsid w:val="00E81ECA"/>
    <w:rsid w:val="00E8205B"/>
    <w:rsid w:val="00E8210F"/>
    <w:rsid w:val="00E82149"/>
    <w:rsid w:val="00E821B5"/>
    <w:rsid w:val="00E82207"/>
    <w:rsid w:val="00E82362"/>
    <w:rsid w:val="00E82367"/>
    <w:rsid w:val="00E82380"/>
    <w:rsid w:val="00E823FD"/>
    <w:rsid w:val="00E82561"/>
    <w:rsid w:val="00E82794"/>
    <w:rsid w:val="00E827FD"/>
    <w:rsid w:val="00E82840"/>
    <w:rsid w:val="00E8284A"/>
    <w:rsid w:val="00E828E3"/>
    <w:rsid w:val="00E828EE"/>
    <w:rsid w:val="00E828F2"/>
    <w:rsid w:val="00E82922"/>
    <w:rsid w:val="00E82930"/>
    <w:rsid w:val="00E829F4"/>
    <w:rsid w:val="00E829F5"/>
    <w:rsid w:val="00E829F6"/>
    <w:rsid w:val="00E82B6D"/>
    <w:rsid w:val="00E82B81"/>
    <w:rsid w:val="00E82BBC"/>
    <w:rsid w:val="00E82BCF"/>
    <w:rsid w:val="00E82C07"/>
    <w:rsid w:val="00E82D56"/>
    <w:rsid w:val="00E82D5C"/>
    <w:rsid w:val="00E82DF6"/>
    <w:rsid w:val="00E82E1C"/>
    <w:rsid w:val="00E82EFE"/>
    <w:rsid w:val="00E82F92"/>
    <w:rsid w:val="00E830AC"/>
    <w:rsid w:val="00E8319B"/>
    <w:rsid w:val="00E831A1"/>
    <w:rsid w:val="00E83231"/>
    <w:rsid w:val="00E83403"/>
    <w:rsid w:val="00E8346A"/>
    <w:rsid w:val="00E834C0"/>
    <w:rsid w:val="00E834E5"/>
    <w:rsid w:val="00E834F3"/>
    <w:rsid w:val="00E8352B"/>
    <w:rsid w:val="00E8352D"/>
    <w:rsid w:val="00E8353C"/>
    <w:rsid w:val="00E83696"/>
    <w:rsid w:val="00E8369D"/>
    <w:rsid w:val="00E836B9"/>
    <w:rsid w:val="00E8384A"/>
    <w:rsid w:val="00E83891"/>
    <w:rsid w:val="00E8390D"/>
    <w:rsid w:val="00E8395D"/>
    <w:rsid w:val="00E83A09"/>
    <w:rsid w:val="00E83A0D"/>
    <w:rsid w:val="00E83B24"/>
    <w:rsid w:val="00E83B89"/>
    <w:rsid w:val="00E83BA9"/>
    <w:rsid w:val="00E83BC4"/>
    <w:rsid w:val="00E83BE8"/>
    <w:rsid w:val="00E83E28"/>
    <w:rsid w:val="00E83F4C"/>
    <w:rsid w:val="00E83F86"/>
    <w:rsid w:val="00E84050"/>
    <w:rsid w:val="00E84175"/>
    <w:rsid w:val="00E841C7"/>
    <w:rsid w:val="00E841DB"/>
    <w:rsid w:val="00E8422A"/>
    <w:rsid w:val="00E845AA"/>
    <w:rsid w:val="00E84682"/>
    <w:rsid w:val="00E847AF"/>
    <w:rsid w:val="00E848D6"/>
    <w:rsid w:val="00E848E8"/>
    <w:rsid w:val="00E8491F"/>
    <w:rsid w:val="00E8499D"/>
    <w:rsid w:val="00E84A02"/>
    <w:rsid w:val="00E84A31"/>
    <w:rsid w:val="00E84AFF"/>
    <w:rsid w:val="00E84C3B"/>
    <w:rsid w:val="00E84C77"/>
    <w:rsid w:val="00E84CE1"/>
    <w:rsid w:val="00E84DEA"/>
    <w:rsid w:val="00E84F3F"/>
    <w:rsid w:val="00E84F4D"/>
    <w:rsid w:val="00E84FEF"/>
    <w:rsid w:val="00E85010"/>
    <w:rsid w:val="00E8504F"/>
    <w:rsid w:val="00E850AC"/>
    <w:rsid w:val="00E85146"/>
    <w:rsid w:val="00E852B9"/>
    <w:rsid w:val="00E852DB"/>
    <w:rsid w:val="00E8533B"/>
    <w:rsid w:val="00E8538F"/>
    <w:rsid w:val="00E853B3"/>
    <w:rsid w:val="00E854AE"/>
    <w:rsid w:val="00E854E6"/>
    <w:rsid w:val="00E854ED"/>
    <w:rsid w:val="00E85605"/>
    <w:rsid w:val="00E85709"/>
    <w:rsid w:val="00E8572F"/>
    <w:rsid w:val="00E857B3"/>
    <w:rsid w:val="00E857FF"/>
    <w:rsid w:val="00E85838"/>
    <w:rsid w:val="00E8587A"/>
    <w:rsid w:val="00E8588D"/>
    <w:rsid w:val="00E858E4"/>
    <w:rsid w:val="00E85912"/>
    <w:rsid w:val="00E859DB"/>
    <w:rsid w:val="00E85A49"/>
    <w:rsid w:val="00E85A56"/>
    <w:rsid w:val="00E85A6C"/>
    <w:rsid w:val="00E85B2F"/>
    <w:rsid w:val="00E85B3C"/>
    <w:rsid w:val="00E85B5E"/>
    <w:rsid w:val="00E85B74"/>
    <w:rsid w:val="00E85C83"/>
    <w:rsid w:val="00E85D5A"/>
    <w:rsid w:val="00E85DD3"/>
    <w:rsid w:val="00E85EB7"/>
    <w:rsid w:val="00E86057"/>
    <w:rsid w:val="00E86107"/>
    <w:rsid w:val="00E861CA"/>
    <w:rsid w:val="00E86220"/>
    <w:rsid w:val="00E862C9"/>
    <w:rsid w:val="00E863A5"/>
    <w:rsid w:val="00E86423"/>
    <w:rsid w:val="00E8649C"/>
    <w:rsid w:val="00E864C7"/>
    <w:rsid w:val="00E86550"/>
    <w:rsid w:val="00E865D9"/>
    <w:rsid w:val="00E86603"/>
    <w:rsid w:val="00E8664F"/>
    <w:rsid w:val="00E86712"/>
    <w:rsid w:val="00E86810"/>
    <w:rsid w:val="00E868A7"/>
    <w:rsid w:val="00E86928"/>
    <w:rsid w:val="00E869F6"/>
    <w:rsid w:val="00E86A11"/>
    <w:rsid w:val="00E86AA3"/>
    <w:rsid w:val="00E86AE9"/>
    <w:rsid w:val="00E86B14"/>
    <w:rsid w:val="00E86BAD"/>
    <w:rsid w:val="00E86C5A"/>
    <w:rsid w:val="00E86C86"/>
    <w:rsid w:val="00E86CBC"/>
    <w:rsid w:val="00E86D0C"/>
    <w:rsid w:val="00E86D34"/>
    <w:rsid w:val="00E86DB2"/>
    <w:rsid w:val="00E86DF0"/>
    <w:rsid w:val="00E86E4E"/>
    <w:rsid w:val="00E86F45"/>
    <w:rsid w:val="00E86F71"/>
    <w:rsid w:val="00E86F93"/>
    <w:rsid w:val="00E86FCC"/>
    <w:rsid w:val="00E870DD"/>
    <w:rsid w:val="00E870F0"/>
    <w:rsid w:val="00E87114"/>
    <w:rsid w:val="00E871E9"/>
    <w:rsid w:val="00E87202"/>
    <w:rsid w:val="00E8730F"/>
    <w:rsid w:val="00E8757E"/>
    <w:rsid w:val="00E87656"/>
    <w:rsid w:val="00E87695"/>
    <w:rsid w:val="00E876E3"/>
    <w:rsid w:val="00E8770D"/>
    <w:rsid w:val="00E877CC"/>
    <w:rsid w:val="00E877D5"/>
    <w:rsid w:val="00E8789F"/>
    <w:rsid w:val="00E87A54"/>
    <w:rsid w:val="00E87A7B"/>
    <w:rsid w:val="00E87B23"/>
    <w:rsid w:val="00E87B6B"/>
    <w:rsid w:val="00E87B80"/>
    <w:rsid w:val="00E87B8A"/>
    <w:rsid w:val="00E87C3E"/>
    <w:rsid w:val="00E87CB6"/>
    <w:rsid w:val="00E87CCB"/>
    <w:rsid w:val="00E87CCC"/>
    <w:rsid w:val="00E87CDB"/>
    <w:rsid w:val="00E87CF6"/>
    <w:rsid w:val="00E87DA3"/>
    <w:rsid w:val="00E87E2D"/>
    <w:rsid w:val="00E87F34"/>
    <w:rsid w:val="00E87F85"/>
    <w:rsid w:val="00E87F9E"/>
    <w:rsid w:val="00E87FD5"/>
    <w:rsid w:val="00E90067"/>
    <w:rsid w:val="00E901D7"/>
    <w:rsid w:val="00E901FD"/>
    <w:rsid w:val="00E9020B"/>
    <w:rsid w:val="00E90233"/>
    <w:rsid w:val="00E903AA"/>
    <w:rsid w:val="00E903CE"/>
    <w:rsid w:val="00E904A1"/>
    <w:rsid w:val="00E90563"/>
    <w:rsid w:val="00E905EB"/>
    <w:rsid w:val="00E905F9"/>
    <w:rsid w:val="00E9060A"/>
    <w:rsid w:val="00E90635"/>
    <w:rsid w:val="00E90660"/>
    <w:rsid w:val="00E907C6"/>
    <w:rsid w:val="00E907E0"/>
    <w:rsid w:val="00E9090F"/>
    <w:rsid w:val="00E90927"/>
    <w:rsid w:val="00E9092D"/>
    <w:rsid w:val="00E909EC"/>
    <w:rsid w:val="00E90A17"/>
    <w:rsid w:val="00E90B1E"/>
    <w:rsid w:val="00E90C21"/>
    <w:rsid w:val="00E90C44"/>
    <w:rsid w:val="00E90C87"/>
    <w:rsid w:val="00E90C88"/>
    <w:rsid w:val="00E90D4E"/>
    <w:rsid w:val="00E90D69"/>
    <w:rsid w:val="00E90E13"/>
    <w:rsid w:val="00E90E90"/>
    <w:rsid w:val="00E90E9C"/>
    <w:rsid w:val="00E910AD"/>
    <w:rsid w:val="00E912F4"/>
    <w:rsid w:val="00E913B8"/>
    <w:rsid w:val="00E913EA"/>
    <w:rsid w:val="00E913FC"/>
    <w:rsid w:val="00E915B7"/>
    <w:rsid w:val="00E915BB"/>
    <w:rsid w:val="00E91602"/>
    <w:rsid w:val="00E9169A"/>
    <w:rsid w:val="00E9169E"/>
    <w:rsid w:val="00E916AB"/>
    <w:rsid w:val="00E9181E"/>
    <w:rsid w:val="00E918B8"/>
    <w:rsid w:val="00E91927"/>
    <w:rsid w:val="00E9192C"/>
    <w:rsid w:val="00E9197A"/>
    <w:rsid w:val="00E91A15"/>
    <w:rsid w:val="00E91A5A"/>
    <w:rsid w:val="00E91BA6"/>
    <w:rsid w:val="00E91D8C"/>
    <w:rsid w:val="00E91E38"/>
    <w:rsid w:val="00E91E7B"/>
    <w:rsid w:val="00E91EE7"/>
    <w:rsid w:val="00E9203E"/>
    <w:rsid w:val="00E92092"/>
    <w:rsid w:val="00E92193"/>
    <w:rsid w:val="00E9224E"/>
    <w:rsid w:val="00E922FF"/>
    <w:rsid w:val="00E9238B"/>
    <w:rsid w:val="00E923F1"/>
    <w:rsid w:val="00E92504"/>
    <w:rsid w:val="00E92566"/>
    <w:rsid w:val="00E92605"/>
    <w:rsid w:val="00E9261D"/>
    <w:rsid w:val="00E9270D"/>
    <w:rsid w:val="00E9270E"/>
    <w:rsid w:val="00E927B7"/>
    <w:rsid w:val="00E92808"/>
    <w:rsid w:val="00E9299B"/>
    <w:rsid w:val="00E92A14"/>
    <w:rsid w:val="00E92A1E"/>
    <w:rsid w:val="00E92B73"/>
    <w:rsid w:val="00E92B80"/>
    <w:rsid w:val="00E92CF9"/>
    <w:rsid w:val="00E92D26"/>
    <w:rsid w:val="00E92D92"/>
    <w:rsid w:val="00E92DFC"/>
    <w:rsid w:val="00E92EC0"/>
    <w:rsid w:val="00E92F3A"/>
    <w:rsid w:val="00E92FE1"/>
    <w:rsid w:val="00E93008"/>
    <w:rsid w:val="00E9304D"/>
    <w:rsid w:val="00E93075"/>
    <w:rsid w:val="00E9307C"/>
    <w:rsid w:val="00E930B9"/>
    <w:rsid w:val="00E930CE"/>
    <w:rsid w:val="00E9310D"/>
    <w:rsid w:val="00E93118"/>
    <w:rsid w:val="00E9324A"/>
    <w:rsid w:val="00E93288"/>
    <w:rsid w:val="00E9345C"/>
    <w:rsid w:val="00E934A3"/>
    <w:rsid w:val="00E93514"/>
    <w:rsid w:val="00E93700"/>
    <w:rsid w:val="00E9378F"/>
    <w:rsid w:val="00E93917"/>
    <w:rsid w:val="00E93A1B"/>
    <w:rsid w:val="00E93AFB"/>
    <w:rsid w:val="00E93B15"/>
    <w:rsid w:val="00E93C2E"/>
    <w:rsid w:val="00E93C9F"/>
    <w:rsid w:val="00E93CF8"/>
    <w:rsid w:val="00E93D51"/>
    <w:rsid w:val="00E93DC8"/>
    <w:rsid w:val="00E93DE9"/>
    <w:rsid w:val="00E93E1C"/>
    <w:rsid w:val="00E93E1E"/>
    <w:rsid w:val="00E93E68"/>
    <w:rsid w:val="00E93EB4"/>
    <w:rsid w:val="00E93FA6"/>
    <w:rsid w:val="00E94141"/>
    <w:rsid w:val="00E941CC"/>
    <w:rsid w:val="00E941DC"/>
    <w:rsid w:val="00E941E3"/>
    <w:rsid w:val="00E94234"/>
    <w:rsid w:val="00E9427F"/>
    <w:rsid w:val="00E942EE"/>
    <w:rsid w:val="00E9433F"/>
    <w:rsid w:val="00E943C7"/>
    <w:rsid w:val="00E943DA"/>
    <w:rsid w:val="00E94439"/>
    <w:rsid w:val="00E94475"/>
    <w:rsid w:val="00E944FD"/>
    <w:rsid w:val="00E945A0"/>
    <w:rsid w:val="00E9460F"/>
    <w:rsid w:val="00E946AE"/>
    <w:rsid w:val="00E946CD"/>
    <w:rsid w:val="00E94743"/>
    <w:rsid w:val="00E947CD"/>
    <w:rsid w:val="00E94889"/>
    <w:rsid w:val="00E94940"/>
    <w:rsid w:val="00E949EB"/>
    <w:rsid w:val="00E94A61"/>
    <w:rsid w:val="00E94A7E"/>
    <w:rsid w:val="00E94A94"/>
    <w:rsid w:val="00E94B71"/>
    <w:rsid w:val="00E94B83"/>
    <w:rsid w:val="00E94B8D"/>
    <w:rsid w:val="00E94BF4"/>
    <w:rsid w:val="00E94CF4"/>
    <w:rsid w:val="00E94D90"/>
    <w:rsid w:val="00E94DB9"/>
    <w:rsid w:val="00E94DE3"/>
    <w:rsid w:val="00E94E60"/>
    <w:rsid w:val="00E94F32"/>
    <w:rsid w:val="00E94F79"/>
    <w:rsid w:val="00E95001"/>
    <w:rsid w:val="00E95057"/>
    <w:rsid w:val="00E95083"/>
    <w:rsid w:val="00E950A4"/>
    <w:rsid w:val="00E950E3"/>
    <w:rsid w:val="00E951D1"/>
    <w:rsid w:val="00E951E1"/>
    <w:rsid w:val="00E95289"/>
    <w:rsid w:val="00E952E8"/>
    <w:rsid w:val="00E95342"/>
    <w:rsid w:val="00E953A5"/>
    <w:rsid w:val="00E953D7"/>
    <w:rsid w:val="00E95405"/>
    <w:rsid w:val="00E9545F"/>
    <w:rsid w:val="00E95470"/>
    <w:rsid w:val="00E954F3"/>
    <w:rsid w:val="00E95572"/>
    <w:rsid w:val="00E95657"/>
    <w:rsid w:val="00E956EE"/>
    <w:rsid w:val="00E956F6"/>
    <w:rsid w:val="00E957A2"/>
    <w:rsid w:val="00E957A7"/>
    <w:rsid w:val="00E95813"/>
    <w:rsid w:val="00E958C8"/>
    <w:rsid w:val="00E9590D"/>
    <w:rsid w:val="00E95993"/>
    <w:rsid w:val="00E95AC9"/>
    <w:rsid w:val="00E95CCD"/>
    <w:rsid w:val="00E95D00"/>
    <w:rsid w:val="00E95D76"/>
    <w:rsid w:val="00E95D8C"/>
    <w:rsid w:val="00E95DA7"/>
    <w:rsid w:val="00E95DD7"/>
    <w:rsid w:val="00E95DF1"/>
    <w:rsid w:val="00E95E62"/>
    <w:rsid w:val="00E95E9F"/>
    <w:rsid w:val="00E95EBD"/>
    <w:rsid w:val="00E960D5"/>
    <w:rsid w:val="00E9610F"/>
    <w:rsid w:val="00E962E9"/>
    <w:rsid w:val="00E96313"/>
    <w:rsid w:val="00E9634C"/>
    <w:rsid w:val="00E96364"/>
    <w:rsid w:val="00E96452"/>
    <w:rsid w:val="00E96497"/>
    <w:rsid w:val="00E96579"/>
    <w:rsid w:val="00E9659D"/>
    <w:rsid w:val="00E9665F"/>
    <w:rsid w:val="00E966DC"/>
    <w:rsid w:val="00E96742"/>
    <w:rsid w:val="00E967F5"/>
    <w:rsid w:val="00E9695A"/>
    <w:rsid w:val="00E969B7"/>
    <w:rsid w:val="00E969BC"/>
    <w:rsid w:val="00E96A00"/>
    <w:rsid w:val="00E96A01"/>
    <w:rsid w:val="00E96B1C"/>
    <w:rsid w:val="00E96C9B"/>
    <w:rsid w:val="00E96F3C"/>
    <w:rsid w:val="00E97079"/>
    <w:rsid w:val="00E97101"/>
    <w:rsid w:val="00E97239"/>
    <w:rsid w:val="00E97385"/>
    <w:rsid w:val="00E974A4"/>
    <w:rsid w:val="00E9751C"/>
    <w:rsid w:val="00E975B2"/>
    <w:rsid w:val="00E975D1"/>
    <w:rsid w:val="00E9765A"/>
    <w:rsid w:val="00E976C1"/>
    <w:rsid w:val="00E977C9"/>
    <w:rsid w:val="00E97837"/>
    <w:rsid w:val="00E97862"/>
    <w:rsid w:val="00E97892"/>
    <w:rsid w:val="00E9794A"/>
    <w:rsid w:val="00E97A79"/>
    <w:rsid w:val="00E97A90"/>
    <w:rsid w:val="00E97B5E"/>
    <w:rsid w:val="00E97C13"/>
    <w:rsid w:val="00E97C35"/>
    <w:rsid w:val="00E97C9D"/>
    <w:rsid w:val="00E97CBD"/>
    <w:rsid w:val="00E97CC1"/>
    <w:rsid w:val="00E97D19"/>
    <w:rsid w:val="00E97D9C"/>
    <w:rsid w:val="00E97F12"/>
    <w:rsid w:val="00E97FA3"/>
    <w:rsid w:val="00E97FDF"/>
    <w:rsid w:val="00EA0089"/>
    <w:rsid w:val="00EA00C7"/>
    <w:rsid w:val="00EA01C4"/>
    <w:rsid w:val="00EA024E"/>
    <w:rsid w:val="00EA02A6"/>
    <w:rsid w:val="00EA02E5"/>
    <w:rsid w:val="00EA0312"/>
    <w:rsid w:val="00EA03E2"/>
    <w:rsid w:val="00EA0449"/>
    <w:rsid w:val="00EA0481"/>
    <w:rsid w:val="00EA0811"/>
    <w:rsid w:val="00EA08D8"/>
    <w:rsid w:val="00EA09A3"/>
    <w:rsid w:val="00EA0AC3"/>
    <w:rsid w:val="00EA0B61"/>
    <w:rsid w:val="00EA0BB5"/>
    <w:rsid w:val="00EA0C7C"/>
    <w:rsid w:val="00EA0D1C"/>
    <w:rsid w:val="00EA0D4C"/>
    <w:rsid w:val="00EA0D8C"/>
    <w:rsid w:val="00EA0DC8"/>
    <w:rsid w:val="00EA0EF9"/>
    <w:rsid w:val="00EA0F51"/>
    <w:rsid w:val="00EA0F6C"/>
    <w:rsid w:val="00EA0FDD"/>
    <w:rsid w:val="00EA11E2"/>
    <w:rsid w:val="00EA121C"/>
    <w:rsid w:val="00EA126A"/>
    <w:rsid w:val="00EA12A3"/>
    <w:rsid w:val="00EA12C3"/>
    <w:rsid w:val="00EA12FD"/>
    <w:rsid w:val="00EA1307"/>
    <w:rsid w:val="00EA136C"/>
    <w:rsid w:val="00EA13FE"/>
    <w:rsid w:val="00EA1426"/>
    <w:rsid w:val="00EA142E"/>
    <w:rsid w:val="00EA144C"/>
    <w:rsid w:val="00EA15C5"/>
    <w:rsid w:val="00EA166F"/>
    <w:rsid w:val="00EA1710"/>
    <w:rsid w:val="00EA174A"/>
    <w:rsid w:val="00EA17BB"/>
    <w:rsid w:val="00EA17ED"/>
    <w:rsid w:val="00EA1865"/>
    <w:rsid w:val="00EA19D6"/>
    <w:rsid w:val="00EA1A14"/>
    <w:rsid w:val="00EA1A36"/>
    <w:rsid w:val="00EA1ABF"/>
    <w:rsid w:val="00EA1B2D"/>
    <w:rsid w:val="00EA1B93"/>
    <w:rsid w:val="00EA1C0E"/>
    <w:rsid w:val="00EA1C62"/>
    <w:rsid w:val="00EA1C70"/>
    <w:rsid w:val="00EA1CAD"/>
    <w:rsid w:val="00EA1DD6"/>
    <w:rsid w:val="00EA1E56"/>
    <w:rsid w:val="00EA1F7E"/>
    <w:rsid w:val="00EA21D6"/>
    <w:rsid w:val="00EA233A"/>
    <w:rsid w:val="00EA2355"/>
    <w:rsid w:val="00EA23D1"/>
    <w:rsid w:val="00EA23D2"/>
    <w:rsid w:val="00EA2452"/>
    <w:rsid w:val="00EA24FD"/>
    <w:rsid w:val="00EA2527"/>
    <w:rsid w:val="00EA25AB"/>
    <w:rsid w:val="00EA25C1"/>
    <w:rsid w:val="00EA2613"/>
    <w:rsid w:val="00EA26BB"/>
    <w:rsid w:val="00EA2857"/>
    <w:rsid w:val="00EA286D"/>
    <w:rsid w:val="00EA28E8"/>
    <w:rsid w:val="00EA2995"/>
    <w:rsid w:val="00EA2A56"/>
    <w:rsid w:val="00EA2BAC"/>
    <w:rsid w:val="00EA2C65"/>
    <w:rsid w:val="00EA2CE3"/>
    <w:rsid w:val="00EA2D3F"/>
    <w:rsid w:val="00EA2DAE"/>
    <w:rsid w:val="00EA2DBB"/>
    <w:rsid w:val="00EA2E6B"/>
    <w:rsid w:val="00EA2EF0"/>
    <w:rsid w:val="00EA2F1A"/>
    <w:rsid w:val="00EA2F21"/>
    <w:rsid w:val="00EA2F22"/>
    <w:rsid w:val="00EA2F64"/>
    <w:rsid w:val="00EA2F84"/>
    <w:rsid w:val="00EA30EC"/>
    <w:rsid w:val="00EA31DD"/>
    <w:rsid w:val="00EA32B2"/>
    <w:rsid w:val="00EA3393"/>
    <w:rsid w:val="00EA33E8"/>
    <w:rsid w:val="00EA3403"/>
    <w:rsid w:val="00EA34A9"/>
    <w:rsid w:val="00EA34DB"/>
    <w:rsid w:val="00EA34EB"/>
    <w:rsid w:val="00EA3636"/>
    <w:rsid w:val="00EA36A5"/>
    <w:rsid w:val="00EA36B3"/>
    <w:rsid w:val="00EA371C"/>
    <w:rsid w:val="00EA3749"/>
    <w:rsid w:val="00EA3898"/>
    <w:rsid w:val="00EA395D"/>
    <w:rsid w:val="00EA3A45"/>
    <w:rsid w:val="00EA3B21"/>
    <w:rsid w:val="00EA3B26"/>
    <w:rsid w:val="00EA3B41"/>
    <w:rsid w:val="00EA3B73"/>
    <w:rsid w:val="00EA3BA8"/>
    <w:rsid w:val="00EA3D42"/>
    <w:rsid w:val="00EA3D5D"/>
    <w:rsid w:val="00EA3DBF"/>
    <w:rsid w:val="00EA3E28"/>
    <w:rsid w:val="00EA3E2D"/>
    <w:rsid w:val="00EA3EDE"/>
    <w:rsid w:val="00EA3F1C"/>
    <w:rsid w:val="00EA3F8D"/>
    <w:rsid w:val="00EA3FA7"/>
    <w:rsid w:val="00EA4133"/>
    <w:rsid w:val="00EA413D"/>
    <w:rsid w:val="00EA4167"/>
    <w:rsid w:val="00EA426B"/>
    <w:rsid w:val="00EA4272"/>
    <w:rsid w:val="00EA4389"/>
    <w:rsid w:val="00EA43CE"/>
    <w:rsid w:val="00EA4431"/>
    <w:rsid w:val="00EA4432"/>
    <w:rsid w:val="00EA443E"/>
    <w:rsid w:val="00EA4467"/>
    <w:rsid w:val="00EA45D2"/>
    <w:rsid w:val="00EA4610"/>
    <w:rsid w:val="00EA4658"/>
    <w:rsid w:val="00EA4665"/>
    <w:rsid w:val="00EA46E4"/>
    <w:rsid w:val="00EA470A"/>
    <w:rsid w:val="00EA4716"/>
    <w:rsid w:val="00EA479D"/>
    <w:rsid w:val="00EA4891"/>
    <w:rsid w:val="00EA4985"/>
    <w:rsid w:val="00EA49D9"/>
    <w:rsid w:val="00EA4AA1"/>
    <w:rsid w:val="00EA4AF0"/>
    <w:rsid w:val="00EA4B55"/>
    <w:rsid w:val="00EA4B58"/>
    <w:rsid w:val="00EA4B75"/>
    <w:rsid w:val="00EA4BD5"/>
    <w:rsid w:val="00EA4BDF"/>
    <w:rsid w:val="00EA4C5A"/>
    <w:rsid w:val="00EA4CF4"/>
    <w:rsid w:val="00EA4DA7"/>
    <w:rsid w:val="00EA4E45"/>
    <w:rsid w:val="00EA4EAE"/>
    <w:rsid w:val="00EA4EC3"/>
    <w:rsid w:val="00EA4EF7"/>
    <w:rsid w:val="00EA4F04"/>
    <w:rsid w:val="00EA4FDB"/>
    <w:rsid w:val="00EA5020"/>
    <w:rsid w:val="00EA502E"/>
    <w:rsid w:val="00EA5062"/>
    <w:rsid w:val="00EA519B"/>
    <w:rsid w:val="00EA5233"/>
    <w:rsid w:val="00EA526F"/>
    <w:rsid w:val="00EA527B"/>
    <w:rsid w:val="00EA5471"/>
    <w:rsid w:val="00EA54EB"/>
    <w:rsid w:val="00EA55A6"/>
    <w:rsid w:val="00EA565D"/>
    <w:rsid w:val="00EA565F"/>
    <w:rsid w:val="00EA56B6"/>
    <w:rsid w:val="00EA5770"/>
    <w:rsid w:val="00EA5786"/>
    <w:rsid w:val="00EA57F8"/>
    <w:rsid w:val="00EA580C"/>
    <w:rsid w:val="00EA587E"/>
    <w:rsid w:val="00EA58FB"/>
    <w:rsid w:val="00EA599A"/>
    <w:rsid w:val="00EA59D2"/>
    <w:rsid w:val="00EA59FE"/>
    <w:rsid w:val="00EA5AD3"/>
    <w:rsid w:val="00EA5AF0"/>
    <w:rsid w:val="00EA5B77"/>
    <w:rsid w:val="00EA5BDA"/>
    <w:rsid w:val="00EA5BE0"/>
    <w:rsid w:val="00EA5D0A"/>
    <w:rsid w:val="00EA5D9E"/>
    <w:rsid w:val="00EA5DD4"/>
    <w:rsid w:val="00EA5EE6"/>
    <w:rsid w:val="00EA602B"/>
    <w:rsid w:val="00EA60C0"/>
    <w:rsid w:val="00EA60E0"/>
    <w:rsid w:val="00EA6104"/>
    <w:rsid w:val="00EA62C1"/>
    <w:rsid w:val="00EA62DF"/>
    <w:rsid w:val="00EA62FF"/>
    <w:rsid w:val="00EA6316"/>
    <w:rsid w:val="00EA636F"/>
    <w:rsid w:val="00EA63B5"/>
    <w:rsid w:val="00EA63C2"/>
    <w:rsid w:val="00EA6431"/>
    <w:rsid w:val="00EA6439"/>
    <w:rsid w:val="00EA648D"/>
    <w:rsid w:val="00EA6545"/>
    <w:rsid w:val="00EA6566"/>
    <w:rsid w:val="00EA6599"/>
    <w:rsid w:val="00EA66BA"/>
    <w:rsid w:val="00EA6844"/>
    <w:rsid w:val="00EA692C"/>
    <w:rsid w:val="00EA6992"/>
    <w:rsid w:val="00EA6998"/>
    <w:rsid w:val="00EA6A6A"/>
    <w:rsid w:val="00EA6B17"/>
    <w:rsid w:val="00EA6B64"/>
    <w:rsid w:val="00EA6B9F"/>
    <w:rsid w:val="00EA6BB0"/>
    <w:rsid w:val="00EA6BB3"/>
    <w:rsid w:val="00EA6C07"/>
    <w:rsid w:val="00EA6C54"/>
    <w:rsid w:val="00EA6C7D"/>
    <w:rsid w:val="00EA6D18"/>
    <w:rsid w:val="00EA6E15"/>
    <w:rsid w:val="00EA6E2E"/>
    <w:rsid w:val="00EA6EA6"/>
    <w:rsid w:val="00EA6EAB"/>
    <w:rsid w:val="00EA6EAF"/>
    <w:rsid w:val="00EA6ECF"/>
    <w:rsid w:val="00EA6EE8"/>
    <w:rsid w:val="00EA6EF4"/>
    <w:rsid w:val="00EA6F75"/>
    <w:rsid w:val="00EA6F91"/>
    <w:rsid w:val="00EA709E"/>
    <w:rsid w:val="00EA70B8"/>
    <w:rsid w:val="00EA70D3"/>
    <w:rsid w:val="00EA714B"/>
    <w:rsid w:val="00EA71C1"/>
    <w:rsid w:val="00EA724B"/>
    <w:rsid w:val="00EA729C"/>
    <w:rsid w:val="00EA72E7"/>
    <w:rsid w:val="00EA7411"/>
    <w:rsid w:val="00EA7413"/>
    <w:rsid w:val="00EA74A4"/>
    <w:rsid w:val="00EA7580"/>
    <w:rsid w:val="00EA7586"/>
    <w:rsid w:val="00EA7628"/>
    <w:rsid w:val="00EA76D1"/>
    <w:rsid w:val="00EA772B"/>
    <w:rsid w:val="00EA773D"/>
    <w:rsid w:val="00EA774A"/>
    <w:rsid w:val="00EA7772"/>
    <w:rsid w:val="00EA77CE"/>
    <w:rsid w:val="00EA7A4D"/>
    <w:rsid w:val="00EA7A88"/>
    <w:rsid w:val="00EA7AA9"/>
    <w:rsid w:val="00EA7ACD"/>
    <w:rsid w:val="00EA7ADE"/>
    <w:rsid w:val="00EA7B03"/>
    <w:rsid w:val="00EA7BB8"/>
    <w:rsid w:val="00EA7BCF"/>
    <w:rsid w:val="00EA7C02"/>
    <w:rsid w:val="00EA7CEF"/>
    <w:rsid w:val="00EA7DA8"/>
    <w:rsid w:val="00EA7E1F"/>
    <w:rsid w:val="00EA7E5F"/>
    <w:rsid w:val="00EA7EFB"/>
    <w:rsid w:val="00EA7F7E"/>
    <w:rsid w:val="00EB008C"/>
    <w:rsid w:val="00EB0100"/>
    <w:rsid w:val="00EB015E"/>
    <w:rsid w:val="00EB017B"/>
    <w:rsid w:val="00EB0204"/>
    <w:rsid w:val="00EB02ED"/>
    <w:rsid w:val="00EB03E6"/>
    <w:rsid w:val="00EB04CC"/>
    <w:rsid w:val="00EB04CF"/>
    <w:rsid w:val="00EB04FF"/>
    <w:rsid w:val="00EB058E"/>
    <w:rsid w:val="00EB05AA"/>
    <w:rsid w:val="00EB05BD"/>
    <w:rsid w:val="00EB05ED"/>
    <w:rsid w:val="00EB0875"/>
    <w:rsid w:val="00EB0A9D"/>
    <w:rsid w:val="00EB0B19"/>
    <w:rsid w:val="00EB0B28"/>
    <w:rsid w:val="00EB0B2E"/>
    <w:rsid w:val="00EB0B84"/>
    <w:rsid w:val="00EB0BA5"/>
    <w:rsid w:val="00EB0BC1"/>
    <w:rsid w:val="00EB0C64"/>
    <w:rsid w:val="00EB0C76"/>
    <w:rsid w:val="00EB0D15"/>
    <w:rsid w:val="00EB0DA1"/>
    <w:rsid w:val="00EB0DA4"/>
    <w:rsid w:val="00EB0DCB"/>
    <w:rsid w:val="00EB0DF7"/>
    <w:rsid w:val="00EB0DFD"/>
    <w:rsid w:val="00EB0E74"/>
    <w:rsid w:val="00EB0F5E"/>
    <w:rsid w:val="00EB0FAE"/>
    <w:rsid w:val="00EB1062"/>
    <w:rsid w:val="00EB107E"/>
    <w:rsid w:val="00EB11B5"/>
    <w:rsid w:val="00EB12B5"/>
    <w:rsid w:val="00EB12B7"/>
    <w:rsid w:val="00EB136F"/>
    <w:rsid w:val="00EB1393"/>
    <w:rsid w:val="00EB14C3"/>
    <w:rsid w:val="00EB14CF"/>
    <w:rsid w:val="00EB15D1"/>
    <w:rsid w:val="00EB1651"/>
    <w:rsid w:val="00EB1660"/>
    <w:rsid w:val="00EB166D"/>
    <w:rsid w:val="00EB1733"/>
    <w:rsid w:val="00EB173B"/>
    <w:rsid w:val="00EB176D"/>
    <w:rsid w:val="00EB17A3"/>
    <w:rsid w:val="00EB1818"/>
    <w:rsid w:val="00EB1899"/>
    <w:rsid w:val="00EB1904"/>
    <w:rsid w:val="00EB196A"/>
    <w:rsid w:val="00EB1A28"/>
    <w:rsid w:val="00EB1A5C"/>
    <w:rsid w:val="00EB1AAE"/>
    <w:rsid w:val="00EB1B4B"/>
    <w:rsid w:val="00EB1BEA"/>
    <w:rsid w:val="00EB1C2F"/>
    <w:rsid w:val="00EB1CAC"/>
    <w:rsid w:val="00EB1D4E"/>
    <w:rsid w:val="00EB1E89"/>
    <w:rsid w:val="00EB206B"/>
    <w:rsid w:val="00EB20E4"/>
    <w:rsid w:val="00EB2125"/>
    <w:rsid w:val="00EB2184"/>
    <w:rsid w:val="00EB21BC"/>
    <w:rsid w:val="00EB21DB"/>
    <w:rsid w:val="00EB21ED"/>
    <w:rsid w:val="00EB225C"/>
    <w:rsid w:val="00EB22B5"/>
    <w:rsid w:val="00EB22DF"/>
    <w:rsid w:val="00EB22FA"/>
    <w:rsid w:val="00EB2357"/>
    <w:rsid w:val="00EB23C6"/>
    <w:rsid w:val="00EB23EA"/>
    <w:rsid w:val="00EB24A5"/>
    <w:rsid w:val="00EB24E1"/>
    <w:rsid w:val="00EB263B"/>
    <w:rsid w:val="00EB2670"/>
    <w:rsid w:val="00EB2685"/>
    <w:rsid w:val="00EB2694"/>
    <w:rsid w:val="00EB2779"/>
    <w:rsid w:val="00EB2791"/>
    <w:rsid w:val="00EB27CE"/>
    <w:rsid w:val="00EB2815"/>
    <w:rsid w:val="00EB2840"/>
    <w:rsid w:val="00EB2842"/>
    <w:rsid w:val="00EB2957"/>
    <w:rsid w:val="00EB298A"/>
    <w:rsid w:val="00EB2A1F"/>
    <w:rsid w:val="00EB2B15"/>
    <w:rsid w:val="00EB2C83"/>
    <w:rsid w:val="00EB2CFB"/>
    <w:rsid w:val="00EB2D12"/>
    <w:rsid w:val="00EB2EA4"/>
    <w:rsid w:val="00EB30B0"/>
    <w:rsid w:val="00EB3135"/>
    <w:rsid w:val="00EB31A7"/>
    <w:rsid w:val="00EB31B9"/>
    <w:rsid w:val="00EB31BD"/>
    <w:rsid w:val="00EB31DE"/>
    <w:rsid w:val="00EB3268"/>
    <w:rsid w:val="00EB3364"/>
    <w:rsid w:val="00EB336C"/>
    <w:rsid w:val="00EB3389"/>
    <w:rsid w:val="00EB35ED"/>
    <w:rsid w:val="00EB3627"/>
    <w:rsid w:val="00EB3715"/>
    <w:rsid w:val="00EB3756"/>
    <w:rsid w:val="00EB37C8"/>
    <w:rsid w:val="00EB37CA"/>
    <w:rsid w:val="00EB37F1"/>
    <w:rsid w:val="00EB38F4"/>
    <w:rsid w:val="00EB3931"/>
    <w:rsid w:val="00EB3A34"/>
    <w:rsid w:val="00EB3AC8"/>
    <w:rsid w:val="00EB3B10"/>
    <w:rsid w:val="00EB3B89"/>
    <w:rsid w:val="00EB3B9B"/>
    <w:rsid w:val="00EB3BCE"/>
    <w:rsid w:val="00EB3C2B"/>
    <w:rsid w:val="00EB3CA8"/>
    <w:rsid w:val="00EB3D6E"/>
    <w:rsid w:val="00EB3E60"/>
    <w:rsid w:val="00EB3ED3"/>
    <w:rsid w:val="00EB3F0B"/>
    <w:rsid w:val="00EB4088"/>
    <w:rsid w:val="00EB414B"/>
    <w:rsid w:val="00EB417A"/>
    <w:rsid w:val="00EB41EF"/>
    <w:rsid w:val="00EB41FD"/>
    <w:rsid w:val="00EB4228"/>
    <w:rsid w:val="00EB425C"/>
    <w:rsid w:val="00EB42DD"/>
    <w:rsid w:val="00EB4479"/>
    <w:rsid w:val="00EB4488"/>
    <w:rsid w:val="00EB4520"/>
    <w:rsid w:val="00EB4579"/>
    <w:rsid w:val="00EB4602"/>
    <w:rsid w:val="00EB4682"/>
    <w:rsid w:val="00EB475F"/>
    <w:rsid w:val="00EB4794"/>
    <w:rsid w:val="00EB47D9"/>
    <w:rsid w:val="00EB4A52"/>
    <w:rsid w:val="00EB4A91"/>
    <w:rsid w:val="00EB4A93"/>
    <w:rsid w:val="00EB4AD9"/>
    <w:rsid w:val="00EB4AEF"/>
    <w:rsid w:val="00EB4B3D"/>
    <w:rsid w:val="00EB4B5A"/>
    <w:rsid w:val="00EB4B9B"/>
    <w:rsid w:val="00EB4DAC"/>
    <w:rsid w:val="00EB4DF9"/>
    <w:rsid w:val="00EB4E5B"/>
    <w:rsid w:val="00EB4E6B"/>
    <w:rsid w:val="00EB4ED7"/>
    <w:rsid w:val="00EB4F18"/>
    <w:rsid w:val="00EB4FA5"/>
    <w:rsid w:val="00EB5000"/>
    <w:rsid w:val="00EB508B"/>
    <w:rsid w:val="00EB51CE"/>
    <w:rsid w:val="00EB522D"/>
    <w:rsid w:val="00EB52B2"/>
    <w:rsid w:val="00EB5301"/>
    <w:rsid w:val="00EB5368"/>
    <w:rsid w:val="00EB5369"/>
    <w:rsid w:val="00EB545E"/>
    <w:rsid w:val="00EB5485"/>
    <w:rsid w:val="00EB5497"/>
    <w:rsid w:val="00EB54F1"/>
    <w:rsid w:val="00EB55FB"/>
    <w:rsid w:val="00EB56C8"/>
    <w:rsid w:val="00EB5746"/>
    <w:rsid w:val="00EB5792"/>
    <w:rsid w:val="00EB57E2"/>
    <w:rsid w:val="00EB57FD"/>
    <w:rsid w:val="00EB5814"/>
    <w:rsid w:val="00EB58A3"/>
    <w:rsid w:val="00EB58D1"/>
    <w:rsid w:val="00EB598C"/>
    <w:rsid w:val="00EB599A"/>
    <w:rsid w:val="00EB5A85"/>
    <w:rsid w:val="00EB5AF1"/>
    <w:rsid w:val="00EB5B3B"/>
    <w:rsid w:val="00EB5BA7"/>
    <w:rsid w:val="00EB5BED"/>
    <w:rsid w:val="00EB5C22"/>
    <w:rsid w:val="00EB5C5A"/>
    <w:rsid w:val="00EB5CCE"/>
    <w:rsid w:val="00EB5D65"/>
    <w:rsid w:val="00EB5DDA"/>
    <w:rsid w:val="00EB5F16"/>
    <w:rsid w:val="00EB6037"/>
    <w:rsid w:val="00EB6042"/>
    <w:rsid w:val="00EB609D"/>
    <w:rsid w:val="00EB60BD"/>
    <w:rsid w:val="00EB60EB"/>
    <w:rsid w:val="00EB60EF"/>
    <w:rsid w:val="00EB618C"/>
    <w:rsid w:val="00EB6199"/>
    <w:rsid w:val="00EB6206"/>
    <w:rsid w:val="00EB6214"/>
    <w:rsid w:val="00EB622D"/>
    <w:rsid w:val="00EB6350"/>
    <w:rsid w:val="00EB6364"/>
    <w:rsid w:val="00EB6413"/>
    <w:rsid w:val="00EB6419"/>
    <w:rsid w:val="00EB6430"/>
    <w:rsid w:val="00EB64EF"/>
    <w:rsid w:val="00EB6602"/>
    <w:rsid w:val="00EB67C8"/>
    <w:rsid w:val="00EB6899"/>
    <w:rsid w:val="00EB68B0"/>
    <w:rsid w:val="00EB68DA"/>
    <w:rsid w:val="00EB697A"/>
    <w:rsid w:val="00EB69A7"/>
    <w:rsid w:val="00EB6B3E"/>
    <w:rsid w:val="00EB6B4D"/>
    <w:rsid w:val="00EB6B6A"/>
    <w:rsid w:val="00EB6B86"/>
    <w:rsid w:val="00EB6BD8"/>
    <w:rsid w:val="00EB6C25"/>
    <w:rsid w:val="00EB6CCA"/>
    <w:rsid w:val="00EB6D3D"/>
    <w:rsid w:val="00EB6D93"/>
    <w:rsid w:val="00EB6EA0"/>
    <w:rsid w:val="00EB6ECA"/>
    <w:rsid w:val="00EB6F3B"/>
    <w:rsid w:val="00EB711E"/>
    <w:rsid w:val="00EB7195"/>
    <w:rsid w:val="00EB71AE"/>
    <w:rsid w:val="00EB7283"/>
    <w:rsid w:val="00EB72B7"/>
    <w:rsid w:val="00EB72CB"/>
    <w:rsid w:val="00EB732C"/>
    <w:rsid w:val="00EB734E"/>
    <w:rsid w:val="00EB76AD"/>
    <w:rsid w:val="00EB77DF"/>
    <w:rsid w:val="00EB7832"/>
    <w:rsid w:val="00EB78D9"/>
    <w:rsid w:val="00EB7935"/>
    <w:rsid w:val="00EB79DC"/>
    <w:rsid w:val="00EB79FE"/>
    <w:rsid w:val="00EB7BA5"/>
    <w:rsid w:val="00EB7BBE"/>
    <w:rsid w:val="00EB7C71"/>
    <w:rsid w:val="00EB7CF8"/>
    <w:rsid w:val="00EB7D5C"/>
    <w:rsid w:val="00EB7DDD"/>
    <w:rsid w:val="00EB7E44"/>
    <w:rsid w:val="00EB7E82"/>
    <w:rsid w:val="00EB7EC4"/>
    <w:rsid w:val="00EB7ED6"/>
    <w:rsid w:val="00EC0013"/>
    <w:rsid w:val="00EC00B2"/>
    <w:rsid w:val="00EC00B8"/>
    <w:rsid w:val="00EC00C6"/>
    <w:rsid w:val="00EC0204"/>
    <w:rsid w:val="00EC0250"/>
    <w:rsid w:val="00EC02B6"/>
    <w:rsid w:val="00EC0330"/>
    <w:rsid w:val="00EC0398"/>
    <w:rsid w:val="00EC03D8"/>
    <w:rsid w:val="00EC0471"/>
    <w:rsid w:val="00EC0483"/>
    <w:rsid w:val="00EC04EB"/>
    <w:rsid w:val="00EC0537"/>
    <w:rsid w:val="00EC07A2"/>
    <w:rsid w:val="00EC0862"/>
    <w:rsid w:val="00EC08AD"/>
    <w:rsid w:val="00EC08DA"/>
    <w:rsid w:val="00EC0907"/>
    <w:rsid w:val="00EC090B"/>
    <w:rsid w:val="00EC0C5F"/>
    <w:rsid w:val="00EC0C78"/>
    <w:rsid w:val="00EC0C85"/>
    <w:rsid w:val="00EC0CBC"/>
    <w:rsid w:val="00EC0EF8"/>
    <w:rsid w:val="00EC0F57"/>
    <w:rsid w:val="00EC0FEE"/>
    <w:rsid w:val="00EC1201"/>
    <w:rsid w:val="00EC123E"/>
    <w:rsid w:val="00EC12CD"/>
    <w:rsid w:val="00EC1374"/>
    <w:rsid w:val="00EC1382"/>
    <w:rsid w:val="00EC140F"/>
    <w:rsid w:val="00EC1473"/>
    <w:rsid w:val="00EC1533"/>
    <w:rsid w:val="00EC1536"/>
    <w:rsid w:val="00EC1578"/>
    <w:rsid w:val="00EC162C"/>
    <w:rsid w:val="00EC1650"/>
    <w:rsid w:val="00EC1669"/>
    <w:rsid w:val="00EC16C6"/>
    <w:rsid w:val="00EC16F8"/>
    <w:rsid w:val="00EC1779"/>
    <w:rsid w:val="00EC17AC"/>
    <w:rsid w:val="00EC17BF"/>
    <w:rsid w:val="00EC1876"/>
    <w:rsid w:val="00EC18E6"/>
    <w:rsid w:val="00EC1982"/>
    <w:rsid w:val="00EC19C1"/>
    <w:rsid w:val="00EC1A1B"/>
    <w:rsid w:val="00EC1A8A"/>
    <w:rsid w:val="00EC1AEE"/>
    <w:rsid w:val="00EC1AF3"/>
    <w:rsid w:val="00EC1B74"/>
    <w:rsid w:val="00EC1BA3"/>
    <w:rsid w:val="00EC1BB0"/>
    <w:rsid w:val="00EC1C9D"/>
    <w:rsid w:val="00EC1CAB"/>
    <w:rsid w:val="00EC1D45"/>
    <w:rsid w:val="00EC1D78"/>
    <w:rsid w:val="00EC1DCF"/>
    <w:rsid w:val="00EC1DDD"/>
    <w:rsid w:val="00EC1E05"/>
    <w:rsid w:val="00EC1F7F"/>
    <w:rsid w:val="00EC1F8A"/>
    <w:rsid w:val="00EC1F9C"/>
    <w:rsid w:val="00EC1FDA"/>
    <w:rsid w:val="00EC1FF0"/>
    <w:rsid w:val="00EC20EA"/>
    <w:rsid w:val="00EC20F3"/>
    <w:rsid w:val="00EC2112"/>
    <w:rsid w:val="00EC2125"/>
    <w:rsid w:val="00EC215D"/>
    <w:rsid w:val="00EC21E5"/>
    <w:rsid w:val="00EC228E"/>
    <w:rsid w:val="00EC2411"/>
    <w:rsid w:val="00EC2428"/>
    <w:rsid w:val="00EC2483"/>
    <w:rsid w:val="00EC24C0"/>
    <w:rsid w:val="00EC24F3"/>
    <w:rsid w:val="00EC254E"/>
    <w:rsid w:val="00EC258D"/>
    <w:rsid w:val="00EC25FA"/>
    <w:rsid w:val="00EC2603"/>
    <w:rsid w:val="00EC2659"/>
    <w:rsid w:val="00EC26C9"/>
    <w:rsid w:val="00EC270D"/>
    <w:rsid w:val="00EC273A"/>
    <w:rsid w:val="00EC278D"/>
    <w:rsid w:val="00EC28F2"/>
    <w:rsid w:val="00EC2931"/>
    <w:rsid w:val="00EC2955"/>
    <w:rsid w:val="00EC2972"/>
    <w:rsid w:val="00EC297A"/>
    <w:rsid w:val="00EC2B0C"/>
    <w:rsid w:val="00EC2C5E"/>
    <w:rsid w:val="00EC2C7B"/>
    <w:rsid w:val="00EC2E8F"/>
    <w:rsid w:val="00EC2EAE"/>
    <w:rsid w:val="00EC2F5F"/>
    <w:rsid w:val="00EC3070"/>
    <w:rsid w:val="00EC30D1"/>
    <w:rsid w:val="00EC30E4"/>
    <w:rsid w:val="00EC30FC"/>
    <w:rsid w:val="00EC316B"/>
    <w:rsid w:val="00EC319E"/>
    <w:rsid w:val="00EC3229"/>
    <w:rsid w:val="00EC3303"/>
    <w:rsid w:val="00EC336B"/>
    <w:rsid w:val="00EC3374"/>
    <w:rsid w:val="00EC346E"/>
    <w:rsid w:val="00EC3515"/>
    <w:rsid w:val="00EC35E0"/>
    <w:rsid w:val="00EC35F1"/>
    <w:rsid w:val="00EC3619"/>
    <w:rsid w:val="00EC3623"/>
    <w:rsid w:val="00EC370C"/>
    <w:rsid w:val="00EC3712"/>
    <w:rsid w:val="00EC3792"/>
    <w:rsid w:val="00EC37E5"/>
    <w:rsid w:val="00EC3823"/>
    <w:rsid w:val="00EC3829"/>
    <w:rsid w:val="00EC39F7"/>
    <w:rsid w:val="00EC3A0B"/>
    <w:rsid w:val="00EC3A26"/>
    <w:rsid w:val="00EC3AC4"/>
    <w:rsid w:val="00EC3B90"/>
    <w:rsid w:val="00EC3BAE"/>
    <w:rsid w:val="00EC3CBC"/>
    <w:rsid w:val="00EC3D36"/>
    <w:rsid w:val="00EC3D5D"/>
    <w:rsid w:val="00EC3E22"/>
    <w:rsid w:val="00EC3EAD"/>
    <w:rsid w:val="00EC3F9C"/>
    <w:rsid w:val="00EC401E"/>
    <w:rsid w:val="00EC402F"/>
    <w:rsid w:val="00EC4085"/>
    <w:rsid w:val="00EC408F"/>
    <w:rsid w:val="00EC40C8"/>
    <w:rsid w:val="00EC4198"/>
    <w:rsid w:val="00EC41E4"/>
    <w:rsid w:val="00EC41F0"/>
    <w:rsid w:val="00EC425B"/>
    <w:rsid w:val="00EC42C7"/>
    <w:rsid w:val="00EC4397"/>
    <w:rsid w:val="00EC4456"/>
    <w:rsid w:val="00EC44AE"/>
    <w:rsid w:val="00EC44C2"/>
    <w:rsid w:val="00EC47DC"/>
    <w:rsid w:val="00EC48F1"/>
    <w:rsid w:val="00EC4901"/>
    <w:rsid w:val="00EC4957"/>
    <w:rsid w:val="00EC4990"/>
    <w:rsid w:val="00EC49C2"/>
    <w:rsid w:val="00EC49CA"/>
    <w:rsid w:val="00EC4A08"/>
    <w:rsid w:val="00EC4A93"/>
    <w:rsid w:val="00EC4B2E"/>
    <w:rsid w:val="00EC4CF3"/>
    <w:rsid w:val="00EC4EA5"/>
    <w:rsid w:val="00EC4F47"/>
    <w:rsid w:val="00EC4F65"/>
    <w:rsid w:val="00EC5039"/>
    <w:rsid w:val="00EC505B"/>
    <w:rsid w:val="00EC5157"/>
    <w:rsid w:val="00EC51C2"/>
    <w:rsid w:val="00EC51EC"/>
    <w:rsid w:val="00EC5204"/>
    <w:rsid w:val="00EC5262"/>
    <w:rsid w:val="00EC52CB"/>
    <w:rsid w:val="00EC5350"/>
    <w:rsid w:val="00EC53C8"/>
    <w:rsid w:val="00EC5418"/>
    <w:rsid w:val="00EC5616"/>
    <w:rsid w:val="00EC565E"/>
    <w:rsid w:val="00EC56F5"/>
    <w:rsid w:val="00EC5712"/>
    <w:rsid w:val="00EC575A"/>
    <w:rsid w:val="00EC57EC"/>
    <w:rsid w:val="00EC5829"/>
    <w:rsid w:val="00EC5858"/>
    <w:rsid w:val="00EC58D2"/>
    <w:rsid w:val="00EC58D4"/>
    <w:rsid w:val="00EC5976"/>
    <w:rsid w:val="00EC59EA"/>
    <w:rsid w:val="00EC59FF"/>
    <w:rsid w:val="00EC5A38"/>
    <w:rsid w:val="00EC5A4D"/>
    <w:rsid w:val="00EC5A60"/>
    <w:rsid w:val="00EC5A62"/>
    <w:rsid w:val="00EC5B4B"/>
    <w:rsid w:val="00EC5B87"/>
    <w:rsid w:val="00EC5BE9"/>
    <w:rsid w:val="00EC5D18"/>
    <w:rsid w:val="00EC5F28"/>
    <w:rsid w:val="00EC5F72"/>
    <w:rsid w:val="00EC5FA5"/>
    <w:rsid w:val="00EC6018"/>
    <w:rsid w:val="00EC60E1"/>
    <w:rsid w:val="00EC6112"/>
    <w:rsid w:val="00EC6130"/>
    <w:rsid w:val="00EC6167"/>
    <w:rsid w:val="00EC623F"/>
    <w:rsid w:val="00EC6350"/>
    <w:rsid w:val="00EC635F"/>
    <w:rsid w:val="00EC6390"/>
    <w:rsid w:val="00EC6477"/>
    <w:rsid w:val="00EC64C5"/>
    <w:rsid w:val="00EC65E0"/>
    <w:rsid w:val="00EC6603"/>
    <w:rsid w:val="00EC6753"/>
    <w:rsid w:val="00EC6755"/>
    <w:rsid w:val="00EC687B"/>
    <w:rsid w:val="00EC6892"/>
    <w:rsid w:val="00EC6951"/>
    <w:rsid w:val="00EC6A2B"/>
    <w:rsid w:val="00EC6AF1"/>
    <w:rsid w:val="00EC6B25"/>
    <w:rsid w:val="00EC6BC4"/>
    <w:rsid w:val="00EC6BF5"/>
    <w:rsid w:val="00EC6C82"/>
    <w:rsid w:val="00EC6C85"/>
    <w:rsid w:val="00EC6C8B"/>
    <w:rsid w:val="00EC6D18"/>
    <w:rsid w:val="00EC6D9D"/>
    <w:rsid w:val="00EC6DEC"/>
    <w:rsid w:val="00EC6DF2"/>
    <w:rsid w:val="00EC6E76"/>
    <w:rsid w:val="00EC6EFC"/>
    <w:rsid w:val="00EC6F96"/>
    <w:rsid w:val="00EC6FBD"/>
    <w:rsid w:val="00EC7001"/>
    <w:rsid w:val="00EC7035"/>
    <w:rsid w:val="00EC711B"/>
    <w:rsid w:val="00EC71CC"/>
    <w:rsid w:val="00EC71E6"/>
    <w:rsid w:val="00EC7225"/>
    <w:rsid w:val="00EC7268"/>
    <w:rsid w:val="00EC72B8"/>
    <w:rsid w:val="00EC732A"/>
    <w:rsid w:val="00EC7637"/>
    <w:rsid w:val="00EC766D"/>
    <w:rsid w:val="00EC7728"/>
    <w:rsid w:val="00EC7731"/>
    <w:rsid w:val="00EC7755"/>
    <w:rsid w:val="00EC775D"/>
    <w:rsid w:val="00EC77B1"/>
    <w:rsid w:val="00EC77D8"/>
    <w:rsid w:val="00EC7845"/>
    <w:rsid w:val="00EC79BB"/>
    <w:rsid w:val="00EC7A10"/>
    <w:rsid w:val="00EC7A4F"/>
    <w:rsid w:val="00EC7A5E"/>
    <w:rsid w:val="00EC7A61"/>
    <w:rsid w:val="00EC7A98"/>
    <w:rsid w:val="00EC7B0C"/>
    <w:rsid w:val="00EC7BCD"/>
    <w:rsid w:val="00EC7BD8"/>
    <w:rsid w:val="00EC7C5B"/>
    <w:rsid w:val="00EC7CD5"/>
    <w:rsid w:val="00EC7E5B"/>
    <w:rsid w:val="00EC7EA8"/>
    <w:rsid w:val="00EC7EE4"/>
    <w:rsid w:val="00EC7F2F"/>
    <w:rsid w:val="00EC7F97"/>
    <w:rsid w:val="00ED0018"/>
    <w:rsid w:val="00ED02AC"/>
    <w:rsid w:val="00ED032B"/>
    <w:rsid w:val="00ED0497"/>
    <w:rsid w:val="00ED062E"/>
    <w:rsid w:val="00ED069A"/>
    <w:rsid w:val="00ED0727"/>
    <w:rsid w:val="00ED0734"/>
    <w:rsid w:val="00ED083E"/>
    <w:rsid w:val="00ED08EB"/>
    <w:rsid w:val="00ED08F9"/>
    <w:rsid w:val="00ED0906"/>
    <w:rsid w:val="00ED0976"/>
    <w:rsid w:val="00ED097B"/>
    <w:rsid w:val="00ED0A5C"/>
    <w:rsid w:val="00ED0A6C"/>
    <w:rsid w:val="00ED0A7D"/>
    <w:rsid w:val="00ED0B40"/>
    <w:rsid w:val="00ED0B92"/>
    <w:rsid w:val="00ED0CD5"/>
    <w:rsid w:val="00ED0D9A"/>
    <w:rsid w:val="00ED0E36"/>
    <w:rsid w:val="00ED0EDF"/>
    <w:rsid w:val="00ED0F28"/>
    <w:rsid w:val="00ED0F2C"/>
    <w:rsid w:val="00ED0F7D"/>
    <w:rsid w:val="00ED100E"/>
    <w:rsid w:val="00ED106D"/>
    <w:rsid w:val="00ED1091"/>
    <w:rsid w:val="00ED10CB"/>
    <w:rsid w:val="00ED11BD"/>
    <w:rsid w:val="00ED11C9"/>
    <w:rsid w:val="00ED13B6"/>
    <w:rsid w:val="00ED13C0"/>
    <w:rsid w:val="00ED14D1"/>
    <w:rsid w:val="00ED152D"/>
    <w:rsid w:val="00ED1538"/>
    <w:rsid w:val="00ED15F7"/>
    <w:rsid w:val="00ED1727"/>
    <w:rsid w:val="00ED173F"/>
    <w:rsid w:val="00ED18DA"/>
    <w:rsid w:val="00ED191F"/>
    <w:rsid w:val="00ED1942"/>
    <w:rsid w:val="00ED1A1F"/>
    <w:rsid w:val="00ED1BB6"/>
    <w:rsid w:val="00ED1D72"/>
    <w:rsid w:val="00ED1D88"/>
    <w:rsid w:val="00ED1F11"/>
    <w:rsid w:val="00ED1F49"/>
    <w:rsid w:val="00ED1FDB"/>
    <w:rsid w:val="00ED2081"/>
    <w:rsid w:val="00ED213B"/>
    <w:rsid w:val="00ED220F"/>
    <w:rsid w:val="00ED232F"/>
    <w:rsid w:val="00ED23C5"/>
    <w:rsid w:val="00ED23D7"/>
    <w:rsid w:val="00ED24FC"/>
    <w:rsid w:val="00ED2524"/>
    <w:rsid w:val="00ED2584"/>
    <w:rsid w:val="00ED2589"/>
    <w:rsid w:val="00ED25E4"/>
    <w:rsid w:val="00ED2665"/>
    <w:rsid w:val="00ED26E4"/>
    <w:rsid w:val="00ED2707"/>
    <w:rsid w:val="00ED2734"/>
    <w:rsid w:val="00ED27A2"/>
    <w:rsid w:val="00ED2838"/>
    <w:rsid w:val="00ED2938"/>
    <w:rsid w:val="00ED29CB"/>
    <w:rsid w:val="00ED2B5A"/>
    <w:rsid w:val="00ED2BB4"/>
    <w:rsid w:val="00ED2BE2"/>
    <w:rsid w:val="00ED2C2D"/>
    <w:rsid w:val="00ED2C46"/>
    <w:rsid w:val="00ED2C70"/>
    <w:rsid w:val="00ED2CAE"/>
    <w:rsid w:val="00ED2CC1"/>
    <w:rsid w:val="00ED2D75"/>
    <w:rsid w:val="00ED2D94"/>
    <w:rsid w:val="00ED2DF3"/>
    <w:rsid w:val="00ED2EB9"/>
    <w:rsid w:val="00ED2EDD"/>
    <w:rsid w:val="00ED2EEC"/>
    <w:rsid w:val="00ED2EF4"/>
    <w:rsid w:val="00ED2F67"/>
    <w:rsid w:val="00ED2F77"/>
    <w:rsid w:val="00ED2FA2"/>
    <w:rsid w:val="00ED3064"/>
    <w:rsid w:val="00ED313C"/>
    <w:rsid w:val="00ED3175"/>
    <w:rsid w:val="00ED3182"/>
    <w:rsid w:val="00ED31C2"/>
    <w:rsid w:val="00ED3211"/>
    <w:rsid w:val="00ED3222"/>
    <w:rsid w:val="00ED325E"/>
    <w:rsid w:val="00ED342A"/>
    <w:rsid w:val="00ED343D"/>
    <w:rsid w:val="00ED3509"/>
    <w:rsid w:val="00ED351B"/>
    <w:rsid w:val="00ED3546"/>
    <w:rsid w:val="00ED3549"/>
    <w:rsid w:val="00ED3571"/>
    <w:rsid w:val="00ED35A2"/>
    <w:rsid w:val="00ED35CD"/>
    <w:rsid w:val="00ED35FF"/>
    <w:rsid w:val="00ED363D"/>
    <w:rsid w:val="00ED3796"/>
    <w:rsid w:val="00ED3799"/>
    <w:rsid w:val="00ED3846"/>
    <w:rsid w:val="00ED39D8"/>
    <w:rsid w:val="00ED3AA0"/>
    <w:rsid w:val="00ED3AB0"/>
    <w:rsid w:val="00ED3BFB"/>
    <w:rsid w:val="00ED3C32"/>
    <w:rsid w:val="00ED3CC8"/>
    <w:rsid w:val="00ED3D1C"/>
    <w:rsid w:val="00ED3E63"/>
    <w:rsid w:val="00ED3F54"/>
    <w:rsid w:val="00ED3F83"/>
    <w:rsid w:val="00ED3F93"/>
    <w:rsid w:val="00ED3FD5"/>
    <w:rsid w:val="00ED4082"/>
    <w:rsid w:val="00ED4099"/>
    <w:rsid w:val="00ED40AA"/>
    <w:rsid w:val="00ED40C2"/>
    <w:rsid w:val="00ED4103"/>
    <w:rsid w:val="00ED4133"/>
    <w:rsid w:val="00ED4170"/>
    <w:rsid w:val="00ED41B7"/>
    <w:rsid w:val="00ED41C8"/>
    <w:rsid w:val="00ED42BD"/>
    <w:rsid w:val="00ED4329"/>
    <w:rsid w:val="00ED439F"/>
    <w:rsid w:val="00ED4418"/>
    <w:rsid w:val="00ED443C"/>
    <w:rsid w:val="00ED4467"/>
    <w:rsid w:val="00ED44C2"/>
    <w:rsid w:val="00ED44F0"/>
    <w:rsid w:val="00ED4595"/>
    <w:rsid w:val="00ED45F7"/>
    <w:rsid w:val="00ED4614"/>
    <w:rsid w:val="00ED46EA"/>
    <w:rsid w:val="00ED4787"/>
    <w:rsid w:val="00ED478C"/>
    <w:rsid w:val="00ED4797"/>
    <w:rsid w:val="00ED4801"/>
    <w:rsid w:val="00ED486A"/>
    <w:rsid w:val="00ED486E"/>
    <w:rsid w:val="00ED48D9"/>
    <w:rsid w:val="00ED4944"/>
    <w:rsid w:val="00ED497C"/>
    <w:rsid w:val="00ED4A88"/>
    <w:rsid w:val="00ED4AC2"/>
    <w:rsid w:val="00ED4C29"/>
    <w:rsid w:val="00ED4C5F"/>
    <w:rsid w:val="00ED4C74"/>
    <w:rsid w:val="00ED4D17"/>
    <w:rsid w:val="00ED4D4D"/>
    <w:rsid w:val="00ED4E54"/>
    <w:rsid w:val="00ED4E76"/>
    <w:rsid w:val="00ED4E97"/>
    <w:rsid w:val="00ED4F25"/>
    <w:rsid w:val="00ED4FEB"/>
    <w:rsid w:val="00ED5036"/>
    <w:rsid w:val="00ED5039"/>
    <w:rsid w:val="00ED50A0"/>
    <w:rsid w:val="00ED50E7"/>
    <w:rsid w:val="00ED51DB"/>
    <w:rsid w:val="00ED5208"/>
    <w:rsid w:val="00ED5233"/>
    <w:rsid w:val="00ED524E"/>
    <w:rsid w:val="00ED5330"/>
    <w:rsid w:val="00ED537E"/>
    <w:rsid w:val="00ED5383"/>
    <w:rsid w:val="00ED539F"/>
    <w:rsid w:val="00ED548E"/>
    <w:rsid w:val="00ED550E"/>
    <w:rsid w:val="00ED5515"/>
    <w:rsid w:val="00ED5534"/>
    <w:rsid w:val="00ED55BF"/>
    <w:rsid w:val="00ED55CD"/>
    <w:rsid w:val="00ED5625"/>
    <w:rsid w:val="00ED5689"/>
    <w:rsid w:val="00ED585F"/>
    <w:rsid w:val="00ED5869"/>
    <w:rsid w:val="00ED58F9"/>
    <w:rsid w:val="00ED59AE"/>
    <w:rsid w:val="00ED59C8"/>
    <w:rsid w:val="00ED5A5A"/>
    <w:rsid w:val="00ED5A64"/>
    <w:rsid w:val="00ED5ABA"/>
    <w:rsid w:val="00ED5B03"/>
    <w:rsid w:val="00ED5B4F"/>
    <w:rsid w:val="00ED5C49"/>
    <w:rsid w:val="00ED5CA6"/>
    <w:rsid w:val="00ED5CB2"/>
    <w:rsid w:val="00ED5D99"/>
    <w:rsid w:val="00ED5E03"/>
    <w:rsid w:val="00ED5E5C"/>
    <w:rsid w:val="00ED5F43"/>
    <w:rsid w:val="00ED5F5A"/>
    <w:rsid w:val="00ED5FF4"/>
    <w:rsid w:val="00ED6008"/>
    <w:rsid w:val="00ED6119"/>
    <w:rsid w:val="00ED6127"/>
    <w:rsid w:val="00ED6264"/>
    <w:rsid w:val="00ED630C"/>
    <w:rsid w:val="00ED6353"/>
    <w:rsid w:val="00ED637C"/>
    <w:rsid w:val="00ED64C1"/>
    <w:rsid w:val="00ED6521"/>
    <w:rsid w:val="00ED6599"/>
    <w:rsid w:val="00ED65B9"/>
    <w:rsid w:val="00ED6689"/>
    <w:rsid w:val="00ED6723"/>
    <w:rsid w:val="00ED6780"/>
    <w:rsid w:val="00ED67A8"/>
    <w:rsid w:val="00ED67AC"/>
    <w:rsid w:val="00ED6853"/>
    <w:rsid w:val="00ED68FC"/>
    <w:rsid w:val="00ED693C"/>
    <w:rsid w:val="00ED69D6"/>
    <w:rsid w:val="00ED69F9"/>
    <w:rsid w:val="00ED6AB9"/>
    <w:rsid w:val="00ED6B17"/>
    <w:rsid w:val="00ED6BE7"/>
    <w:rsid w:val="00ED6C47"/>
    <w:rsid w:val="00ED6C9B"/>
    <w:rsid w:val="00ED6CE3"/>
    <w:rsid w:val="00ED6DD3"/>
    <w:rsid w:val="00ED6E40"/>
    <w:rsid w:val="00ED6E82"/>
    <w:rsid w:val="00ED6EB0"/>
    <w:rsid w:val="00ED6EB1"/>
    <w:rsid w:val="00ED6ED0"/>
    <w:rsid w:val="00ED6F27"/>
    <w:rsid w:val="00ED715A"/>
    <w:rsid w:val="00ED71F4"/>
    <w:rsid w:val="00ED7290"/>
    <w:rsid w:val="00ED729E"/>
    <w:rsid w:val="00ED73D1"/>
    <w:rsid w:val="00ED7416"/>
    <w:rsid w:val="00ED7475"/>
    <w:rsid w:val="00ED74D2"/>
    <w:rsid w:val="00ED760B"/>
    <w:rsid w:val="00ED76D8"/>
    <w:rsid w:val="00ED76E6"/>
    <w:rsid w:val="00ED7706"/>
    <w:rsid w:val="00ED7784"/>
    <w:rsid w:val="00ED7816"/>
    <w:rsid w:val="00ED7853"/>
    <w:rsid w:val="00ED7858"/>
    <w:rsid w:val="00ED78FF"/>
    <w:rsid w:val="00ED7A03"/>
    <w:rsid w:val="00ED7B30"/>
    <w:rsid w:val="00ED7BD2"/>
    <w:rsid w:val="00ED7BE4"/>
    <w:rsid w:val="00ED7C39"/>
    <w:rsid w:val="00ED7C59"/>
    <w:rsid w:val="00ED7D1E"/>
    <w:rsid w:val="00ED7D8F"/>
    <w:rsid w:val="00ED7D9C"/>
    <w:rsid w:val="00ED7DAB"/>
    <w:rsid w:val="00ED7DB5"/>
    <w:rsid w:val="00ED7DEA"/>
    <w:rsid w:val="00ED7E9D"/>
    <w:rsid w:val="00ED7F6F"/>
    <w:rsid w:val="00ED7FC8"/>
    <w:rsid w:val="00ED7FEC"/>
    <w:rsid w:val="00EE004B"/>
    <w:rsid w:val="00EE007D"/>
    <w:rsid w:val="00EE00E1"/>
    <w:rsid w:val="00EE0176"/>
    <w:rsid w:val="00EE01B9"/>
    <w:rsid w:val="00EE035F"/>
    <w:rsid w:val="00EE0392"/>
    <w:rsid w:val="00EE0431"/>
    <w:rsid w:val="00EE0583"/>
    <w:rsid w:val="00EE05A7"/>
    <w:rsid w:val="00EE05CE"/>
    <w:rsid w:val="00EE06E1"/>
    <w:rsid w:val="00EE06F9"/>
    <w:rsid w:val="00EE0747"/>
    <w:rsid w:val="00EE088D"/>
    <w:rsid w:val="00EE0BA2"/>
    <w:rsid w:val="00EE0BBC"/>
    <w:rsid w:val="00EE0C5F"/>
    <w:rsid w:val="00EE0C69"/>
    <w:rsid w:val="00EE0CBA"/>
    <w:rsid w:val="00EE0D1F"/>
    <w:rsid w:val="00EE0D89"/>
    <w:rsid w:val="00EE0E62"/>
    <w:rsid w:val="00EE0E9C"/>
    <w:rsid w:val="00EE0EAA"/>
    <w:rsid w:val="00EE0F53"/>
    <w:rsid w:val="00EE0F5E"/>
    <w:rsid w:val="00EE0FBF"/>
    <w:rsid w:val="00EE1004"/>
    <w:rsid w:val="00EE105B"/>
    <w:rsid w:val="00EE1118"/>
    <w:rsid w:val="00EE133A"/>
    <w:rsid w:val="00EE1379"/>
    <w:rsid w:val="00EE138B"/>
    <w:rsid w:val="00EE1417"/>
    <w:rsid w:val="00EE141B"/>
    <w:rsid w:val="00EE14A0"/>
    <w:rsid w:val="00EE1510"/>
    <w:rsid w:val="00EE152E"/>
    <w:rsid w:val="00EE153B"/>
    <w:rsid w:val="00EE1591"/>
    <w:rsid w:val="00EE1783"/>
    <w:rsid w:val="00EE1786"/>
    <w:rsid w:val="00EE17B3"/>
    <w:rsid w:val="00EE17B6"/>
    <w:rsid w:val="00EE1808"/>
    <w:rsid w:val="00EE195C"/>
    <w:rsid w:val="00EE1A40"/>
    <w:rsid w:val="00EE1B5B"/>
    <w:rsid w:val="00EE1B80"/>
    <w:rsid w:val="00EE1BD5"/>
    <w:rsid w:val="00EE1BF5"/>
    <w:rsid w:val="00EE1C6E"/>
    <w:rsid w:val="00EE1CE8"/>
    <w:rsid w:val="00EE1E45"/>
    <w:rsid w:val="00EE1E7A"/>
    <w:rsid w:val="00EE1E80"/>
    <w:rsid w:val="00EE1EBC"/>
    <w:rsid w:val="00EE1EEB"/>
    <w:rsid w:val="00EE2157"/>
    <w:rsid w:val="00EE2184"/>
    <w:rsid w:val="00EE21DC"/>
    <w:rsid w:val="00EE2334"/>
    <w:rsid w:val="00EE23AD"/>
    <w:rsid w:val="00EE24E9"/>
    <w:rsid w:val="00EE254F"/>
    <w:rsid w:val="00EE2581"/>
    <w:rsid w:val="00EE25DC"/>
    <w:rsid w:val="00EE2619"/>
    <w:rsid w:val="00EE272C"/>
    <w:rsid w:val="00EE27D1"/>
    <w:rsid w:val="00EE2960"/>
    <w:rsid w:val="00EE2A40"/>
    <w:rsid w:val="00EE2A7A"/>
    <w:rsid w:val="00EE2B3B"/>
    <w:rsid w:val="00EE2B42"/>
    <w:rsid w:val="00EE2B56"/>
    <w:rsid w:val="00EE2C67"/>
    <w:rsid w:val="00EE2D8C"/>
    <w:rsid w:val="00EE2E7B"/>
    <w:rsid w:val="00EE2EC8"/>
    <w:rsid w:val="00EE2EE4"/>
    <w:rsid w:val="00EE2EFC"/>
    <w:rsid w:val="00EE2F13"/>
    <w:rsid w:val="00EE2F48"/>
    <w:rsid w:val="00EE2F7C"/>
    <w:rsid w:val="00EE2FCA"/>
    <w:rsid w:val="00EE30D4"/>
    <w:rsid w:val="00EE3143"/>
    <w:rsid w:val="00EE3157"/>
    <w:rsid w:val="00EE3203"/>
    <w:rsid w:val="00EE3269"/>
    <w:rsid w:val="00EE3271"/>
    <w:rsid w:val="00EE3275"/>
    <w:rsid w:val="00EE32AD"/>
    <w:rsid w:val="00EE33CE"/>
    <w:rsid w:val="00EE343A"/>
    <w:rsid w:val="00EE3456"/>
    <w:rsid w:val="00EE358E"/>
    <w:rsid w:val="00EE35BF"/>
    <w:rsid w:val="00EE3640"/>
    <w:rsid w:val="00EE366B"/>
    <w:rsid w:val="00EE3718"/>
    <w:rsid w:val="00EE3767"/>
    <w:rsid w:val="00EE3810"/>
    <w:rsid w:val="00EE391A"/>
    <w:rsid w:val="00EE391B"/>
    <w:rsid w:val="00EE3A4D"/>
    <w:rsid w:val="00EE3B5C"/>
    <w:rsid w:val="00EE3B61"/>
    <w:rsid w:val="00EE3D99"/>
    <w:rsid w:val="00EE3E06"/>
    <w:rsid w:val="00EE3E41"/>
    <w:rsid w:val="00EE3FD6"/>
    <w:rsid w:val="00EE405B"/>
    <w:rsid w:val="00EE4085"/>
    <w:rsid w:val="00EE4117"/>
    <w:rsid w:val="00EE4167"/>
    <w:rsid w:val="00EE41C8"/>
    <w:rsid w:val="00EE4233"/>
    <w:rsid w:val="00EE4260"/>
    <w:rsid w:val="00EE4285"/>
    <w:rsid w:val="00EE42C7"/>
    <w:rsid w:val="00EE43E5"/>
    <w:rsid w:val="00EE43E8"/>
    <w:rsid w:val="00EE44BE"/>
    <w:rsid w:val="00EE44E4"/>
    <w:rsid w:val="00EE44F2"/>
    <w:rsid w:val="00EE458E"/>
    <w:rsid w:val="00EE45A3"/>
    <w:rsid w:val="00EE45AF"/>
    <w:rsid w:val="00EE45E4"/>
    <w:rsid w:val="00EE46BE"/>
    <w:rsid w:val="00EE46C5"/>
    <w:rsid w:val="00EE475B"/>
    <w:rsid w:val="00EE47E1"/>
    <w:rsid w:val="00EE4842"/>
    <w:rsid w:val="00EE486E"/>
    <w:rsid w:val="00EE48AB"/>
    <w:rsid w:val="00EE49CB"/>
    <w:rsid w:val="00EE49D4"/>
    <w:rsid w:val="00EE49E2"/>
    <w:rsid w:val="00EE4B75"/>
    <w:rsid w:val="00EE4BA1"/>
    <w:rsid w:val="00EE4BE2"/>
    <w:rsid w:val="00EE4F54"/>
    <w:rsid w:val="00EE500D"/>
    <w:rsid w:val="00EE506E"/>
    <w:rsid w:val="00EE5089"/>
    <w:rsid w:val="00EE50B2"/>
    <w:rsid w:val="00EE5175"/>
    <w:rsid w:val="00EE5183"/>
    <w:rsid w:val="00EE519E"/>
    <w:rsid w:val="00EE519F"/>
    <w:rsid w:val="00EE51F5"/>
    <w:rsid w:val="00EE5312"/>
    <w:rsid w:val="00EE5369"/>
    <w:rsid w:val="00EE5385"/>
    <w:rsid w:val="00EE540A"/>
    <w:rsid w:val="00EE5507"/>
    <w:rsid w:val="00EE559D"/>
    <w:rsid w:val="00EE55CD"/>
    <w:rsid w:val="00EE564D"/>
    <w:rsid w:val="00EE56BC"/>
    <w:rsid w:val="00EE56ED"/>
    <w:rsid w:val="00EE5733"/>
    <w:rsid w:val="00EE57BF"/>
    <w:rsid w:val="00EE581C"/>
    <w:rsid w:val="00EE5898"/>
    <w:rsid w:val="00EE58C5"/>
    <w:rsid w:val="00EE58D7"/>
    <w:rsid w:val="00EE595E"/>
    <w:rsid w:val="00EE5988"/>
    <w:rsid w:val="00EE5A36"/>
    <w:rsid w:val="00EE5A78"/>
    <w:rsid w:val="00EE5AEE"/>
    <w:rsid w:val="00EE5B12"/>
    <w:rsid w:val="00EE5C7B"/>
    <w:rsid w:val="00EE5CAD"/>
    <w:rsid w:val="00EE5DA6"/>
    <w:rsid w:val="00EE5DE2"/>
    <w:rsid w:val="00EE5E20"/>
    <w:rsid w:val="00EE5E51"/>
    <w:rsid w:val="00EE5E79"/>
    <w:rsid w:val="00EE5E86"/>
    <w:rsid w:val="00EE5ECE"/>
    <w:rsid w:val="00EE6044"/>
    <w:rsid w:val="00EE6050"/>
    <w:rsid w:val="00EE608B"/>
    <w:rsid w:val="00EE60AA"/>
    <w:rsid w:val="00EE610A"/>
    <w:rsid w:val="00EE615B"/>
    <w:rsid w:val="00EE6188"/>
    <w:rsid w:val="00EE623E"/>
    <w:rsid w:val="00EE6246"/>
    <w:rsid w:val="00EE6253"/>
    <w:rsid w:val="00EE626A"/>
    <w:rsid w:val="00EE62F8"/>
    <w:rsid w:val="00EE63FA"/>
    <w:rsid w:val="00EE64AA"/>
    <w:rsid w:val="00EE6530"/>
    <w:rsid w:val="00EE654D"/>
    <w:rsid w:val="00EE66D3"/>
    <w:rsid w:val="00EE66E8"/>
    <w:rsid w:val="00EE6735"/>
    <w:rsid w:val="00EE6777"/>
    <w:rsid w:val="00EE687B"/>
    <w:rsid w:val="00EE68CC"/>
    <w:rsid w:val="00EE69C5"/>
    <w:rsid w:val="00EE69D8"/>
    <w:rsid w:val="00EE6A1B"/>
    <w:rsid w:val="00EE6A7B"/>
    <w:rsid w:val="00EE6AFB"/>
    <w:rsid w:val="00EE6BAF"/>
    <w:rsid w:val="00EE6BD0"/>
    <w:rsid w:val="00EE6C26"/>
    <w:rsid w:val="00EE6C9D"/>
    <w:rsid w:val="00EE6CA4"/>
    <w:rsid w:val="00EE6D5C"/>
    <w:rsid w:val="00EE6D9B"/>
    <w:rsid w:val="00EE6E02"/>
    <w:rsid w:val="00EE6E26"/>
    <w:rsid w:val="00EE70C2"/>
    <w:rsid w:val="00EE70DA"/>
    <w:rsid w:val="00EE70E9"/>
    <w:rsid w:val="00EE7147"/>
    <w:rsid w:val="00EE71A4"/>
    <w:rsid w:val="00EE720E"/>
    <w:rsid w:val="00EE7258"/>
    <w:rsid w:val="00EE72BE"/>
    <w:rsid w:val="00EE738D"/>
    <w:rsid w:val="00EE73F5"/>
    <w:rsid w:val="00EE7406"/>
    <w:rsid w:val="00EE74B6"/>
    <w:rsid w:val="00EE750E"/>
    <w:rsid w:val="00EE7513"/>
    <w:rsid w:val="00EE759E"/>
    <w:rsid w:val="00EE766E"/>
    <w:rsid w:val="00EE7677"/>
    <w:rsid w:val="00EE76AC"/>
    <w:rsid w:val="00EE7725"/>
    <w:rsid w:val="00EE7751"/>
    <w:rsid w:val="00EE77B1"/>
    <w:rsid w:val="00EE7859"/>
    <w:rsid w:val="00EE78FE"/>
    <w:rsid w:val="00EE7986"/>
    <w:rsid w:val="00EE79BE"/>
    <w:rsid w:val="00EE7AE0"/>
    <w:rsid w:val="00EE7BF8"/>
    <w:rsid w:val="00EE7C0B"/>
    <w:rsid w:val="00EE7C15"/>
    <w:rsid w:val="00EE7CD7"/>
    <w:rsid w:val="00EE7D01"/>
    <w:rsid w:val="00EE7D38"/>
    <w:rsid w:val="00EE7D82"/>
    <w:rsid w:val="00EE7E9C"/>
    <w:rsid w:val="00EE7EB4"/>
    <w:rsid w:val="00EE7EE8"/>
    <w:rsid w:val="00EE7F22"/>
    <w:rsid w:val="00EF00C3"/>
    <w:rsid w:val="00EF00FF"/>
    <w:rsid w:val="00EF0137"/>
    <w:rsid w:val="00EF0162"/>
    <w:rsid w:val="00EF01E0"/>
    <w:rsid w:val="00EF02F8"/>
    <w:rsid w:val="00EF049E"/>
    <w:rsid w:val="00EF04AA"/>
    <w:rsid w:val="00EF04B4"/>
    <w:rsid w:val="00EF0513"/>
    <w:rsid w:val="00EF069B"/>
    <w:rsid w:val="00EF07E1"/>
    <w:rsid w:val="00EF082A"/>
    <w:rsid w:val="00EF08A8"/>
    <w:rsid w:val="00EF08F8"/>
    <w:rsid w:val="00EF0901"/>
    <w:rsid w:val="00EF0964"/>
    <w:rsid w:val="00EF0980"/>
    <w:rsid w:val="00EF0A2F"/>
    <w:rsid w:val="00EF0AA5"/>
    <w:rsid w:val="00EF0B3C"/>
    <w:rsid w:val="00EF0BA3"/>
    <w:rsid w:val="00EF0C0E"/>
    <w:rsid w:val="00EF0C1A"/>
    <w:rsid w:val="00EF0D71"/>
    <w:rsid w:val="00EF0E5A"/>
    <w:rsid w:val="00EF0EF2"/>
    <w:rsid w:val="00EF0F66"/>
    <w:rsid w:val="00EF0FBC"/>
    <w:rsid w:val="00EF0FF1"/>
    <w:rsid w:val="00EF10A6"/>
    <w:rsid w:val="00EF10EF"/>
    <w:rsid w:val="00EF11A4"/>
    <w:rsid w:val="00EF11FC"/>
    <w:rsid w:val="00EF1294"/>
    <w:rsid w:val="00EF12DC"/>
    <w:rsid w:val="00EF1327"/>
    <w:rsid w:val="00EF1353"/>
    <w:rsid w:val="00EF13BC"/>
    <w:rsid w:val="00EF1450"/>
    <w:rsid w:val="00EF146D"/>
    <w:rsid w:val="00EF14D0"/>
    <w:rsid w:val="00EF15E5"/>
    <w:rsid w:val="00EF1735"/>
    <w:rsid w:val="00EF1753"/>
    <w:rsid w:val="00EF175B"/>
    <w:rsid w:val="00EF1820"/>
    <w:rsid w:val="00EF1882"/>
    <w:rsid w:val="00EF1910"/>
    <w:rsid w:val="00EF1982"/>
    <w:rsid w:val="00EF198B"/>
    <w:rsid w:val="00EF19ED"/>
    <w:rsid w:val="00EF1A61"/>
    <w:rsid w:val="00EF1AA5"/>
    <w:rsid w:val="00EF1B1D"/>
    <w:rsid w:val="00EF1C5F"/>
    <w:rsid w:val="00EF1C60"/>
    <w:rsid w:val="00EF1C6D"/>
    <w:rsid w:val="00EF1CA6"/>
    <w:rsid w:val="00EF1CD7"/>
    <w:rsid w:val="00EF1ED0"/>
    <w:rsid w:val="00EF1F84"/>
    <w:rsid w:val="00EF206C"/>
    <w:rsid w:val="00EF2256"/>
    <w:rsid w:val="00EF2294"/>
    <w:rsid w:val="00EF23EA"/>
    <w:rsid w:val="00EF250F"/>
    <w:rsid w:val="00EF266F"/>
    <w:rsid w:val="00EF26D5"/>
    <w:rsid w:val="00EF2787"/>
    <w:rsid w:val="00EF27D0"/>
    <w:rsid w:val="00EF284A"/>
    <w:rsid w:val="00EF2853"/>
    <w:rsid w:val="00EF28AC"/>
    <w:rsid w:val="00EF2B0D"/>
    <w:rsid w:val="00EF2C3A"/>
    <w:rsid w:val="00EF2C3F"/>
    <w:rsid w:val="00EF2C4E"/>
    <w:rsid w:val="00EF2C5C"/>
    <w:rsid w:val="00EF2C94"/>
    <w:rsid w:val="00EF2CDF"/>
    <w:rsid w:val="00EF2CE6"/>
    <w:rsid w:val="00EF2DFE"/>
    <w:rsid w:val="00EF2E0F"/>
    <w:rsid w:val="00EF2EE4"/>
    <w:rsid w:val="00EF2F5E"/>
    <w:rsid w:val="00EF2F91"/>
    <w:rsid w:val="00EF3080"/>
    <w:rsid w:val="00EF3129"/>
    <w:rsid w:val="00EF31FB"/>
    <w:rsid w:val="00EF322F"/>
    <w:rsid w:val="00EF3397"/>
    <w:rsid w:val="00EF33AA"/>
    <w:rsid w:val="00EF345C"/>
    <w:rsid w:val="00EF3572"/>
    <w:rsid w:val="00EF3670"/>
    <w:rsid w:val="00EF36CA"/>
    <w:rsid w:val="00EF3805"/>
    <w:rsid w:val="00EF388B"/>
    <w:rsid w:val="00EF38D7"/>
    <w:rsid w:val="00EF3AA8"/>
    <w:rsid w:val="00EF3B46"/>
    <w:rsid w:val="00EF3B58"/>
    <w:rsid w:val="00EF3BA2"/>
    <w:rsid w:val="00EF3BFA"/>
    <w:rsid w:val="00EF3CC7"/>
    <w:rsid w:val="00EF3E3B"/>
    <w:rsid w:val="00EF3F12"/>
    <w:rsid w:val="00EF3F74"/>
    <w:rsid w:val="00EF3FA5"/>
    <w:rsid w:val="00EF40A1"/>
    <w:rsid w:val="00EF414C"/>
    <w:rsid w:val="00EF41BD"/>
    <w:rsid w:val="00EF424E"/>
    <w:rsid w:val="00EF44AA"/>
    <w:rsid w:val="00EF44EB"/>
    <w:rsid w:val="00EF451F"/>
    <w:rsid w:val="00EF4546"/>
    <w:rsid w:val="00EF455B"/>
    <w:rsid w:val="00EF4591"/>
    <w:rsid w:val="00EF45B9"/>
    <w:rsid w:val="00EF45FD"/>
    <w:rsid w:val="00EF4630"/>
    <w:rsid w:val="00EF4717"/>
    <w:rsid w:val="00EF4764"/>
    <w:rsid w:val="00EF484B"/>
    <w:rsid w:val="00EF4864"/>
    <w:rsid w:val="00EF48BA"/>
    <w:rsid w:val="00EF490C"/>
    <w:rsid w:val="00EF4924"/>
    <w:rsid w:val="00EF4996"/>
    <w:rsid w:val="00EF4A49"/>
    <w:rsid w:val="00EF4A90"/>
    <w:rsid w:val="00EF4AF8"/>
    <w:rsid w:val="00EF4B2D"/>
    <w:rsid w:val="00EF4C03"/>
    <w:rsid w:val="00EF4C68"/>
    <w:rsid w:val="00EF4C7B"/>
    <w:rsid w:val="00EF4CE8"/>
    <w:rsid w:val="00EF4D29"/>
    <w:rsid w:val="00EF4D7D"/>
    <w:rsid w:val="00EF4E99"/>
    <w:rsid w:val="00EF4EAE"/>
    <w:rsid w:val="00EF4ED3"/>
    <w:rsid w:val="00EF4F1D"/>
    <w:rsid w:val="00EF4F90"/>
    <w:rsid w:val="00EF4FE5"/>
    <w:rsid w:val="00EF505E"/>
    <w:rsid w:val="00EF5076"/>
    <w:rsid w:val="00EF5104"/>
    <w:rsid w:val="00EF519C"/>
    <w:rsid w:val="00EF528A"/>
    <w:rsid w:val="00EF52E2"/>
    <w:rsid w:val="00EF530D"/>
    <w:rsid w:val="00EF540F"/>
    <w:rsid w:val="00EF5429"/>
    <w:rsid w:val="00EF54CD"/>
    <w:rsid w:val="00EF5566"/>
    <w:rsid w:val="00EF5671"/>
    <w:rsid w:val="00EF5679"/>
    <w:rsid w:val="00EF5713"/>
    <w:rsid w:val="00EF577F"/>
    <w:rsid w:val="00EF57C8"/>
    <w:rsid w:val="00EF587A"/>
    <w:rsid w:val="00EF58AD"/>
    <w:rsid w:val="00EF59C5"/>
    <w:rsid w:val="00EF5A08"/>
    <w:rsid w:val="00EF5A0C"/>
    <w:rsid w:val="00EF5A16"/>
    <w:rsid w:val="00EF5B6F"/>
    <w:rsid w:val="00EF5BB4"/>
    <w:rsid w:val="00EF5C17"/>
    <w:rsid w:val="00EF5CBA"/>
    <w:rsid w:val="00EF5D95"/>
    <w:rsid w:val="00EF5E3B"/>
    <w:rsid w:val="00EF5EE6"/>
    <w:rsid w:val="00EF6029"/>
    <w:rsid w:val="00EF60AA"/>
    <w:rsid w:val="00EF60B7"/>
    <w:rsid w:val="00EF618D"/>
    <w:rsid w:val="00EF61CF"/>
    <w:rsid w:val="00EF61F0"/>
    <w:rsid w:val="00EF630C"/>
    <w:rsid w:val="00EF636E"/>
    <w:rsid w:val="00EF63BB"/>
    <w:rsid w:val="00EF63F7"/>
    <w:rsid w:val="00EF63FB"/>
    <w:rsid w:val="00EF6402"/>
    <w:rsid w:val="00EF6531"/>
    <w:rsid w:val="00EF65CF"/>
    <w:rsid w:val="00EF6612"/>
    <w:rsid w:val="00EF6683"/>
    <w:rsid w:val="00EF6713"/>
    <w:rsid w:val="00EF675D"/>
    <w:rsid w:val="00EF6848"/>
    <w:rsid w:val="00EF6891"/>
    <w:rsid w:val="00EF690A"/>
    <w:rsid w:val="00EF6967"/>
    <w:rsid w:val="00EF6A2E"/>
    <w:rsid w:val="00EF6BDE"/>
    <w:rsid w:val="00EF6C36"/>
    <w:rsid w:val="00EF6E0F"/>
    <w:rsid w:val="00EF6E86"/>
    <w:rsid w:val="00EF6EB2"/>
    <w:rsid w:val="00EF6ECD"/>
    <w:rsid w:val="00EF6EFC"/>
    <w:rsid w:val="00EF6F72"/>
    <w:rsid w:val="00EF6F75"/>
    <w:rsid w:val="00EF6FE6"/>
    <w:rsid w:val="00EF7083"/>
    <w:rsid w:val="00EF724D"/>
    <w:rsid w:val="00EF737E"/>
    <w:rsid w:val="00EF74C4"/>
    <w:rsid w:val="00EF74D0"/>
    <w:rsid w:val="00EF75BB"/>
    <w:rsid w:val="00EF7669"/>
    <w:rsid w:val="00EF76CA"/>
    <w:rsid w:val="00EF7832"/>
    <w:rsid w:val="00EF78DF"/>
    <w:rsid w:val="00EF799B"/>
    <w:rsid w:val="00EF79CA"/>
    <w:rsid w:val="00EF79EF"/>
    <w:rsid w:val="00EF7A45"/>
    <w:rsid w:val="00EF7AED"/>
    <w:rsid w:val="00EF7B13"/>
    <w:rsid w:val="00EF7B9D"/>
    <w:rsid w:val="00EF7BA0"/>
    <w:rsid w:val="00EF7BE3"/>
    <w:rsid w:val="00EF7CB8"/>
    <w:rsid w:val="00EF7DA3"/>
    <w:rsid w:val="00EF7FBC"/>
    <w:rsid w:val="00F000A3"/>
    <w:rsid w:val="00F00104"/>
    <w:rsid w:val="00F00142"/>
    <w:rsid w:val="00F00165"/>
    <w:rsid w:val="00F00170"/>
    <w:rsid w:val="00F00172"/>
    <w:rsid w:val="00F0018E"/>
    <w:rsid w:val="00F00202"/>
    <w:rsid w:val="00F00248"/>
    <w:rsid w:val="00F00266"/>
    <w:rsid w:val="00F00357"/>
    <w:rsid w:val="00F0040A"/>
    <w:rsid w:val="00F00433"/>
    <w:rsid w:val="00F0044E"/>
    <w:rsid w:val="00F004C5"/>
    <w:rsid w:val="00F004FE"/>
    <w:rsid w:val="00F00522"/>
    <w:rsid w:val="00F0063E"/>
    <w:rsid w:val="00F006D8"/>
    <w:rsid w:val="00F0071E"/>
    <w:rsid w:val="00F00727"/>
    <w:rsid w:val="00F0077F"/>
    <w:rsid w:val="00F007BE"/>
    <w:rsid w:val="00F007D3"/>
    <w:rsid w:val="00F007E0"/>
    <w:rsid w:val="00F007FB"/>
    <w:rsid w:val="00F008B4"/>
    <w:rsid w:val="00F0091D"/>
    <w:rsid w:val="00F00938"/>
    <w:rsid w:val="00F009E1"/>
    <w:rsid w:val="00F00A05"/>
    <w:rsid w:val="00F00A6C"/>
    <w:rsid w:val="00F00A93"/>
    <w:rsid w:val="00F00AB1"/>
    <w:rsid w:val="00F00AD5"/>
    <w:rsid w:val="00F00BFF"/>
    <w:rsid w:val="00F00CC4"/>
    <w:rsid w:val="00F00DA1"/>
    <w:rsid w:val="00F00DD4"/>
    <w:rsid w:val="00F00E96"/>
    <w:rsid w:val="00F00FBC"/>
    <w:rsid w:val="00F00FFC"/>
    <w:rsid w:val="00F0100A"/>
    <w:rsid w:val="00F0101C"/>
    <w:rsid w:val="00F0109C"/>
    <w:rsid w:val="00F01180"/>
    <w:rsid w:val="00F01280"/>
    <w:rsid w:val="00F01397"/>
    <w:rsid w:val="00F01426"/>
    <w:rsid w:val="00F0143B"/>
    <w:rsid w:val="00F014AB"/>
    <w:rsid w:val="00F01522"/>
    <w:rsid w:val="00F01589"/>
    <w:rsid w:val="00F015CC"/>
    <w:rsid w:val="00F016FF"/>
    <w:rsid w:val="00F01775"/>
    <w:rsid w:val="00F01858"/>
    <w:rsid w:val="00F0185C"/>
    <w:rsid w:val="00F018A3"/>
    <w:rsid w:val="00F01916"/>
    <w:rsid w:val="00F01A66"/>
    <w:rsid w:val="00F01AF6"/>
    <w:rsid w:val="00F01B77"/>
    <w:rsid w:val="00F01B7A"/>
    <w:rsid w:val="00F01CB5"/>
    <w:rsid w:val="00F01CF0"/>
    <w:rsid w:val="00F01CFE"/>
    <w:rsid w:val="00F01D3B"/>
    <w:rsid w:val="00F01DC0"/>
    <w:rsid w:val="00F01DCB"/>
    <w:rsid w:val="00F01E85"/>
    <w:rsid w:val="00F01EFD"/>
    <w:rsid w:val="00F01F8D"/>
    <w:rsid w:val="00F02051"/>
    <w:rsid w:val="00F020F9"/>
    <w:rsid w:val="00F02179"/>
    <w:rsid w:val="00F021B8"/>
    <w:rsid w:val="00F021BF"/>
    <w:rsid w:val="00F021FD"/>
    <w:rsid w:val="00F022F1"/>
    <w:rsid w:val="00F02315"/>
    <w:rsid w:val="00F02370"/>
    <w:rsid w:val="00F023CC"/>
    <w:rsid w:val="00F023CD"/>
    <w:rsid w:val="00F0244A"/>
    <w:rsid w:val="00F02483"/>
    <w:rsid w:val="00F024DA"/>
    <w:rsid w:val="00F0253D"/>
    <w:rsid w:val="00F02692"/>
    <w:rsid w:val="00F029AD"/>
    <w:rsid w:val="00F029FF"/>
    <w:rsid w:val="00F02A2F"/>
    <w:rsid w:val="00F02A5D"/>
    <w:rsid w:val="00F02B52"/>
    <w:rsid w:val="00F02B59"/>
    <w:rsid w:val="00F02B80"/>
    <w:rsid w:val="00F02B96"/>
    <w:rsid w:val="00F02BD7"/>
    <w:rsid w:val="00F02C5D"/>
    <w:rsid w:val="00F02CA4"/>
    <w:rsid w:val="00F02CC8"/>
    <w:rsid w:val="00F02D6A"/>
    <w:rsid w:val="00F02DD1"/>
    <w:rsid w:val="00F02E15"/>
    <w:rsid w:val="00F02E6E"/>
    <w:rsid w:val="00F02E8C"/>
    <w:rsid w:val="00F02EA0"/>
    <w:rsid w:val="00F02F73"/>
    <w:rsid w:val="00F02F95"/>
    <w:rsid w:val="00F02FCA"/>
    <w:rsid w:val="00F02FEF"/>
    <w:rsid w:val="00F02FFF"/>
    <w:rsid w:val="00F0305A"/>
    <w:rsid w:val="00F030F7"/>
    <w:rsid w:val="00F0315E"/>
    <w:rsid w:val="00F0318B"/>
    <w:rsid w:val="00F031CC"/>
    <w:rsid w:val="00F0329A"/>
    <w:rsid w:val="00F032C9"/>
    <w:rsid w:val="00F03330"/>
    <w:rsid w:val="00F033DC"/>
    <w:rsid w:val="00F03431"/>
    <w:rsid w:val="00F034CD"/>
    <w:rsid w:val="00F034EA"/>
    <w:rsid w:val="00F0355E"/>
    <w:rsid w:val="00F0369F"/>
    <w:rsid w:val="00F037E9"/>
    <w:rsid w:val="00F037EB"/>
    <w:rsid w:val="00F03841"/>
    <w:rsid w:val="00F0389A"/>
    <w:rsid w:val="00F038AB"/>
    <w:rsid w:val="00F038CF"/>
    <w:rsid w:val="00F039CF"/>
    <w:rsid w:val="00F03A15"/>
    <w:rsid w:val="00F03A28"/>
    <w:rsid w:val="00F03A7D"/>
    <w:rsid w:val="00F03B20"/>
    <w:rsid w:val="00F03B32"/>
    <w:rsid w:val="00F03CBB"/>
    <w:rsid w:val="00F03CEB"/>
    <w:rsid w:val="00F03D05"/>
    <w:rsid w:val="00F03D42"/>
    <w:rsid w:val="00F03F31"/>
    <w:rsid w:val="00F03FE9"/>
    <w:rsid w:val="00F04075"/>
    <w:rsid w:val="00F04136"/>
    <w:rsid w:val="00F04202"/>
    <w:rsid w:val="00F04292"/>
    <w:rsid w:val="00F04397"/>
    <w:rsid w:val="00F043CD"/>
    <w:rsid w:val="00F044AD"/>
    <w:rsid w:val="00F0453D"/>
    <w:rsid w:val="00F046E1"/>
    <w:rsid w:val="00F046EF"/>
    <w:rsid w:val="00F04769"/>
    <w:rsid w:val="00F04857"/>
    <w:rsid w:val="00F0489A"/>
    <w:rsid w:val="00F048D3"/>
    <w:rsid w:val="00F0496E"/>
    <w:rsid w:val="00F049D6"/>
    <w:rsid w:val="00F04AA6"/>
    <w:rsid w:val="00F04ADD"/>
    <w:rsid w:val="00F04BA6"/>
    <w:rsid w:val="00F04D4D"/>
    <w:rsid w:val="00F04FE3"/>
    <w:rsid w:val="00F04FEF"/>
    <w:rsid w:val="00F05062"/>
    <w:rsid w:val="00F0508E"/>
    <w:rsid w:val="00F05200"/>
    <w:rsid w:val="00F05264"/>
    <w:rsid w:val="00F0527E"/>
    <w:rsid w:val="00F05314"/>
    <w:rsid w:val="00F0537D"/>
    <w:rsid w:val="00F05469"/>
    <w:rsid w:val="00F05497"/>
    <w:rsid w:val="00F054B5"/>
    <w:rsid w:val="00F0570E"/>
    <w:rsid w:val="00F05735"/>
    <w:rsid w:val="00F05754"/>
    <w:rsid w:val="00F05781"/>
    <w:rsid w:val="00F057A3"/>
    <w:rsid w:val="00F057AC"/>
    <w:rsid w:val="00F057E8"/>
    <w:rsid w:val="00F0581B"/>
    <w:rsid w:val="00F058DA"/>
    <w:rsid w:val="00F059C6"/>
    <w:rsid w:val="00F059EF"/>
    <w:rsid w:val="00F05A2D"/>
    <w:rsid w:val="00F05AA5"/>
    <w:rsid w:val="00F05D75"/>
    <w:rsid w:val="00F05D7C"/>
    <w:rsid w:val="00F05DC4"/>
    <w:rsid w:val="00F05E7C"/>
    <w:rsid w:val="00F05F70"/>
    <w:rsid w:val="00F05FAA"/>
    <w:rsid w:val="00F060C6"/>
    <w:rsid w:val="00F060FF"/>
    <w:rsid w:val="00F06160"/>
    <w:rsid w:val="00F0616D"/>
    <w:rsid w:val="00F061A1"/>
    <w:rsid w:val="00F06312"/>
    <w:rsid w:val="00F0632D"/>
    <w:rsid w:val="00F0633B"/>
    <w:rsid w:val="00F0635E"/>
    <w:rsid w:val="00F06374"/>
    <w:rsid w:val="00F063DC"/>
    <w:rsid w:val="00F065D9"/>
    <w:rsid w:val="00F0660F"/>
    <w:rsid w:val="00F066E3"/>
    <w:rsid w:val="00F06700"/>
    <w:rsid w:val="00F06745"/>
    <w:rsid w:val="00F0679E"/>
    <w:rsid w:val="00F06897"/>
    <w:rsid w:val="00F069A9"/>
    <w:rsid w:val="00F069C2"/>
    <w:rsid w:val="00F06A38"/>
    <w:rsid w:val="00F06A40"/>
    <w:rsid w:val="00F06B7A"/>
    <w:rsid w:val="00F06BAA"/>
    <w:rsid w:val="00F06C9E"/>
    <w:rsid w:val="00F06D45"/>
    <w:rsid w:val="00F06DE4"/>
    <w:rsid w:val="00F06EB3"/>
    <w:rsid w:val="00F06FC9"/>
    <w:rsid w:val="00F06FDA"/>
    <w:rsid w:val="00F0719F"/>
    <w:rsid w:val="00F072E1"/>
    <w:rsid w:val="00F07423"/>
    <w:rsid w:val="00F0744B"/>
    <w:rsid w:val="00F0744E"/>
    <w:rsid w:val="00F0744F"/>
    <w:rsid w:val="00F07480"/>
    <w:rsid w:val="00F07484"/>
    <w:rsid w:val="00F07515"/>
    <w:rsid w:val="00F07592"/>
    <w:rsid w:val="00F07601"/>
    <w:rsid w:val="00F0768A"/>
    <w:rsid w:val="00F076E7"/>
    <w:rsid w:val="00F07761"/>
    <w:rsid w:val="00F077E6"/>
    <w:rsid w:val="00F07901"/>
    <w:rsid w:val="00F07968"/>
    <w:rsid w:val="00F079D6"/>
    <w:rsid w:val="00F07A1D"/>
    <w:rsid w:val="00F07A8F"/>
    <w:rsid w:val="00F07B24"/>
    <w:rsid w:val="00F07BC0"/>
    <w:rsid w:val="00F07C09"/>
    <w:rsid w:val="00F07CEC"/>
    <w:rsid w:val="00F07D72"/>
    <w:rsid w:val="00F07D82"/>
    <w:rsid w:val="00F07DA4"/>
    <w:rsid w:val="00F07E0F"/>
    <w:rsid w:val="00F07E23"/>
    <w:rsid w:val="00F07E81"/>
    <w:rsid w:val="00F07EA4"/>
    <w:rsid w:val="00F07EA8"/>
    <w:rsid w:val="00F07EF6"/>
    <w:rsid w:val="00F07F9F"/>
    <w:rsid w:val="00F1009A"/>
    <w:rsid w:val="00F10190"/>
    <w:rsid w:val="00F101AC"/>
    <w:rsid w:val="00F1032B"/>
    <w:rsid w:val="00F1036D"/>
    <w:rsid w:val="00F10399"/>
    <w:rsid w:val="00F10438"/>
    <w:rsid w:val="00F10449"/>
    <w:rsid w:val="00F104F0"/>
    <w:rsid w:val="00F1052A"/>
    <w:rsid w:val="00F10595"/>
    <w:rsid w:val="00F10638"/>
    <w:rsid w:val="00F106BD"/>
    <w:rsid w:val="00F106BF"/>
    <w:rsid w:val="00F1072E"/>
    <w:rsid w:val="00F10731"/>
    <w:rsid w:val="00F10856"/>
    <w:rsid w:val="00F10863"/>
    <w:rsid w:val="00F10889"/>
    <w:rsid w:val="00F108B7"/>
    <w:rsid w:val="00F1094A"/>
    <w:rsid w:val="00F10966"/>
    <w:rsid w:val="00F10989"/>
    <w:rsid w:val="00F10A2F"/>
    <w:rsid w:val="00F10A58"/>
    <w:rsid w:val="00F10B13"/>
    <w:rsid w:val="00F10B9B"/>
    <w:rsid w:val="00F10C89"/>
    <w:rsid w:val="00F10CA0"/>
    <w:rsid w:val="00F10CDD"/>
    <w:rsid w:val="00F10D2B"/>
    <w:rsid w:val="00F10DDB"/>
    <w:rsid w:val="00F10E6E"/>
    <w:rsid w:val="00F10EB7"/>
    <w:rsid w:val="00F10ED5"/>
    <w:rsid w:val="00F10F69"/>
    <w:rsid w:val="00F111FB"/>
    <w:rsid w:val="00F11368"/>
    <w:rsid w:val="00F11434"/>
    <w:rsid w:val="00F114C1"/>
    <w:rsid w:val="00F114E4"/>
    <w:rsid w:val="00F115FB"/>
    <w:rsid w:val="00F11641"/>
    <w:rsid w:val="00F1164F"/>
    <w:rsid w:val="00F1168B"/>
    <w:rsid w:val="00F1168F"/>
    <w:rsid w:val="00F11696"/>
    <w:rsid w:val="00F11770"/>
    <w:rsid w:val="00F117F8"/>
    <w:rsid w:val="00F11848"/>
    <w:rsid w:val="00F118E0"/>
    <w:rsid w:val="00F11975"/>
    <w:rsid w:val="00F119C9"/>
    <w:rsid w:val="00F11A38"/>
    <w:rsid w:val="00F11AC3"/>
    <w:rsid w:val="00F11B65"/>
    <w:rsid w:val="00F11BD6"/>
    <w:rsid w:val="00F11CEB"/>
    <w:rsid w:val="00F11E15"/>
    <w:rsid w:val="00F11EDE"/>
    <w:rsid w:val="00F11EFD"/>
    <w:rsid w:val="00F12007"/>
    <w:rsid w:val="00F12080"/>
    <w:rsid w:val="00F120B7"/>
    <w:rsid w:val="00F120B8"/>
    <w:rsid w:val="00F12126"/>
    <w:rsid w:val="00F1212C"/>
    <w:rsid w:val="00F12199"/>
    <w:rsid w:val="00F121C2"/>
    <w:rsid w:val="00F122F3"/>
    <w:rsid w:val="00F122FB"/>
    <w:rsid w:val="00F12302"/>
    <w:rsid w:val="00F1236C"/>
    <w:rsid w:val="00F123A5"/>
    <w:rsid w:val="00F123F2"/>
    <w:rsid w:val="00F1248E"/>
    <w:rsid w:val="00F12523"/>
    <w:rsid w:val="00F12591"/>
    <w:rsid w:val="00F1261F"/>
    <w:rsid w:val="00F1262D"/>
    <w:rsid w:val="00F1272D"/>
    <w:rsid w:val="00F127D0"/>
    <w:rsid w:val="00F127ED"/>
    <w:rsid w:val="00F1287D"/>
    <w:rsid w:val="00F128E7"/>
    <w:rsid w:val="00F128F2"/>
    <w:rsid w:val="00F1293A"/>
    <w:rsid w:val="00F12992"/>
    <w:rsid w:val="00F12AC7"/>
    <w:rsid w:val="00F12B81"/>
    <w:rsid w:val="00F12B93"/>
    <w:rsid w:val="00F12B9C"/>
    <w:rsid w:val="00F12BFA"/>
    <w:rsid w:val="00F12C43"/>
    <w:rsid w:val="00F12E96"/>
    <w:rsid w:val="00F12FCB"/>
    <w:rsid w:val="00F13017"/>
    <w:rsid w:val="00F1301A"/>
    <w:rsid w:val="00F1308D"/>
    <w:rsid w:val="00F130D7"/>
    <w:rsid w:val="00F131F0"/>
    <w:rsid w:val="00F1320F"/>
    <w:rsid w:val="00F13261"/>
    <w:rsid w:val="00F133AF"/>
    <w:rsid w:val="00F13453"/>
    <w:rsid w:val="00F134BF"/>
    <w:rsid w:val="00F13561"/>
    <w:rsid w:val="00F13716"/>
    <w:rsid w:val="00F1377D"/>
    <w:rsid w:val="00F137C4"/>
    <w:rsid w:val="00F1380C"/>
    <w:rsid w:val="00F1382E"/>
    <w:rsid w:val="00F1388F"/>
    <w:rsid w:val="00F138B0"/>
    <w:rsid w:val="00F138F2"/>
    <w:rsid w:val="00F1397A"/>
    <w:rsid w:val="00F13A11"/>
    <w:rsid w:val="00F13A54"/>
    <w:rsid w:val="00F13AB1"/>
    <w:rsid w:val="00F13AD0"/>
    <w:rsid w:val="00F13B24"/>
    <w:rsid w:val="00F13B3A"/>
    <w:rsid w:val="00F13B61"/>
    <w:rsid w:val="00F13BA7"/>
    <w:rsid w:val="00F13C4B"/>
    <w:rsid w:val="00F13EAE"/>
    <w:rsid w:val="00F13F00"/>
    <w:rsid w:val="00F13F45"/>
    <w:rsid w:val="00F13FF2"/>
    <w:rsid w:val="00F13FFE"/>
    <w:rsid w:val="00F14129"/>
    <w:rsid w:val="00F141B5"/>
    <w:rsid w:val="00F141E0"/>
    <w:rsid w:val="00F14242"/>
    <w:rsid w:val="00F14272"/>
    <w:rsid w:val="00F142CB"/>
    <w:rsid w:val="00F14402"/>
    <w:rsid w:val="00F144BC"/>
    <w:rsid w:val="00F144CE"/>
    <w:rsid w:val="00F1453C"/>
    <w:rsid w:val="00F14541"/>
    <w:rsid w:val="00F14574"/>
    <w:rsid w:val="00F145DA"/>
    <w:rsid w:val="00F14697"/>
    <w:rsid w:val="00F146C4"/>
    <w:rsid w:val="00F1470E"/>
    <w:rsid w:val="00F147D2"/>
    <w:rsid w:val="00F147EB"/>
    <w:rsid w:val="00F147F6"/>
    <w:rsid w:val="00F149B1"/>
    <w:rsid w:val="00F149E7"/>
    <w:rsid w:val="00F14A65"/>
    <w:rsid w:val="00F14CF7"/>
    <w:rsid w:val="00F14E18"/>
    <w:rsid w:val="00F14E90"/>
    <w:rsid w:val="00F14F19"/>
    <w:rsid w:val="00F14F7D"/>
    <w:rsid w:val="00F14FAE"/>
    <w:rsid w:val="00F150E3"/>
    <w:rsid w:val="00F1515B"/>
    <w:rsid w:val="00F1519E"/>
    <w:rsid w:val="00F151D5"/>
    <w:rsid w:val="00F15226"/>
    <w:rsid w:val="00F152B0"/>
    <w:rsid w:val="00F1531E"/>
    <w:rsid w:val="00F153B8"/>
    <w:rsid w:val="00F153F7"/>
    <w:rsid w:val="00F1542D"/>
    <w:rsid w:val="00F155A3"/>
    <w:rsid w:val="00F15606"/>
    <w:rsid w:val="00F15753"/>
    <w:rsid w:val="00F15764"/>
    <w:rsid w:val="00F1578D"/>
    <w:rsid w:val="00F15830"/>
    <w:rsid w:val="00F158CF"/>
    <w:rsid w:val="00F15A7B"/>
    <w:rsid w:val="00F15AD8"/>
    <w:rsid w:val="00F15ADE"/>
    <w:rsid w:val="00F15B39"/>
    <w:rsid w:val="00F15B64"/>
    <w:rsid w:val="00F15BE6"/>
    <w:rsid w:val="00F15C8F"/>
    <w:rsid w:val="00F15D28"/>
    <w:rsid w:val="00F15D4D"/>
    <w:rsid w:val="00F15D6D"/>
    <w:rsid w:val="00F15E5D"/>
    <w:rsid w:val="00F15EA7"/>
    <w:rsid w:val="00F15EEE"/>
    <w:rsid w:val="00F15F4C"/>
    <w:rsid w:val="00F15FC8"/>
    <w:rsid w:val="00F16063"/>
    <w:rsid w:val="00F16080"/>
    <w:rsid w:val="00F160F1"/>
    <w:rsid w:val="00F1611C"/>
    <w:rsid w:val="00F161F6"/>
    <w:rsid w:val="00F16239"/>
    <w:rsid w:val="00F162AB"/>
    <w:rsid w:val="00F162C6"/>
    <w:rsid w:val="00F16347"/>
    <w:rsid w:val="00F163A6"/>
    <w:rsid w:val="00F1641B"/>
    <w:rsid w:val="00F164C6"/>
    <w:rsid w:val="00F16643"/>
    <w:rsid w:val="00F16663"/>
    <w:rsid w:val="00F1667C"/>
    <w:rsid w:val="00F1669E"/>
    <w:rsid w:val="00F166D5"/>
    <w:rsid w:val="00F1672B"/>
    <w:rsid w:val="00F1676E"/>
    <w:rsid w:val="00F16786"/>
    <w:rsid w:val="00F16951"/>
    <w:rsid w:val="00F16965"/>
    <w:rsid w:val="00F169E5"/>
    <w:rsid w:val="00F169F0"/>
    <w:rsid w:val="00F16A12"/>
    <w:rsid w:val="00F16AA0"/>
    <w:rsid w:val="00F16B26"/>
    <w:rsid w:val="00F16B85"/>
    <w:rsid w:val="00F16C44"/>
    <w:rsid w:val="00F16C94"/>
    <w:rsid w:val="00F16CEA"/>
    <w:rsid w:val="00F16CEF"/>
    <w:rsid w:val="00F16D18"/>
    <w:rsid w:val="00F16E82"/>
    <w:rsid w:val="00F16E9E"/>
    <w:rsid w:val="00F16FBF"/>
    <w:rsid w:val="00F1705E"/>
    <w:rsid w:val="00F170D3"/>
    <w:rsid w:val="00F17104"/>
    <w:rsid w:val="00F17120"/>
    <w:rsid w:val="00F17127"/>
    <w:rsid w:val="00F1716E"/>
    <w:rsid w:val="00F172FD"/>
    <w:rsid w:val="00F173A1"/>
    <w:rsid w:val="00F17403"/>
    <w:rsid w:val="00F17540"/>
    <w:rsid w:val="00F175C6"/>
    <w:rsid w:val="00F17652"/>
    <w:rsid w:val="00F17794"/>
    <w:rsid w:val="00F17856"/>
    <w:rsid w:val="00F17985"/>
    <w:rsid w:val="00F17ACA"/>
    <w:rsid w:val="00F17B2D"/>
    <w:rsid w:val="00F17BA5"/>
    <w:rsid w:val="00F17BC6"/>
    <w:rsid w:val="00F17BFA"/>
    <w:rsid w:val="00F17DFE"/>
    <w:rsid w:val="00F17E35"/>
    <w:rsid w:val="00F17E50"/>
    <w:rsid w:val="00F17F69"/>
    <w:rsid w:val="00F17FC9"/>
    <w:rsid w:val="00F200D2"/>
    <w:rsid w:val="00F2010D"/>
    <w:rsid w:val="00F201FB"/>
    <w:rsid w:val="00F20271"/>
    <w:rsid w:val="00F20276"/>
    <w:rsid w:val="00F203A8"/>
    <w:rsid w:val="00F204FE"/>
    <w:rsid w:val="00F20566"/>
    <w:rsid w:val="00F2068E"/>
    <w:rsid w:val="00F20694"/>
    <w:rsid w:val="00F206F2"/>
    <w:rsid w:val="00F206F8"/>
    <w:rsid w:val="00F20707"/>
    <w:rsid w:val="00F20723"/>
    <w:rsid w:val="00F20754"/>
    <w:rsid w:val="00F20792"/>
    <w:rsid w:val="00F20845"/>
    <w:rsid w:val="00F208AF"/>
    <w:rsid w:val="00F2091B"/>
    <w:rsid w:val="00F2092A"/>
    <w:rsid w:val="00F2094B"/>
    <w:rsid w:val="00F20955"/>
    <w:rsid w:val="00F20A53"/>
    <w:rsid w:val="00F20AFA"/>
    <w:rsid w:val="00F20B8E"/>
    <w:rsid w:val="00F20BBD"/>
    <w:rsid w:val="00F20BFF"/>
    <w:rsid w:val="00F20C23"/>
    <w:rsid w:val="00F20CB4"/>
    <w:rsid w:val="00F20CC0"/>
    <w:rsid w:val="00F20D15"/>
    <w:rsid w:val="00F20D87"/>
    <w:rsid w:val="00F20D9F"/>
    <w:rsid w:val="00F21023"/>
    <w:rsid w:val="00F2108B"/>
    <w:rsid w:val="00F21162"/>
    <w:rsid w:val="00F21164"/>
    <w:rsid w:val="00F2117D"/>
    <w:rsid w:val="00F21184"/>
    <w:rsid w:val="00F214D4"/>
    <w:rsid w:val="00F21577"/>
    <w:rsid w:val="00F21630"/>
    <w:rsid w:val="00F21666"/>
    <w:rsid w:val="00F21677"/>
    <w:rsid w:val="00F21752"/>
    <w:rsid w:val="00F2175A"/>
    <w:rsid w:val="00F217B5"/>
    <w:rsid w:val="00F217BC"/>
    <w:rsid w:val="00F218DB"/>
    <w:rsid w:val="00F218F9"/>
    <w:rsid w:val="00F21978"/>
    <w:rsid w:val="00F2199D"/>
    <w:rsid w:val="00F21AD7"/>
    <w:rsid w:val="00F21B57"/>
    <w:rsid w:val="00F21BA8"/>
    <w:rsid w:val="00F21BE4"/>
    <w:rsid w:val="00F21BEA"/>
    <w:rsid w:val="00F21BF9"/>
    <w:rsid w:val="00F21D20"/>
    <w:rsid w:val="00F21F28"/>
    <w:rsid w:val="00F21FC8"/>
    <w:rsid w:val="00F220DE"/>
    <w:rsid w:val="00F2212B"/>
    <w:rsid w:val="00F22131"/>
    <w:rsid w:val="00F22141"/>
    <w:rsid w:val="00F22263"/>
    <w:rsid w:val="00F22291"/>
    <w:rsid w:val="00F222BE"/>
    <w:rsid w:val="00F223AC"/>
    <w:rsid w:val="00F223D0"/>
    <w:rsid w:val="00F22415"/>
    <w:rsid w:val="00F224DC"/>
    <w:rsid w:val="00F224E3"/>
    <w:rsid w:val="00F224E4"/>
    <w:rsid w:val="00F2251F"/>
    <w:rsid w:val="00F22537"/>
    <w:rsid w:val="00F22557"/>
    <w:rsid w:val="00F22580"/>
    <w:rsid w:val="00F22852"/>
    <w:rsid w:val="00F228F4"/>
    <w:rsid w:val="00F2291A"/>
    <w:rsid w:val="00F22944"/>
    <w:rsid w:val="00F22A61"/>
    <w:rsid w:val="00F22A71"/>
    <w:rsid w:val="00F22AAE"/>
    <w:rsid w:val="00F22B2E"/>
    <w:rsid w:val="00F22D09"/>
    <w:rsid w:val="00F22DE6"/>
    <w:rsid w:val="00F22E0E"/>
    <w:rsid w:val="00F22E68"/>
    <w:rsid w:val="00F22EF4"/>
    <w:rsid w:val="00F22FD4"/>
    <w:rsid w:val="00F23014"/>
    <w:rsid w:val="00F23040"/>
    <w:rsid w:val="00F23095"/>
    <w:rsid w:val="00F231DA"/>
    <w:rsid w:val="00F2328F"/>
    <w:rsid w:val="00F2329F"/>
    <w:rsid w:val="00F23328"/>
    <w:rsid w:val="00F233AD"/>
    <w:rsid w:val="00F233E9"/>
    <w:rsid w:val="00F233EF"/>
    <w:rsid w:val="00F2363B"/>
    <w:rsid w:val="00F23643"/>
    <w:rsid w:val="00F23870"/>
    <w:rsid w:val="00F2387F"/>
    <w:rsid w:val="00F238B2"/>
    <w:rsid w:val="00F2395D"/>
    <w:rsid w:val="00F23A1D"/>
    <w:rsid w:val="00F23A40"/>
    <w:rsid w:val="00F23ABD"/>
    <w:rsid w:val="00F23BDB"/>
    <w:rsid w:val="00F23BE9"/>
    <w:rsid w:val="00F23C2F"/>
    <w:rsid w:val="00F23C53"/>
    <w:rsid w:val="00F23C6B"/>
    <w:rsid w:val="00F23C89"/>
    <w:rsid w:val="00F23D24"/>
    <w:rsid w:val="00F23D43"/>
    <w:rsid w:val="00F23D8A"/>
    <w:rsid w:val="00F23E2B"/>
    <w:rsid w:val="00F23E73"/>
    <w:rsid w:val="00F23EBD"/>
    <w:rsid w:val="00F23F7A"/>
    <w:rsid w:val="00F23FA5"/>
    <w:rsid w:val="00F24089"/>
    <w:rsid w:val="00F2409A"/>
    <w:rsid w:val="00F240CA"/>
    <w:rsid w:val="00F240FA"/>
    <w:rsid w:val="00F2413A"/>
    <w:rsid w:val="00F242CC"/>
    <w:rsid w:val="00F24383"/>
    <w:rsid w:val="00F2440E"/>
    <w:rsid w:val="00F244CB"/>
    <w:rsid w:val="00F245E0"/>
    <w:rsid w:val="00F24657"/>
    <w:rsid w:val="00F2465A"/>
    <w:rsid w:val="00F24689"/>
    <w:rsid w:val="00F247D2"/>
    <w:rsid w:val="00F24836"/>
    <w:rsid w:val="00F248BF"/>
    <w:rsid w:val="00F24983"/>
    <w:rsid w:val="00F249F3"/>
    <w:rsid w:val="00F24A09"/>
    <w:rsid w:val="00F24ABB"/>
    <w:rsid w:val="00F24B58"/>
    <w:rsid w:val="00F24B85"/>
    <w:rsid w:val="00F24C0C"/>
    <w:rsid w:val="00F24CAD"/>
    <w:rsid w:val="00F24CEB"/>
    <w:rsid w:val="00F24D06"/>
    <w:rsid w:val="00F24D58"/>
    <w:rsid w:val="00F24D7A"/>
    <w:rsid w:val="00F24E87"/>
    <w:rsid w:val="00F24F64"/>
    <w:rsid w:val="00F25051"/>
    <w:rsid w:val="00F250C3"/>
    <w:rsid w:val="00F250EC"/>
    <w:rsid w:val="00F25179"/>
    <w:rsid w:val="00F251BE"/>
    <w:rsid w:val="00F25210"/>
    <w:rsid w:val="00F25281"/>
    <w:rsid w:val="00F252D6"/>
    <w:rsid w:val="00F252E2"/>
    <w:rsid w:val="00F25335"/>
    <w:rsid w:val="00F25384"/>
    <w:rsid w:val="00F253BB"/>
    <w:rsid w:val="00F253F6"/>
    <w:rsid w:val="00F25577"/>
    <w:rsid w:val="00F2558F"/>
    <w:rsid w:val="00F256B4"/>
    <w:rsid w:val="00F256F1"/>
    <w:rsid w:val="00F25762"/>
    <w:rsid w:val="00F258EE"/>
    <w:rsid w:val="00F258F8"/>
    <w:rsid w:val="00F25961"/>
    <w:rsid w:val="00F259B9"/>
    <w:rsid w:val="00F259F3"/>
    <w:rsid w:val="00F259F4"/>
    <w:rsid w:val="00F25A27"/>
    <w:rsid w:val="00F25A46"/>
    <w:rsid w:val="00F25A55"/>
    <w:rsid w:val="00F25A58"/>
    <w:rsid w:val="00F25B01"/>
    <w:rsid w:val="00F25C18"/>
    <w:rsid w:val="00F25C99"/>
    <w:rsid w:val="00F25D51"/>
    <w:rsid w:val="00F25DCD"/>
    <w:rsid w:val="00F25E59"/>
    <w:rsid w:val="00F25EAB"/>
    <w:rsid w:val="00F25EC8"/>
    <w:rsid w:val="00F2601C"/>
    <w:rsid w:val="00F26076"/>
    <w:rsid w:val="00F2611C"/>
    <w:rsid w:val="00F26135"/>
    <w:rsid w:val="00F26163"/>
    <w:rsid w:val="00F261B9"/>
    <w:rsid w:val="00F26289"/>
    <w:rsid w:val="00F262D8"/>
    <w:rsid w:val="00F263C9"/>
    <w:rsid w:val="00F2641E"/>
    <w:rsid w:val="00F26428"/>
    <w:rsid w:val="00F26496"/>
    <w:rsid w:val="00F264ED"/>
    <w:rsid w:val="00F26664"/>
    <w:rsid w:val="00F2669A"/>
    <w:rsid w:val="00F26726"/>
    <w:rsid w:val="00F267EA"/>
    <w:rsid w:val="00F26854"/>
    <w:rsid w:val="00F268DA"/>
    <w:rsid w:val="00F2692E"/>
    <w:rsid w:val="00F269C7"/>
    <w:rsid w:val="00F26A46"/>
    <w:rsid w:val="00F26A47"/>
    <w:rsid w:val="00F26B1B"/>
    <w:rsid w:val="00F26C5B"/>
    <w:rsid w:val="00F26D9D"/>
    <w:rsid w:val="00F26E23"/>
    <w:rsid w:val="00F26E73"/>
    <w:rsid w:val="00F26F22"/>
    <w:rsid w:val="00F26F39"/>
    <w:rsid w:val="00F26F8D"/>
    <w:rsid w:val="00F27216"/>
    <w:rsid w:val="00F272FF"/>
    <w:rsid w:val="00F273D0"/>
    <w:rsid w:val="00F273F4"/>
    <w:rsid w:val="00F274CB"/>
    <w:rsid w:val="00F274D0"/>
    <w:rsid w:val="00F274EF"/>
    <w:rsid w:val="00F27650"/>
    <w:rsid w:val="00F2788B"/>
    <w:rsid w:val="00F278C9"/>
    <w:rsid w:val="00F279CE"/>
    <w:rsid w:val="00F27A2E"/>
    <w:rsid w:val="00F27A33"/>
    <w:rsid w:val="00F27C84"/>
    <w:rsid w:val="00F27D1B"/>
    <w:rsid w:val="00F27EDD"/>
    <w:rsid w:val="00F27F93"/>
    <w:rsid w:val="00F3005A"/>
    <w:rsid w:val="00F300F0"/>
    <w:rsid w:val="00F30110"/>
    <w:rsid w:val="00F30115"/>
    <w:rsid w:val="00F30153"/>
    <w:rsid w:val="00F301C0"/>
    <w:rsid w:val="00F3022F"/>
    <w:rsid w:val="00F3030F"/>
    <w:rsid w:val="00F30315"/>
    <w:rsid w:val="00F30423"/>
    <w:rsid w:val="00F30424"/>
    <w:rsid w:val="00F30476"/>
    <w:rsid w:val="00F304C4"/>
    <w:rsid w:val="00F304C9"/>
    <w:rsid w:val="00F30546"/>
    <w:rsid w:val="00F305EC"/>
    <w:rsid w:val="00F306B4"/>
    <w:rsid w:val="00F30731"/>
    <w:rsid w:val="00F3074F"/>
    <w:rsid w:val="00F3087D"/>
    <w:rsid w:val="00F30883"/>
    <w:rsid w:val="00F30A07"/>
    <w:rsid w:val="00F30AAD"/>
    <w:rsid w:val="00F30AB0"/>
    <w:rsid w:val="00F30B0E"/>
    <w:rsid w:val="00F30B92"/>
    <w:rsid w:val="00F30C50"/>
    <w:rsid w:val="00F30DE0"/>
    <w:rsid w:val="00F30EA0"/>
    <w:rsid w:val="00F30ED8"/>
    <w:rsid w:val="00F30EEB"/>
    <w:rsid w:val="00F30F38"/>
    <w:rsid w:val="00F30F42"/>
    <w:rsid w:val="00F30F66"/>
    <w:rsid w:val="00F30F73"/>
    <w:rsid w:val="00F31033"/>
    <w:rsid w:val="00F310B0"/>
    <w:rsid w:val="00F3110C"/>
    <w:rsid w:val="00F311AE"/>
    <w:rsid w:val="00F31417"/>
    <w:rsid w:val="00F3141B"/>
    <w:rsid w:val="00F31469"/>
    <w:rsid w:val="00F314BF"/>
    <w:rsid w:val="00F314D3"/>
    <w:rsid w:val="00F3150D"/>
    <w:rsid w:val="00F315BA"/>
    <w:rsid w:val="00F31621"/>
    <w:rsid w:val="00F316B1"/>
    <w:rsid w:val="00F31771"/>
    <w:rsid w:val="00F31786"/>
    <w:rsid w:val="00F318B6"/>
    <w:rsid w:val="00F319A3"/>
    <w:rsid w:val="00F319B2"/>
    <w:rsid w:val="00F31A14"/>
    <w:rsid w:val="00F31AF4"/>
    <w:rsid w:val="00F31B5E"/>
    <w:rsid w:val="00F31BEF"/>
    <w:rsid w:val="00F31C51"/>
    <w:rsid w:val="00F31CB1"/>
    <w:rsid w:val="00F31CDD"/>
    <w:rsid w:val="00F31D02"/>
    <w:rsid w:val="00F31D3A"/>
    <w:rsid w:val="00F31D54"/>
    <w:rsid w:val="00F31DA3"/>
    <w:rsid w:val="00F31F44"/>
    <w:rsid w:val="00F32028"/>
    <w:rsid w:val="00F320EB"/>
    <w:rsid w:val="00F321A8"/>
    <w:rsid w:val="00F3225D"/>
    <w:rsid w:val="00F322CE"/>
    <w:rsid w:val="00F32313"/>
    <w:rsid w:val="00F3233E"/>
    <w:rsid w:val="00F3238A"/>
    <w:rsid w:val="00F323AB"/>
    <w:rsid w:val="00F323D5"/>
    <w:rsid w:val="00F3240D"/>
    <w:rsid w:val="00F32456"/>
    <w:rsid w:val="00F3251A"/>
    <w:rsid w:val="00F32661"/>
    <w:rsid w:val="00F32688"/>
    <w:rsid w:val="00F326E2"/>
    <w:rsid w:val="00F3277A"/>
    <w:rsid w:val="00F32907"/>
    <w:rsid w:val="00F3292C"/>
    <w:rsid w:val="00F32990"/>
    <w:rsid w:val="00F32A59"/>
    <w:rsid w:val="00F32A90"/>
    <w:rsid w:val="00F32ACD"/>
    <w:rsid w:val="00F32B19"/>
    <w:rsid w:val="00F32B1D"/>
    <w:rsid w:val="00F32B57"/>
    <w:rsid w:val="00F32C15"/>
    <w:rsid w:val="00F32C77"/>
    <w:rsid w:val="00F32D13"/>
    <w:rsid w:val="00F32D20"/>
    <w:rsid w:val="00F32D79"/>
    <w:rsid w:val="00F32F9A"/>
    <w:rsid w:val="00F32FC0"/>
    <w:rsid w:val="00F3304C"/>
    <w:rsid w:val="00F330D8"/>
    <w:rsid w:val="00F33120"/>
    <w:rsid w:val="00F3319A"/>
    <w:rsid w:val="00F331CB"/>
    <w:rsid w:val="00F332D4"/>
    <w:rsid w:val="00F333C7"/>
    <w:rsid w:val="00F33493"/>
    <w:rsid w:val="00F334C3"/>
    <w:rsid w:val="00F33605"/>
    <w:rsid w:val="00F33794"/>
    <w:rsid w:val="00F338DB"/>
    <w:rsid w:val="00F338DF"/>
    <w:rsid w:val="00F338F5"/>
    <w:rsid w:val="00F33911"/>
    <w:rsid w:val="00F339A0"/>
    <w:rsid w:val="00F339A5"/>
    <w:rsid w:val="00F33A04"/>
    <w:rsid w:val="00F33B25"/>
    <w:rsid w:val="00F33C1C"/>
    <w:rsid w:val="00F33CE8"/>
    <w:rsid w:val="00F33D1D"/>
    <w:rsid w:val="00F33DB4"/>
    <w:rsid w:val="00F33EE9"/>
    <w:rsid w:val="00F33EED"/>
    <w:rsid w:val="00F34258"/>
    <w:rsid w:val="00F342C4"/>
    <w:rsid w:val="00F342D1"/>
    <w:rsid w:val="00F3431D"/>
    <w:rsid w:val="00F3441D"/>
    <w:rsid w:val="00F3444F"/>
    <w:rsid w:val="00F34527"/>
    <w:rsid w:val="00F34536"/>
    <w:rsid w:val="00F3466F"/>
    <w:rsid w:val="00F346F0"/>
    <w:rsid w:val="00F34714"/>
    <w:rsid w:val="00F3478F"/>
    <w:rsid w:val="00F34995"/>
    <w:rsid w:val="00F34A21"/>
    <w:rsid w:val="00F34BAC"/>
    <w:rsid w:val="00F34BD3"/>
    <w:rsid w:val="00F34BF4"/>
    <w:rsid w:val="00F34D61"/>
    <w:rsid w:val="00F34E7F"/>
    <w:rsid w:val="00F35021"/>
    <w:rsid w:val="00F35255"/>
    <w:rsid w:val="00F352D2"/>
    <w:rsid w:val="00F3534F"/>
    <w:rsid w:val="00F353BD"/>
    <w:rsid w:val="00F35469"/>
    <w:rsid w:val="00F354E1"/>
    <w:rsid w:val="00F354FB"/>
    <w:rsid w:val="00F35555"/>
    <w:rsid w:val="00F35573"/>
    <w:rsid w:val="00F3562C"/>
    <w:rsid w:val="00F35697"/>
    <w:rsid w:val="00F3572F"/>
    <w:rsid w:val="00F3577C"/>
    <w:rsid w:val="00F35785"/>
    <w:rsid w:val="00F3583E"/>
    <w:rsid w:val="00F35875"/>
    <w:rsid w:val="00F358E7"/>
    <w:rsid w:val="00F35908"/>
    <w:rsid w:val="00F359F2"/>
    <w:rsid w:val="00F35A56"/>
    <w:rsid w:val="00F35ADA"/>
    <w:rsid w:val="00F35B85"/>
    <w:rsid w:val="00F35C34"/>
    <w:rsid w:val="00F35C4B"/>
    <w:rsid w:val="00F35C90"/>
    <w:rsid w:val="00F35D91"/>
    <w:rsid w:val="00F35E32"/>
    <w:rsid w:val="00F35E8A"/>
    <w:rsid w:val="00F35EB8"/>
    <w:rsid w:val="00F3606D"/>
    <w:rsid w:val="00F360DD"/>
    <w:rsid w:val="00F36112"/>
    <w:rsid w:val="00F362AE"/>
    <w:rsid w:val="00F3640D"/>
    <w:rsid w:val="00F36492"/>
    <w:rsid w:val="00F3667F"/>
    <w:rsid w:val="00F366B2"/>
    <w:rsid w:val="00F366CA"/>
    <w:rsid w:val="00F36746"/>
    <w:rsid w:val="00F36762"/>
    <w:rsid w:val="00F367F5"/>
    <w:rsid w:val="00F36839"/>
    <w:rsid w:val="00F36886"/>
    <w:rsid w:val="00F3688B"/>
    <w:rsid w:val="00F3690E"/>
    <w:rsid w:val="00F369B3"/>
    <w:rsid w:val="00F36B3F"/>
    <w:rsid w:val="00F36BFF"/>
    <w:rsid w:val="00F36CFD"/>
    <w:rsid w:val="00F36D12"/>
    <w:rsid w:val="00F36D57"/>
    <w:rsid w:val="00F36D82"/>
    <w:rsid w:val="00F36DBD"/>
    <w:rsid w:val="00F36F1A"/>
    <w:rsid w:val="00F36F1B"/>
    <w:rsid w:val="00F36F5D"/>
    <w:rsid w:val="00F36F9D"/>
    <w:rsid w:val="00F37055"/>
    <w:rsid w:val="00F37083"/>
    <w:rsid w:val="00F37091"/>
    <w:rsid w:val="00F3713D"/>
    <w:rsid w:val="00F3719D"/>
    <w:rsid w:val="00F371D2"/>
    <w:rsid w:val="00F371E1"/>
    <w:rsid w:val="00F371F3"/>
    <w:rsid w:val="00F37220"/>
    <w:rsid w:val="00F37301"/>
    <w:rsid w:val="00F37375"/>
    <w:rsid w:val="00F373B9"/>
    <w:rsid w:val="00F3752B"/>
    <w:rsid w:val="00F375AF"/>
    <w:rsid w:val="00F3763F"/>
    <w:rsid w:val="00F37657"/>
    <w:rsid w:val="00F376DA"/>
    <w:rsid w:val="00F376F5"/>
    <w:rsid w:val="00F3770C"/>
    <w:rsid w:val="00F377BF"/>
    <w:rsid w:val="00F377FD"/>
    <w:rsid w:val="00F3786F"/>
    <w:rsid w:val="00F37930"/>
    <w:rsid w:val="00F37957"/>
    <w:rsid w:val="00F37AAC"/>
    <w:rsid w:val="00F37ABC"/>
    <w:rsid w:val="00F37ACD"/>
    <w:rsid w:val="00F37B16"/>
    <w:rsid w:val="00F37BF5"/>
    <w:rsid w:val="00F37C54"/>
    <w:rsid w:val="00F37C79"/>
    <w:rsid w:val="00F37D86"/>
    <w:rsid w:val="00F37DF0"/>
    <w:rsid w:val="00F37EED"/>
    <w:rsid w:val="00F37F5F"/>
    <w:rsid w:val="00F4009B"/>
    <w:rsid w:val="00F4016D"/>
    <w:rsid w:val="00F401C8"/>
    <w:rsid w:val="00F40221"/>
    <w:rsid w:val="00F40247"/>
    <w:rsid w:val="00F40285"/>
    <w:rsid w:val="00F402F8"/>
    <w:rsid w:val="00F40384"/>
    <w:rsid w:val="00F4052B"/>
    <w:rsid w:val="00F4052C"/>
    <w:rsid w:val="00F40547"/>
    <w:rsid w:val="00F40574"/>
    <w:rsid w:val="00F40575"/>
    <w:rsid w:val="00F40656"/>
    <w:rsid w:val="00F4069B"/>
    <w:rsid w:val="00F406EE"/>
    <w:rsid w:val="00F4070A"/>
    <w:rsid w:val="00F40796"/>
    <w:rsid w:val="00F4079A"/>
    <w:rsid w:val="00F407BB"/>
    <w:rsid w:val="00F408B1"/>
    <w:rsid w:val="00F408D6"/>
    <w:rsid w:val="00F408F6"/>
    <w:rsid w:val="00F4090C"/>
    <w:rsid w:val="00F409E7"/>
    <w:rsid w:val="00F40ACD"/>
    <w:rsid w:val="00F40BBC"/>
    <w:rsid w:val="00F40C3B"/>
    <w:rsid w:val="00F40C74"/>
    <w:rsid w:val="00F40C93"/>
    <w:rsid w:val="00F40D06"/>
    <w:rsid w:val="00F40D69"/>
    <w:rsid w:val="00F40DD5"/>
    <w:rsid w:val="00F40EA2"/>
    <w:rsid w:val="00F40ECA"/>
    <w:rsid w:val="00F40ED8"/>
    <w:rsid w:val="00F41056"/>
    <w:rsid w:val="00F411BF"/>
    <w:rsid w:val="00F4127A"/>
    <w:rsid w:val="00F41329"/>
    <w:rsid w:val="00F4133E"/>
    <w:rsid w:val="00F413D1"/>
    <w:rsid w:val="00F4159E"/>
    <w:rsid w:val="00F415E3"/>
    <w:rsid w:val="00F415EB"/>
    <w:rsid w:val="00F41732"/>
    <w:rsid w:val="00F41809"/>
    <w:rsid w:val="00F41830"/>
    <w:rsid w:val="00F419C7"/>
    <w:rsid w:val="00F419CA"/>
    <w:rsid w:val="00F419CC"/>
    <w:rsid w:val="00F41AAD"/>
    <w:rsid w:val="00F41AB3"/>
    <w:rsid w:val="00F41B49"/>
    <w:rsid w:val="00F41B6A"/>
    <w:rsid w:val="00F41B7F"/>
    <w:rsid w:val="00F41BD3"/>
    <w:rsid w:val="00F41CAE"/>
    <w:rsid w:val="00F41CB5"/>
    <w:rsid w:val="00F41CE2"/>
    <w:rsid w:val="00F41CFD"/>
    <w:rsid w:val="00F41D92"/>
    <w:rsid w:val="00F41E86"/>
    <w:rsid w:val="00F41EF9"/>
    <w:rsid w:val="00F4201E"/>
    <w:rsid w:val="00F4214B"/>
    <w:rsid w:val="00F42226"/>
    <w:rsid w:val="00F42286"/>
    <w:rsid w:val="00F4229B"/>
    <w:rsid w:val="00F422EF"/>
    <w:rsid w:val="00F4233F"/>
    <w:rsid w:val="00F4243E"/>
    <w:rsid w:val="00F4245A"/>
    <w:rsid w:val="00F42482"/>
    <w:rsid w:val="00F4256C"/>
    <w:rsid w:val="00F42593"/>
    <w:rsid w:val="00F425CF"/>
    <w:rsid w:val="00F4262A"/>
    <w:rsid w:val="00F426CE"/>
    <w:rsid w:val="00F428D3"/>
    <w:rsid w:val="00F428D7"/>
    <w:rsid w:val="00F4296D"/>
    <w:rsid w:val="00F42A04"/>
    <w:rsid w:val="00F42A34"/>
    <w:rsid w:val="00F42AA7"/>
    <w:rsid w:val="00F42BCB"/>
    <w:rsid w:val="00F42C40"/>
    <w:rsid w:val="00F42D68"/>
    <w:rsid w:val="00F42D87"/>
    <w:rsid w:val="00F42E59"/>
    <w:rsid w:val="00F42E88"/>
    <w:rsid w:val="00F430C8"/>
    <w:rsid w:val="00F43176"/>
    <w:rsid w:val="00F4317B"/>
    <w:rsid w:val="00F431B3"/>
    <w:rsid w:val="00F431DE"/>
    <w:rsid w:val="00F4320D"/>
    <w:rsid w:val="00F43214"/>
    <w:rsid w:val="00F43257"/>
    <w:rsid w:val="00F432D7"/>
    <w:rsid w:val="00F43325"/>
    <w:rsid w:val="00F43364"/>
    <w:rsid w:val="00F43396"/>
    <w:rsid w:val="00F433BC"/>
    <w:rsid w:val="00F433D0"/>
    <w:rsid w:val="00F43401"/>
    <w:rsid w:val="00F43630"/>
    <w:rsid w:val="00F436C1"/>
    <w:rsid w:val="00F43734"/>
    <w:rsid w:val="00F4377A"/>
    <w:rsid w:val="00F43789"/>
    <w:rsid w:val="00F4384C"/>
    <w:rsid w:val="00F4397B"/>
    <w:rsid w:val="00F439F6"/>
    <w:rsid w:val="00F43A2E"/>
    <w:rsid w:val="00F43C88"/>
    <w:rsid w:val="00F43D8A"/>
    <w:rsid w:val="00F43E6B"/>
    <w:rsid w:val="00F4412E"/>
    <w:rsid w:val="00F44157"/>
    <w:rsid w:val="00F442C2"/>
    <w:rsid w:val="00F442FE"/>
    <w:rsid w:val="00F4442A"/>
    <w:rsid w:val="00F44430"/>
    <w:rsid w:val="00F4452A"/>
    <w:rsid w:val="00F445BD"/>
    <w:rsid w:val="00F446B8"/>
    <w:rsid w:val="00F446FF"/>
    <w:rsid w:val="00F4477C"/>
    <w:rsid w:val="00F447A5"/>
    <w:rsid w:val="00F447A9"/>
    <w:rsid w:val="00F44821"/>
    <w:rsid w:val="00F44A8D"/>
    <w:rsid w:val="00F44BC2"/>
    <w:rsid w:val="00F44C0D"/>
    <w:rsid w:val="00F44CD5"/>
    <w:rsid w:val="00F44D56"/>
    <w:rsid w:val="00F44D8B"/>
    <w:rsid w:val="00F44DBD"/>
    <w:rsid w:val="00F44EEB"/>
    <w:rsid w:val="00F44F4F"/>
    <w:rsid w:val="00F4507E"/>
    <w:rsid w:val="00F450D1"/>
    <w:rsid w:val="00F45153"/>
    <w:rsid w:val="00F45184"/>
    <w:rsid w:val="00F4519A"/>
    <w:rsid w:val="00F45204"/>
    <w:rsid w:val="00F4521B"/>
    <w:rsid w:val="00F452FF"/>
    <w:rsid w:val="00F4539D"/>
    <w:rsid w:val="00F453E3"/>
    <w:rsid w:val="00F45416"/>
    <w:rsid w:val="00F45417"/>
    <w:rsid w:val="00F4548D"/>
    <w:rsid w:val="00F455E5"/>
    <w:rsid w:val="00F455EC"/>
    <w:rsid w:val="00F457F4"/>
    <w:rsid w:val="00F458F1"/>
    <w:rsid w:val="00F459DA"/>
    <w:rsid w:val="00F459E2"/>
    <w:rsid w:val="00F45A06"/>
    <w:rsid w:val="00F45B4F"/>
    <w:rsid w:val="00F45C82"/>
    <w:rsid w:val="00F45C9A"/>
    <w:rsid w:val="00F45CBC"/>
    <w:rsid w:val="00F45DE1"/>
    <w:rsid w:val="00F45DFF"/>
    <w:rsid w:val="00F45E4E"/>
    <w:rsid w:val="00F45E90"/>
    <w:rsid w:val="00F45F10"/>
    <w:rsid w:val="00F45F2D"/>
    <w:rsid w:val="00F45F3D"/>
    <w:rsid w:val="00F4605A"/>
    <w:rsid w:val="00F46074"/>
    <w:rsid w:val="00F46131"/>
    <w:rsid w:val="00F461C4"/>
    <w:rsid w:val="00F46347"/>
    <w:rsid w:val="00F463CA"/>
    <w:rsid w:val="00F4653F"/>
    <w:rsid w:val="00F46564"/>
    <w:rsid w:val="00F46654"/>
    <w:rsid w:val="00F466B2"/>
    <w:rsid w:val="00F46750"/>
    <w:rsid w:val="00F4678E"/>
    <w:rsid w:val="00F469B4"/>
    <w:rsid w:val="00F469C4"/>
    <w:rsid w:val="00F46B13"/>
    <w:rsid w:val="00F46B7D"/>
    <w:rsid w:val="00F46CBC"/>
    <w:rsid w:val="00F46CF8"/>
    <w:rsid w:val="00F46DDD"/>
    <w:rsid w:val="00F46E2B"/>
    <w:rsid w:val="00F46E4A"/>
    <w:rsid w:val="00F46E79"/>
    <w:rsid w:val="00F46EC4"/>
    <w:rsid w:val="00F46F93"/>
    <w:rsid w:val="00F47090"/>
    <w:rsid w:val="00F472A0"/>
    <w:rsid w:val="00F47365"/>
    <w:rsid w:val="00F473BA"/>
    <w:rsid w:val="00F473FA"/>
    <w:rsid w:val="00F47467"/>
    <w:rsid w:val="00F474D6"/>
    <w:rsid w:val="00F475C7"/>
    <w:rsid w:val="00F476B1"/>
    <w:rsid w:val="00F476EA"/>
    <w:rsid w:val="00F477AC"/>
    <w:rsid w:val="00F477BD"/>
    <w:rsid w:val="00F47826"/>
    <w:rsid w:val="00F4784F"/>
    <w:rsid w:val="00F478A0"/>
    <w:rsid w:val="00F478B5"/>
    <w:rsid w:val="00F4794E"/>
    <w:rsid w:val="00F479AD"/>
    <w:rsid w:val="00F479D9"/>
    <w:rsid w:val="00F47A20"/>
    <w:rsid w:val="00F47BA3"/>
    <w:rsid w:val="00F47BE6"/>
    <w:rsid w:val="00F47C0E"/>
    <w:rsid w:val="00F47C58"/>
    <w:rsid w:val="00F47D12"/>
    <w:rsid w:val="00F47D60"/>
    <w:rsid w:val="00F47DCD"/>
    <w:rsid w:val="00F47DEA"/>
    <w:rsid w:val="00F47E02"/>
    <w:rsid w:val="00F47E64"/>
    <w:rsid w:val="00F47E77"/>
    <w:rsid w:val="00F47F1C"/>
    <w:rsid w:val="00F47F2D"/>
    <w:rsid w:val="00F47F2E"/>
    <w:rsid w:val="00F47F90"/>
    <w:rsid w:val="00F47FC5"/>
    <w:rsid w:val="00F5000C"/>
    <w:rsid w:val="00F500DC"/>
    <w:rsid w:val="00F50129"/>
    <w:rsid w:val="00F50189"/>
    <w:rsid w:val="00F501AF"/>
    <w:rsid w:val="00F5023C"/>
    <w:rsid w:val="00F502C5"/>
    <w:rsid w:val="00F502D8"/>
    <w:rsid w:val="00F502E1"/>
    <w:rsid w:val="00F50469"/>
    <w:rsid w:val="00F505DB"/>
    <w:rsid w:val="00F506C2"/>
    <w:rsid w:val="00F50718"/>
    <w:rsid w:val="00F5079A"/>
    <w:rsid w:val="00F507A4"/>
    <w:rsid w:val="00F50846"/>
    <w:rsid w:val="00F5084D"/>
    <w:rsid w:val="00F50943"/>
    <w:rsid w:val="00F50952"/>
    <w:rsid w:val="00F509FA"/>
    <w:rsid w:val="00F50A10"/>
    <w:rsid w:val="00F50A1B"/>
    <w:rsid w:val="00F50B2D"/>
    <w:rsid w:val="00F50B63"/>
    <w:rsid w:val="00F50CA9"/>
    <w:rsid w:val="00F50CF6"/>
    <w:rsid w:val="00F50EB8"/>
    <w:rsid w:val="00F5107C"/>
    <w:rsid w:val="00F5117A"/>
    <w:rsid w:val="00F511EF"/>
    <w:rsid w:val="00F51228"/>
    <w:rsid w:val="00F5129B"/>
    <w:rsid w:val="00F51357"/>
    <w:rsid w:val="00F513AE"/>
    <w:rsid w:val="00F51473"/>
    <w:rsid w:val="00F51494"/>
    <w:rsid w:val="00F51557"/>
    <w:rsid w:val="00F5161C"/>
    <w:rsid w:val="00F5164B"/>
    <w:rsid w:val="00F51722"/>
    <w:rsid w:val="00F51730"/>
    <w:rsid w:val="00F517AC"/>
    <w:rsid w:val="00F517B4"/>
    <w:rsid w:val="00F517FF"/>
    <w:rsid w:val="00F51858"/>
    <w:rsid w:val="00F51870"/>
    <w:rsid w:val="00F51B05"/>
    <w:rsid w:val="00F51B26"/>
    <w:rsid w:val="00F51B7A"/>
    <w:rsid w:val="00F51BA3"/>
    <w:rsid w:val="00F51C4C"/>
    <w:rsid w:val="00F51C83"/>
    <w:rsid w:val="00F51C9D"/>
    <w:rsid w:val="00F51D13"/>
    <w:rsid w:val="00F51D3E"/>
    <w:rsid w:val="00F51D4C"/>
    <w:rsid w:val="00F51D61"/>
    <w:rsid w:val="00F51DAD"/>
    <w:rsid w:val="00F51EB5"/>
    <w:rsid w:val="00F51F16"/>
    <w:rsid w:val="00F51F24"/>
    <w:rsid w:val="00F51F98"/>
    <w:rsid w:val="00F51FCF"/>
    <w:rsid w:val="00F52087"/>
    <w:rsid w:val="00F52099"/>
    <w:rsid w:val="00F520E4"/>
    <w:rsid w:val="00F52123"/>
    <w:rsid w:val="00F52209"/>
    <w:rsid w:val="00F52266"/>
    <w:rsid w:val="00F522FF"/>
    <w:rsid w:val="00F5232A"/>
    <w:rsid w:val="00F5238C"/>
    <w:rsid w:val="00F52655"/>
    <w:rsid w:val="00F526CB"/>
    <w:rsid w:val="00F526D6"/>
    <w:rsid w:val="00F526FD"/>
    <w:rsid w:val="00F5270A"/>
    <w:rsid w:val="00F52737"/>
    <w:rsid w:val="00F52827"/>
    <w:rsid w:val="00F528C1"/>
    <w:rsid w:val="00F52A40"/>
    <w:rsid w:val="00F52A67"/>
    <w:rsid w:val="00F52A7D"/>
    <w:rsid w:val="00F52ACC"/>
    <w:rsid w:val="00F52C2F"/>
    <w:rsid w:val="00F52C3C"/>
    <w:rsid w:val="00F52C5F"/>
    <w:rsid w:val="00F52C82"/>
    <w:rsid w:val="00F52D4D"/>
    <w:rsid w:val="00F52D64"/>
    <w:rsid w:val="00F52D8D"/>
    <w:rsid w:val="00F52D9B"/>
    <w:rsid w:val="00F52DA8"/>
    <w:rsid w:val="00F52DDD"/>
    <w:rsid w:val="00F52E4F"/>
    <w:rsid w:val="00F52FE1"/>
    <w:rsid w:val="00F530E0"/>
    <w:rsid w:val="00F5313D"/>
    <w:rsid w:val="00F53280"/>
    <w:rsid w:val="00F53288"/>
    <w:rsid w:val="00F53387"/>
    <w:rsid w:val="00F533E5"/>
    <w:rsid w:val="00F53467"/>
    <w:rsid w:val="00F534BB"/>
    <w:rsid w:val="00F534EA"/>
    <w:rsid w:val="00F535C1"/>
    <w:rsid w:val="00F53609"/>
    <w:rsid w:val="00F53724"/>
    <w:rsid w:val="00F53775"/>
    <w:rsid w:val="00F53893"/>
    <w:rsid w:val="00F53918"/>
    <w:rsid w:val="00F53A02"/>
    <w:rsid w:val="00F53B22"/>
    <w:rsid w:val="00F53BDA"/>
    <w:rsid w:val="00F53C4B"/>
    <w:rsid w:val="00F53CAA"/>
    <w:rsid w:val="00F53CDE"/>
    <w:rsid w:val="00F53D2B"/>
    <w:rsid w:val="00F53D3D"/>
    <w:rsid w:val="00F53D4C"/>
    <w:rsid w:val="00F53D94"/>
    <w:rsid w:val="00F53DB6"/>
    <w:rsid w:val="00F53DCA"/>
    <w:rsid w:val="00F53DCC"/>
    <w:rsid w:val="00F53E90"/>
    <w:rsid w:val="00F541F0"/>
    <w:rsid w:val="00F542B6"/>
    <w:rsid w:val="00F54334"/>
    <w:rsid w:val="00F54347"/>
    <w:rsid w:val="00F54372"/>
    <w:rsid w:val="00F5439C"/>
    <w:rsid w:val="00F54401"/>
    <w:rsid w:val="00F54483"/>
    <w:rsid w:val="00F544FB"/>
    <w:rsid w:val="00F544FE"/>
    <w:rsid w:val="00F54589"/>
    <w:rsid w:val="00F546B4"/>
    <w:rsid w:val="00F546E2"/>
    <w:rsid w:val="00F546EB"/>
    <w:rsid w:val="00F5470D"/>
    <w:rsid w:val="00F54725"/>
    <w:rsid w:val="00F54776"/>
    <w:rsid w:val="00F54822"/>
    <w:rsid w:val="00F5493D"/>
    <w:rsid w:val="00F54969"/>
    <w:rsid w:val="00F54979"/>
    <w:rsid w:val="00F549C7"/>
    <w:rsid w:val="00F54AA6"/>
    <w:rsid w:val="00F54AE5"/>
    <w:rsid w:val="00F54C1E"/>
    <w:rsid w:val="00F54C2D"/>
    <w:rsid w:val="00F54C77"/>
    <w:rsid w:val="00F54CD1"/>
    <w:rsid w:val="00F54D27"/>
    <w:rsid w:val="00F54DC0"/>
    <w:rsid w:val="00F54F13"/>
    <w:rsid w:val="00F54F90"/>
    <w:rsid w:val="00F54FCD"/>
    <w:rsid w:val="00F550A9"/>
    <w:rsid w:val="00F5514F"/>
    <w:rsid w:val="00F55210"/>
    <w:rsid w:val="00F55274"/>
    <w:rsid w:val="00F552AA"/>
    <w:rsid w:val="00F552D5"/>
    <w:rsid w:val="00F553C9"/>
    <w:rsid w:val="00F553F4"/>
    <w:rsid w:val="00F55442"/>
    <w:rsid w:val="00F555C2"/>
    <w:rsid w:val="00F55608"/>
    <w:rsid w:val="00F55733"/>
    <w:rsid w:val="00F55770"/>
    <w:rsid w:val="00F557C2"/>
    <w:rsid w:val="00F55844"/>
    <w:rsid w:val="00F5592F"/>
    <w:rsid w:val="00F559C0"/>
    <w:rsid w:val="00F55A19"/>
    <w:rsid w:val="00F55A1B"/>
    <w:rsid w:val="00F55A1E"/>
    <w:rsid w:val="00F55A1F"/>
    <w:rsid w:val="00F55AFF"/>
    <w:rsid w:val="00F55B6B"/>
    <w:rsid w:val="00F55B83"/>
    <w:rsid w:val="00F55D15"/>
    <w:rsid w:val="00F55E70"/>
    <w:rsid w:val="00F55F5F"/>
    <w:rsid w:val="00F56021"/>
    <w:rsid w:val="00F56065"/>
    <w:rsid w:val="00F56085"/>
    <w:rsid w:val="00F560ED"/>
    <w:rsid w:val="00F5629D"/>
    <w:rsid w:val="00F563FF"/>
    <w:rsid w:val="00F56414"/>
    <w:rsid w:val="00F5643C"/>
    <w:rsid w:val="00F564E1"/>
    <w:rsid w:val="00F5655E"/>
    <w:rsid w:val="00F5671B"/>
    <w:rsid w:val="00F56772"/>
    <w:rsid w:val="00F567B1"/>
    <w:rsid w:val="00F567C8"/>
    <w:rsid w:val="00F567D8"/>
    <w:rsid w:val="00F5691B"/>
    <w:rsid w:val="00F569DD"/>
    <w:rsid w:val="00F56A11"/>
    <w:rsid w:val="00F56A8F"/>
    <w:rsid w:val="00F56C36"/>
    <w:rsid w:val="00F56D5F"/>
    <w:rsid w:val="00F56D79"/>
    <w:rsid w:val="00F56DA7"/>
    <w:rsid w:val="00F56DEA"/>
    <w:rsid w:val="00F56DF7"/>
    <w:rsid w:val="00F56E90"/>
    <w:rsid w:val="00F56EBE"/>
    <w:rsid w:val="00F56F6C"/>
    <w:rsid w:val="00F570E3"/>
    <w:rsid w:val="00F57147"/>
    <w:rsid w:val="00F57153"/>
    <w:rsid w:val="00F57223"/>
    <w:rsid w:val="00F57248"/>
    <w:rsid w:val="00F5739A"/>
    <w:rsid w:val="00F573E2"/>
    <w:rsid w:val="00F5743E"/>
    <w:rsid w:val="00F5746D"/>
    <w:rsid w:val="00F574F1"/>
    <w:rsid w:val="00F57536"/>
    <w:rsid w:val="00F57580"/>
    <w:rsid w:val="00F575A6"/>
    <w:rsid w:val="00F576B8"/>
    <w:rsid w:val="00F576D9"/>
    <w:rsid w:val="00F57732"/>
    <w:rsid w:val="00F57785"/>
    <w:rsid w:val="00F577C3"/>
    <w:rsid w:val="00F577C4"/>
    <w:rsid w:val="00F577D1"/>
    <w:rsid w:val="00F57822"/>
    <w:rsid w:val="00F57893"/>
    <w:rsid w:val="00F57A79"/>
    <w:rsid w:val="00F57A99"/>
    <w:rsid w:val="00F57AAF"/>
    <w:rsid w:val="00F57AF0"/>
    <w:rsid w:val="00F57BAB"/>
    <w:rsid w:val="00F57C96"/>
    <w:rsid w:val="00F57CC8"/>
    <w:rsid w:val="00F57E6A"/>
    <w:rsid w:val="00F57EA0"/>
    <w:rsid w:val="00F57EB1"/>
    <w:rsid w:val="00F57FDE"/>
    <w:rsid w:val="00F6037C"/>
    <w:rsid w:val="00F603F8"/>
    <w:rsid w:val="00F604F6"/>
    <w:rsid w:val="00F604FB"/>
    <w:rsid w:val="00F6054A"/>
    <w:rsid w:val="00F6065A"/>
    <w:rsid w:val="00F60679"/>
    <w:rsid w:val="00F60698"/>
    <w:rsid w:val="00F60700"/>
    <w:rsid w:val="00F60731"/>
    <w:rsid w:val="00F6086B"/>
    <w:rsid w:val="00F609A1"/>
    <w:rsid w:val="00F60A8E"/>
    <w:rsid w:val="00F60A9A"/>
    <w:rsid w:val="00F60B9A"/>
    <w:rsid w:val="00F60BAD"/>
    <w:rsid w:val="00F60C7D"/>
    <w:rsid w:val="00F60CDD"/>
    <w:rsid w:val="00F60D27"/>
    <w:rsid w:val="00F60D9B"/>
    <w:rsid w:val="00F60F84"/>
    <w:rsid w:val="00F61008"/>
    <w:rsid w:val="00F61053"/>
    <w:rsid w:val="00F610B8"/>
    <w:rsid w:val="00F61197"/>
    <w:rsid w:val="00F611EB"/>
    <w:rsid w:val="00F612C2"/>
    <w:rsid w:val="00F612D2"/>
    <w:rsid w:val="00F61370"/>
    <w:rsid w:val="00F61382"/>
    <w:rsid w:val="00F613B8"/>
    <w:rsid w:val="00F61408"/>
    <w:rsid w:val="00F61585"/>
    <w:rsid w:val="00F615C4"/>
    <w:rsid w:val="00F615D3"/>
    <w:rsid w:val="00F615FC"/>
    <w:rsid w:val="00F616DB"/>
    <w:rsid w:val="00F61861"/>
    <w:rsid w:val="00F61927"/>
    <w:rsid w:val="00F619AC"/>
    <w:rsid w:val="00F61B08"/>
    <w:rsid w:val="00F61B66"/>
    <w:rsid w:val="00F61D3E"/>
    <w:rsid w:val="00F61E3D"/>
    <w:rsid w:val="00F61F14"/>
    <w:rsid w:val="00F61FB6"/>
    <w:rsid w:val="00F62007"/>
    <w:rsid w:val="00F6207B"/>
    <w:rsid w:val="00F62176"/>
    <w:rsid w:val="00F622BF"/>
    <w:rsid w:val="00F62344"/>
    <w:rsid w:val="00F62429"/>
    <w:rsid w:val="00F624BE"/>
    <w:rsid w:val="00F624CD"/>
    <w:rsid w:val="00F624FF"/>
    <w:rsid w:val="00F62533"/>
    <w:rsid w:val="00F62599"/>
    <w:rsid w:val="00F625C4"/>
    <w:rsid w:val="00F62656"/>
    <w:rsid w:val="00F62723"/>
    <w:rsid w:val="00F6288C"/>
    <w:rsid w:val="00F62954"/>
    <w:rsid w:val="00F62A4B"/>
    <w:rsid w:val="00F62ACC"/>
    <w:rsid w:val="00F62B93"/>
    <w:rsid w:val="00F62BD4"/>
    <w:rsid w:val="00F62C9E"/>
    <w:rsid w:val="00F62DDC"/>
    <w:rsid w:val="00F62E72"/>
    <w:rsid w:val="00F62F4E"/>
    <w:rsid w:val="00F62F96"/>
    <w:rsid w:val="00F62FAE"/>
    <w:rsid w:val="00F62FCF"/>
    <w:rsid w:val="00F62FD1"/>
    <w:rsid w:val="00F63014"/>
    <w:rsid w:val="00F63045"/>
    <w:rsid w:val="00F63282"/>
    <w:rsid w:val="00F63358"/>
    <w:rsid w:val="00F6341F"/>
    <w:rsid w:val="00F63450"/>
    <w:rsid w:val="00F63491"/>
    <w:rsid w:val="00F634D6"/>
    <w:rsid w:val="00F6352C"/>
    <w:rsid w:val="00F635FD"/>
    <w:rsid w:val="00F63693"/>
    <w:rsid w:val="00F63733"/>
    <w:rsid w:val="00F637B7"/>
    <w:rsid w:val="00F637E6"/>
    <w:rsid w:val="00F637EF"/>
    <w:rsid w:val="00F6389B"/>
    <w:rsid w:val="00F63912"/>
    <w:rsid w:val="00F6396B"/>
    <w:rsid w:val="00F639A6"/>
    <w:rsid w:val="00F639D9"/>
    <w:rsid w:val="00F63A61"/>
    <w:rsid w:val="00F63AB9"/>
    <w:rsid w:val="00F63ACD"/>
    <w:rsid w:val="00F63B3F"/>
    <w:rsid w:val="00F63B8F"/>
    <w:rsid w:val="00F63BDB"/>
    <w:rsid w:val="00F63C16"/>
    <w:rsid w:val="00F63CA7"/>
    <w:rsid w:val="00F63CAA"/>
    <w:rsid w:val="00F63CB0"/>
    <w:rsid w:val="00F63D43"/>
    <w:rsid w:val="00F63E2F"/>
    <w:rsid w:val="00F63E7F"/>
    <w:rsid w:val="00F63E88"/>
    <w:rsid w:val="00F63F08"/>
    <w:rsid w:val="00F63F55"/>
    <w:rsid w:val="00F64043"/>
    <w:rsid w:val="00F64121"/>
    <w:rsid w:val="00F6412D"/>
    <w:rsid w:val="00F6413D"/>
    <w:rsid w:val="00F6421A"/>
    <w:rsid w:val="00F642EC"/>
    <w:rsid w:val="00F64325"/>
    <w:rsid w:val="00F6436C"/>
    <w:rsid w:val="00F6467F"/>
    <w:rsid w:val="00F646A8"/>
    <w:rsid w:val="00F646ED"/>
    <w:rsid w:val="00F6481D"/>
    <w:rsid w:val="00F648DC"/>
    <w:rsid w:val="00F6491E"/>
    <w:rsid w:val="00F649B3"/>
    <w:rsid w:val="00F649BE"/>
    <w:rsid w:val="00F64B25"/>
    <w:rsid w:val="00F64B72"/>
    <w:rsid w:val="00F64C24"/>
    <w:rsid w:val="00F64C27"/>
    <w:rsid w:val="00F64C7E"/>
    <w:rsid w:val="00F64C9F"/>
    <w:rsid w:val="00F64CA3"/>
    <w:rsid w:val="00F64E1F"/>
    <w:rsid w:val="00F64E65"/>
    <w:rsid w:val="00F64E66"/>
    <w:rsid w:val="00F64EAB"/>
    <w:rsid w:val="00F64FC3"/>
    <w:rsid w:val="00F64FD0"/>
    <w:rsid w:val="00F65082"/>
    <w:rsid w:val="00F65235"/>
    <w:rsid w:val="00F65255"/>
    <w:rsid w:val="00F652D1"/>
    <w:rsid w:val="00F6535D"/>
    <w:rsid w:val="00F6537D"/>
    <w:rsid w:val="00F65439"/>
    <w:rsid w:val="00F65492"/>
    <w:rsid w:val="00F65523"/>
    <w:rsid w:val="00F655CF"/>
    <w:rsid w:val="00F65635"/>
    <w:rsid w:val="00F656CA"/>
    <w:rsid w:val="00F65890"/>
    <w:rsid w:val="00F65914"/>
    <w:rsid w:val="00F6595B"/>
    <w:rsid w:val="00F659E4"/>
    <w:rsid w:val="00F659FD"/>
    <w:rsid w:val="00F65A25"/>
    <w:rsid w:val="00F65A8B"/>
    <w:rsid w:val="00F65AE1"/>
    <w:rsid w:val="00F65AE7"/>
    <w:rsid w:val="00F65B9D"/>
    <w:rsid w:val="00F65BAD"/>
    <w:rsid w:val="00F65C45"/>
    <w:rsid w:val="00F65CDF"/>
    <w:rsid w:val="00F65E1E"/>
    <w:rsid w:val="00F65EF3"/>
    <w:rsid w:val="00F65F52"/>
    <w:rsid w:val="00F65F99"/>
    <w:rsid w:val="00F660B2"/>
    <w:rsid w:val="00F661F6"/>
    <w:rsid w:val="00F662AE"/>
    <w:rsid w:val="00F66363"/>
    <w:rsid w:val="00F663E9"/>
    <w:rsid w:val="00F6641A"/>
    <w:rsid w:val="00F664B9"/>
    <w:rsid w:val="00F66558"/>
    <w:rsid w:val="00F66609"/>
    <w:rsid w:val="00F66751"/>
    <w:rsid w:val="00F668E1"/>
    <w:rsid w:val="00F66947"/>
    <w:rsid w:val="00F66B03"/>
    <w:rsid w:val="00F66B88"/>
    <w:rsid w:val="00F66C33"/>
    <w:rsid w:val="00F66D1E"/>
    <w:rsid w:val="00F66D26"/>
    <w:rsid w:val="00F66D2A"/>
    <w:rsid w:val="00F66D65"/>
    <w:rsid w:val="00F66D80"/>
    <w:rsid w:val="00F66DD6"/>
    <w:rsid w:val="00F66DDD"/>
    <w:rsid w:val="00F66E4D"/>
    <w:rsid w:val="00F66E7D"/>
    <w:rsid w:val="00F66EA5"/>
    <w:rsid w:val="00F66F05"/>
    <w:rsid w:val="00F66F1E"/>
    <w:rsid w:val="00F66F6F"/>
    <w:rsid w:val="00F67015"/>
    <w:rsid w:val="00F6705B"/>
    <w:rsid w:val="00F670C6"/>
    <w:rsid w:val="00F670F8"/>
    <w:rsid w:val="00F6715E"/>
    <w:rsid w:val="00F67191"/>
    <w:rsid w:val="00F671A6"/>
    <w:rsid w:val="00F6725D"/>
    <w:rsid w:val="00F6729F"/>
    <w:rsid w:val="00F67318"/>
    <w:rsid w:val="00F67348"/>
    <w:rsid w:val="00F6734D"/>
    <w:rsid w:val="00F673C6"/>
    <w:rsid w:val="00F67409"/>
    <w:rsid w:val="00F6749E"/>
    <w:rsid w:val="00F6754C"/>
    <w:rsid w:val="00F675B7"/>
    <w:rsid w:val="00F675EC"/>
    <w:rsid w:val="00F67672"/>
    <w:rsid w:val="00F6786C"/>
    <w:rsid w:val="00F678A8"/>
    <w:rsid w:val="00F679A3"/>
    <w:rsid w:val="00F679E2"/>
    <w:rsid w:val="00F67A5B"/>
    <w:rsid w:val="00F67AA0"/>
    <w:rsid w:val="00F67B2A"/>
    <w:rsid w:val="00F67C0E"/>
    <w:rsid w:val="00F67C6D"/>
    <w:rsid w:val="00F67D1E"/>
    <w:rsid w:val="00F67D42"/>
    <w:rsid w:val="00F67D5C"/>
    <w:rsid w:val="00F67D97"/>
    <w:rsid w:val="00F67E4D"/>
    <w:rsid w:val="00F67F02"/>
    <w:rsid w:val="00F67F7B"/>
    <w:rsid w:val="00F67FAE"/>
    <w:rsid w:val="00F7005B"/>
    <w:rsid w:val="00F70084"/>
    <w:rsid w:val="00F70094"/>
    <w:rsid w:val="00F701C0"/>
    <w:rsid w:val="00F702B3"/>
    <w:rsid w:val="00F7031D"/>
    <w:rsid w:val="00F70332"/>
    <w:rsid w:val="00F70367"/>
    <w:rsid w:val="00F7041B"/>
    <w:rsid w:val="00F70445"/>
    <w:rsid w:val="00F70450"/>
    <w:rsid w:val="00F7056E"/>
    <w:rsid w:val="00F70631"/>
    <w:rsid w:val="00F706A3"/>
    <w:rsid w:val="00F70802"/>
    <w:rsid w:val="00F7087E"/>
    <w:rsid w:val="00F7098A"/>
    <w:rsid w:val="00F7098D"/>
    <w:rsid w:val="00F709A0"/>
    <w:rsid w:val="00F709C6"/>
    <w:rsid w:val="00F709CA"/>
    <w:rsid w:val="00F709F6"/>
    <w:rsid w:val="00F70A39"/>
    <w:rsid w:val="00F70A3B"/>
    <w:rsid w:val="00F70A6E"/>
    <w:rsid w:val="00F70BA7"/>
    <w:rsid w:val="00F70BF5"/>
    <w:rsid w:val="00F70C5F"/>
    <w:rsid w:val="00F70E39"/>
    <w:rsid w:val="00F70E83"/>
    <w:rsid w:val="00F70F34"/>
    <w:rsid w:val="00F710F8"/>
    <w:rsid w:val="00F71107"/>
    <w:rsid w:val="00F7115F"/>
    <w:rsid w:val="00F71168"/>
    <w:rsid w:val="00F7121F"/>
    <w:rsid w:val="00F71252"/>
    <w:rsid w:val="00F712ED"/>
    <w:rsid w:val="00F7135F"/>
    <w:rsid w:val="00F713C2"/>
    <w:rsid w:val="00F713CD"/>
    <w:rsid w:val="00F714A1"/>
    <w:rsid w:val="00F71581"/>
    <w:rsid w:val="00F715F9"/>
    <w:rsid w:val="00F7161F"/>
    <w:rsid w:val="00F717E8"/>
    <w:rsid w:val="00F718B8"/>
    <w:rsid w:val="00F718DB"/>
    <w:rsid w:val="00F718E9"/>
    <w:rsid w:val="00F718ED"/>
    <w:rsid w:val="00F7191F"/>
    <w:rsid w:val="00F719F3"/>
    <w:rsid w:val="00F71B8B"/>
    <w:rsid w:val="00F71BB4"/>
    <w:rsid w:val="00F71C48"/>
    <w:rsid w:val="00F71CE4"/>
    <w:rsid w:val="00F71E62"/>
    <w:rsid w:val="00F71F1D"/>
    <w:rsid w:val="00F7201A"/>
    <w:rsid w:val="00F72041"/>
    <w:rsid w:val="00F7206A"/>
    <w:rsid w:val="00F721F5"/>
    <w:rsid w:val="00F72225"/>
    <w:rsid w:val="00F722B4"/>
    <w:rsid w:val="00F72370"/>
    <w:rsid w:val="00F72509"/>
    <w:rsid w:val="00F72548"/>
    <w:rsid w:val="00F72690"/>
    <w:rsid w:val="00F726BC"/>
    <w:rsid w:val="00F7273F"/>
    <w:rsid w:val="00F727A0"/>
    <w:rsid w:val="00F72848"/>
    <w:rsid w:val="00F72853"/>
    <w:rsid w:val="00F7289D"/>
    <w:rsid w:val="00F7298A"/>
    <w:rsid w:val="00F729A3"/>
    <w:rsid w:val="00F729BE"/>
    <w:rsid w:val="00F72A2C"/>
    <w:rsid w:val="00F72A9D"/>
    <w:rsid w:val="00F72AA6"/>
    <w:rsid w:val="00F72AC5"/>
    <w:rsid w:val="00F72B86"/>
    <w:rsid w:val="00F72CA2"/>
    <w:rsid w:val="00F72D38"/>
    <w:rsid w:val="00F72D59"/>
    <w:rsid w:val="00F72DC4"/>
    <w:rsid w:val="00F72E1B"/>
    <w:rsid w:val="00F72E9F"/>
    <w:rsid w:val="00F72F1F"/>
    <w:rsid w:val="00F72F3A"/>
    <w:rsid w:val="00F72F5C"/>
    <w:rsid w:val="00F7301D"/>
    <w:rsid w:val="00F73035"/>
    <w:rsid w:val="00F73055"/>
    <w:rsid w:val="00F731DB"/>
    <w:rsid w:val="00F731FD"/>
    <w:rsid w:val="00F73301"/>
    <w:rsid w:val="00F73392"/>
    <w:rsid w:val="00F73443"/>
    <w:rsid w:val="00F734EA"/>
    <w:rsid w:val="00F735B3"/>
    <w:rsid w:val="00F7376A"/>
    <w:rsid w:val="00F73772"/>
    <w:rsid w:val="00F737C8"/>
    <w:rsid w:val="00F738D5"/>
    <w:rsid w:val="00F73929"/>
    <w:rsid w:val="00F739DC"/>
    <w:rsid w:val="00F739F0"/>
    <w:rsid w:val="00F73C1E"/>
    <w:rsid w:val="00F73C71"/>
    <w:rsid w:val="00F73C8F"/>
    <w:rsid w:val="00F73D49"/>
    <w:rsid w:val="00F73DFC"/>
    <w:rsid w:val="00F73E90"/>
    <w:rsid w:val="00F73EAD"/>
    <w:rsid w:val="00F73EFB"/>
    <w:rsid w:val="00F73FA3"/>
    <w:rsid w:val="00F74016"/>
    <w:rsid w:val="00F7405D"/>
    <w:rsid w:val="00F740CE"/>
    <w:rsid w:val="00F74106"/>
    <w:rsid w:val="00F74111"/>
    <w:rsid w:val="00F741F3"/>
    <w:rsid w:val="00F7428E"/>
    <w:rsid w:val="00F7443D"/>
    <w:rsid w:val="00F74497"/>
    <w:rsid w:val="00F74514"/>
    <w:rsid w:val="00F745AE"/>
    <w:rsid w:val="00F74661"/>
    <w:rsid w:val="00F746DB"/>
    <w:rsid w:val="00F746E9"/>
    <w:rsid w:val="00F74750"/>
    <w:rsid w:val="00F747AE"/>
    <w:rsid w:val="00F747D6"/>
    <w:rsid w:val="00F747F6"/>
    <w:rsid w:val="00F748A6"/>
    <w:rsid w:val="00F74915"/>
    <w:rsid w:val="00F74968"/>
    <w:rsid w:val="00F7499B"/>
    <w:rsid w:val="00F749D8"/>
    <w:rsid w:val="00F749EF"/>
    <w:rsid w:val="00F74A04"/>
    <w:rsid w:val="00F74A55"/>
    <w:rsid w:val="00F74AB5"/>
    <w:rsid w:val="00F74AE7"/>
    <w:rsid w:val="00F74B52"/>
    <w:rsid w:val="00F74C16"/>
    <w:rsid w:val="00F74D1A"/>
    <w:rsid w:val="00F74D5B"/>
    <w:rsid w:val="00F74D8D"/>
    <w:rsid w:val="00F74D9B"/>
    <w:rsid w:val="00F74DC8"/>
    <w:rsid w:val="00F74DD3"/>
    <w:rsid w:val="00F74EBA"/>
    <w:rsid w:val="00F74EEF"/>
    <w:rsid w:val="00F74F9F"/>
    <w:rsid w:val="00F75026"/>
    <w:rsid w:val="00F75035"/>
    <w:rsid w:val="00F75085"/>
    <w:rsid w:val="00F7526E"/>
    <w:rsid w:val="00F7528D"/>
    <w:rsid w:val="00F752E0"/>
    <w:rsid w:val="00F752EA"/>
    <w:rsid w:val="00F75330"/>
    <w:rsid w:val="00F753DF"/>
    <w:rsid w:val="00F75413"/>
    <w:rsid w:val="00F7549B"/>
    <w:rsid w:val="00F754D3"/>
    <w:rsid w:val="00F7550B"/>
    <w:rsid w:val="00F75602"/>
    <w:rsid w:val="00F75692"/>
    <w:rsid w:val="00F756A0"/>
    <w:rsid w:val="00F756FD"/>
    <w:rsid w:val="00F757AE"/>
    <w:rsid w:val="00F75825"/>
    <w:rsid w:val="00F75867"/>
    <w:rsid w:val="00F7589A"/>
    <w:rsid w:val="00F75906"/>
    <w:rsid w:val="00F75BB2"/>
    <w:rsid w:val="00F75BDF"/>
    <w:rsid w:val="00F75C45"/>
    <w:rsid w:val="00F75DF4"/>
    <w:rsid w:val="00F75EDE"/>
    <w:rsid w:val="00F75F12"/>
    <w:rsid w:val="00F75FA9"/>
    <w:rsid w:val="00F75FAA"/>
    <w:rsid w:val="00F75FBA"/>
    <w:rsid w:val="00F76084"/>
    <w:rsid w:val="00F760C5"/>
    <w:rsid w:val="00F76263"/>
    <w:rsid w:val="00F7628F"/>
    <w:rsid w:val="00F76367"/>
    <w:rsid w:val="00F7637C"/>
    <w:rsid w:val="00F763B8"/>
    <w:rsid w:val="00F764DD"/>
    <w:rsid w:val="00F76550"/>
    <w:rsid w:val="00F76566"/>
    <w:rsid w:val="00F76626"/>
    <w:rsid w:val="00F76657"/>
    <w:rsid w:val="00F766C8"/>
    <w:rsid w:val="00F766FC"/>
    <w:rsid w:val="00F76712"/>
    <w:rsid w:val="00F7672E"/>
    <w:rsid w:val="00F76782"/>
    <w:rsid w:val="00F7684C"/>
    <w:rsid w:val="00F768F4"/>
    <w:rsid w:val="00F76906"/>
    <w:rsid w:val="00F76939"/>
    <w:rsid w:val="00F76968"/>
    <w:rsid w:val="00F76978"/>
    <w:rsid w:val="00F76A61"/>
    <w:rsid w:val="00F76A8E"/>
    <w:rsid w:val="00F76ACB"/>
    <w:rsid w:val="00F76BA6"/>
    <w:rsid w:val="00F76BBA"/>
    <w:rsid w:val="00F76BF9"/>
    <w:rsid w:val="00F76C66"/>
    <w:rsid w:val="00F76DAF"/>
    <w:rsid w:val="00F76DC6"/>
    <w:rsid w:val="00F76E9E"/>
    <w:rsid w:val="00F76FBB"/>
    <w:rsid w:val="00F7702C"/>
    <w:rsid w:val="00F770B3"/>
    <w:rsid w:val="00F77119"/>
    <w:rsid w:val="00F77174"/>
    <w:rsid w:val="00F771C5"/>
    <w:rsid w:val="00F7720E"/>
    <w:rsid w:val="00F7724A"/>
    <w:rsid w:val="00F772EE"/>
    <w:rsid w:val="00F77381"/>
    <w:rsid w:val="00F773F5"/>
    <w:rsid w:val="00F77424"/>
    <w:rsid w:val="00F77516"/>
    <w:rsid w:val="00F77561"/>
    <w:rsid w:val="00F77666"/>
    <w:rsid w:val="00F777AF"/>
    <w:rsid w:val="00F777B8"/>
    <w:rsid w:val="00F777C0"/>
    <w:rsid w:val="00F7780A"/>
    <w:rsid w:val="00F778A1"/>
    <w:rsid w:val="00F779FB"/>
    <w:rsid w:val="00F77A68"/>
    <w:rsid w:val="00F77A70"/>
    <w:rsid w:val="00F77A85"/>
    <w:rsid w:val="00F77AD1"/>
    <w:rsid w:val="00F77D78"/>
    <w:rsid w:val="00F77D8A"/>
    <w:rsid w:val="00F77DC7"/>
    <w:rsid w:val="00F77E3B"/>
    <w:rsid w:val="00F77E4C"/>
    <w:rsid w:val="00F77E74"/>
    <w:rsid w:val="00F77F18"/>
    <w:rsid w:val="00F77F4C"/>
    <w:rsid w:val="00F77FAA"/>
    <w:rsid w:val="00F77FDF"/>
    <w:rsid w:val="00F80065"/>
    <w:rsid w:val="00F80129"/>
    <w:rsid w:val="00F8015A"/>
    <w:rsid w:val="00F8025A"/>
    <w:rsid w:val="00F80270"/>
    <w:rsid w:val="00F803EA"/>
    <w:rsid w:val="00F803F4"/>
    <w:rsid w:val="00F8047C"/>
    <w:rsid w:val="00F804E7"/>
    <w:rsid w:val="00F80515"/>
    <w:rsid w:val="00F80555"/>
    <w:rsid w:val="00F805D3"/>
    <w:rsid w:val="00F80754"/>
    <w:rsid w:val="00F807B6"/>
    <w:rsid w:val="00F807E7"/>
    <w:rsid w:val="00F80918"/>
    <w:rsid w:val="00F80975"/>
    <w:rsid w:val="00F8099F"/>
    <w:rsid w:val="00F809A6"/>
    <w:rsid w:val="00F809A7"/>
    <w:rsid w:val="00F80AD3"/>
    <w:rsid w:val="00F80AFB"/>
    <w:rsid w:val="00F80B89"/>
    <w:rsid w:val="00F80BB9"/>
    <w:rsid w:val="00F80C76"/>
    <w:rsid w:val="00F80D06"/>
    <w:rsid w:val="00F80D42"/>
    <w:rsid w:val="00F80DA3"/>
    <w:rsid w:val="00F80DDC"/>
    <w:rsid w:val="00F80E9F"/>
    <w:rsid w:val="00F80EEE"/>
    <w:rsid w:val="00F80F55"/>
    <w:rsid w:val="00F80FDA"/>
    <w:rsid w:val="00F81012"/>
    <w:rsid w:val="00F8102A"/>
    <w:rsid w:val="00F81085"/>
    <w:rsid w:val="00F810F0"/>
    <w:rsid w:val="00F8114B"/>
    <w:rsid w:val="00F811B3"/>
    <w:rsid w:val="00F811D0"/>
    <w:rsid w:val="00F811FD"/>
    <w:rsid w:val="00F81230"/>
    <w:rsid w:val="00F8124F"/>
    <w:rsid w:val="00F812BC"/>
    <w:rsid w:val="00F81367"/>
    <w:rsid w:val="00F81461"/>
    <w:rsid w:val="00F81547"/>
    <w:rsid w:val="00F81553"/>
    <w:rsid w:val="00F815FE"/>
    <w:rsid w:val="00F81647"/>
    <w:rsid w:val="00F8167F"/>
    <w:rsid w:val="00F81704"/>
    <w:rsid w:val="00F81834"/>
    <w:rsid w:val="00F818AE"/>
    <w:rsid w:val="00F81933"/>
    <w:rsid w:val="00F8193B"/>
    <w:rsid w:val="00F81962"/>
    <w:rsid w:val="00F81975"/>
    <w:rsid w:val="00F81A05"/>
    <w:rsid w:val="00F81AC7"/>
    <w:rsid w:val="00F81B3C"/>
    <w:rsid w:val="00F81B68"/>
    <w:rsid w:val="00F81BAC"/>
    <w:rsid w:val="00F81BDB"/>
    <w:rsid w:val="00F81C60"/>
    <w:rsid w:val="00F81CC5"/>
    <w:rsid w:val="00F81D68"/>
    <w:rsid w:val="00F81D69"/>
    <w:rsid w:val="00F81D6E"/>
    <w:rsid w:val="00F81D84"/>
    <w:rsid w:val="00F81D96"/>
    <w:rsid w:val="00F81DA3"/>
    <w:rsid w:val="00F81E06"/>
    <w:rsid w:val="00F81E30"/>
    <w:rsid w:val="00F81E8D"/>
    <w:rsid w:val="00F81FF8"/>
    <w:rsid w:val="00F820CC"/>
    <w:rsid w:val="00F820DB"/>
    <w:rsid w:val="00F821C7"/>
    <w:rsid w:val="00F821F8"/>
    <w:rsid w:val="00F82254"/>
    <w:rsid w:val="00F82297"/>
    <w:rsid w:val="00F822F6"/>
    <w:rsid w:val="00F8238D"/>
    <w:rsid w:val="00F8241A"/>
    <w:rsid w:val="00F82443"/>
    <w:rsid w:val="00F8259A"/>
    <w:rsid w:val="00F82753"/>
    <w:rsid w:val="00F827A6"/>
    <w:rsid w:val="00F828AC"/>
    <w:rsid w:val="00F829C2"/>
    <w:rsid w:val="00F82A1F"/>
    <w:rsid w:val="00F82A8F"/>
    <w:rsid w:val="00F82ACB"/>
    <w:rsid w:val="00F82CAE"/>
    <w:rsid w:val="00F82CBE"/>
    <w:rsid w:val="00F82CC7"/>
    <w:rsid w:val="00F82CCF"/>
    <w:rsid w:val="00F82D35"/>
    <w:rsid w:val="00F82D94"/>
    <w:rsid w:val="00F82E09"/>
    <w:rsid w:val="00F82EC8"/>
    <w:rsid w:val="00F82F5B"/>
    <w:rsid w:val="00F830B0"/>
    <w:rsid w:val="00F830C0"/>
    <w:rsid w:val="00F83266"/>
    <w:rsid w:val="00F83283"/>
    <w:rsid w:val="00F8330D"/>
    <w:rsid w:val="00F83325"/>
    <w:rsid w:val="00F833D6"/>
    <w:rsid w:val="00F833DC"/>
    <w:rsid w:val="00F83472"/>
    <w:rsid w:val="00F834C7"/>
    <w:rsid w:val="00F834CD"/>
    <w:rsid w:val="00F834DD"/>
    <w:rsid w:val="00F834F7"/>
    <w:rsid w:val="00F8353F"/>
    <w:rsid w:val="00F836CA"/>
    <w:rsid w:val="00F837C5"/>
    <w:rsid w:val="00F838C8"/>
    <w:rsid w:val="00F8391A"/>
    <w:rsid w:val="00F83A58"/>
    <w:rsid w:val="00F83AB4"/>
    <w:rsid w:val="00F83B62"/>
    <w:rsid w:val="00F83B9B"/>
    <w:rsid w:val="00F83BFD"/>
    <w:rsid w:val="00F83C82"/>
    <w:rsid w:val="00F83CD8"/>
    <w:rsid w:val="00F83D81"/>
    <w:rsid w:val="00F83E49"/>
    <w:rsid w:val="00F83EE8"/>
    <w:rsid w:val="00F83F1B"/>
    <w:rsid w:val="00F83F48"/>
    <w:rsid w:val="00F84039"/>
    <w:rsid w:val="00F84059"/>
    <w:rsid w:val="00F840A3"/>
    <w:rsid w:val="00F840DE"/>
    <w:rsid w:val="00F84188"/>
    <w:rsid w:val="00F8419A"/>
    <w:rsid w:val="00F841B6"/>
    <w:rsid w:val="00F841B9"/>
    <w:rsid w:val="00F842B2"/>
    <w:rsid w:val="00F84369"/>
    <w:rsid w:val="00F843DD"/>
    <w:rsid w:val="00F84411"/>
    <w:rsid w:val="00F84449"/>
    <w:rsid w:val="00F844C5"/>
    <w:rsid w:val="00F844C6"/>
    <w:rsid w:val="00F8451A"/>
    <w:rsid w:val="00F8454A"/>
    <w:rsid w:val="00F84575"/>
    <w:rsid w:val="00F845A1"/>
    <w:rsid w:val="00F845BD"/>
    <w:rsid w:val="00F84657"/>
    <w:rsid w:val="00F846BA"/>
    <w:rsid w:val="00F846EC"/>
    <w:rsid w:val="00F8472B"/>
    <w:rsid w:val="00F847EC"/>
    <w:rsid w:val="00F847F0"/>
    <w:rsid w:val="00F84855"/>
    <w:rsid w:val="00F84922"/>
    <w:rsid w:val="00F84990"/>
    <w:rsid w:val="00F849A4"/>
    <w:rsid w:val="00F84BF6"/>
    <w:rsid w:val="00F84BFF"/>
    <w:rsid w:val="00F84C8A"/>
    <w:rsid w:val="00F84DCF"/>
    <w:rsid w:val="00F84F0E"/>
    <w:rsid w:val="00F84F24"/>
    <w:rsid w:val="00F84F7C"/>
    <w:rsid w:val="00F85170"/>
    <w:rsid w:val="00F85193"/>
    <w:rsid w:val="00F851FD"/>
    <w:rsid w:val="00F85204"/>
    <w:rsid w:val="00F85239"/>
    <w:rsid w:val="00F85258"/>
    <w:rsid w:val="00F85268"/>
    <w:rsid w:val="00F8532F"/>
    <w:rsid w:val="00F85510"/>
    <w:rsid w:val="00F8553A"/>
    <w:rsid w:val="00F855A6"/>
    <w:rsid w:val="00F855E6"/>
    <w:rsid w:val="00F8562C"/>
    <w:rsid w:val="00F85637"/>
    <w:rsid w:val="00F85686"/>
    <w:rsid w:val="00F8578C"/>
    <w:rsid w:val="00F85843"/>
    <w:rsid w:val="00F85854"/>
    <w:rsid w:val="00F859E0"/>
    <w:rsid w:val="00F859E6"/>
    <w:rsid w:val="00F85A3E"/>
    <w:rsid w:val="00F85A8F"/>
    <w:rsid w:val="00F85ABF"/>
    <w:rsid w:val="00F85ADD"/>
    <w:rsid w:val="00F85B0B"/>
    <w:rsid w:val="00F85B0D"/>
    <w:rsid w:val="00F85C35"/>
    <w:rsid w:val="00F85C5A"/>
    <w:rsid w:val="00F85C6F"/>
    <w:rsid w:val="00F85C9B"/>
    <w:rsid w:val="00F85D60"/>
    <w:rsid w:val="00F85D68"/>
    <w:rsid w:val="00F85D89"/>
    <w:rsid w:val="00F85E04"/>
    <w:rsid w:val="00F85E31"/>
    <w:rsid w:val="00F85E96"/>
    <w:rsid w:val="00F85ED2"/>
    <w:rsid w:val="00F85ED7"/>
    <w:rsid w:val="00F85F49"/>
    <w:rsid w:val="00F85FE7"/>
    <w:rsid w:val="00F85FEB"/>
    <w:rsid w:val="00F8615B"/>
    <w:rsid w:val="00F861BB"/>
    <w:rsid w:val="00F8620A"/>
    <w:rsid w:val="00F86275"/>
    <w:rsid w:val="00F862E8"/>
    <w:rsid w:val="00F8639F"/>
    <w:rsid w:val="00F86403"/>
    <w:rsid w:val="00F86565"/>
    <w:rsid w:val="00F865CB"/>
    <w:rsid w:val="00F8660A"/>
    <w:rsid w:val="00F8674D"/>
    <w:rsid w:val="00F867E8"/>
    <w:rsid w:val="00F867F8"/>
    <w:rsid w:val="00F86837"/>
    <w:rsid w:val="00F86839"/>
    <w:rsid w:val="00F86855"/>
    <w:rsid w:val="00F868DA"/>
    <w:rsid w:val="00F86A7A"/>
    <w:rsid w:val="00F86A86"/>
    <w:rsid w:val="00F86AA3"/>
    <w:rsid w:val="00F86ACE"/>
    <w:rsid w:val="00F86C2B"/>
    <w:rsid w:val="00F86C5A"/>
    <w:rsid w:val="00F86CC7"/>
    <w:rsid w:val="00F86D41"/>
    <w:rsid w:val="00F86D56"/>
    <w:rsid w:val="00F86D7C"/>
    <w:rsid w:val="00F86E8A"/>
    <w:rsid w:val="00F86EFA"/>
    <w:rsid w:val="00F86F57"/>
    <w:rsid w:val="00F87068"/>
    <w:rsid w:val="00F87080"/>
    <w:rsid w:val="00F870F9"/>
    <w:rsid w:val="00F87171"/>
    <w:rsid w:val="00F8717C"/>
    <w:rsid w:val="00F87211"/>
    <w:rsid w:val="00F87371"/>
    <w:rsid w:val="00F873BE"/>
    <w:rsid w:val="00F873D9"/>
    <w:rsid w:val="00F873DF"/>
    <w:rsid w:val="00F8740D"/>
    <w:rsid w:val="00F874B7"/>
    <w:rsid w:val="00F875C4"/>
    <w:rsid w:val="00F875CE"/>
    <w:rsid w:val="00F875D8"/>
    <w:rsid w:val="00F87607"/>
    <w:rsid w:val="00F876A9"/>
    <w:rsid w:val="00F877B2"/>
    <w:rsid w:val="00F87808"/>
    <w:rsid w:val="00F87901"/>
    <w:rsid w:val="00F8790F"/>
    <w:rsid w:val="00F8795C"/>
    <w:rsid w:val="00F87A45"/>
    <w:rsid w:val="00F87BC4"/>
    <w:rsid w:val="00F87BDD"/>
    <w:rsid w:val="00F87C76"/>
    <w:rsid w:val="00F87CC4"/>
    <w:rsid w:val="00F87D39"/>
    <w:rsid w:val="00F87F07"/>
    <w:rsid w:val="00F87F67"/>
    <w:rsid w:val="00F87F89"/>
    <w:rsid w:val="00F90115"/>
    <w:rsid w:val="00F9011C"/>
    <w:rsid w:val="00F901BC"/>
    <w:rsid w:val="00F90237"/>
    <w:rsid w:val="00F902C3"/>
    <w:rsid w:val="00F90316"/>
    <w:rsid w:val="00F90354"/>
    <w:rsid w:val="00F90406"/>
    <w:rsid w:val="00F90539"/>
    <w:rsid w:val="00F9059F"/>
    <w:rsid w:val="00F9069C"/>
    <w:rsid w:val="00F906C1"/>
    <w:rsid w:val="00F90742"/>
    <w:rsid w:val="00F907EA"/>
    <w:rsid w:val="00F907F4"/>
    <w:rsid w:val="00F907F6"/>
    <w:rsid w:val="00F9089E"/>
    <w:rsid w:val="00F90959"/>
    <w:rsid w:val="00F909A1"/>
    <w:rsid w:val="00F909A4"/>
    <w:rsid w:val="00F90A4F"/>
    <w:rsid w:val="00F90AAD"/>
    <w:rsid w:val="00F90B00"/>
    <w:rsid w:val="00F90B75"/>
    <w:rsid w:val="00F90BA6"/>
    <w:rsid w:val="00F90E20"/>
    <w:rsid w:val="00F90E61"/>
    <w:rsid w:val="00F90E94"/>
    <w:rsid w:val="00F90F46"/>
    <w:rsid w:val="00F90F91"/>
    <w:rsid w:val="00F91012"/>
    <w:rsid w:val="00F9108E"/>
    <w:rsid w:val="00F910B5"/>
    <w:rsid w:val="00F91137"/>
    <w:rsid w:val="00F91299"/>
    <w:rsid w:val="00F912C9"/>
    <w:rsid w:val="00F912FC"/>
    <w:rsid w:val="00F913F0"/>
    <w:rsid w:val="00F91409"/>
    <w:rsid w:val="00F914B4"/>
    <w:rsid w:val="00F9157F"/>
    <w:rsid w:val="00F91621"/>
    <w:rsid w:val="00F91695"/>
    <w:rsid w:val="00F91713"/>
    <w:rsid w:val="00F91733"/>
    <w:rsid w:val="00F91775"/>
    <w:rsid w:val="00F918AB"/>
    <w:rsid w:val="00F919D6"/>
    <w:rsid w:val="00F91B2E"/>
    <w:rsid w:val="00F91C77"/>
    <w:rsid w:val="00F91DF2"/>
    <w:rsid w:val="00F91EA4"/>
    <w:rsid w:val="00F91F4F"/>
    <w:rsid w:val="00F92029"/>
    <w:rsid w:val="00F92078"/>
    <w:rsid w:val="00F9214B"/>
    <w:rsid w:val="00F9216A"/>
    <w:rsid w:val="00F9226F"/>
    <w:rsid w:val="00F925D5"/>
    <w:rsid w:val="00F925E0"/>
    <w:rsid w:val="00F9261B"/>
    <w:rsid w:val="00F9273B"/>
    <w:rsid w:val="00F92794"/>
    <w:rsid w:val="00F9288F"/>
    <w:rsid w:val="00F92927"/>
    <w:rsid w:val="00F92997"/>
    <w:rsid w:val="00F92A83"/>
    <w:rsid w:val="00F92A98"/>
    <w:rsid w:val="00F92BD4"/>
    <w:rsid w:val="00F92D00"/>
    <w:rsid w:val="00F92D66"/>
    <w:rsid w:val="00F92E2A"/>
    <w:rsid w:val="00F92EBE"/>
    <w:rsid w:val="00F92ECF"/>
    <w:rsid w:val="00F92F2E"/>
    <w:rsid w:val="00F93048"/>
    <w:rsid w:val="00F9308C"/>
    <w:rsid w:val="00F930CD"/>
    <w:rsid w:val="00F9312C"/>
    <w:rsid w:val="00F93130"/>
    <w:rsid w:val="00F9319D"/>
    <w:rsid w:val="00F93264"/>
    <w:rsid w:val="00F932FD"/>
    <w:rsid w:val="00F93332"/>
    <w:rsid w:val="00F9335F"/>
    <w:rsid w:val="00F933CF"/>
    <w:rsid w:val="00F93436"/>
    <w:rsid w:val="00F934CF"/>
    <w:rsid w:val="00F935D9"/>
    <w:rsid w:val="00F936B4"/>
    <w:rsid w:val="00F936D7"/>
    <w:rsid w:val="00F9383F"/>
    <w:rsid w:val="00F93893"/>
    <w:rsid w:val="00F93938"/>
    <w:rsid w:val="00F93A3F"/>
    <w:rsid w:val="00F93A5D"/>
    <w:rsid w:val="00F93AA9"/>
    <w:rsid w:val="00F93B92"/>
    <w:rsid w:val="00F93D1E"/>
    <w:rsid w:val="00F93D43"/>
    <w:rsid w:val="00F93D4C"/>
    <w:rsid w:val="00F93D5E"/>
    <w:rsid w:val="00F93D6E"/>
    <w:rsid w:val="00F93DFA"/>
    <w:rsid w:val="00F93EEA"/>
    <w:rsid w:val="00F93EFD"/>
    <w:rsid w:val="00F93F25"/>
    <w:rsid w:val="00F93F84"/>
    <w:rsid w:val="00F93FD0"/>
    <w:rsid w:val="00F93FEF"/>
    <w:rsid w:val="00F94070"/>
    <w:rsid w:val="00F94080"/>
    <w:rsid w:val="00F940F8"/>
    <w:rsid w:val="00F9414D"/>
    <w:rsid w:val="00F94160"/>
    <w:rsid w:val="00F94192"/>
    <w:rsid w:val="00F941B1"/>
    <w:rsid w:val="00F94228"/>
    <w:rsid w:val="00F94348"/>
    <w:rsid w:val="00F9443B"/>
    <w:rsid w:val="00F9454A"/>
    <w:rsid w:val="00F94625"/>
    <w:rsid w:val="00F9477F"/>
    <w:rsid w:val="00F9480F"/>
    <w:rsid w:val="00F9485D"/>
    <w:rsid w:val="00F9486E"/>
    <w:rsid w:val="00F94895"/>
    <w:rsid w:val="00F94898"/>
    <w:rsid w:val="00F94A06"/>
    <w:rsid w:val="00F94AA3"/>
    <w:rsid w:val="00F94B69"/>
    <w:rsid w:val="00F94C18"/>
    <w:rsid w:val="00F94D43"/>
    <w:rsid w:val="00F94D61"/>
    <w:rsid w:val="00F94D9E"/>
    <w:rsid w:val="00F94DD6"/>
    <w:rsid w:val="00F94EBD"/>
    <w:rsid w:val="00F94F31"/>
    <w:rsid w:val="00F950A9"/>
    <w:rsid w:val="00F950FF"/>
    <w:rsid w:val="00F95125"/>
    <w:rsid w:val="00F95129"/>
    <w:rsid w:val="00F95518"/>
    <w:rsid w:val="00F9574D"/>
    <w:rsid w:val="00F957CA"/>
    <w:rsid w:val="00F959C2"/>
    <w:rsid w:val="00F959E3"/>
    <w:rsid w:val="00F95B18"/>
    <w:rsid w:val="00F95B2C"/>
    <w:rsid w:val="00F95B50"/>
    <w:rsid w:val="00F95B85"/>
    <w:rsid w:val="00F95BA5"/>
    <w:rsid w:val="00F95BEB"/>
    <w:rsid w:val="00F95BFA"/>
    <w:rsid w:val="00F95C8A"/>
    <w:rsid w:val="00F95D27"/>
    <w:rsid w:val="00F95D2D"/>
    <w:rsid w:val="00F95D56"/>
    <w:rsid w:val="00F95D5B"/>
    <w:rsid w:val="00F95DB9"/>
    <w:rsid w:val="00F95DE4"/>
    <w:rsid w:val="00F95FB4"/>
    <w:rsid w:val="00F960C8"/>
    <w:rsid w:val="00F960C9"/>
    <w:rsid w:val="00F960DE"/>
    <w:rsid w:val="00F960EC"/>
    <w:rsid w:val="00F96125"/>
    <w:rsid w:val="00F96189"/>
    <w:rsid w:val="00F961D3"/>
    <w:rsid w:val="00F962C4"/>
    <w:rsid w:val="00F962EA"/>
    <w:rsid w:val="00F9638E"/>
    <w:rsid w:val="00F96466"/>
    <w:rsid w:val="00F96500"/>
    <w:rsid w:val="00F96550"/>
    <w:rsid w:val="00F96568"/>
    <w:rsid w:val="00F96595"/>
    <w:rsid w:val="00F966A0"/>
    <w:rsid w:val="00F96720"/>
    <w:rsid w:val="00F96867"/>
    <w:rsid w:val="00F968D7"/>
    <w:rsid w:val="00F968F9"/>
    <w:rsid w:val="00F96901"/>
    <w:rsid w:val="00F96939"/>
    <w:rsid w:val="00F969C9"/>
    <w:rsid w:val="00F96A2F"/>
    <w:rsid w:val="00F96A7F"/>
    <w:rsid w:val="00F96AFF"/>
    <w:rsid w:val="00F96B43"/>
    <w:rsid w:val="00F96B56"/>
    <w:rsid w:val="00F96B62"/>
    <w:rsid w:val="00F96B64"/>
    <w:rsid w:val="00F96BB1"/>
    <w:rsid w:val="00F96BDE"/>
    <w:rsid w:val="00F96C5B"/>
    <w:rsid w:val="00F96CB2"/>
    <w:rsid w:val="00F96CC4"/>
    <w:rsid w:val="00F96D2E"/>
    <w:rsid w:val="00F96D40"/>
    <w:rsid w:val="00F96D78"/>
    <w:rsid w:val="00F96D97"/>
    <w:rsid w:val="00F96DBB"/>
    <w:rsid w:val="00F96EA7"/>
    <w:rsid w:val="00F96EBD"/>
    <w:rsid w:val="00F96F1A"/>
    <w:rsid w:val="00F96FB8"/>
    <w:rsid w:val="00F96FE0"/>
    <w:rsid w:val="00F97015"/>
    <w:rsid w:val="00F97024"/>
    <w:rsid w:val="00F971FE"/>
    <w:rsid w:val="00F9724F"/>
    <w:rsid w:val="00F97266"/>
    <w:rsid w:val="00F97296"/>
    <w:rsid w:val="00F972D8"/>
    <w:rsid w:val="00F9734C"/>
    <w:rsid w:val="00F97424"/>
    <w:rsid w:val="00F9745E"/>
    <w:rsid w:val="00F97462"/>
    <w:rsid w:val="00F9747C"/>
    <w:rsid w:val="00F9758E"/>
    <w:rsid w:val="00F9765A"/>
    <w:rsid w:val="00F97686"/>
    <w:rsid w:val="00F976A0"/>
    <w:rsid w:val="00F97705"/>
    <w:rsid w:val="00F97776"/>
    <w:rsid w:val="00F977CD"/>
    <w:rsid w:val="00F97800"/>
    <w:rsid w:val="00F97899"/>
    <w:rsid w:val="00F978AC"/>
    <w:rsid w:val="00F978B9"/>
    <w:rsid w:val="00F9790A"/>
    <w:rsid w:val="00F97A0B"/>
    <w:rsid w:val="00F97A47"/>
    <w:rsid w:val="00F97A5F"/>
    <w:rsid w:val="00F97A8E"/>
    <w:rsid w:val="00F97AEA"/>
    <w:rsid w:val="00F97B16"/>
    <w:rsid w:val="00F97BE2"/>
    <w:rsid w:val="00F97BF5"/>
    <w:rsid w:val="00F97C2D"/>
    <w:rsid w:val="00F97DB3"/>
    <w:rsid w:val="00F97E59"/>
    <w:rsid w:val="00F97EB6"/>
    <w:rsid w:val="00F97EBF"/>
    <w:rsid w:val="00F97EE5"/>
    <w:rsid w:val="00F97F95"/>
    <w:rsid w:val="00FA000A"/>
    <w:rsid w:val="00FA001F"/>
    <w:rsid w:val="00FA0085"/>
    <w:rsid w:val="00FA00D3"/>
    <w:rsid w:val="00FA0133"/>
    <w:rsid w:val="00FA0186"/>
    <w:rsid w:val="00FA01E0"/>
    <w:rsid w:val="00FA02D4"/>
    <w:rsid w:val="00FA0339"/>
    <w:rsid w:val="00FA0347"/>
    <w:rsid w:val="00FA0453"/>
    <w:rsid w:val="00FA0519"/>
    <w:rsid w:val="00FA053A"/>
    <w:rsid w:val="00FA057E"/>
    <w:rsid w:val="00FA058D"/>
    <w:rsid w:val="00FA06D2"/>
    <w:rsid w:val="00FA07A9"/>
    <w:rsid w:val="00FA07B9"/>
    <w:rsid w:val="00FA07DE"/>
    <w:rsid w:val="00FA0915"/>
    <w:rsid w:val="00FA09DA"/>
    <w:rsid w:val="00FA0A53"/>
    <w:rsid w:val="00FA0A5B"/>
    <w:rsid w:val="00FA0ABD"/>
    <w:rsid w:val="00FA0B9A"/>
    <w:rsid w:val="00FA0BD9"/>
    <w:rsid w:val="00FA0BFE"/>
    <w:rsid w:val="00FA0CCE"/>
    <w:rsid w:val="00FA0D8C"/>
    <w:rsid w:val="00FA0D97"/>
    <w:rsid w:val="00FA0DE8"/>
    <w:rsid w:val="00FA0E0B"/>
    <w:rsid w:val="00FA0E75"/>
    <w:rsid w:val="00FA0E99"/>
    <w:rsid w:val="00FA0F8A"/>
    <w:rsid w:val="00FA0FA9"/>
    <w:rsid w:val="00FA0FFC"/>
    <w:rsid w:val="00FA1050"/>
    <w:rsid w:val="00FA108B"/>
    <w:rsid w:val="00FA10B1"/>
    <w:rsid w:val="00FA10F2"/>
    <w:rsid w:val="00FA127F"/>
    <w:rsid w:val="00FA128D"/>
    <w:rsid w:val="00FA130B"/>
    <w:rsid w:val="00FA1381"/>
    <w:rsid w:val="00FA1399"/>
    <w:rsid w:val="00FA145A"/>
    <w:rsid w:val="00FA1539"/>
    <w:rsid w:val="00FA15DA"/>
    <w:rsid w:val="00FA162E"/>
    <w:rsid w:val="00FA16FE"/>
    <w:rsid w:val="00FA1812"/>
    <w:rsid w:val="00FA1861"/>
    <w:rsid w:val="00FA189D"/>
    <w:rsid w:val="00FA1905"/>
    <w:rsid w:val="00FA1A1C"/>
    <w:rsid w:val="00FA1A33"/>
    <w:rsid w:val="00FA1A4F"/>
    <w:rsid w:val="00FA1A61"/>
    <w:rsid w:val="00FA1A82"/>
    <w:rsid w:val="00FA1AA2"/>
    <w:rsid w:val="00FA1AF1"/>
    <w:rsid w:val="00FA1C52"/>
    <w:rsid w:val="00FA1D2F"/>
    <w:rsid w:val="00FA1D4F"/>
    <w:rsid w:val="00FA1DEF"/>
    <w:rsid w:val="00FA1F40"/>
    <w:rsid w:val="00FA1F9B"/>
    <w:rsid w:val="00FA1FBE"/>
    <w:rsid w:val="00FA2018"/>
    <w:rsid w:val="00FA20DE"/>
    <w:rsid w:val="00FA2142"/>
    <w:rsid w:val="00FA218C"/>
    <w:rsid w:val="00FA21A5"/>
    <w:rsid w:val="00FA21C7"/>
    <w:rsid w:val="00FA21D9"/>
    <w:rsid w:val="00FA21FD"/>
    <w:rsid w:val="00FA22BA"/>
    <w:rsid w:val="00FA22FF"/>
    <w:rsid w:val="00FA2334"/>
    <w:rsid w:val="00FA237B"/>
    <w:rsid w:val="00FA23DA"/>
    <w:rsid w:val="00FA24A6"/>
    <w:rsid w:val="00FA2573"/>
    <w:rsid w:val="00FA25AD"/>
    <w:rsid w:val="00FA262B"/>
    <w:rsid w:val="00FA265C"/>
    <w:rsid w:val="00FA265F"/>
    <w:rsid w:val="00FA26BA"/>
    <w:rsid w:val="00FA26D9"/>
    <w:rsid w:val="00FA26FA"/>
    <w:rsid w:val="00FA2739"/>
    <w:rsid w:val="00FA273D"/>
    <w:rsid w:val="00FA2872"/>
    <w:rsid w:val="00FA28AD"/>
    <w:rsid w:val="00FA28B5"/>
    <w:rsid w:val="00FA290F"/>
    <w:rsid w:val="00FA2938"/>
    <w:rsid w:val="00FA2A46"/>
    <w:rsid w:val="00FA2B87"/>
    <w:rsid w:val="00FA2BA9"/>
    <w:rsid w:val="00FA2C16"/>
    <w:rsid w:val="00FA2C44"/>
    <w:rsid w:val="00FA2CE5"/>
    <w:rsid w:val="00FA2D27"/>
    <w:rsid w:val="00FA2E15"/>
    <w:rsid w:val="00FA2E25"/>
    <w:rsid w:val="00FA2E2E"/>
    <w:rsid w:val="00FA2EAE"/>
    <w:rsid w:val="00FA2EC8"/>
    <w:rsid w:val="00FA2FB8"/>
    <w:rsid w:val="00FA2FC5"/>
    <w:rsid w:val="00FA307E"/>
    <w:rsid w:val="00FA30AE"/>
    <w:rsid w:val="00FA3107"/>
    <w:rsid w:val="00FA3112"/>
    <w:rsid w:val="00FA3163"/>
    <w:rsid w:val="00FA3252"/>
    <w:rsid w:val="00FA32EF"/>
    <w:rsid w:val="00FA32F9"/>
    <w:rsid w:val="00FA3382"/>
    <w:rsid w:val="00FA345A"/>
    <w:rsid w:val="00FA34A3"/>
    <w:rsid w:val="00FA34C6"/>
    <w:rsid w:val="00FA3505"/>
    <w:rsid w:val="00FA35A3"/>
    <w:rsid w:val="00FA3677"/>
    <w:rsid w:val="00FA3731"/>
    <w:rsid w:val="00FA3783"/>
    <w:rsid w:val="00FA37D8"/>
    <w:rsid w:val="00FA381B"/>
    <w:rsid w:val="00FA38AC"/>
    <w:rsid w:val="00FA398F"/>
    <w:rsid w:val="00FA3A08"/>
    <w:rsid w:val="00FA3A46"/>
    <w:rsid w:val="00FA3BC6"/>
    <w:rsid w:val="00FA3BDA"/>
    <w:rsid w:val="00FA3C42"/>
    <w:rsid w:val="00FA3E66"/>
    <w:rsid w:val="00FA4096"/>
    <w:rsid w:val="00FA4153"/>
    <w:rsid w:val="00FA419C"/>
    <w:rsid w:val="00FA41B5"/>
    <w:rsid w:val="00FA4212"/>
    <w:rsid w:val="00FA423D"/>
    <w:rsid w:val="00FA426E"/>
    <w:rsid w:val="00FA42F5"/>
    <w:rsid w:val="00FA4368"/>
    <w:rsid w:val="00FA439B"/>
    <w:rsid w:val="00FA43A4"/>
    <w:rsid w:val="00FA43D6"/>
    <w:rsid w:val="00FA4403"/>
    <w:rsid w:val="00FA442C"/>
    <w:rsid w:val="00FA444A"/>
    <w:rsid w:val="00FA446C"/>
    <w:rsid w:val="00FA448C"/>
    <w:rsid w:val="00FA448F"/>
    <w:rsid w:val="00FA45D4"/>
    <w:rsid w:val="00FA46BA"/>
    <w:rsid w:val="00FA4766"/>
    <w:rsid w:val="00FA477D"/>
    <w:rsid w:val="00FA47EE"/>
    <w:rsid w:val="00FA483B"/>
    <w:rsid w:val="00FA4840"/>
    <w:rsid w:val="00FA48AB"/>
    <w:rsid w:val="00FA48F3"/>
    <w:rsid w:val="00FA48FD"/>
    <w:rsid w:val="00FA4953"/>
    <w:rsid w:val="00FA4972"/>
    <w:rsid w:val="00FA4A5F"/>
    <w:rsid w:val="00FA4A6F"/>
    <w:rsid w:val="00FA4B0B"/>
    <w:rsid w:val="00FA4B5B"/>
    <w:rsid w:val="00FA4B7A"/>
    <w:rsid w:val="00FA4BA8"/>
    <w:rsid w:val="00FA4BFE"/>
    <w:rsid w:val="00FA4C40"/>
    <w:rsid w:val="00FA4D47"/>
    <w:rsid w:val="00FA4D82"/>
    <w:rsid w:val="00FA4DCB"/>
    <w:rsid w:val="00FA4F08"/>
    <w:rsid w:val="00FA4F81"/>
    <w:rsid w:val="00FA4FEA"/>
    <w:rsid w:val="00FA5000"/>
    <w:rsid w:val="00FA5004"/>
    <w:rsid w:val="00FA5094"/>
    <w:rsid w:val="00FA5098"/>
    <w:rsid w:val="00FA51A5"/>
    <w:rsid w:val="00FA51F5"/>
    <w:rsid w:val="00FA51FB"/>
    <w:rsid w:val="00FA530A"/>
    <w:rsid w:val="00FA53A8"/>
    <w:rsid w:val="00FA54DB"/>
    <w:rsid w:val="00FA54EE"/>
    <w:rsid w:val="00FA5822"/>
    <w:rsid w:val="00FA58E8"/>
    <w:rsid w:val="00FA5960"/>
    <w:rsid w:val="00FA599F"/>
    <w:rsid w:val="00FA59D4"/>
    <w:rsid w:val="00FA5A5C"/>
    <w:rsid w:val="00FA5A96"/>
    <w:rsid w:val="00FA5B38"/>
    <w:rsid w:val="00FA5B65"/>
    <w:rsid w:val="00FA5C2B"/>
    <w:rsid w:val="00FA5C34"/>
    <w:rsid w:val="00FA5CFC"/>
    <w:rsid w:val="00FA5D0F"/>
    <w:rsid w:val="00FA5D50"/>
    <w:rsid w:val="00FA5D69"/>
    <w:rsid w:val="00FA5D75"/>
    <w:rsid w:val="00FA5D7A"/>
    <w:rsid w:val="00FA5DA1"/>
    <w:rsid w:val="00FA5E45"/>
    <w:rsid w:val="00FA60FE"/>
    <w:rsid w:val="00FA6297"/>
    <w:rsid w:val="00FA62C0"/>
    <w:rsid w:val="00FA6381"/>
    <w:rsid w:val="00FA6467"/>
    <w:rsid w:val="00FA6484"/>
    <w:rsid w:val="00FA655F"/>
    <w:rsid w:val="00FA670C"/>
    <w:rsid w:val="00FA6786"/>
    <w:rsid w:val="00FA67CA"/>
    <w:rsid w:val="00FA68B5"/>
    <w:rsid w:val="00FA6955"/>
    <w:rsid w:val="00FA6982"/>
    <w:rsid w:val="00FA69AA"/>
    <w:rsid w:val="00FA6A8A"/>
    <w:rsid w:val="00FA6B66"/>
    <w:rsid w:val="00FA6B68"/>
    <w:rsid w:val="00FA6C80"/>
    <w:rsid w:val="00FA6CE1"/>
    <w:rsid w:val="00FA6CF8"/>
    <w:rsid w:val="00FA6D2B"/>
    <w:rsid w:val="00FA6E24"/>
    <w:rsid w:val="00FA6E4D"/>
    <w:rsid w:val="00FA7017"/>
    <w:rsid w:val="00FA70CF"/>
    <w:rsid w:val="00FA7124"/>
    <w:rsid w:val="00FA726C"/>
    <w:rsid w:val="00FA72A3"/>
    <w:rsid w:val="00FA7378"/>
    <w:rsid w:val="00FA73A1"/>
    <w:rsid w:val="00FA7542"/>
    <w:rsid w:val="00FA758D"/>
    <w:rsid w:val="00FA7602"/>
    <w:rsid w:val="00FA7624"/>
    <w:rsid w:val="00FA76C5"/>
    <w:rsid w:val="00FA7722"/>
    <w:rsid w:val="00FA785F"/>
    <w:rsid w:val="00FA7862"/>
    <w:rsid w:val="00FA792B"/>
    <w:rsid w:val="00FA7942"/>
    <w:rsid w:val="00FA7AB7"/>
    <w:rsid w:val="00FA7BCD"/>
    <w:rsid w:val="00FA7D79"/>
    <w:rsid w:val="00FA7DBE"/>
    <w:rsid w:val="00FA7E43"/>
    <w:rsid w:val="00FA7FAC"/>
    <w:rsid w:val="00FB001D"/>
    <w:rsid w:val="00FB002C"/>
    <w:rsid w:val="00FB0086"/>
    <w:rsid w:val="00FB009C"/>
    <w:rsid w:val="00FB01DE"/>
    <w:rsid w:val="00FB0312"/>
    <w:rsid w:val="00FB0328"/>
    <w:rsid w:val="00FB053D"/>
    <w:rsid w:val="00FB05B1"/>
    <w:rsid w:val="00FB06CC"/>
    <w:rsid w:val="00FB072C"/>
    <w:rsid w:val="00FB0860"/>
    <w:rsid w:val="00FB0911"/>
    <w:rsid w:val="00FB09BA"/>
    <w:rsid w:val="00FB0A4C"/>
    <w:rsid w:val="00FB0A81"/>
    <w:rsid w:val="00FB0AB7"/>
    <w:rsid w:val="00FB0B3E"/>
    <w:rsid w:val="00FB0B5C"/>
    <w:rsid w:val="00FB0BB9"/>
    <w:rsid w:val="00FB0BC2"/>
    <w:rsid w:val="00FB0C94"/>
    <w:rsid w:val="00FB0CE8"/>
    <w:rsid w:val="00FB0D51"/>
    <w:rsid w:val="00FB0E29"/>
    <w:rsid w:val="00FB0E66"/>
    <w:rsid w:val="00FB0F28"/>
    <w:rsid w:val="00FB0F4B"/>
    <w:rsid w:val="00FB0FEB"/>
    <w:rsid w:val="00FB0FF4"/>
    <w:rsid w:val="00FB112B"/>
    <w:rsid w:val="00FB11E9"/>
    <w:rsid w:val="00FB11F9"/>
    <w:rsid w:val="00FB1241"/>
    <w:rsid w:val="00FB1272"/>
    <w:rsid w:val="00FB128C"/>
    <w:rsid w:val="00FB1307"/>
    <w:rsid w:val="00FB1381"/>
    <w:rsid w:val="00FB13C2"/>
    <w:rsid w:val="00FB13D0"/>
    <w:rsid w:val="00FB14C1"/>
    <w:rsid w:val="00FB1506"/>
    <w:rsid w:val="00FB152E"/>
    <w:rsid w:val="00FB156D"/>
    <w:rsid w:val="00FB15C8"/>
    <w:rsid w:val="00FB15D4"/>
    <w:rsid w:val="00FB165A"/>
    <w:rsid w:val="00FB1699"/>
    <w:rsid w:val="00FB1728"/>
    <w:rsid w:val="00FB1778"/>
    <w:rsid w:val="00FB17AC"/>
    <w:rsid w:val="00FB17B8"/>
    <w:rsid w:val="00FB1992"/>
    <w:rsid w:val="00FB19F4"/>
    <w:rsid w:val="00FB1A8D"/>
    <w:rsid w:val="00FB1C21"/>
    <w:rsid w:val="00FB1C8F"/>
    <w:rsid w:val="00FB1CBE"/>
    <w:rsid w:val="00FB1CCE"/>
    <w:rsid w:val="00FB1CDB"/>
    <w:rsid w:val="00FB1D00"/>
    <w:rsid w:val="00FB1D77"/>
    <w:rsid w:val="00FB1E98"/>
    <w:rsid w:val="00FB1ED8"/>
    <w:rsid w:val="00FB1F51"/>
    <w:rsid w:val="00FB200B"/>
    <w:rsid w:val="00FB207F"/>
    <w:rsid w:val="00FB20FB"/>
    <w:rsid w:val="00FB211D"/>
    <w:rsid w:val="00FB2129"/>
    <w:rsid w:val="00FB22C4"/>
    <w:rsid w:val="00FB2318"/>
    <w:rsid w:val="00FB245D"/>
    <w:rsid w:val="00FB2482"/>
    <w:rsid w:val="00FB2497"/>
    <w:rsid w:val="00FB24C7"/>
    <w:rsid w:val="00FB24E2"/>
    <w:rsid w:val="00FB250C"/>
    <w:rsid w:val="00FB2535"/>
    <w:rsid w:val="00FB25CB"/>
    <w:rsid w:val="00FB2796"/>
    <w:rsid w:val="00FB27A8"/>
    <w:rsid w:val="00FB27B5"/>
    <w:rsid w:val="00FB282D"/>
    <w:rsid w:val="00FB287B"/>
    <w:rsid w:val="00FB28D2"/>
    <w:rsid w:val="00FB294B"/>
    <w:rsid w:val="00FB295D"/>
    <w:rsid w:val="00FB298D"/>
    <w:rsid w:val="00FB29DF"/>
    <w:rsid w:val="00FB29FC"/>
    <w:rsid w:val="00FB2A5F"/>
    <w:rsid w:val="00FB2AE1"/>
    <w:rsid w:val="00FB2B7A"/>
    <w:rsid w:val="00FB2BC4"/>
    <w:rsid w:val="00FB2C5D"/>
    <w:rsid w:val="00FB2C9D"/>
    <w:rsid w:val="00FB2CA9"/>
    <w:rsid w:val="00FB2D16"/>
    <w:rsid w:val="00FB2E26"/>
    <w:rsid w:val="00FB2F12"/>
    <w:rsid w:val="00FB2FF4"/>
    <w:rsid w:val="00FB3000"/>
    <w:rsid w:val="00FB306D"/>
    <w:rsid w:val="00FB3182"/>
    <w:rsid w:val="00FB31EA"/>
    <w:rsid w:val="00FB32C3"/>
    <w:rsid w:val="00FB33F2"/>
    <w:rsid w:val="00FB3414"/>
    <w:rsid w:val="00FB3436"/>
    <w:rsid w:val="00FB3700"/>
    <w:rsid w:val="00FB3724"/>
    <w:rsid w:val="00FB3793"/>
    <w:rsid w:val="00FB3846"/>
    <w:rsid w:val="00FB385F"/>
    <w:rsid w:val="00FB3939"/>
    <w:rsid w:val="00FB39A1"/>
    <w:rsid w:val="00FB39EB"/>
    <w:rsid w:val="00FB3A9E"/>
    <w:rsid w:val="00FB3AFA"/>
    <w:rsid w:val="00FB3B01"/>
    <w:rsid w:val="00FB3B36"/>
    <w:rsid w:val="00FB3C8C"/>
    <w:rsid w:val="00FB3DCB"/>
    <w:rsid w:val="00FB3ECD"/>
    <w:rsid w:val="00FB4035"/>
    <w:rsid w:val="00FB404A"/>
    <w:rsid w:val="00FB42A7"/>
    <w:rsid w:val="00FB43EB"/>
    <w:rsid w:val="00FB44F7"/>
    <w:rsid w:val="00FB4510"/>
    <w:rsid w:val="00FB4534"/>
    <w:rsid w:val="00FB45C7"/>
    <w:rsid w:val="00FB464A"/>
    <w:rsid w:val="00FB46DA"/>
    <w:rsid w:val="00FB4702"/>
    <w:rsid w:val="00FB47E9"/>
    <w:rsid w:val="00FB485E"/>
    <w:rsid w:val="00FB4862"/>
    <w:rsid w:val="00FB4895"/>
    <w:rsid w:val="00FB48F1"/>
    <w:rsid w:val="00FB4907"/>
    <w:rsid w:val="00FB490B"/>
    <w:rsid w:val="00FB4954"/>
    <w:rsid w:val="00FB4992"/>
    <w:rsid w:val="00FB499F"/>
    <w:rsid w:val="00FB49AD"/>
    <w:rsid w:val="00FB4A78"/>
    <w:rsid w:val="00FB4B15"/>
    <w:rsid w:val="00FB4B1C"/>
    <w:rsid w:val="00FB4B24"/>
    <w:rsid w:val="00FB4B3C"/>
    <w:rsid w:val="00FB4B45"/>
    <w:rsid w:val="00FB4BC6"/>
    <w:rsid w:val="00FB4D12"/>
    <w:rsid w:val="00FB4D84"/>
    <w:rsid w:val="00FB4D99"/>
    <w:rsid w:val="00FB4DCD"/>
    <w:rsid w:val="00FB4E79"/>
    <w:rsid w:val="00FB4EC3"/>
    <w:rsid w:val="00FB4F76"/>
    <w:rsid w:val="00FB4FBF"/>
    <w:rsid w:val="00FB4FFA"/>
    <w:rsid w:val="00FB5068"/>
    <w:rsid w:val="00FB5074"/>
    <w:rsid w:val="00FB50C7"/>
    <w:rsid w:val="00FB50D1"/>
    <w:rsid w:val="00FB50F0"/>
    <w:rsid w:val="00FB5100"/>
    <w:rsid w:val="00FB518D"/>
    <w:rsid w:val="00FB52A2"/>
    <w:rsid w:val="00FB52FC"/>
    <w:rsid w:val="00FB53B8"/>
    <w:rsid w:val="00FB5456"/>
    <w:rsid w:val="00FB54F6"/>
    <w:rsid w:val="00FB5579"/>
    <w:rsid w:val="00FB55C3"/>
    <w:rsid w:val="00FB5664"/>
    <w:rsid w:val="00FB573A"/>
    <w:rsid w:val="00FB5786"/>
    <w:rsid w:val="00FB57F4"/>
    <w:rsid w:val="00FB57F5"/>
    <w:rsid w:val="00FB58C3"/>
    <w:rsid w:val="00FB58D8"/>
    <w:rsid w:val="00FB5908"/>
    <w:rsid w:val="00FB591E"/>
    <w:rsid w:val="00FB5975"/>
    <w:rsid w:val="00FB59B1"/>
    <w:rsid w:val="00FB5B65"/>
    <w:rsid w:val="00FB5BB2"/>
    <w:rsid w:val="00FB5CBE"/>
    <w:rsid w:val="00FB5CCD"/>
    <w:rsid w:val="00FB5EDA"/>
    <w:rsid w:val="00FB5F19"/>
    <w:rsid w:val="00FB602C"/>
    <w:rsid w:val="00FB603B"/>
    <w:rsid w:val="00FB6077"/>
    <w:rsid w:val="00FB607C"/>
    <w:rsid w:val="00FB616A"/>
    <w:rsid w:val="00FB61B2"/>
    <w:rsid w:val="00FB627A"/>
    <w:rsid w:val="00FB62D6"/>
    <w:rsid w:val="00FB651B"/>
    <w:rsid w:val="00FB65C3"/>
    <w:rsid w:val="00FB6628"/>
    <w:rsid w:val="00FB6661"/>
    <w:rsid w:val="00FB673D"/>
    <w:rsid w:val="00FB677D"/>
    <w:rsid w:val="00FB677F"/>
    <w:rsid w:val="00FB679B"/>
    <w:rsid w:val="00FB6888"/>
    <w:rsid w:val="00FB6983"/>
    <w:rsid w:val="00FB699A"/>
    <w:rsid w:val="00FB69A0"/>
    <w:rsid w:val="00FB69AC"/>
    <w:rsid w:val="00FB69CE"/>
    <w:rsid w:val="00FB6A0F"/>
    <w:rsid w:val="00FB6AA5"/>
    <w:rsid w:val="00FB6AC9"/>
    <w:rsid w:val="00FB6BC9"/>
    <w:rsid w:val="00FB6BD9"/>
    <w:rsid w:val="00FB6D2A"/>
    <w:rsid w:val="00FB6D81"/>
    <w:rsid w:val="00FB6F26"/>
    <w:rsid w:val="00FB701E"/>
    <w:rsid w:val="00FB70A0"/>
    <w:rsid w:val="00FB71C8"/>
    <w:rsid w:val="00FB729C"/>
    <w:rsid w:val="00FB72F5"/>
    <w:rsid w:val="00FB731F"/>
    <w:rsid w:val="00FB7320"/>
    <w:rsid w:val="00FB7333"/>
    <w:rsid w:val="00FB73A6"/>
    <w:rsid w:val="00FB74C5"/>
    <w:rsid w:val="00FB7538"/>
    <w:rsid w:val="00FB760F"/>
    <w:rsid w:val="00FB7639"/>
    <w:rsid w:val="00FB7732"/>
    <w:rsid w:val="00FB773A"/>
    <w:rsid w:val="00FB7753"/>
    <w:rsid w:val="00FB775D"/>
    <w:rsid w:val="00FB7788"/>
    <w:rsid w:val="00FB77AE"/>
    <w:rsid w:val="00FB77B6"/>
    <w:rsid w:val="00FB77FE"/>
    <w:rsid w:val="00FB7B03"/>
    <w:rsid w:val="00FB7B5B"/>
    <w:rsid w:val="00FB7B85"/>
    <w:rsid w:val="00FB7C89"/>
    <w:rsid w:val="00FB7C9B"/>
    <w:rsid w:val="00FB7CE1"/>
    <w:rsid w:val="00FB7D1B"/>
    <w:rsid w:val="00FB7D69"/>
    <w:rsid w:val="00FB7E17"/>
    <w:rsid w:val="00FB7E1E"/>
    <w:rsid w:val="00FB7EB8"/>
    <w:rsid w:val="00FB7EDC"/>
    <w:rsid w:val="00FB7EE6"/>
    <w:rsid w:val="00FB7F05"/>
    <w:rsid w:val="00FB7F1F"/>
    <w:rsid w:val="00FB7F48"/>
    <w:rsid w:val="00FC0059"/>
    <w:rsid w:val="00FC021E"/>
    <w:rsid w:val="00FC028E"/>
    <w:rsid w:val="00FC03D4"/>
    <w:rsid w:val="00FC0423"/>
    <w:rsid w:val="00FC0469"/>
    <w:rsid w:val="00FC057C"/>
    <w:rsid w:val="00FC05CE"/>
    <w:rsid w:val="00FC05ED"/>
    <w:rsid w:val="00FC06E1"/>
    <w:rsid w:val="00FC07CA"/>
    <w:rsid w:val="00FC09BE"/>
    <w:rsid w:val="00FC0A1F"/>
    <w:rsid w:val="00FC0AA6"/>
    <w:rsid w:val="00FC0AB4"/>
    <w:rsid w:val="00FC0AD2"/>
    <w:rsid w:val="00FC0B03"/>
    <w:rsid w:val="00FC0BD1"/>
    <w:rsid w:val="00FC0D3E"/>
    <w:rsid w:val="00FC0F01"/>
    <w:rsid w:val="00FC0F52"/>
    <w:rsid w:val="00FC0FEF"/>
    <w:rsid w:val="00FC1034"/>
    <w:rsid w:val="00FC112E"/>
    <w:rsid w:val="00FC116E"/>
    <w:rsid w:val="00FC1192"/>
    <w:rsid w:val="00FC11EE"/>
    <w:rsid w:val="00FC1238"/>
    <w:rsid w:val="00FC1299"/>
    <w:rsid w:val="00FC12AA"/>
    <w:rsid w:val="00FC12C2"/>
    <w:rsid w:val="00FC12E1"/>
    <w:rsid w:val="00FC1311"/>
    <w:rsid w:val="00FC159C"/>
    <w:rsid w:val="00FC164A"/>
    <w:rsid w:val="00FC16FB"/>
    <w:rsid w:val="00FC1796"/>
    <w:rsid w:val="00FC17C5"/>
    <w:rsid w:val="00FC182D"/>
    <w:rsid w:val="00FC186B"/>
    <w:rsid w:val="00FC186F"/>
    <w:rsid w:val="00FC18A4"/>
    <w:rsid w:val="00FC194A"/>
    <w:rsid w:val="00FC19EB"/>
    <w:rsid w:val="00FC1A3A"/>
    <w:rsid w:val="00FC1A40"/>
    <w:rsid w:val="00FC1A50"/>
    <w:rsid w:val="00FC1A66"/>
    <w:rsid w:val="00FC1ACE"/>
    <w:rsid w:val="00FC1AF3"/>
    <w:rsid w:val="00FC1B0B"/>
    <w:rsid w:val="00FC1B2F"/>
    <w:rsid w:val="00FC1B9F"/>
    <w:rsid w:val="00FC1C53"/>
    <w:rsid w:val="00FC1CC0"/>
    <w:rsid w:val="00FC1CD5"/>
    <w:rsid w:val="00FC1DD7"/>
    <w:rsid w:val="00FC1E2D"/>
    <w:rsid w:val="00FC1EB3"/>
    <w:rsid w:val="00FC1F17"/>
    <w:rsid w:val="00FC202E"/>
    <w:rsid w:val="00FC2079"/>
    <w:rsid w:val="00FC21E3"/>
    <w:rsid w:val="00FC23C8"/>
    <w:rsid w:val="00FC240C"/>
    <w:rsid w:val="00FC2422"/>
    <w:rsid w:val="00FC24E4"/>
    <w:rsid w:val="00FC24F7"/>
    <w:rsid w:val="00FC26A5"/>
    <w:rsid w:val="00FC2771"/>
    <w:rsid w:val="00FC27A6"/>
    <w:rsid w:val="00FC284B"/>
    <w:rsid w:val="00FC2907"/>
    <w:rsid w:val="00FC290A"/>
    <w:rsid w:val="00FC2A1C"/>
    <w:rsid w:val="00FC2A4B"/>
    <w:rsid w:val="00FC2AC3"/>
    <w:rsid w:val="00FC2B10"/>
    <w:rsid w:val="00FC2B8C"/>
    <w:rsid w:val="00FC2BA7"/>
    <w:rsid w:val="00FC2BB0"/>
    <w:rsid w:val="00FC2BD3"/>
    <w:rsid w:val="00FC2FB7"/>
    <w:rsid w:val="00FC3017"/>
    <w:rsid w:val="00FC31C0"/>
    <w:rsid w:val="00FC3214"/>
    <w:rsid w:val="00FC3265"/>
    <w:rsid w:val="00FC32D9"/>
    <w:rsid w:val="00FC33AA"/>
    <w:rsid w:val="00FC33B8"/>
    <w:rsid w:val="00FC3458"/>
    <w:rsid w:val="00FC345E"/>
    <w:rsid w:val="00FC3496"/>
    <w:rsid w:val="00FC34D8"/>
    <w:rsid w:val="00FC34DB"/>
    <w:rsid w:val="00FC34E0"/>
    <w:rsid w:val="00FC3503"/>
    <w:rsid w:val="00FC3556"/>
    <w:rsid w:val="00FC357E"/>
    <w:rsid w:val="00FC35F4"/>
    <w:rsid w:val="00FC3644"/>
    <w:rsid w:val="00FC3701"/>
    <w:rsid w:val="00FC3719"/>
    <w:rsid w:val="00FC372C"/>
    <w:rsid w:val="00FC3835"/>
    <w:rsid w:val="00FC38AD"/>
    <w:rsid w:val="00FC38B1"/>
    <w:rsid w:val="00FC390D"/>
    <w:rsid w:val="00FC3926"/>
    <w:rsid w:val="00FC3A3C"/>
    <w:rsid w:val="00FC3A95"/>
    <w:rsid w:val="00FC3AF1"/>
    <w:rsid w:val="00FC3BDA"/>
    <w:rsid w:val="00FC3C21"/>
    <w:rsid w:val="00FC3C35"/>
    <w:rsid w:val="00FC3C6D"/>
    <w:rsid w:val="00FC3C6E"/>
    <w:rsid w:val="00FC3CCF"/>
    <w:rsid w:val="00FC3CDA"/>
    <w:rsid w:val="00FC3E29"/>
    <w:rsid w:val="00FC3F00"/>
    <w:rsid w:val="00FC4098"/>
    <w:rsid w:val="00FC411B"/>
    <w:rsid w:val="00FC4163"/>
    <w:rsid w:val="00FC41C3"/>
    <w:rsid w:val="00FC41D2"/>
    <w:rsid w:val="00FC41DD"/>
    <w:rsid w:val="00FC4260"/>
    <w:rsid w:val="00FC441D"/>
    <w:rsid w:val="00FC4443"/>
    <w:rsid w:val="00FC46D6"/>
    <w:rsid w:val="00FC4700"/>
    <w:rsid w:val="00FC483D"/>
    <w:rsid w:val="00FC4883"/>
    <w:rsid w:val="00FC48CA"/>
    <w:rsid w:val="00FC4999"/>
    <w:rsid w:val="00FC4AD7"/>
    <w:rsid w:val="00FC4B32"/>
    <w:rsid w:val="00FC4B7A"/>
    <w:rsid w:val="00FC4BA8"/>
    <w:rsid w:val="00FC4BF8"/>
    <w:rsid w:val="00FC4CEC"/>
    <w:rsid w:val="00FC4D99"/>
    <w:rsid w:val="00FC4DD9"/>
    <w:rsid w:val="00FC4DDC"/>
    <w:rsid w:val="00FC4FB1"/>
    <w:rsid w:val="00FC503F"/>
    <w:rsid w:val="00FC50D2"/>
    <w:rsid w:val="00FC51CB"/>
    <w:rsid w:val="00FC527F"/>
    <w:rsid w:val="00FC52CD"/>
    <w:rsid w:val="00FC53BB"/>
    <w:rsid w:val="00FC544B"/>
    <w:rsid w:val="00FC547B"/>
    <w:rsid w:val="00FC54E5"/>
    <w:rsid w:val="00FC557C"/>
    <w:rsid w:val="00FC5626"/>
    <w:rsid w:val="00FC5634"/>
    <w:rsid w:val="00FC563C"/>
    <w:rsid w:val="00FC56CC"/>
    <w:rsid w:val="00FC5741"/>
    <w:rsid w:val="00FC588E"/>
    <w:rsid w:val="00FC5961"/>
    <w:rsid w:val="00FC597D"/>
    <w:rsid w:val="00FC5989"/>
    <w:rsid w:val="00FC59BF"/>
    <w:rsid w:val="00FC59F7"/>
    <w:rsid w:val="00FC5A98"/>
    <w:rsid w:val="00FC5ABB"/>
    <w:rsid w:val="00FC5B45"/>
    <w:rsid w:val="00FC5B5F"/>
    <w:rsid w:val="00FC5BC7"/>
    <w:rsid w:val="00FC5C36"/>
    <w:rsid w:val="00FC5C94"/>
    <w:rsid w:val="00FC5CCE"/>
    <w:rsid w:val="00FC5D52"/>
    <w:rsid w:val="00FC5D64"/>
    <w:rsid w:val="00FC5D99"/>
    <w:rsid w:val="00FC5DB7"/>
    <w:rsid w:val="00FC5DE5"/>
    <w:rsid w:val="00FC5E01"/>
    <w:rsid w:val="00FC5E4E"/>
    <w:rsid w:val="00FC5F43"/>
    <w:rsid w:val="00FC5FC1"/>
    <w:rsid w:val="00FC5FCD"/>
    <w:rsid w:val="00FC6010"/>
    <w:rsid w:val="00FC6093"/>
    <w:rsid w:val="00FC63AB"/>
    <w:rsid w:val="00FC6442"/>
    <w:rsid w:val="00FC64F0"/>
    <w:rsid w:val="00FC6531"/>
    <w:rsid w:val="00FC6567"/>
    <w:rsid w:val="00FC659E"/>
    <w:rsid w:val="00FC65AC"/>
    <w:rsid w:val="00FC6779"/>
    <w:rsid w:val="00FC67D8"/>
    <w:rsid w:val="00FC67F6"/>
    <w:rsid w:val="00FC6836"/>
    <w:rsid w:val="00FC686F"/>
    <w:rsid w:val="00FC687E"/>
    <w:rsid w:val="00FC68CB"/>
    <w:rsid w:val="00FC68E2"/>
    <w:rsid w:val="00FC699F"/>
    <w:rsid w:val="00FC6B34"/>
    <w:rsid w:val="00FC6BF9"/>
    <w:rsid w:val="00FC6C3F"/>
    <w:rsid w:val="00FC6C53"/>
    <w:rsid w:val="00FC6C62"/>
    <w:rsid w:val="00FC6CBB"/>
    <w:rsid w:val="00FC6CC8"/>
    <w:rsid w:val="00FC6CDD"/>
    <w:rsid w:val="00FC6E39"/>
    <w:rsid w:val="00FC6E3E"/>
    <w:rsid w:val="00FC6E99"/>
    <w:rsid w:val="00FC7003"/>
    <w:rsid w:val="00FC7065"/>
    <w:rsid w:val="00FC7082"/>
    <w:rsid w:val="00FC717F"/>
    <w:rsid w:val="00FC71B1"/>
    <w:rsid w:val="00FC71E1"/>
    <w:rsid w:val="00FC7344"/>
    <w:rsid w:val="00FC7399"/>
    <w:rsid w:val="00FC73D5"/>
    <w:rsid w:val="00FC7439"/>
    <w:rsid w:val="00FC7448"/>
    <w:rsid w:val="00FC7497"/>
    <w:rsid w:val="00FC76A2"/>
    <w:rsid w:val="00FC76DF"/>
    <w:rsid w:val="00FC7741"/>
    <w:rsid w:val="00FC7860"/>
    <w:rsid w:val="00FC7861"/>
    <w:rsid w:val="00FC797E"/>
    <w:rsid w:val="00FC79EE"/>
    <w:rsid w:val="00FC7A56"/>
    <w:rsid w:val="00FC7A8A"/>
    <w:rsid w:val="00FC7BC5"/>
    <w:rsid w:val="00FC7C81"/>
    <w:rsid w:val="00FC7C87"/>
    <w:rsid w:val="00FC7CA2"/>
    <w:rsid w:val="00FC7DED"/>
    <w:rsid w:val="00FC7EBA"/>
    <w:rsid w:val="00FC7EE7"/>
    <w:rsid w:val="00FC7F47"/>
    <w:rsid w:val="00FD0045"/>
    <w:rsid w:val="00FD0069"/>
    <w:rsid w:val="00FD007E"/>
    <w:rsid w:val="00FD008F"/>
    <w:rsid w:val="00FD01B9"/>
    <w:rsid w:val="00FD01D7"/>
    <w:rsid w:val="00FD0219"/>
    <w:rsid w:val="00FD055F"/>
    <w:rsid w:val="00FD05BE"/>
    <w:rsid w:val="00FD0635"/>
    <w:rsid w:val="00FD064A"/>
    <w:rsid w:val="00FD0751"/>
    <w:rsid w:val="00FD088B"/>
    <w:rsid w:val="00FD09B3"/>
    <w:rsid w:val="00FD09FF"/>
    <w:rsid w:val="00FD0A92"/>
    <w:rsid w:val="00FD0BBC"/>
    <w:rsid w:val="00FD0BE8"/>
    <w:rsid w:val="00FD0BF6"/>
    <w:rsid w:val="00FD0C75"/>
    <w:rsid w:val="00FD0C84"/>
    <w:rsid w:val="00FD0D24"/>
    <w:rsid w:val="00FD0D84"/>
    <w:rsid w:val="00FD0E47"/>
    <w:rsid w:val="00FD0FB4"/>
    <w:rsid w:val="00FD0FCE"/>
    <w:rsid w:val="00FD110C"/>
    <w:rsid w:val="00FD112C"/>
    <w:rsid w:val="00FD11FD"/>
    <w:rsid w:val="00FD124D"/>
    <w:rsid w:val="00FD1314"/>
    <w:rsid w:val="00FD139C"/>
    <w:rsid w:val="00FD13E5"/>
    <w:rsid w:val="00FD1435"/>
    <w:rsid w:val="00FD1440"/>
    <w:rsid w:val="00FD1465"/>
    <w:rsid w:val="00FD14E4"/>
    <w:rsid w:val="00FD15A9"/>
    <w:rsid w:val="00FD1624"/>
    <w:rsid w:val="00FD1691"/>
    <w:rsid w:val="00FD16B5"/>
    <w:rsid w:val="00FD18E1"/>
    <w:rsid w:val="00FD1923"/>
    <w:rsid w:val="00FD1A03"/>
    <w:rsid w:val="00FD1A23"/>
    <w:rsid w:val="00FD1AA7"/>
    <w:rsid w:val="00FD1B18"/>
    <w:rsid w:val="00FD1C65"/>
    <w:rsid w:val="00FD1D16"/>
    <w:rsid w:val="00FD1D98"/>
    <w:rsid w:val="00FD1DC2"/>
    <w:rsid w:val="00FD1DD3"/>
    <w:rsid w:val="00FD1DE8"/>
    <w:rsid w:val="00FD1E46"/>
    <w:rsid w:val="00FD1E91"/>
    <w:rsid w:val="00FD1F0A"/>
    <w:rsid w:val="00FD1F8B"/>
    <w:rsid w:val="00FD1FD4"/>
    <w:rsid w:val="00FD1FF3"/>
    <w:rsid w:val="00FD21EA"/>
    <w:rsid w:val="00FD22D3"/>
    <w:rsid w:val="00FD2305"/>
    <w:rsid w:val="00FD2363"/>
    <w:rsid w:val="00FD242C"/>
    <w:rsid w:val="00FD2495"/>
    <w:rsid w:val="00FD24A3"/>
    <w:rsid w:val="00FD24D5"/>
    <w:rsid w:val="00FD254E"/>
    <w:rsid w:val="00FD256A"/>
    <w:rsid w:val="00FD2594"/>
    <w:rsid w:val="00FD25F7"/>
    <w:rsid w:val="00FD2620"/>
    <w:rsid w:val="00FD264A"/>
    <w:rsid w:val="00FD26F8"/>
    <w:rsid w:val="00FD26FA"/>
    <w:rsid w:val="00FD27F3"/>
    <w:rsid w:val="00FD27FD"/>
    <w:rsid w:val="00FD2860"/>
    <w:rsid w:val="00FD2AAF"/>
    <w:rsid w:val="00FD2AE1"/>
    <w:rsid w:val="00FD2B22"/>
    <w:rsid w:val="00FD2B2D"/>
    <w:rsid w:val="00FD2B6F"/>
    <w:rsid w:val="00FD2BC8"/>
    <w:rsid w:val="00FD2C04"/>
    <w:rsid w:val="00FD2C67"/>
    <w:rsid w:val="00FD2D64"/>
    <w:rsid w:val="00FD2DA3"/>
    <w:rsid w:val="00FD2E0B"/>
    <w:rsid w:val="00FD2E53"/>
    <w:rsid w:val="00FD2EC5"/>
    <w:rsid w:val="00FD2EDC"/>
    <w:rsid w:val="00FD2F7E"/>
    <w:rsid w:val="00FD307E"/>
    <w:rsid w:val="00FD3089"/>
    <w:rsid w:val="00FD30D7"/>
    <w:rsid w:val="00FD3100"/>
    <w:rsid w:val="00FD3169"/>
    <w:rsid w:val="00FD3216"/>
    <w:rsid w:val="00FD32B0"/>
    <w:rsid w:val="00FD32EC"/>
    <w:rsid w:val="00FD3338"/>
    <w:rsid w:val="00FD33E3"/>
    <w:rsid w:val="00FD347A"/>
    <w:rsid w:val="00FD3490"/>
    <w:rsid w:val="00FD35A8"/>
    <w:rsid w:val="00FD362A"/>
    <w:rsid w:val="00FD3634"/>
    <w:rsid w:val="00FD36B4"/>
    <w:rsid w:val="00FD36F4"/>
    <w:rsid w:val="00FD3757"/>
    <w:rsid w:val="00FD38AB"/>
    <w:rsid w:val="00FD393F"/>
    <w:rsid w:val="00FD39C0"/>
    <w:rsid w:val="00FD3A4C"/>
    <w:rsid w:val="00FD3A7B"/>
    <w:rsid w:val="00FD3AB1"/>
    <w:rsid w:val="00FD3D88"/>
    <w:rsid w:val="00FD3E3C"/>
    <w:rsid w:val="00FD3FBF"/>
    <w:rsid w:val="00FD3FC4"/>
    <w:rsid w:val="00FD417E"/>
    <w:rsid w:val="00FD418C"/>
    <w:rsid w:val="00FD41F8"/>
    <w:rsid w:val="00FD4237"/>
    <w:rsid w:val="00FD4240"/>
    <w:rsid w:val="00FD4379"/>
    <w:rsid w:val="00FD439C"/>
    <w:rsid w:val="00FD43EC"/>
    <w:rsid w:val="00FD43F6"/>
    <w:rsid w:val="00FD443D"/>
    <w:rsid w:val="00FD4455"/>
    <w:rsid w:val="00FD4590"/>
    <w:rsid w:val="00FD48BF"/>
    <w:rsid w:val="00FD48F3"/>
    <w:rsid w:val="00FD4979"/>
    <w:rsid w:val="00FD49F5"/>
    <w:rsid w:val="00FD4A20"/>
    <w:rsid w:val="00FD4A27"/>
    <w:rsid w:val="00FD4B74"/>
    <w:rsid w:val="00FD4B95"/>
    <w:rsid w:val="00FD4C5F"/>
    <w:rsid w:val="00FD4D12"/>
    <w:rsid w:val="00FD4DBD"/>
    <w:rsid w:val="00FD4E63"/>
    <w:rsid w:val="00FD4E78"/>
    <w:rsid w:val="00FD4E7D"/>
    <w:rsid w:val="00FD4E90"/>
    <w:rsid w:val="00FD4ED9"/>
    <w:rsid w:val="00FD5051"/>
    <w:rsid w:val="00FD5084"/>
    <w:rsid w:val="00FD50A3"/>
    <w:rsid w:val="00FD510F"/>
    <w:rsid w:val="00FD511C"/>
    <w:rsid w:val="00FD5135"/>
    <w:rsid w:val="00FD5165"/>
    <w:rsid w:val="00FD5197"/>
    <w:rsid w:val="00FD5221"/>
    <w:rsid w:val="00FD52A5"/>
    <w:rsid w:val="00FD536D"/>
    <w:rsid w:val="00FD54FE"/>
    <w:rsid w:val="00FD5501"/>
    <w:rsid w:val="00FD5506"/>
    <w:rsid w:val="00FD562F"/>
    <w:rsid w:val="00FD56C1"/>
    <w:rsid w:val="00FD5717"/>
    <w:rsid w:val="00FD5762"/>
    <w:rsid w:val="00FD578E"/>
    <w:rsid w:val="00FD5848"/>
    <w:rsid w:val="00FD58B1"/>
    <w:rsid w:val="00FD58BF"/>
    <w:rsid w:val="00FD58E3"/>
    <w:rsid w:val="00FD58E8"/>
    <w:rsid w:val="00FD5917"/>
    <w:rsid w:val="00FD5ADF"/>
    <w:rsid w:val="00FD5AF0"/>
    <w:rsid w:val="00FD5BA7"/>
    <w:rsid w:val="00FD5C00"/>
    <w:rsid w:val="00FD5C69"/>
    <w:rsid w:val="00FD5DA5"/>
    <w:rsid w:val="00FD5DB7"/>
    <w:rsid w:val="00FD5E93"/>
    <w:rsid w:val="00FD5F05"/>
    <w:rsid w:val="00FD5F07"/>
    <w:rsid w:val="00FD5F29"/>
    <w:rsid w:val="00FD5FA0"/>
    <w:rsid w:val="00FD6058"/>
    <w:rsid w:val="00FD6150"/>
    <w:rsid w:val="00FD6182"/>
    <w:rsid w:val="00FD6186"/>
    <w:rsid w:val="00FD61A2"/>
    <w:rsid w:val="00FD61C2"/>
    <w:rsid w:val="00FD61F4"/>
    <w:rsid w:val="00FD6239"/>
    <w:rsid w:val="00FD627D"/>
    <w:rsid w:val="00FD6305"/>
    <w:rsid w:val="00FD631E"/>
    <w:rsid w:val="00FD6340"/>
    <w:rsid w:val="00FD63A3"/>
    <w:rsid w:val="00FD64AC"/>
    <w:rsid w:val="00FD64F3"/>
    <w:rsid w:val="00FD6587"/>
    <w:rsid w:val="00FD65BD"/>
    <w:rsid w:val="00FD662E"/>
    <w:rsid w:val="00FD666C"/>
    <w:rsid w:val="00FD66A0"/>
    <w:rsid w:val="00FD670F"/>
    <w:rsid w:val="00FD67BB"/>
    <w:rsid w:val="00FD68BF"/>
    <w:rsid w:val="00FD68D8"/>
    <w:rsid w:val="00FD697C"/>
    <w:rsid w:val="00FD6987"/>
    <w:rsid w:val="00FD698F"/>
    <w:rsid w:val="00FD6A11"/>
    <w:rsid w:val="00FD6AA2"/>
    <w:rsid w:val="00FD6AE8"/>
    <w:rsid w:val="00FD6B6E"/>
    <w:rsid w:val="00FD6B8F"/>
    <w:rsid w:val="00FD6B9C"/>
    <w:rsid w:val="00FD6BE4"/>
    <w:rsid w:val="00FD6C38"/>
    <w:rsid w:val="00FD6CE2"/>
    <w:rsid w:val="00FD6D04"/>
    <w:rsid w:val="00FD6DA5"/>
    <w:rsid w:val="00FD6EAB"/>
    <w:rsid w:val="00FD6EFB"/>
    <w:rsid w:val="00FD6F47"/>
    <w:rsid w:val="00FD7114"/>
    <w:rsid w:val="00FD711D"/>
    <w:rsid w:val="00FD7123"/>
    <w:rsid w:val="00FD71E2"/>
    <w:rsid w:val="00FD7222"/>
    <w:rsid w:val="00FD7227"/>
    <w:rsid w:val="00FD724C"/>
    <w:rsid w:val="00FD724D"/>
    <w:rsid w:val="00FD72E5"/>
    <w:rsid w:val="00FD7364"/>
    <w:rsid w:val="00FD7538"/>
    <w:rsid w:val="00FD756E"/>
    <w:rsid w:val="00FD7575"/>
    <w:rsid w:val="00FD75E1"/>
    <w:rsid w:val="00FD766A"/>
    <w:rsid w:val="00FD76EF"/>
    <w:rsid w:val="00FD773E"/>
    <w:rsid w:val="00FD7752"/>
    <w:rsid w:val="00FD77D0"/>
    <w:rsid w:val="00FD781E"/>
    <w:rsid w:val="00FD7847"/>
    <w:rsid w:val="00FD7869"/>
    <w:rsid w:val="00FD7883"/>
    <w:rsid w:val="00FD7888"/>
    <w:rsid w:val="00FD796F"/>
    <w:rsid w:val="00FD7987"/>
    <w:rsid w:val="00FD7AF2"/>
    <w:rsid w:val="00FD7CA7"/>
    <w:rsid w:val="00FD7CA8"/>
    <w:rsid w:val="00FD7D5D"/>
    <w:rsid w:val="00FD7F6A"/>
    <w:rsid w:val="00FE01C2"/>
    <w:rsid w:val="00FE02C7"/>
    <w:rsid w:val="00FE031D"/>
    <w:rsid w:val="00FE0517"/>
    <w:rsid w:val="00FE0597"/>
    <w:rsid w:val="00FE0658"/>
    <w:rsid w:val="00FE068A"/>
    <w:rsid w:val="00FE0707"/>
    <w:rsid w:val="00FE0803"/>
    <w:rsid w:val="00FE0861"/>
    <w:rsid w:val="00FE08CB"/>
    <w:rsid w:val="00FE090B"/>
    <w:rsid w:val="00FE09B6"/>
    <w:rsid w:val="00FE0A8C"/>
    <w:rsid w:val="00FE0B24"/>
    <w:rsid w:val="00FE0B52"/>
    <w:rsid w:val="00FE0C2B"/>
    <w:rsid w:val="00FE0D61"/>
    <w:rsid w:val="00FE0DEE"/>
    <w:rsid w:val="00FE0EDF"/>
    <w:rsid w:val="00FE0F4C"/>
    <w:rsid w:val="00FE0FAF"/>
    <w:rsid w:val="00FE1131"/>
    <w:rsid w:val="00FE1176"/>
    <w:rsid w:val="00FE117E"/>
    <w:rsid w:val="00FE11E1"/>
    <w:rsid w:val="00FE11F2"/>
    <w:rsid w:val="00FE124F"/>
    <w:rsid w:val="00FE12A5"/>
    <w:rsid w:val="00FE1331"/>
    <w:rsid w:val="00FE133F"/>
    <w:rsid w:val="00FE1393"/>
    <w:rsid w:val="00FE13B8"/>
    <w:rsid w:val="00FE13FC"/>
    <w:rsid w:val="00FE14BE"/>
    <w:rsid w:val="00FE15C8"/>
    <w:rsid w:val="00FE1616"/>
    <w:rsid w:val="00FE1621"/>
    <w:rsid w:val="00FE16C4"/>
    <w:rsid w:val="00FE17F5"/>
    <w:rsid w:val="00FE182D"/>
    <w:rsid w:val="00FE1831"/>
    <w:rsid w:val="00FE1857"/>
    <w:rsid w:val="00FE185E"/>
    <w:rsid w:val="00FE18A7"/>
    <w:rsid w:val="00FE18CA"/>
    <w:rsid w:val="00FE1935"/>
    <w:rsid w:val="00FE19A6"/>
    <w:rsid w:val="00FE19BA"/>
    <w:rsid w:val="00FE1A69"/>
    <w:rsid w:val="00FE1B52"/>
    <w:rsid w:val="00FE1B76"/>
    <w:rsid w:val="00FE1BCD"/>
    <w:rsid w:val="00FE1BEE"/>
    <w:rsid w:val="00FE1C09"/>
    <w:rsid w:val="00FE1CFE"/>
    <w:rsid w:val="00FE1D4D"/>
    <w:rsid w:val="00FE1DF3"/>
    <w:rsid w:val="00FE1E17"/>
    <w:rsid w:val="00FE1EDB"/>
    <w:rsid w:val="00FE1F13"/>
    <w:rsid w:val="00FE1F45"/>
    <w:rsid w:val="00FE1FE8"/>
    <w:rsid w:val="00FE2045"/>
    <w:rsid w:val="00FE213F"/>
    <w:rsid w:val="00FE21E8"/>
    <w:rsid w:val="00FE2260"/>
    <w:rsid w:val="00FE227B"/>
    <w:rsid w:val="00FE2294"/>
    <w:rsid w:val="00FE22A6"/>
    <w:rsid w:val="00FE2332"/>
    <w:rsid w:val="00FE2358"/>
    <w:rsid w:val="00FE23C0"/>
    <w:rsid w:val="00FE24C1"/>
    <w:rsid w:val="00FE2543"/>
    <w:rsid w:val="00FE2545"/>
    <w:rsid w:val="00FE2547"/>
    <w:rsid w:val="00FE267D"/>
    <w:rsid w:val="00FE26B9"/>
    <w:rsid w:val="00FE2725"/>
    <w:rsid w:val="00FE274D"/>
    <w:rsid w:val="00FE2872"/>
    <w:rsid w:val="00FE28B2"/>
    <w:rsid w:val="00FE28F8"/>
    <w:rsid w:val="00FE2A0D"/>
    <w:rsid w:val="00FE2AB8"/>
    <w:rsid w:val="00FE2AEE"/>
    <w:rsid w:val="00FE2B47"/>
    <w:rsid w:val="00FE2C3C"/>
    <w:rsid w:val="00FE2D43"/>
    <w:rsid w:val="00FE2DC1"/>
    <w:rsid w:val="00FE2DD8"/>
    <w:rsid w:val="00FE2E7D"/>
    <w:rsid w:val="00FE2F96"/>
    <w:rsid w:val="00FE3148"/>
    <w:rsid w:val="00FE31DD"/>
    <w:rsid w:val="00FE321B"/>
    <w:rsid w:val="00FE3297"/>
    <w:rsid w:val="00FE32A9"/>
    <w:rsid w:val="00FE3461"/>
    <w:rsid w:val="00FE34CE"/>
    <w:rsid w:val="00FE357D"/>
    <w:rsid w:val="00FE35C4"/>
    <w:rsid w:val="00FE35F2"/>
    <w:rsid w:val="00FE3643"/>
    <w:rsid w:val="00FE3648"/>
    <w:rsid w:val="00FE367C"/>
    <w:rsid w:val="00FE3696"/>
    <w:rsid w:val="00FE371F"/>
    <w:rsid w:val="00FE378F"/>
    <w:rsid w:val="00FE3864"/>
    <w:rsid w:val="00FE38FF"/>
    <w:rsid w:val="00FE394F"/>
    <w:rsid w:val="00FE39E8"/>
    <w:rsid w:val="00FE3A99"/>
    <w:rsid w:val="00FE3AA2"/>
    <w:rsid w:val="00FE3ABF"/>
    <w:rsid w:val="00FE3B43"/>
    <w:rsid w:val="00FE3BD0"/>
    <w:rsid w:val="00FE3D4F"/>
    <w:rsid w:val="00FE3D6F"/>
    <w:rsid w:val="00FE3D7D"/>
    <w:rsid w:val="00FE3E92"/>
    <w:rsid w:val="00FE3F14"/>
    <w:rsid w:val="00FE3FA9"/>
    <w:rsid w:val="00FE3FFA"/>
    <w:rsid w:val="00FE4016"/>
    <w:rsid w:val="00FE4047"/>
    <w:rsid w:val="00FE405D"/>
    <w:rsid w:val="00FE409B"/>
    <w:rsid w:val="00FE40F4"/>
    <w:rsid w:val="00FE40FE"/>
    <w:rsid w:val="00FE416B"/>
    <w:rsid w:val="00FE41A2"/>
    <w:rsid w:val="00FE41A4"/>
    <w:rsid w:val="00FE41A9"/>
    <w:rsid w:val="00FE41E8"/>
    <w:rsid w:val="00FE42AC"/>
    <w:rsid w:val="00FE4310"/>
    <w:rsid w:val="00FE4313"/>
    <w:rsid w:val="00FE431E"/>
    <w:rsid w:val="00FE438B"/>
    <w:rsid w:val="00FE43A2"/>
    <w:rsid w:val="00FE43E3"/>
    <w:rsid w:val="00FE44D0"/>
    <w:rsid w:val="00FE44DD"/>
    <w:rsid w:val="00FE452F"/>
    <w:rsid w:val="00FE454D"/>
    <w:rsid w:val="00FE47C4"/>
    <w:rsid w:val="00FE48BA"/>
    <w:rsid w:val="00FE48BE"/>
    <w:rsid w:val="00FE4929"/>
    <w:rsid w:val="00FE4995"/>
    <w:rsid w:val="00FE499E"/>
    <w:rsid w:val="00FE49C2"/>
    <w:rsid w:val="00FE4A49"/>
    <w:rsid w:val="00FE4A5F"/>
    <w:rsid w:val="00FE4A96"/>
    <w:rsid w:val="00FE4AEB"/>
    <w:rsid w:val="00FE4B0D"/>
    <w:rsid w:val="00FE4BC4"/>
    <w:rsid w:val="00FE4C8A"/>
    <w:rsid w:val="00FE4D3A"/>
    <w:rsid w:val="00FE4D8D"/>
    <w:rsid w:val="00FE4DCE"/>
    <w:rsid w:val="00FE4E0A"/>
    <w:rsid w:val="00FE4E63"/>
    <w:rsid w:val="00FE4E8C"/>
    <w:rsid w:val="00FE508F"/>
    <w:rsid w:val="00FE50B1"/>
    <w:rsid w:val="00FE50F8"/>
    <w:rsid w:val="00FE5121"/>
    <w:rsid w:val="00FE5131"/>
    <w:rsid w:val="00FE5360"/>
    <w:rsid w:val="00FE5506"/>
    <w:rsid w:val="00FE55D0"/>
    <w:rsid w:val="00FE5639"/>
    <w:rsid w:val="00FE5679"/>
    <w:rsid w:val="00FE5691"/>
    <w:rsid w:val="00FE569D"/>
    <w:rsid w:val="00FE56FD"/>
    <w:rsid w:val="00FE5845"/>
    <w:rsid w:val="00FE590A"/>
    <w:rsid w:val="00FE5968"/>
    <w:rsid w:val="00FE5A94"/>
    <w:rsid w:val="00FE5BFE"/>
    <w:rsid w:val="00FE5DDB"/>
    <w:rsid w:val="00FE5E67"/>
    <w:rsid w:val="00FE5F58"/>
    <w:rsid w:val="00FE5FDB"/>
    <w:rsid w:val="00FE6018"/>
    <w:rsid w:val="00FE6058"/>
    <w:rsid w:val="00FE60B2"/>
    <w:rsid w:val="00FE6135"/>
    <w:rsid w:val="00FE613C"/>
    <w:rsid w:val="00FE6148"/>
    <w:rsid w:val="00FE6193"/>
    <w:rsid w:val="00FE6198"/>
    <w:rsid w:val="00FE61DE"/>
    <w:rsid w:val="00FE6210"/>
    <w:rsid w:val="00FE62BE"/>
    <w:rsid w:val="00FE6420"/>
    <w:rsid w:val="00FE6425"/>
    <w:rsid w:val="00FE64D5"/>
    <w:rsid w:val="00FE654B"/>
    <w:rsid w:val="00FE658D"/>
    <w:rsid w:val="00FE66F8"/>
    <w:rsid w:val="00FE6738"/>
    <w:rsid w:val="00FE67F9"/>
    <w:rsid w:val="00FE6800"/>
    <w:rsid w:val="00FE6805"/>
    <w:rsid w:val="00FE68C0"/>
    <w:rsid w:val="00FE68C2"/>
    <w:rsid w:val="00FE68E3"/>
    <w:rsid w:val="00FE69BD"/>
    <w:rsid w:val="00FE6A30"/>
    <w:rsid w:val="00FE6B2C"/>
    <w:rsid w:val="00FE6BAB"/>
    <w:rsid w:val="00FE6BD8"/>
    <w:rsid w:val="00FE6CB9"/>
    <w:rsid w:val="00FE6D08"/>
    <w:rsid w:val="00FE6D84"/>
    <w:rsid w:val="00FE6EDA"/>
    <w:rsid w:val="00FE706A"/>
    <w:rsid w:val="00FE7281"/>
    <w:rsid w:val="00FE72D3"/>
    <w:rsid w:val="00FE73A6"/>
    <w:rsid w:val="00FE7432"/>
    <w:rsid w:val="00FE744D"/>
    <w:rsid w:val="00FE7532"/>
    <w:rsid w:val="00FE75AD"/>
    <w:rsid w:val="00FE75D6"/>
    <w:rsid w:val="00FE7661"/>
    <w:rsid w:val="00FE76D4"/>
    <w:rsid w:val="00FE76FE"/>
    <w:rsid w:val="00FE775A"/>
    <w:rsid w:val="00FE77E4"/>
    <w:rsid w:val="00FE782B"/>
    <w:rsid w:val="00FE7840"/>
    <w:rsid w:val="00FE7850"/>
    <w:rsid w:val="00FE78A0"/>
    <w:rsid w:val="00FE78CE"/>
    <w:rsid w:val="00FE78EF"/>
    <w:rsid w:val="00FE7917"/>
    <w:rsid w:val="00FE796B"/>
    <w:rsid w:val="00FE7A1C"/>
    <w:rsid w:val="00FE7A3E"/>
    <w:rsid w:val="00FE7AC1"/>
    <w:rsid w:val="00FE7BE9"/>
    <w:rsid w:val="00FE7D35"/>
    <w:rsid w:val="00FE7E07"/>
    <w:rsid w:val="00FE7E30"/>
    <w:rsid w:val="00FE7E56"/>
    <w:rsid w:val="00FE7EA8"/>
    <w:rsid w:val="00FE7EEE"/>
    <w:rsid w:val="00FF000D"/>
    <w:rsid w:val="00FF002D"/>
    <w:rsid w:val="00FF0081"/>
    <w:rsid w:val="00FF00B6"/>
    <w:rsid w:val="00FF01AD"/>
    <w:rsid w:val="00FF0285"/>
    <w:rsid w:val="00FF02F5"/>
    <w:rsid w:val="00FF032B"/>
    <w:rsid w:val="00FF034F"/>
    <w:rsid w:val="00FF03B6"/>
    <w:rsid w:val="00FF03EE"/>
    <w:rsid w:val="00FF04F9"/>
    <w:rsid w:val="00FF0515"/>
    <w:rsid w:val="00FF0560"/>
    <w:rsid w:val="00FF0565"/>
    <w:rsid w:val="00FF05A8"/>
    <w:rsid w:val="00FF05C0"/>
    <w:rsid w:val="00FF05F9"/>
    <w:rsid w:val="00FF0683"/>
    <w:rsid w:val="00FF06B2"/>
    <w:rsid w:val="00FF0707"/>
    <w:rsid w:val="00FF0732"/>
    <w:rsid w:val="00FF0774"/>
    <w:rsid w:val="00FF08B2"/>
    <w:rsid w:val="00FF0935"/>
    <w:rsid w:val="00FF0B37"/>
    <w:rsid w:val="00FF0B54"/>
    <w:rsid w:val="00FF0BF7"/>
    <w:rsid w:val="00FF0C31"/>
    <w:rsid w:val="00FF0C37"/>
    <w:rsid w:val="00FF0C40"/>
    <w:rsid w:val="00FF0F8B"/>
    <w:rsid w:val="00FF0F8F"/>
    <w:rsid w:val="00FF11C7"/>
    <w:rsid w:val="00FF1211"/>
    <w:rsid w:val="00FF1286"/>
    <w:rsid w:val="00FF13D3"/>
    <w:rsid w:val="00FF13EE"/>
    <w:rsid w:val="00FF1560"/>
    <w:rsid w:val="00FF163F"/>
    <w:rsid w:val="00FF174A"/>
    <w:rsid w:val="00FF17E9"/>
    <w:rsid w:val="00FF17FD"/>
    <w:rsid w:val="00FF1932"/>
    <w:rsid w:val="00FF19BB"/>
    <w:rsid w:val="00FF1AD1"/>
    <w:rsid w:val="00FF1AF6"/>
    <w:rsid w:val="00FF1B9D"/>
    <w:rsid w:val="00FF1D4A"/>
    <w:rsid w:val="00FF1DC3"/>
    <w:rsid w:val="00FF1E88"/>
    <w:rsid w:val="00FF1EB0"/>
    <w:rsid w:val="00FF1F0C"/>
    <w:rsid w:val="00FF1F95"/>
    <w:rsid w:val="00FF20E2"/>
    <w:rsid w:val="00FF2119"/>
    <w:rsid w:val="00FF214B"/>
    <w:rsid w:val="00FF218A"/>
    <w:rsid w:val="00FF21BE"/>
    <w:rsid w:val="00FF228D"/>
    <w:rsid w:val="00FF231A"/>
    <w:rsid w:val="00FF2328"/>
    <w:rsid w:val="00FF2383"/>
    <w:rsid w:val="00FF2413"/>
    <w:rsid w:val="00FF24D2"/>
    <w:rsid w:val="00FF24E7"/>
    <w:rsid w:val="00FF256F"/>
    <w:rsid w:val="00FF258B"/>
    <w:rsid w:val="00FF2591"/>
    <w:rsid w:val="00FF25CD"/>
    <w:rsid w:val="00FF260E"/>
    <w:rsid w:val="00FF2627"/>
    <w:rsid w:val="00FF2702"/>
    <w:rsid w:val="00FF2785"/>
    <w:rsid w:val="00FF28AA"/>
    <w:rsid w:val="00FF29DA"/>
    <w:rsid w:val="00FF2A58"/>
    <w:rsid w:val="00FF2B01"/>
    <w:rsid w:val="00FF2C8F"/>
    <w:rsid w:val="00FF2C90"/>
    <w:rsid w:val="00FF2D00"/>
    <w:rsid w:val="00FF2D12"/>
    <w:rsid w:val="00FF2DC2"/>
    <w:rsid w:val="00FF2E23"/>
    <w:rsid w:val="00FF2E26"/>
    <w:rsid w:val="00FF2E77"/>
    <w:rsid w:val="00FF2F22"/>
    <w:rsid w:val="00FF2F68"/>
    <w:rsid w:val="00FF3002"/>
    <w:rsid w:val="00FF3201"/>
    <w:rsid w:val="00FF365F"/>
    <w:rsid w:val="00FF3785"/>
    <w:rsid w:val="00FF3A0A"/>
    <w:rsid w:val="00FF3A39"/>
    <w:rsid w:val="00FF3A54"/>
    <w:rsid w:val="00FF3A82"/>
    <w:rsid w:val="00FF3AA4"/>
    <w:rsid w:val="00FF3AAD"/>
    <w:rsid w:val="00FF3B4A"/>
    <w:rsid w:val="00FF3BF3"/>
    <w:rsid w:val="00FF3C21"/>
    <w:rsid w:val="00FF3C9B"/>
    <w:rsid w:val="00FF3CDC"/>
    <w:rsid w:val="00FF3D5B"/>
    <w:rsid w:val="00FF3DC1"/>
    <w:rsid w:val="00FF3DD7"/>
    <w:rsid w:val="00FF3EAF"/>
    <w:rsid w:val="00FF4034"/>
    <w:rsid w:val="00FF424D"/>
    <w:rsid w:val="00FF425F"/>
    <w:rsid w:val="00FF4304"/>
    <w:rsid w:val="00FF4315"/>
    <w:rsid w:val="00FF439E"/>
    <w:rsid w:val="00FF4410"/>
    <w:rsid w:val="00FF4430"/>
    <w:rsid w:val="00FF4479"/>
    <w:rsid w:val="00FF4503"/>
    <w:rsid w:val="00FF4548"/>
    <w:rsid w:val="00FF460D"/>
    <w:rsid w:val="00FF4644"/>
    <w:rsid w:val="00FF4645"/>
    <w:rsid w:val="00FF4647"/>
    <w:rsid w:val="00FF46BC"/>
    <w:rsid w:val="00FF473D"/>
    <w:rsid w:val="00FF4867"/>
    <w:rsid w:val="00FF494B"/>
    <w:rsid w:val="00FF49C9"/>
    <w:rsid w:val="00FF4A11"/>
    <w:rsid w:val="00FF4B3A"/>
    <w:rsid w:val="00FF4C40"/>
    <w:rsid w:val="00FF4CA8"/>
    <w:rsid w:val="00FF4CC5"/>
    <w:rsid w:val="00FF4CE1"/>
    <w:rsid w:val="00FF4E21"/>
    <w:rsid w:val="00FF4E3D"/>
    <w:rsid w:val="00FF4ECD"/>
    <w:rsid w:val="00FF4EF1"/>
    <w:rsid w:val="00FF4F0D"/>
    <w:rsid w:val="00FF4F84"/>
    <w:rsid w:val="00FF4FBD"/>
    <w:rsid w:val="00FF5115"/>
    <w:rsid w:val="00FF5185"/>
    <w:rsid w:val="00FF5257"/>
    <w:rsid w:val="00FF529F"/>
    <w:rsid w:val="00FF52DE"/>
    <w:rsid w:val="00FF5329"/>
    <w:rsid w:val="00FF5372"/>
    <w:rsid w:val="00FF5414"/>
    <w:rsid w:val="00FF5471"/>
    <w:rsid w:val="00FF54B2"/>
    <w:rsid w:val="00FF5527"/>
    <w:rsid w:val="00FF5566"/>
    <w:rsid w:val="00FF556B"/>
    <w:rsid w:val="00FF55FC"/>
    <w:rsid w:val="00FF57B4"/>
    <w:rsid w:val="00FF57F9"/>
    <w:rsid w:val="00FF58A2"/>
    <w:rsid w:val="00FF58E3"/>
    <w:rsid w:val="00FF595B"/>
    <w:rsid w:val="00FF5966"/>
    <w:rsid w:val="00FF5A8F"/>
    <w:rsid w:val="00FF5A91"/>
    <w:rsid w:val="00FF5AAC"/>
    <w:rsid w:val="00FF5AE2"/>
    <w:rsid w:val="00FF5BE3"/>
    <w:rsid w:val="00FF5C38"/>
    <w:rsid w:val="00FF5DB4"/>
    <w:rsid w:val="00FF5EC2"/>
    <w:rsid w:val="00FF5EC5"/>
    <w:rsid w:val="00FF5ED8"/>
    <w:rsid w:val="00FF5F2C"/>
    <w:rsid w:val="00FF5F46"/>
    <w:rsid w:val="00FF5FC3"/>
    <w:rsid w:val="00FF6034"/>
    <w:rsid w:val="00FF609B"/>
    <w:rsid w:val="00FF60BC"/>
    <w:rsid w:val="00FF60DD"/>
    <w:rsid w:val="00FF6155"/>
    <w:rsid w:val="00FF6179"/>
    <w:rsid w:val="00FF61D8"/>
    <w:rsid w:val="00FF628C"/>
    <w:rsid w:val="00FF62C9"/>
    <w:rsid w:val="00FF630E"/>
    <w:rsid w:val="00FF6349"/>
    <w:rsid w:val="00FF635A"/>
    <w:rsid w:val="00FF6386"/>
    <w:rsid w:val="00FF63A3"/>
    <w:rsid w:val="00FF63C8"/>
    <w:rsid w:val="00FF63D7"/>
    <w:rsid w:val="00FF6437"/>
    <w:rsid w:val="00FF64A6"/>
    <w:rsid w:val="00FF65D8"/>
    <w:rsid w:val="00FF672C"/>
    <w:rsid w:val="00FF6733"/>
    <w:rsid w:val="00FF678D"/>
    <w:rsid w:val="00FF67CE"/>
    <w:rsid w:val="00FF6841"/>
    <w:rsid w:val="00FF68BD"/>
    <w:rsid w:val="00FF6A3E"/>
    <w:rsid w:val="00FF6A40"/>
    <w:rsid w:val="00FF6A95"/>
    <w:rsid w:val="00FF6AB3"/>
    <w:rsid w:val="00FF6C25"/>
    <w:rsid w:val="00FF6C32"/>
    <w:rsid w:val="00FF6CD8"/>
    <w:rsid w:val="00FF6D7A"/>
    <w:rsid w:val="00FF6E11"/>
    <w:rsid w:val="00FF6EA0"/>
    <w:rsid w:val="00FF6EB2"/>
    <w:rsid w:val="00FF6EC4"/>
    <w:rsid w:val="00FF6F12"/>
    <w:rsid w:val="00FF6F59"/>
    <w:rsid w:val="00FF6FE4"/>
    <w:rsid w:val="00FF711D"/>
    <w:rsid w:val="00FF712B"/>
    <w:rsid w:val="00FF7244"/>
    <w:rsid w:val="00FF7389"/>
    <w:rsid w:val="00FF73DA"/>
    <w:rsid w:val="00FF7407"/>
    <w:rsid w:val="00FF743D"/>
    <w:rsid w:val="00FF746A"/>
    <w:rsid w:val="00FF74AE"/>
    <w:rsid w:val="00FF7562"/>
    <w:rsid w:val="00FF7592"/>
    <w:rsid w:val="00FF75C2"/>
    <w:rsid w:val="00FF7604"/>
    <w:rsid w:val="00FF762B"/>
    <w:rsid w:val="00FF7653"/>
    <w:rsid w:val="00FF765C"/>
    <w:rsid w:val="00FF7806"/>
    <w:rsid w:val="00FF783C"/>
    <w:rsid w:val="00FF78A8"/>
    <w:rsid w:val="00FF78F0"/>
    <w:rsid w:val="00FF7915"/>
    <w:rsid w:val="00FF79BD"/>
    <w:rsid w:val="00FF79E8"/>
    <w:rsid w:val="00FF7B67"/>
    <w:rsid w:val="00FF7CAC"/>
    <w:rsid w:val="00FF7D16"/>
    <w:rsid w:val="00FF7D54"/>
    <w:rsid w:val="00FF7DB9"/>
    <w:rsid w:val="00FF7E49"/>
    <w:rsid w:val="00FF7E6D"/>
    <w:rsid w:val="00FF7E7B"/>
    <w:rsid w:val="00FF7EF2"/>
    <w:rsid w:val="00FF7FA6"/>
    <w:rsid w:val="00FF7FF4"/>
    <w:rsid w:val="00FF7FF6"/>
  </w:rsids>
  <m:mathPr>
    <m:mathFont m:val="Cambria Math"/>
    <m:brkBin m:val="before"/>
    <m:brkBinSub m:val="--"/>
    <m:smallFrac m:val="0"/>
    <m:dispDef/>
    <m:lMargin m:val="0"/>
    <m:rMargin m:val="0"/>
    <m:defJc m:val="centerGroup"/>
    <m:wrapIndent m:val="1440"/>
    <m:intLim m:val="subSup"/>
    <m:naryLim m:val="undOvr"/>
  </m:mathPr>
  <w:themeFontLang w:val="en-US" w:eastAsia="ko-KR" w:bidi="gu-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14:docId w14:val="660DF59D"/>
  <w15:docId w15:val="{695A4696-4F28-4C38-8BCD-D65D79D255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바탕" w:hAnsi="Times New Roman" w:cs="Times New Roman"/>
        <w:lang w:val="en-US" w:eastAsia="ko-KR"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4350C"/>
    <w:pPr>
      <w:widowControl w:val="0"/>
      <w:wordWrap w:val="0"/>
      <w:autoSpaceDE w:val="0"/>
      <w:autoSpaceDN w:val="0"/>
      <w:ind w:firstLineChars="200" w:firstLine="200"/>
      <w:jc w:val="both"/>
    </w:pPr>
    <w:rPr>
      <w:rFonts w:ascii="Arial" w:hAnsi="Arial"/>
      <w:kern w:val="2"/>
      <w:szCs w:val="24"/>
    </w:rPr>
  </w:style>
  <w:style w:type="paragraph" w:styleId="1">
    <w:name w:val="heading 1"/>
    <w:aliases w:val="표준들여쓰기없음"/>
    <w:next w:val="a0"/>
    <w:link w:val="1Char"/>
    <w:qFormat/>
    <w:rsid w:val="0094350C"/>
    <w:pPr>
      <w:keepNext/>
      <w:wordWrap w:val="0"/>
      <w:autoSpaceDE w:val="0"/>
      <w:autoSpaceDN w:val="0"/>
      <w:jc w:val="both"/>
      <w:outlineLvl w:val="0"/>
    </w:pPr>
    <w:rPr>
      <w:rFonts w:ascii="Arial" w:eastAsia="Arial" w:hAnsi="Arial" w:cstheme="majorBidi"/>
      <w:kern w:val="2"/>
      <w:szCs w:val="2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styleId="a4">
    <w:name w:val="Hyperlink"/>
    <w:rsid w:val="004A3A06"/>
    <w:rPr>
      <w:color w:val="0000FF"/>
      <w:u w:val="single"/>
    </w:rPr>
  </w:style>
  <w:style w:type="paragraph" w:styleId="a5">
    <w:name w:val="header"/>
    <w:basedOn w:val="a"/>
    <w:link w:val="Char"/>
    <w:rsid w:val="00A407D1"/>
    <w:pPr>
      <w:tabs>
        <w:tab w:val="center" w:pos="4513"/>
        <w:tab w:val="right" w:pos="9026"/>
      </w:tabs>
      <w:snapToGrid w:val="0"/>
    </w:pPr>
  </w:style>
  <w:style w:type="character" w:customStyle="1" w:styleId="Char">
    <w:name w:val="머리글 Char"/>
    <w:link w:val="a5"/>
    <w:rsid w:val="00A407D1"/>
    <w:rPr>
      <w:rFonts w:ascii="바탕"/>
      <w:kern w:val="2"/>
      <w:szCs w:val="24"/>
    </w:rPr>
  </w:style>
  <w:style w:type="paragraph" w:styleId="a6">
    <w:name w:val="footer"/>
    <w:basedOn w:val="a"/>
    <w:link w:val="Char0"/>
    <w:uiPriority w:val="99"/>
    <w:rsid w:val="00A407D1"/>
    <w:pPr>
      <w:tabs>
        <w:tab w:val="center" w:pos="4513"/>
        <w:tab w:val="right" w:pos="9026"/>
      </w:tabs>
      <w:snapToGrid w:val="0"/>
    </w:pPr>
  </w:style>
  <w:style w:type="character" w:customStyle="1" w:styleId="Char0">
    <w:name w:val="바닥글 Char"/>
    <w:link w:val="a6"/>
    <w:uiPriority w:val="99"/>
    <w:rsid w:val="00A407D1"/>
    <w:rPr>
      <w:rFonts w:ascii="바탕"/>
      <w:kern w:val="2"/>
      <w:szCs w:val="24"/>
    </w:rPr>
  </w:style>
  <w:style w:type="character" w:styleId="a7">
    <w:name w:val="line number"/>
    <w:basedOn w:val="a1"/>
    <w:rsid w:val="00CE32CE"/>
  </w:style>
  <w:style w:type="paragraph" w:styleId="a8">
    <w:name w:val="Normal (Web)"/>
    <w:basedOn w:val="a"/>
    <w:uiPriority w:val="99"/>
    <w:unhideWhenUsed/>
    <w:rsid w:val="007B2C9B"/>
    <w:pPr>
      <w:widowControl/>
      <w:wordWrap/>
      <w:autoSpaceDE/>
      <w:autoSpaceDN/>
      <w:spacing w:before="100" w:beforeAutospacing="1" w:after="100" w:afterAutospacing="1"/>
      <w:jc w:val="left"/>
    </w:pPr>
    <w:rPr>
      <w:rFonts w:ascii="굴림" w:eastAsia="굴림" w:hAnsi="굴림" w:cs="굴림"/>
      <w:kern w:val="0"/>
      <w:sz w:val="24"/>
    </w:rPr>
  </w:style>
  <w:style w:type="paragraph" w:styleId="a9">
    <w:name w:val="Balloon Text"/>
    <w:basedOn w:val="a"/>
    <w:link w:val="Char1"/>
    <w:rsid w:val="00AC28D6"/>
    <w:rPr>
      <w:rFonts w:ascii="맑은 고딕" w:eastAsia="맑은 고딕" w:hAnsi="맑은 고딕"/>
      <w:sz w:val="18"/>
      <w:szCs w:val="18"/>
    </w:rPr>
  </w:style>
  <w:style w:type="character" w:customStyle="1" w:styleId="Char1">
    <w:name w:val="풍선 도움말 텍스트 Char"/>
    <w:link w:val="a9"/>
    <w:rsid w:val="00AC28D6"/>
    <w:rPr>
      <w:rFonts w:ascii="맑은 고딕" w:eastAsia="맑은 고딕" w:hAnsi="맑은 고딕" w:cs="Times New Roman"/>
      <w:kern w:val="2"/>
      <w:sz w:val="18"/>
      <w:szCs w:val="18"/>
    </w:rPr>
  </w:style>
  <w:style w:type="paragraph" w:customStyle="1" w:styleId="aa">
    <w:name w:val="リスト段落"/>
    <w:basedOn w:val="a"/>
    <w:uiPriority w:val="34"/>
    <w:qFormat/>
    <w:rsid w:val="006951C2"/>
    <w:pPr>
      <w:ind w:leftChars="400" w:left="800"/>
    </w:pPr>
  </w:style>
  <w:style w:type="paragraph" w:customStyle="1" w:styleId="ab">
    <w:name w:val="変更箇所"/>
    <w:hidden/>
    <w:uiPriority w:val="99"/>
    <w:semiHidden/>
    <w:rsid w:val="003A483E"/>
    <w:rPr>
      <w:rFonts w:ascii="바탕"/>
      <w:kern w:val="2"/>
      <w:szCs w:val="24"/>
    </w:rPr>
  </w:style>
  <w:style w:type="character" w:styleId="HTML">
    <w:name w:val="HTML Cite"/>
    <w:uiPriority w:val="99"/>
    <w:unhideWhenUsed/>
    <w:rsid w:val="002056EF"/>
    <w:rPr>
      <w:i/>
      <w:iCs/>
    </w:rPr>
  </w:style>
  <w:style w:type="character" w:customStyle="1" w:styleId="slug-vol">
    <w:name w:val="slug-vol"/>
    <w:basedOn w:val="a1"/>
    <w:rsid w:val="008448EF"/>
  </w:style>
  <w:style w:type="character" w:customStyle="1" w:styleId="slug-issue">
    <w:name w:val="slug-issue"/>
    <w:basedOn w:val="a1"/>
    <w:rsid w:val="008448EF"/>
  </w:style>
  <w:style w:type="character" w:customStyle="1" w:styleId="name">
    <w:name w:val="name"/>
    <w:basedOn w:val="a1"/>
    <w:rsid w:val="008448EF"/>
  </w:style>
  <w:style w:type="character" w:styleId="ac">
    <w:name w:val="annotation reference"/>
    <w:semiHidden/>
    <w:rsid w:val="00793FF1"/>
    <w:rPr>
      <w:sz w:val="16"/>
      <w:szCs w:val="16"/>
    </w:rPr>
  </w:style>
  <w:style w:type="paragraph" w:styleId="ad">
    <w:name w:val="annotation text"/>
    <w:basedOn w:val="a"/>
    <w:link w:val="Char2"/>
    <w:semiHidden/>
    <w:rsid w:val="00B44A26"/>
    <w:rPr>
      <w:rFonts w:ascii="Times New Roman"/>
      <w:szCs w:val="20"/>
    </w:rPr>
  </w:style>
  <w:style w:type="paragraph" w:styleId="ae">
    <w:name w:val="annotation subject"/>
    <w:basedOn w:val="ad"/>
    <w:next w:val="ad"/>
    <w:semiHidden/>
    <w:rsid w:val="00793FF1"/>
    <w:rPr>
      <w:b/>
      <w:bCs/>
    </w:rPr>
  </w:style>
  <w:style w:type="paragraph" w:styleId="af">
    <w:name w:val="Revision"/>
    <w:hidden/>
    <w:uiPriority w:val="99"/>
    <w:semiHidden/>
    <w:rsid w:val="00FD6239"/>
    <w:rPr>
      <w:rFonts w:ascii="바탕"/>
      <w:kern w:val="2"/>
      <w:szCs w:val="24"/>
    </w:rPr>
  </w:style>
  <w:style w:type="character" w:styleId="af0">
    <w:name w:val="Strong"/>
    <w:basedOn w:val="a1"/>
    <w:uiPriority w:val="22"/>
    <w:qFormat/>
    <w:rsid w:val="00891AA5"/>
    <w:rPr>
      <w:b/>
      <w:bCs/>
    </w:rPr>
  </w:style>
  <w:style w:type="character" w:styleId="af1">
    <w:name w:val="Placeholder Text"/>
    <w:basedOn w:val="a1"/>
    <w:uiPriority w:val="99"/>
    <w:semiHidden/>
    <w:rsid w:val="00763F9D"/>
    <w:rPr>
      <w:color w:val="808080"/>
    </w:rPr>
  </w:style>
  <w:style w:type="paragraph" w:styleId="af2">
    <w:name w:val="List Paragraph"/>
    <w:basedOn w:val="a"/>
    <w:uiPriority w:val="34"/>
    <w:qFormat/>
    <w:rsid w:val="00AB4331"/>
    <w:pPr>
      <w:ind w:leftChars="400" w:left="800"/>
    </w:pPr>
  </w:style>
  <w:style w:type="table" w:styleId="af3">
    <w:name w:val="Table Grid"/>
    <w:basedOn w:val="a2"/>
    <w:uiPriority w:val="59"/>
    <w:rsid w:val="004B0F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4">
    <w:name w:val="footnote text"/>
    <w:basedOn w:val="a"/>
    <w:link w:val="Char3"/>
    <w:semiHidden/>
    <w:unhideWhenUsed/>
    <w:rsid w:val="00E2187E"/>
    <w:pPr>
      <w:snapToGrid w:val="0"/>
      <w:jc w:val="left"/>
    </w:pPr>
  </w:style>
  <w:style w:type="character" w:customStyle="1" w:styleId="Char3">
    <w:name w:val="각주 텍스트 Char"/>
    <w:basedOn w:val="a1"/>
    <w:link w:val="af4"/>
    <w:semiHidden/>
    <w:rsid w:val="00E2187E"/>
    <w:rPr>
      <w:rFonts w:ascii="바탕"/>
      <w:kern w:val="2"/>
      <w:szCs w:val="24"/>
    </w:rPr>
  </w:style>
  <w:style w:type="character" w:styleId="af5">
    <w:name w:val="footnote reference"/>
    <w:basedOn w:val="a1"/>
    <w:semiHidden/>
    <w:unhideWhenUsed/>
    <w:rsid w:val="00E2187E"/>
    <w:rPr>
      <w:vertAlign w:val="superscript"/>
    </w:rPr>
  </w:style>
  <w:style w:type="character" w:customStyle="1" w:styleId="apple-converted-space">
    <w:name w:val="apple-converted-space"/>
    <w:basedOn w:val="a1"/>
    <w:rsid w:val="00101E13"/>
  </w:style>
  <w:style w:type="character" w:styleId="af6">
    <w:name w:val="FollowedHyperlink"/>
    <w:basedOn w:val="a1"/>
    <w:semiHidden/>
    <w:unhideWhenUsed/>
    <w:rsid w:val="002248BA"/>
    <w:rPr>
      <w:color w:val="800080" w:themeColor="followedHyperlink"/>
      <w:u w:val="single"/>
    </w:rPr>
  </w:style>
  <w:style w:type="paragraph" w:customStyle="1" w:styleId="EndNoteBibliographyTitle">
    <w:name w:val="EndNote Bibliography Title"/>
    <w:basedOn w:val="a"/>
    <w:link w:val="EndNoteBibliographyTitleChar"/>
    <w:rsid w:val="009D75FD"/>
    <w:pPr>
      <w:jc w:val="center"/>
    </w:pPr>
    <w:rPr>
      <w:rFonts w:ascii="바탕" w:hAnsi="바탕"/>
      <w:noProof/>
    </w:rPr>
  </w:style>
  <w:style w:type="character" w:customStyle="1" w:styleId="EndNoteBibliographyTitleChar">
    <w:name w:val="EndNote Bibliography Title Char"/>
    <w:basedOn w:val="a1"/>
    <w:link w:val="EndNoteBibliographyTitle"/>
    <w:rsid w:val="009D75FD"/>
    <w:rPr>
      <w:rFonts w:ascii="바탕" w:hAnsi="바탕"/>
      <w:noProof/>
      <w:kern w:val="2"/>
      <w:szCs w:val="24"/>
    </w:rPr>
  </w:style>
  <w:style w:type="paragraph" w:customStyle="1" w:styleId="EndNoteBibliography">
    <w:name w:val="EndNote Bibliography"/>
    <w:basedOn w:val="a"/>
    <w:link w:val="EndNoteBibliographyChar"/>
    <w:rsid w:val="009D75FD"/>
    <w:rPr>
      <w:rFonts w:ascii="바탕" w:hAnsi="바탕"/>
      <w:noProof/>
    </w:rPr>
  </w:style>
  <w:style w:type="character" w:customStyle="1" w:styleId="EndNoteBibliographyChar">
    <w:name w:val="EndNote Bibliography Char"/>
    <w:basedOn w:val="a1"/>
    <w:link w:val="EndNoteBibliography"/>
    <w:rsid w:val="009D75FD"/>
    <w:rPr>
      <w:rFonts w:ascii="바탕" w:hAnsi="바탕"/>
      <w:noProof/>
      <w:kern w:val="2"/>
      <w:szCs w:val="24"/>
    </w:rPr>
  </w:style>
  <w:style w:type="character" w:customStyle="1" w:styleId="UnresolvedMention">
    <w:name w:val="Unresolved Mention"/>
    <w:basedOn w:val="a1"/>
    <w:uiPriority w:val="99"/>
    <w:semiHidden/>
    <w:unhideWhenUsed/>
    <w:rsid w:val="00CF6D77"/>
    <w:rPr>
      <w:color w:val="605E5C"/>
      <w:shd w:val="clear" w:color="auto" w:fill="E1DFDD"/>
    </w:rPr>
  </w:style>
  <w:style w:type="character" w:styleId="af7">
    <w:name w:val="Emphasis"/>
    <w:basedOn w:val="a1"/>
    <w:uiPriority w:val="20"/>
    <w:qFormat/>
    <w:rsid w:val="00A978D3"/>
    <w:rPr>
      <w:i/>
      <w:iCs/>
    </w:rPr>
  </w:style>
  <w:style w:type="character" w:customStyle="1" w:styleId="1Char">
    <w:name w:val="제목 1 Char"/>
    <w:aliases w:val="표준들여쓰기없음 Char"/>
    <w:basedOn w:val="a1"/>
    <w:link w:val="1"/>
    <w:rsid w:val="0094350C"/>
    <w:rPr>
      <w:rFonts w:ascii="Arial" w:eastAsia="Arial" w:hAnsi="Arial" w:cstheme="majorBidi"/>
      <w:kern w:val="2"/>
      <w:szCs w:val="28"/>
    </w:rPr>
  </w:style>
  <w:style w:type="paragraph" w:styleId="a0">
    <w:name w:val="No Spacing"/>
    <w:uiPriority w:val="1"/>
    <w:qFormat/>
    <w:rsid w:val="00837261"/>
    <w:pPr>
      <w:widowControl w:val="0"/>
      <w:wordWrap w:val="0"/>
      <w:autoSpaceDE w:val="0"/>
      <w:autoSpaceDN w:val="0"/>
      <w:ind w:firstLineChars="200" w:firstLine="200"/>
      <w:jc w:val="both"/>
    </w:pPr>
    <w:rPr>
      <w:rFonts w:ascii="바탕"/>
      <w:kern w:val="2"/>
      <w:szCs w:val="24"/>
    </w:rPr>
  </w:style>
  <w:style w:type="character" w:customStyle="1" w:styleId="Char2">
    <w:name w:val="메모 텍스트 Char"/>
    <w:basedOn w:val="a1"/>
    <w:link w:val="ad"/>
    <w:semiHidden/>
    <w:rsid w:val="00A80ACC"/>
    <w:rPr>
      <w:rFonts w:hAnsi="Arial"/>
      <w:kern w:val="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022306">
      <w:bodyDiv w:val="1"/>
      <w:marLeft w:val="0"/>
      <w:marRight w:val="0"/>
      <w:marTop w:val="0"/>
      <w:marBottom w:val="0"/>
      <w:divBdr>
        <w:top w:val="none" w:sz="0" w:space="0" w:color="auto"/>
        <w:left w:val="none" w:sz="0" w:space="0" w:color="auto"/>
        <w:bottom w:val="none" w:sz="0" w:space="0" w:color="auto"/>
        <w:right w:val="none" w:sz="0" w:space="0" w:color="auto"/>
      </w:divBdr>
    </w:div>
    <w:div w:id="51004771">
      <w:bodyDiv w:val="1"/>
      <w:marLeft w:val="0"/>
      <w:marRight w:val="0"/>
      <w:marTop w:val="0"/>
      <w:marBottom w:val="0"/>
      <w:divBdr>
        <w:top w:val="none" w:sz="0" w:space="0" w:color="auto"/>
        <w:left w:val="none" w:sz="0" w:space="0" w:color="auto"/>
        <w:bottom w:val="none" w:sz="0" w:space="0" w:color="auto"/>
        <w:right w:val="none" w:sz="0" w:space="0" w:color="auto"/>
      </w:divBdr>
      <w:divsChild>
        <w:div w:id="2035692424">
          <w:marLeft w:val="0"/>
          <w:marRight w:val="0"/>
          <w:marTop w:val="0"/>
          <w:marBottom w:val="0"/>
          <w:divBdr>
            <w:top w:val="none" w:sz="0" w:space="0" w:color="auto"/>
            <w:left w:val="none" w:sz="0" w:space="0" w:color="auto"/>
            <w:bottom w:val="none" w:sz="0" w:space="0" w:color="auto"/>
            <w:right w:val="none" w:sz="0" w:space="0" w:color="auto"/>
          </w:divBdr>
          <w:divsChild>
            <w:div w:id="870721969">
              <w:marLeft w:val="0"/>
              <w:marRight w:val="0"/>
              <w:marTop w:val="0"/>
              <w:marBottom w:val="0"/>
              <w:divBdr>
                <w:top w:val="none" w:sz="0" w:space="0" w:color="auto"/>
                <w:left w:val="none" w:sz="0" w:space="0" w:color="auto"/>
                <w:bottom w:val="none" w:sz="0" w:space="0" w:color="auto"/>
                <w:right w:val="none" w:sz="0" w:space="0" w:color="auto"/>
              </w:divBdr>
              <w:divsChild>
                <w:div w:id="836119289">
                  <w:marLeft w:val="0"/>
                  <w:marRight w:val="0"/>
                  <w:marTop w:val="0"/>
                  <w:marBottom w:val="0"/>
                  <w:divBdr>
                    <w:top w:val="none" w:sz="0" w:space="0" w:color="auto"/>
                    <w:left w:val="none" w:sz="0" w:space="0" w:color="auto"/>
                    <w:bottom w:val="none" w:sz="0" w:space="0" w:color="auto"/>
                    <w:right w:val="none" w:sz="0" w:space="0" w:color="auto"/>
                  </w:divBdr>
                  <w:divsChild>
                    <w:div w:id="128324924">
                      <w:marLeft w:val="0"/>
                      <w:marRight w:val="0"/>
                      <w:marTop w:val="0"/>
                      <w:marBottom w:val="0"/>
                      <w:divBdr>
                        <w:top w:val="none" w:sz="0" w:space="0" w:color="auto"/>
                        <w:left w:val="none" w:sz="0" w:space="0" w:color="auto"/>
                        <w:bottom w:val="none" w:sz="0" w:space="0" w:color="auto"/>
                        <w:right w:val="none" w:sz="0" w:space="0" w:color="auto"/>
                      </w:divBdr>
                      <w:divsChild>
                        <w:div w:id="1604066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8478656">
      <w:bodyDiv w:val="1"/>
      <w:marLeft w:val="0"/>
      <w:marRight w:val="0"/>
      <w:marTop w:val="0"/>
      <w:marBottom w:val="0"/>
      <w:divBdr>
        <w:top w:val="none" w:sz="0" w:space="0" w:color="auto"/>
        <w:left w:val="none" w:sz="0" w:space="0" w:color="auto"/>
        <w:bottom w:val="none" w:sz="0" w:space="0" w:color="auto"/>
        <w:right w:val="none" w:sz="0" w:space="0" w:color="auto"/>
      </w:divBdr>
    </w:div>
    <w:div w:id="65882331">
      <w:bodyDiv w:val="1"/>
      <w:marLeft w:val="0"/>
      <w:marRight w:val="0"/>
      <w:marTop w:val="0"/>
      <w:marBottom w:val="0"/>
      <w:divBdr>
        <w:top w:val="none" w:sz="0" w:space="0" w:color="auto"/>
        <w:left w:val="none" w:sz="0" w:space="0" w:color="auto"/>
        <w:bottom w:val="none" w:sz="0" w:space="0" w:color="auto"/>
        <w:right w:val="none" w:sz="0" w:space="0" w:color="auto"/>
      </w:divBdr>
    </w:div>
    <w:div w:id="70198281">
      <w:bodyDiv w:val="1"/>
      <w:marLeft w:val="0"/>
      <w:marRight w:val="0"/>
      <w:marTop w:val="0"/>
      <w:marBottom w:val="0"/>
      <w:divBdr>
        <w:top w:val="none" w:sz="0" w:space="0" w:color="auto"/>
        <w:left w:val="none" w:sz="0" w:space="0" w:color="auto"/>
        <w:bottom w:val="none" w:sz="0" w:space="0" w:color="auto"/>
        <w:right w:val="none" w:sz="0" w:space="0" w:color="auto"/>
      </w:divBdr>
    </w:div>
    <w:div w:id="83189719">
      <w:bodyDiv w:val="1"/>
      <w:marLeft w:val="0"/>
      <w:marRight w:val="0"/>
      <w:marTop w:val="0"/>
      <w:marBottom w:val="0"/>
      <w:divBdr>
        <w:top w:val="none" w:sz="0" w:space="0" w:color="auto"/>
        <w:left w:val="none" w:sz="0" w:space="0" w:color="auto"/>
        <w:bottom w:val="none" w:sz="0" w:space="0" w:color="auto"/>
        <w:right w:val="none" w:sz="0" w:space="0" w:color="auto"/>
      </w:divBdr>
    </w:div>
    <w:div w:id="119960751">
      <w:bodyDiv w:val="1"/>
      <w:marLeft w:val="0"/>
      <w:marRight w:val="0"/>
      <w:marTop w:val="0"/>
      <w:marBottom w:val="0"/>
      <w:divBdr>
        <w:top w:val="none" w:sz="0" w:space="0" w:color="auto"/>
        <w:left w:val="none" w:sz="0" w:space="0" w:color="auto"/>
        <w:bottom w:val="none" w:sz="0" w:space="0" w:color="auto"/>
        <w:right w:val="none" w:sz="0" w:space="0" w:color="auto"/>
      </w:divBdr>
    </w:div>
    <w:div w:id="126628072">
      <w:bodyDiv w:val="1"/>
      <w:marLeft w:val="0"/>
      <w:marRight w:val="0"/>
      <w:marTop w:val="0"/>
      <w:marBottom w:val="0"/>
      <w:divBdr>
        <w:top w:val="none" w:sz="0" w:space="0" w:color="auto"/>
        <w:left w:val="none" w:sz="0" w:space="0" w:color="auto"/>
        <w:bottom w:val="none" w:sz="0" w:space="0" w:color="auto"/>
        <w:right w:val="none" w:sz="0" w:space="0" w:color="auto"/>
      </w:divBdr>
      <w:divsChild>
        <w:div w:id="1823737011">
          <w:marLeft w:val="0"/>
          <w:marRight w:val="0"/>
          <w:marTop w:val="0"/>
          <w:marBottom w:val="0"/>
          <w:divBdr>
            <w:top w:val="none" w:sz="0" w:space="0" w:color="auto"/>
            <w:left w:val="none" w:sz="0" w:space="0" w:color="auto"/>
            <w:bottom w:val="none" w:sz="0" w:space="0" w:color="auto"/>
            <w:right w:val="none" w:sz="0" w:space="0" w:color="auto"/>
          </w:divBdr>
        </w:div>
      </w:divsChild>
    </w:div>
    <w:div w:id="137190764">
      <w:bodyDiv w:val="1"/>
      <w:marLeft w:val="0"/>
      <w:marRight w:val="0"/>
      <w:marTop w:val="0"/>
      <w:marBottom w:val="0"/>
      <w:divBdr>
        <w:top w:val="none" w:sz="0" w:space="0" w:color="auto"/>
        <w:left w:val="none" w:sz="0" w:space="0" w:color="auto"/>
        <w:bottom w:val="none" w:sz="0" w:space="0" w:color="auto"/>
        <w:right w:val="none" w:sz="0" w:space="0" w:color="auto"/>
      </w:divBdr>
    </w:div>
    <w:div w:id="138812796">
      <w:bodyDiv w:val="1"/>
      <w:marLeft w:val="0"/>
      <w:marRight w:val="0"/>
      <w:marTop w:val="0"/>
      <w:marBottom w:val="0"/>
      <w:divBdr>
        <w:top w:val="none" w:sz="0" w:space="0" w:color="auto"/>
        <w:left w:val="none" w:sz="0" w:space="0" w:color="auto"/>
        <w:bottom w:val="none" w:sz="0" w:space="0" w:color="auto"/>
        <w:right w:val="none" w:sz="0" w:space="0" w:color="auto"/>
      </w:divBdr>
    </w:div>
    <w:div w:id="142816840">
      <w:bodyDiv w:val="1"/>
      <w:marLeft w:val="0"/>
      <w:marRight w:val="0"/>
      <w:marTop w:val="0"/>
      <w:marBottom w:val="0"/>
      <w:divBdr>
        <w:top w:val="none" w:sz="0" w:space="0" w:color="auto"/>
        <w:left w:val="none" w:sz="0" w:space="0" w:color="auto"/>
        <w:bottom w:val="none" w:sz="0" w:space="0" w:color="auto"/>
        <w:right w:val="none" w:sz="0" w:space="0" w:color="auto"/>
      </w:divBdr>
    </w:div>
    <w:div w:id="144048938">
      <w:bodyDiv w:val="1"/>
      <w:marLeft w:val="0"/>
      <w:marRight w:val="0"/>
      <w:marTop w:val="0"/>
      <w:marBottom w:val="0"/>
      <w:divBdr>
        <w:top w:val="none" w:sz="0" w:space="0" w:color="auto"/>
        <w:left w:val="none" w:sz="0" w:space="0" w:color="auto"/>
        <w:bottom w:val="none" w:sz="0" w:space="0" w:color="auto"/>
        <w:right w:val="none" w:sz="0" w:space="0" w:color="auto"/>
      </w:divBdr>
    </w:div>
    <w:div w:id="162934344">
      <w:bodyDiv w:val="1"/>
      <w:marLeft w:val="0"/>
      <w:marRight w:val="0"/>
      <w:marTop w:val="0"/>
      <w:marBottom w:val="0"/>
      <w:divBdr>
        <w:top w:val="none" w:sz="0" w:space="0" w:color="auto"/>
        <w:left w:val="none" w:sz="0" w:space="0" w:color="auto"/>
        <w:bottom w:val="none" w:sz="0" w:space="0" w:color="auto"/>
        <w:right w:val="none" w:sz="0" w:space="0" w:color="auto"/>
      </w:divBdr>
    </w:div>
    <w:div w:id="167066341">
      <w:bodyDiv w:val="1"/>
      <w:marLeft w:val="0"/>
      <w:marRight w:val="0"/>
      <w:marTop w:val="0"/>
      <w:marBottom w:val="0"/>
      <w:divBdr>
        <w:top w:val="none" w:sz="0" w:space="0" w:color="auto"/>
        <w:left w:val="none" w:sz="0" w:space="0" w:color="auto"/>
        <w:bottom w:val="none" w:sz="0" w:space="0" w:color="auto"/>
        <w:right w:val="none" w:sz="0" w:space="0" w:color="auto"/>
      </w:divBdr>
    </w:div>
    <w:div w:id="167445263">
      <w:bodyDiv w:val="1"/>
      <w:marLeft w:val="0"/>
      <w:marRight w:val="0"/>
      <w:marTop w:val="0"/>
      <w:marBottom w:val="0"/>
      <w:divBdr>
        <w:top w:val="none" w:sz="0" w:space="0" w:color="auto"/>
        <w:left w:val="none" w:sz="0" w:space="0" w:color="auto"/>
        <w:bottom w:val="none" w:sz="0" w:space="0" w:color="auto"/>
        <w:right w:val="none" w:sz="0" w:space="0" w:color="auto"/>
      </w:divBdr>
    </w:div>
    <w:div w:id="169763568">
      <w:bodyDiv w:val="1"/>
      <w:marLeft w:val="0"/>
      <w:marRight w:val="0"/>
      <w:marTop w:val="0"/>
      <w:marBottom w:val="0"/>
      <w:divBdr>
        <w:top w:val="none" w:sz="0" w:space="0" w:color="auto"/>
        <w:left w:val="none" w:sz="0" w:space="0" w:color="auto"/>
        <w:bottom w:val="none" w:sz="0" w:space="0" w:color="auto"/>
        <w:right w:val="none" w:sz="0" w:space="0" w:color="auto"/>
      </w:divBdr>
    </w:div>
    <w:div w:id="175193676">
      <w:bodyDiv w:val="1"/>
      <w:marLeft w:val="0"/>
      <w:marRight w:val="0"/>
      <w:marTop w:val="0"/>
      <w:marBottom w:val="0"/>
      <w:divBdr>
        <w:top w:val="none" w:sz="0" w:space="0" w:color="auto"/>
        <w:left w:val="none" w:sz="0" w:space="0" w:color="auto"/>
        <w:bottom w:val="none" w:sz="0" w:space="0" w:color="auto"/>
        <w:right w:val="none" w:sz="0" w:space="0" w:color="auto"/>
      </w:divBdr>
    </w:div>
    <w:div w:id="198590876">
      <w:bodyDiv w:val="1"/>
      <w:marLeft w:val="0"/>
      <w:marRight w:val="0"/>
      <w:marTop w:val="0"/>
      <w:marBottom w:val="0"/>
      <w:divBdr>
        <w:top w:val="none" w:sz="0" w:space="0" w:color="auto"/>
        <w:left w:val="none" w:sz="0" w:space="0" w:color="auto"/>
        <w:bottom w:val="none" w:sz="0" w:space="0" w:color="auto"/>
        <w:right w:val="none" w:sz="0" w:space="0" w:color="auto"/>
      </w:divBdr>
    </w:div>
    <w:div w:id="213198284">
      <w:bodyDiv w:val="1"/>
      <w:marLeft w:val="0"/>
      <w:marRight w:val="0"/>
      <w:marTop w:val="0"/>
      <w:marBottom w:val="0"/>
      <w:divBdr>
        <w:top w:val="none" w:sz="0" w:space="0" w:color="auto"/>
        <w:left w:val="none" w:sz="0" w:space="0" w:color="auto"/>
        <w:bottom w:val="none" w:sz="0" w:space="0" w:color="auto"/>
        <w:right w:val="none" w:sz="0" w:space="0" w:color="auto"/>
      </w:divBdr>
    </w:div>
    <w:div w:id="223641451">
      <w:bodyDiv w:val="1"/>
      <w:marLeft w:val="0"/>
      <w:marRight w:val="0"/>
      <w:marTop w:val="0"/>
      <w:marBottom w:val="0"/>
      <w:divBdr>
        <w:top w:val="none" w:sz="0" w:space="0" w:color="auto"/>
        <w:left w:val="none" w:sz="0" w:space="0" w:color="auto"/>
        <w:bottom w:val="none" w:sz="0" w:space="0" w:color="auto"/>
        <w:right w:val="none" w:sz="0" w:space="0" w:color="auto"/>
      </w:divBdr>
    </w:div>
    <w:div w:id="224727829">
      <w:bodyDiv w:val="1"/>
      <w:marLeft w:val="0"/>
      <w:marRight w:val="0"/>
      <w:marTop w:val="0"/>
      <w:marBottom w:val="0"/>
      <w:divBdr>
        <w:top w:val="none" w:sz="0" w:space="0" w:color="auto"/>
        <w:left w:val="none" w:sz="0" w:space="0" w:color="auto"/>
        <w:bottom w:val="none" w:sz="0" w:space="0" w:color="auto"/>
        <w:right w:val="none" w:sz="0" w:space="0" w:color="auto"/>
      </w:divBdr>
    </w:div>
    <w:div w:id="226115039">
      <w:bodyDiv w:val="1"/>
      <w:marLeft w:val="0"/>
      <w:marRight w:val="0"/>
      <w:marTop w:val="0"/>
      <w:marBottom w:val="0"/>
      <w:divBdr>
        <w:top w:val="none" w:sz="0" w:space="0" w:color="auto"/>
        <w:left w:val="none" w:sz="0" w:space="0" w:color="auto"/>
        <w:bottom w:val="none" w:sz="0" w:space="0" w:color="auto"/>
        <w:right w:val="none" w:sz="0" w:space="0" w:color="auto"/>
      </w:divBdr>
    </w:div>
    <w:div w:id="239677865">
      <w:bodyDiv w:val="1"/>
      <w:marLeft w:val="0"/>
      <w:marRight w:val="0"/>
      <w:marTop w:val="0"/>
      <w:marBottom w:val="0"/>
      <w:divBdr>
        <w:top w:val="none" w:sz="0" w:space="0" w:color="auto"/>
        <w:left w:val="none" w:sz="0" w:space="0" w:color="auto"/>
        <w:bottom w:val="none" w:sz="0" w:space="0" w:color="auto"/>
        <w:right w:val="none" w:sz="0" w:space="0" w:color="auto"/>
      </w:divBdr>
      <w:divsChild>
        <w:div w:id="1136949417">
          <w:marLeft w:val="0"/>
          <w:marRight w:val="0"/>
          <w:marTop w:val="0"/>
          <w:marBottom w:val="0"/>
          <w:divBdr>
            <w:top w:val="none" w:sz="0" w:space="0" w:color="auto"/>
            <w:left w:val="none" w:sz="0" w:space="0" w:color="auto"/>
            <w:bottom w:val="none" w:sz="0" w:space="0" w:color="auto"/>
            <w:right w:val="none" w:sz="0" w:space="0" w:color="auto"/>
          </w:divBdr>
          <w:divsChild>
            <w:div w:id="106967635">
              <w:marLeft w:val="0"/>
              <w:marRight w:val="0"/>
              <w:marTop w:val="0"/>
              <w:marBottom w:val="0"/>
              <w:divBdr>
                <w:top w:val="none" w:sz="0" w:space="0" w:color="auto"/>
                <w:left w:val="none" w:sz="0" w:space="0" w:color="auto"/>
                <w:bottom w:val="none" w:sz="0" w:space="0" w:color="auto"/>
                <w:right w:val="none" w:sz="0" w:space="0" w:color="auto"/>
              </w:divBdr>
              <w:divsChild>
                <w:div w:id="1503468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434856">
      <w:bodyDiv w:val="1"/>
      <w:marLeft w:val="0"/>
      <w:marRight w:val="0"/>
      <w:marTop w:val="0"/>
      <w:marBottom w:val="0"/>
      <w:divBdr>
        <w:top w:val="none" w:sz="0" w:space="0" w:color="auto"/>
        <w:left w:val="none" w:sz="0" w:space="0" w:color="auto"/>
        <w:bottom w:val="none" w:sz="0" w:space="0" w:color="auto"/>
        <w:right w:val="none" w:sz="0" w:space="0" w:color="auto"/>
      </w:divBdr>
    </w:div>
    <w:div w:id="251403442">
      <w:bodyDiv w:val="1"/>
      <w:marLeft w:val="0"/>
      <w:marRight w:val="0"/>
      <w:marTop w:val="0"/>
      <w:marBottom w:val="0"/>
      <w:divBdr>
        <w:top w:val="none" w:sz="0" w:space="0" w:color="auto"/>
        <w:left w:val="none" w:sz="0" w:space="0" w:color="auto"/>
        <w:bottom w:val="none" w:sz="0" w:space="0" w:color="auto"/>
        <w:right w:val="none" w:sz="0" w:space="0" w:color="auto"/>
      </w:divBdr>
      <w:divsChild>
        <w:div w:id="1748650206">
          <w:marLeft w:val="0"/>
          <w:marRight w:val="0"/>
          <w:marTop w:val="0"/>
          <w:marBottom w:val="0"/>
          <w:divBdr>
            <w:top w:val="none" w:sz="0" w:space="0" w:color="auto"/>
            <w:left w:val="none" w:sz="0" w:space="0" w:color="auto"/>
            <w:bottom w:val="none" w:sz="0" w:space="0" w:color="auto"/>
            <w:right w:val="none" w:sz="0" w:space="0" w:color="auto"/>
          </w:divBdr>
        </w:div>
      </w:divsChild>
    </w:div>
    <w:div w:id="268515608">
      <w:bodyDiv w:val="1"/>
      <w:marLeft w:val="0"/>
      <w:marRight w:val="0"/>
      <w:marTop w:val="0"/>
      <w:marBottom w:val="0"/>
      <w:divBdr>
        <w:top w:val="none" w:sz="0" w:space="0" w:color="auto"/>
        <w:left w:val="none" w:sz="0" w:space="0" w:color="auto"/>
        <w:bottom w:val="none" w:sz="0" w:space="0" w:color="auto"/>
        <w:right w:val="none" w:sz="0" w:space="0" w:color="auto"/>
      </w:divBdr>
    </w:div>
    <w:div w:id="275720068">
      <w:bodyDiv w:val="1"/>
      <w:marLeft w:val="0"/>
      <w:marRight w:val="0"/>
      <w:marTop w:val="0"/>
      <w:marBottom w:val="0"/>
      <w:divBdr>
        <w:top w:val="none" w:sz="0" w:space="0" w:color="auto"/>
        <w:left w:val="none" w:sz="0" w:space="0" w:color="auto"/>
        <w:bottom w:val="none" w:sz="0" w:space="0" w:color="auto"/>
        <w:right w:val="none" w:sz="0" w:space="0" w:color="auto"/>
      </w:divBdr>
    </w:div>
    <w:div w:id="285935318">
      <w:bodyDiv w:val="1"/>
      <w:marLeft w:val="0"/>
      <w:marRight w:val="0"/>
      <w:marTop w:val="0"/>
      <w:marBottom w:val="0"/>
      <w:divBdr>
        <w:top w:val="none" w:sz="0" w:space="0" w:color="auto"/>
        <w:left w:val="none" w:sz="0" w:space="0" w:color="auto"/>
        <w:bottom w:val="none" w:sz="0" w:space="0" w:color="auto"/>
        <w:right w:val="none" w:sz="0" w:space="0" w:color="auto"/>
      </w:divBdr>
    </w:div>
    <w:div w:id="310671189">
      <w:bodyDiv w:val="1"/>
      <w:marLeft w:val="0"/>
      <w:marRight w:val="0"/>
      <w:marTop w:val="0"/>
      <w:marBottom w:val="0"/>
      <w:divBdr>
        <w:top w:val="none" w:sz="0" w:space="0" w:color="auto"/>
        <w:left w:val="none" w:sz="0" w:space="0" w:color="auto"/>
        <w:bottom w:val="none" w:sz="0" w:space="0" w:color="auto"/>
        <w:right w:val="none" w:sz="0" w:space="0" w:color="auto"/>
      </w:divBdr>
    </w:div>
    <w:div w:id="330183746">
      <w:bodyDiv w:val="1"/>
      <w:marLeft w:val="0"/>
      <w:marRight w:val="0"/>
      <w:marTop w:val="0"/>
      <w:marBottom w:val="0"/>
      <w:divBdr>
        <w:top w:val="none" w:sz="0" w:space="0" w:color="auto"/>
        <w:left w:val="none" w:sz="0" w:space="0" w:color="auto"/>
        <w:bottom w:val="none" w:sz="0" w:space="0" w:color="auto"/>
        <w:right w:val="none" w:sz="0" w:space="0" w:color="auto"/>
      </w:divBdr>
    </w:div>
    <w:div w:id="330986976">
      <w:bodyDiv w:val="1"/>
      <w:marLeft w:val="0"/>
      <w:marRight w:val="0"/>
      <w:marTop w:val="0"/>
      <w:marBottom w:val="0"/>
      <w:divBdr>
        <w:top w:val="none" w:sz="0" w:space="0" w:color="auto"/>
        <w:left w:val="none" w:sz="0" w:space="0" w:color="auto"/>
        <w:bottom w:val="none" w:sz="0" w:space="0" w:color="auto"/>
        <w:right w:val="none" w:sz="0" w:space="0" w:color="auto"/>
      </w:divBdr>
    </w:div>
    <w:div w:id="337192657">
      <w:bodyDiv w:val="1"/>
      <w:marLeft w:val="0"/>
      <w:marRight w:val="0"/>
      <w:marTop w:val="0"/>
      <w:marBottom w:val="0"/>
      <w:divBdr>
        <w:top w:val="none" w:sz="0" w:space="0" w:color="auto"/>
        <w:left w:val="none" w:sz="0" w:space="0" w:color="auto"/>
        <w:bottom w:val="none" w:sz="0" w:space="0" w:color="auto"/>
        <w:right w:val="none" w:sz="0" w:space="0" w:color="auto"/>
      </w:divBdr>
    </w:div>
    <w:div w:id="339619977">
      <w:bodyDiv w:val="1"/>
      <w:marLeft w:val="0"/>
      <w:marRight w:val="0"/>
      <w:marTop w:val="0"/>
      <w:marBottom w:val="0"/>
      <w:divBdr>
        <w:top w:val="none" w:sz="0" w:space="0" w:color="auto"/>
        <w:left w:val="none" w:sz="0" w:space="0" w:color="auto"/>
        <w:bottom w:val="none" w:sz="0" w:space="0" w:color="auto"/>
        <w:right w:val="none" w:sz="0" w:space="0" w:color="auto"/>
      </w:divBdr>
    </w:div>
    <w:div w:id="344212382">
      <w:bodyDiv w:val="1"/>
      <w:marLeft w:val="0"/>
      <w:marRight w:val="0"/>
      <w:marTop w:val="0"/>
      <w:marBottom w:val="0"/>
      <w:divBdr>
        <w:top w:val="none" w:sz="0" w:space="0" w:color="auto"/>
        <w:left w:val="none" w:sz="0" w:space="0" w:color="auto"/>
        <w:bottom w:val="none" w:sz="0" w:space="0" w:color="auto"/>
        <w:right w:val="none" w:sz="0" w:space="0" w:color="auto"/>
      </w:divBdr>
    </w:div>
    <w:div w:id="348915917">
      <w:bodyDiv w:val="1"/>
      <w:marLeft w:val="0"/>
      <w:marRight w:val="0"/>
      <w:marTop w:val="0"/>
      <w:marBottom w:val="0"/>
      <w:divBdr>
        <w:top w:val="none" w:sz="0" w:space="0" w:color="auto"/>
        <w:left w:val="none" w:sz="0" w:space="0" w:color="auto"/>
        <w:bottom w:val="none" w:sz="0" w:space="0" w:color="auto"/>
        <w:right w:val="none" w:sz="0" w:space="0" w:color="auto"/>
      </w:divBdr>
    </w:div>
    <w:div w:id="364142782">
      <w:bodyDiv w:val="1"/>
      <w:marLeft w:val="0"/>
      <w:marRight w:val="0"/>
      <w:marTop w:val="0"/>
      <w:marBottom w:val="0"/>
      <w:divBdr>
        <w:top w:val="none" w:sz="0" w:space="0" w:color="auto"/>
        <w:left w:val="none" w:sz="0" w:space="0" w:color="auto"/>
        <w:bottom w:val="none" w:sz="0" w:space="0" w:color="auto"/>
        <w:right w:val="none" w:sz="0" w:space="0" w:color="auto"/>
      </w:divBdr>
    </w:div>
    <w:div w:id="391195486">
      <w:bodyDiv w:val="1"/>
      <w:marLeft w:val="0"/>
      <w:marRight w:val="0"/>
      <w:marTop w:val="0"/>
      <w:marBottom w:val="0"/>
      <w:divBdr>
        <w:top w:val="none" w:sz="0" w:space="0" w:color="auto"/>
        <w:left w:val="none" w:sz="0" w:space="0" w:color="auto"/>
        <w:bottom w:val="none" w:sz="0" w:space="0" w:color="auto"/>
        <w:right w:val="none" w:sz="0" w:space="0" w:color="auto"/>
      </w:divBdr>
    </w:div>
    <w:div w:id="403065912">
      <w:bodyDiv w:val="1"/>
      <w:marLeft w:val="0"/>
      <w:marRight w:val="0"/>
      <w:marTop w:val="0"/>
      <w:marBottom w:val="0"/>
      <w:divBdr>
        <w:top w:val="none" w:sz="0" w:space="0" w:color="auto"/>
        <w:left w:val="none" w:sz="0" w:space="0" w:color="auto"/>
        <w:bottom w:val="none" w:sz="0" w:space="0" w:color="auto"/>
        <w:right w:val="none" w:sz="0" w:space="0" w:color="auto"/>
      </w:divBdr>
    </w:div>
    <w:div w:id="404424676">
      <w:bodyDiv w:val="1"/>
      <w:marLeft w:val="0"/>
      <w:marRight w:val="0"/>
      <w:marTop w:val="0"/>
      <w:marBottom w:val="0"/>
      <w:divBdr>
        <w:top w:val="none" w:sz="0" w:space="0" w:color="auto"/>
        <w:left w:val="none" w:sz="0" w:space="0" w:color="auto"/>
        <w:bottom w:val="none" w:sz="0" w:space="0" w:color="auto"/>
        <w:right w:val="none" w:sz="0" w:space="0" w:color="auto"/>
      </w:divBdr>
    </w:div>
    <w:div w:id="414478002">
      <w:bodyDiv w:val="1"/>
      <w:marLeft w:val="0"/>
      <w:marRight w:val="0"/>
      <w:marTop w:val="0"/>
      <w:marBottom w:val="0"/>
      <w:divBdr>
        <w:top w:val="none" w:sz="0" w:space="0" w:color="auto"/>
        <w:left w:val="none" w:sz="0" w:space="0" w:color="auto"/>
        <w:bottom w:val="none" w:sz="0" w:space="0" w:color="auto"/>
        <w:right w:val="none" w:sz="0" w:space="0" w:color="auto"/>
      </w:divBdr>
    </w:div>
    <w:div w:id="438139292">
      <w:bodyDiv w:val="1"/>
      <w:marLeft w:val="0"/>
      <w:marRight w:val="0"/>
      <w:marTop w:val="0"/>
      <w:marBottom w:val="0"/>
      <w:divBdr>
        <w:top w:val="none" w:sz="0" w:space="0" w:color="auto"/>
        <w:left w:val="none" w:sz="0" w:space="0" w:color="auto"/>
        <w:bottom w:val="none" w:sz="0" w:space="0" w:color="auto"/>
        <w:right w:val="none" w:sz="0" w:space="0" w:color="auto"/>
      </w:divBdr>
    </w:div>
    <w:div w:id="501317471">
      <w:bodyDiv w:val="1"/>
      <w:marLeft w:val="0"/>
      <w:marRight w:val="0"/>
      <w:marTop w:val="0"/>
      <w:marBottom w:val="0"/>
      <w:divBdr>
        <w:top w:val="none" w:sz="0" w:space="0" w:color="auto"/>
        <w:left w:val="none" w:sz="0" w:space="0" w:color="auto"/>
        <w:bottom w:val="none" w:sz="0" w:space="0" w:color="auto"/>
        <w:right w:val="none" w:sz="0" w:space="0" w:color="auto"/>
      </w:divBdr>
    </w:div>
    <w:div w:id="516584000">
      <w:bodyDiv w:val="1"/>
      <w:marLeft w:val="0"/>
      <w:marRight w:val="0"/>
      <w:marTop w:val="0"/>
      <w:marBottom w:val="0"/>
      <w:divBdr>
        <w:top w:val="none" w:sz="0" w:space="0" w:color="auto"/>
        <w:left w:val="none" w:sz="0" w:space="0" w:color="auto"/>
        <w:bottom w:val="none" w:sz="0" w:space="0" w:color="auto"/>
        <w:right w:val="none" w:sz="0" w:space="0" w:color="auto"/>
      </w:divBdr>
    </w:div>
    <w:div w:id="526217336">
      <w:bodyDiv w:val="1"/>
      <w:marLeft w:val="0"/>
      <w:marRight w:val="0"/>
      <w:marTop w:val="0"/>
      <w:marBottom w:val="0"/>
      <w:divBdr>
        <w:top w:val="none" w:sz="0" w:space="0" w:color="auto"/>
        <w:left w:val="none" w:sz="0" w:space="0" w:color="auto"/>
        <w:bottom w:val="none" w:sz="0" w:space="0" w:color="auto"/>
        <w:right w:val="none" w:sz="0" w:space="0" w:color="auto"/>
      </w:divBdr>
    </w:div>
    <w:div w:id="556361388">
      <w:bodyDiv w:val="1"/>
      <w:marLeft w:val="0"/>
      <w:marRight w:val="0"/>
      <w:marTop w:val="0"/>
      <w:marBottom w:val="0"/>
      <w:divBdr>
        <w:top w:val="none" w:sz="0" w:space="0" w:color="auto"/>
        <w:left w:val="none" w:sz="0" w:space="0" w:color="auto"/>
        <w:bottom w:val="none" w:sz="0" w:space="0" w:color="auto"/>
        <w:right w:val="none" w:sz="0" w:space="0" w:color="auto"/>
      </w:divBdr>
    </w:div>
    <w:div w:id="569078563">
      <w:bodyDiv w:val="1"/>
      <w:marLeft w:val="0"/>
      <w:marRight w:val="0"/>
      <w:marTop w:val="0"/>
      <w:marBottom w:val="0"/>
      <w:divBdr>
        <w:top w:val="none" w:sz="0" w:space="0" w:color="auto"/>
        <w:left w:val="none" w:sz="0" w:space="0" w:color="auto"/>
        <w:bottom w:val="none" w:sz="0" w:space="0" w:color="auto"/>
        <w:right w:val="none" w:sz="0" w:space="0" w:color="auto"/>
      </w:divBdr>
    </w:div>
    <w:div w:id="571551089">
      <w:bodyDiv w:val="1"/>
      <w:marLeft w:val="0"/>
      <w:marRight w:val="0"/>
      <w:marTop w:val="0"/>
      <w:marBottom w:val="0"/>
      <w:divBdr>
        <w:top w:val="none" w:sz="0" w:space="0" w:color="auto"/>
        <w:left w:val="none" w:sz="0" w:space="0" w:color="auto"/>
        <w:bottom w:val="none" w:sz="0" w:space="0" w:color="auto"/>
        <w:right w:val="none" w:sz="0" w:space="0" w:color="auto"/>
      </w:divBdr>
    </w:div>
    <w:div w:id="572470074">
      <w:bodyDiv w:val="1"/>
      <w:marLeft w:val="0"/>
      <w:marRight w:val="0"/>
      <w:marTop w:val="0"/>
      <w:marBottom w:val="0"/>
      <w:divBdr>
        <w:top w:val="none" w:sz="0" w:space="0" w:color="auto"/>
        <w:left w:val="none" w:sz="0" w:space="0" w:color="auto"/>
        <w:bottom w:val="none" w:sz="0" w:space="0" w:color="auto"/>
        <w:right w:val="none" w:sz="0" w:space="0" w:color="auto"/>
      </w:divBdr>
    </w:div>
    <w:div w:id="598024756">
      <w:bodyDiv w:val="1"/>
      <w:marLeft w:val="0"/>
      <w:marRight w:val="0"/>
      <w:marTop w:val="0"/>
      <w:marBottom w:val="0"/>
      <w:divBdr>
        <w:top w:val="none" w:sz="0" w:space="0" w:color="auto"/>
        <w:left w:val="none" w:sz="0" w:space="0" w:color="auto"/>
        <w:bottom w:val="none" w:sz="0" w:space="0" w:color="auto"/>
        <w:right w:val="none" w:sz="0" w:space="0" w:color="auto"/>
      </w:divBdr>
    </w:div>
    <w:div w:id="602421257">
      <w:bodyDiv w:val="1"/>
      <w:marLeft w:val="0"/>
      <w:marRight w:val="0"/>
      <w:marTop w:val="0"/>
      <w:marBottom w:val="0"/>
      <w:divBdr>
        <w:top w:val="none" w:sz="0" w:space="0" w:color="auto"/>
        <w:left w:val="none" w:sz="0" w:space="0" w:color="auto"/>
        <w:bottom w:val="none" w:sz="0" w:space="0" w:color="auto"/>
        <w:right w:val="none" w:sz="0" w:space="0" w:color="auto"/>
      </w:divBdr>
    </w:div>
    <w:div w:id="635112454">
      <w:bodyDiv w:val="1"/>
      <w:marLeft w:val="0"/>
      <w:marRight w:val="0"/>
      <w:marTop w:val="0"/>
      <w:marBottom w:val="0"/>
      <w:divBdr>
        <w:top w:val="none" w:sz="0" w:space="0" w:color="auto"/>
        <w:left w:val="none" w:sz="0" w:space="0" w:color="auto"/>
        <w:bottom w:val="none" w:sz="0" w:space="0" w:color="auto"/>
        <w:right w:val="none" w:sz="0" w:space="0" w:color="auto"/>
      </w:divBdr>
    </w:div>
    <w:div w:id="699863733">
      <w:bodyDiv w:val="1"/>
      <w:marLeft w:val="0"/>
      <w:marRight w:val="0"/>
      <w:marTop w:val="0"/>
      <w:marBottom w:val="0"/>
      <w:divBdr>
        <w:top w:val="none" w:sz="0" w:space="0" w:color="auto"/>
        <w:left w:val="none" w:sz="0" w:space="0" w:color="auto"/>
        <w:bottom w:val="none" w:sz="0" w:space="0" w:color="auto"/>
        <w:right w:val="none" w:sz="0" w:space="0" w:color="auto"/>
      </w:divBdr>
    </w:div>
    <w:div w:id="737167373">
      <w:bodyDiv w:val="1"/>
      <w:marLeft w:val="0"/>
      <w:marRight w:val="0"/>
      <w:marTop w:val="0"/>
      <w:marBottom w:val="0"/>
      <w:divBdr>
        <w:top w:val="none" w:sz="0" w:space="0" w:color="auto"/>
        <w:left w:val="none" w:sz="0" w:space="0" w:color="auto"/>
        <w:bottom w:val="none" w:sz="0" w:space="0" w:color="auto"/>
        <w:right w:val="none" w:sz="0" w:space="0" w:color="auto"/>
      </w:divBdr>
    </w:div>
    <w:div w:id="750353800">
      <w:bodyDiv w:val="1"/>
      <w:marLeft w:val="0"/>
      <w:marRight w:val="0"/>
      <w:marTop w:val="0"/>
      <w:marBottom w:val="0"/>
      <w:divBdr>
        <w:top w:val="none" w:sz="0" w:space="0" w:color="auto"/>
        <w:left w:val="none" w:sz="0" w:space="0" w:color="auto"/>
        <w:bottom w:val="none" w:sz="0" w:space="0" w:color="auto"/>
        <w:right w:val="none" w:sz="0" w:space="0" w:color="auto"/>
      </w:divBdr>
    </w:div>
    <w:div w:id="758402195">
      <w:bodyDiv w:val="1"/>
      <w:marLeft w:val="0"/>
      <w:marRight w:val="0"/>
      <w:marTop w:val="0"/>
      <w:marBottom w:val="0"/>
      <w:divBdr>
        <w:top w:val="none" w:sz="0" w:space="0" w:color="auto"/>
        <w:left w:val="none" w:sz="0" w:space="0" w:color="auto"/>
        <w:bottom w:val="none" w:sz="0" w:space="0" w:color="auto"/>
        <w:right w:val="none" w:sz="0" w:space="0" w:color="auto"/>
      </w:divBdr>
    </w:div>
    <w:div w:id="760873383">
      <w:bodyDiv w:val="1"/>
      <w:marLeft w:val="0"/>
      <w:marRight w:val="0"/>
      <w:marTop w:val="0"/>
      <w:marBottom w:val="0"/>
      <w:divBdr>
        <w:top w:val="none" w:sz="0" w:space="0" w:color="auto"/>
        <w:left w:val="none" w:sz="0" w:space="0" w:color="auto"/>
        <w:bottom w:val="none" w:sz="0" w:space="0" w:color="auto"/>
        <w:right w:val="none" w:sz="0" w:space="0" w:color="auto"/>
      </w:divBdr>
    </w:div>
    <w:div w:id="773747432">
      <w:bodyDiv w:val="1"/>
      <w:marLeft w:val="0"/>
      <w:marRight w:val="0"/>
      <w:marTop w:val="0"/>
      <w:marBottom w:val="0"/>
      <w:divBdr>
        <w:top w:val="none" w:sz="0" w:space="0" w:color="auto"/>
        <w:left w:val="none" w:sz="0" w:space="0" w:color="auto"/>
        <w:bottom w:val="none" w:sz="0" w:space="0" w:color="auto"/>
        <w:right w:val="none" w:sz="0" w:space="0" w:color="auto"/>
      </w:divBdr>
    </w:div>
    <w:div w:id="800075756">
      <w:bodyDiv w:val="1"/>
      <w:marLeft w:val="0"/>
      <w:marRight w:val="0"/>
      <w:marTop w:val="0"/>
      <w:marBottom w:val="0"/>
      <w:divBdr>
        <w:top w:val="none" w:sz="0" w:space="0" w:color="auto"/>
        <w:left w:val="none" w:sz="0" w:space="0" w:color="auto"/>
        <w:bottom w:val="none" w:sz="0" w:space="0" w:color="auto"/>
        <w:right w:val="none" w:sz="0" w:space="0" w:color="auto"/>
      </w:divBdr>
    </w:div>
    <w:div w:id="811171455">
      <w:bodyDiv w:val="1"/>
      <w:marLeft w:val="0"/>
      <w:marRight w:val="0"/>
      <w:marTop w:val="0"/>
      <w:marBottom w:val="0"/>
      <w:divBdr>
        <w:top w:val="none" w:sz="0" w:space="0" w:color="auto"/>
        <w:left w:val="none" w:sz="0" w:space="0" w:color="auto"/>
        <w:bottom w:val="none" w:sz="0" w:space="0" w:color="auto"/>
        <w:right w:val="none" w:sz="0" w:space="0" w:color="auto"/>
      </w:divBdr>
      <w:divsChild>
        <w:div w:id="607783908">
          <w:marLeft w:val="0"/>
          <w:marRight w:val="0"/>
          <w:marTop w:val="0"/>
          <w:marBottom w:val="0"/>
          <w:divBdr>
            <w:top w:val="none" w:sz="0" w:space="0" w:color="auto"/>
            <w:left w:val="none" w:sz="0" w:space="0" w:color="auto"/>
            <w:bottom w:val="none" w:sz="0" w:space="0" w:color="auto"/>
            <w:right w:val="none" w:sz="0" w:space="0" w:color="auto"/>
          </w:divBdr>
          <w:divsChild>
            <w:div w:id="1472822869">
              <w:marLeft w:val="0"/>
              <w:marRight w:val="0"/>
              <w:marTop w:val="0"/>
              <w:marBottom w:val="0"/>
              <w:divBdr>
                <w:top w:val="none" w:sz="0" w:space="0" w:color="auto"/>
                <w:left w:val="none" w:sz="0" w:space="0" w:color="auto"/>
                <w:bottom w:val="none" w:sz="0" w:space="0" w:color="auto"/>
                <w:right w:val="none" w:sz="0" w:space="0" w:color="auto"/>
              </w:divBdr>
              <w:divsChild>
                <w:div w:id="1116947236">
                  <w:marLeft w:val="0"/>
                  <w:marRight w:val="0"/>
                  <w:marTop w:val="0"/>
                  <w:marBottom w:val="0"/>
                  <w:divBdr>
                    <w:top w:val="none" w:sz="0" w:space="0" w:color="auto"/>
                    <w:left w:val="none" w:sz="0" w:space="0" w:color="auto"/>
                    <w:bottom w:val="none" w:sz="0" w:space="0" w:color="auto"/>
                    <w:right w:val="none" w:sz="0" w:space="0" w:color="auto"/>
                  </w:divBdr>
                  <w:divsChild>
                    <w:div w:id="202521743">
                      <w:marLeft w:val="0"/>
                      <w:marRight w:val="0"/>
                      <w:marTop w:val="0"/>
                      <w:marBottom w:val="0"/>
                      <w:divBdr>
                        <w:top w:val="none" w:sz="0" w:space="0" w:color="auto"/>
                        <w:left w:val="none" w:sz="0" w:space="0" w:color="auto"/>
                        <w:bottom w:val="none" w:sz="0" w:space="0" w:color="auto"/>
                        <w:right w:val="none" w:sz="0" w:space="0" w:color="auto"/>
                      </w:divBdr>
                      <w:divsChild>
                        <w:div w:id="47608243">
                          <w:marLeft w:val="0"/>
                          <w:marRight w:val="0"/>
                          <w:marTop w:val="0"/>
                          <w:marBottom w:val="0"/>
                          <w:divBdr>
                            <w:top w:val="none" w:sz="0" w:space="0" w:color="auto"/>
                            <w:left w:val="none" w:sz="0" w:space="0" w:color="auto"/>
                            <w:bottom w:val="none" w:sz="0" w:space="0" w:color="auto"/>
                            <w:right w:val="none" w:sz="0" w:space="0" w:color="auto"/>
                          </w:divBdr>
                          <w:divsChild>
                            <w:div w:id="44378095">
                              <w:marLeft w:val="0"/>
                              <w:marRight w:val="0"/>
                              <w:marTop w:val="0"/>
                              <w:marBottom w:val="0"/>
                              <w:divBdr>
                                <w:top w:val="none" w:sz="0" w:space="0" w:color="auto"/>
                                <w:left w:val="none" w:sz="0" w:space="0" w:color="auto"/>
                                <w:bottom w:val="none" w:sz="0" w:space="0" w:color="auto"/>
                                <w:right w:val="none" w:sz="0" w:space="0" w:color="auto"/>
                              </w:divBdr>
                              <w:divsChild>
                                <w:div w:id="1772434345">
                                  <w:marLeft w:val="0"/>
                                  <w:marRight w:val="0"/>
                                  <w:marTop w:val="0"/>
                                  <w:marBottom w:val="0"/>
                                  <w:divBdr>
                                    <w:top w:val="none" w:sz="0" w:space="0" w:color="auto"/>
                                    <w:left w:val="none" w:sz="0" w:space="0" w:color="auto"/>
                                    <w:bottom w:val="none" w:sz="0" w:space="0" w:color="auto"/>
                                    <w:right w:val="none" w:sz="0" w:space="0" w:color="auto"/>
                                  </w:divBdr>
                                  <w:divsChild>
                                    <w:div w:id="1390768239">
                                      <w:marLeft w:val="0"/>
                                      <w:marRight w:val="0"/>
                                      <w:marTop w:val="0"/>
                                      <w:marBottom w:val="0"/>
                                      <w:divBdr>
                                        <w:top w:val="none" w:sz="0" w:space="0" w:color="auto"/>
                                        <w:left w:val="none" w:sz="0" w:space="0" w:color="auto"/>
                                        <w:bottom w:val="none" w:sz="0" w:space="0" w:color="auto"/>
                                        <w:right w:val="none" w:sz="0" w:space="0" w:color="auto"/>
                                      </w:divBdr>
                                      <w:divsChild>
                                        <w:div w:id="232467571">
                                          <w:marLeft w:val="0"/>
                                          <w:marRight w:val="0"/>
                                          <w:marTop w:val="0"/>
                                          <w:marBottom w:val="0"/>
                                          <w:divBdr>
                                            <w:top w:val="none" w:sz="0" w:space="0" w:color="auto"/>
                                            <w:left w:val="none" w:sz="0" w:space="0" w:color="auto"/>
                                            <w:bottom w:val="none" w:sz="0" w:space="0" w:color="auto"/>
                                            <w:right w:val="none" w:sz="0" w:space="0" w:color="auto"/>
                                          </w:divBdr>
                                          <w:divsChild>
                                            <w:div w:id="1427993305">
                                              <w:marLeft w:val="0"/>
                                              <w:marRight w:val="0"/>
                                              <w:marTop w:val="0"/>
                                              <w:marBottom w:val="0"/>
                                              <w:divBdr>
                                                <w:top w:val="none" w:sz="0" w:space="0" w:color="auto"/>
                                                <w:left w:val="none" w:sz="0" w:space="0" w:color="auto"/>
                                                <w:bottom w:val="none" w:sz="0" w:space="0" w:color="auto"/>
                                                <w:right w:val="none" w:sz="0" w:space="0" w:color="auto"/>
                                              </w:divBdr>
                                            </w:div>
                                            <w:div w:id="1625622736">
                                              <w:marLeft w:val="0"/>
                                              <w:marRight w:val="0"/>
                                              <w:marTop w:val="0"/>
                                              <w:marBottom w:val="0"/>
                                              <w:divBdr>
                                                <w:top w:val="none" w:sz="0" w:space="0" w:color="auto"/>
                                                <w:left w:val="none" w:sz="0" w:space="0" w:color="auto"/>
                                                <w:bottom w:val="none" w:sz="0" w:space="0" w:color="auto"/>
                                                <w:right w:val="none" w:sz="0" w:space="0" w:color="auto"/>
                                              </w:divBdr>
                                              <w:divsChild>
                                                <w:div w:id="107354900">
                                                  <w:marLeft w:val="0"/>
                                                  <w:marRight w:val="0"/>
                                                  <w:marTop w:val="0"/>
                                                  <w:marBottom w:val="0"/>
                                                  <w:divBdr>
                                                    <w:top w:val="none" w:sz="0" w:space="0" w:color="auto"/>
                                                    <w:left w:val="none" w:sz="0" w:space="0" w:color="auto"/>
                                                    <w:bottom w:val="none" w:sz="0" w:space="0" w:color="auto"/>
                                                    <w:right w:val="none" w:sz="0" w:space="0" w:color="auto"/>
                                                  </w:divBdr>
                                                </w:div>
                                                <w:div w:id="1877542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24979692">
      <w:bodyDiv w:val="1"/>
      <w:marLeft w:val="0"/>
      <w:marRight w:val="0"/>
      <w:marTop w:val="0"/>
      <w:marBottom w:val="0"/>
      <w:divBdr>
        <w:top w:val="none" w:sz="0" w:space="0" w:color="auto"/>
        <w:left w:val="none" w:sz="0" w:space="0" w:color="auto"/>
        <w:bottom w:val="none" w:sz="0" w:space="0" w:color="auto"/>
        <w:right w:val="none" w:sz="0" w:space="0" w:color="auto"/>
      </w:divBdr>
    </w:div>
    <w:div w:id="833379489">
      <w:bodyDiv w:val="1"/>
      <w:marLeft w:val="0"/>
      <w:marRight w:val="0"/>
      <w:marTop w:val="0"/>
      <w:marBottom w:val="0"/>
      <w:divBdr>
        <w:top w:val="none" w:sz="0" w:space="0" w:color="auto"/>
        <w:left w:val="none" w:sz="0" w:space="0" w:color="auto"/>
        <w:bottom w:val="none" w:sz="0" w:space="0" w:color="auto"/>
        <w:right w:val="none" w:sz="0" w:space="0" w:color="auto"/>
      </w:divBdr>
    </w:div>
    <w:div w:id="904678751">
      <w:bodyDiv w:val="1"/>
      <w:marLeft w:val="0"/>
      <w:marRight w:val="0"/>
      <w:marTop w:val="0"/>
      <w:marBottom w:val="0"/>
      <w:divBdr>
        <w:top w:val="none" w:sz="0" w:space="0" w:color="auto"/>
        <w:left w:val="none" w:sz="0" w:space="0" w:color="auto"/>
        <w:bottom w:val="none" w:sz="0" w:space="0" w:color="auto"/>
        <w:right w:val="none" w:sz="0" w:space="0" w:color="auto"/>
      </w:divBdr>
    </w:div>
    <w:div w:id="937525129">
      <w:bodyDiv w:val="1"/>
      <w:marLeft w:val="0"/>
      <w:marRight w:val="0"/>
      <w:marTop w:val="0"/>
      <w:marBottom w:val="0"/>
      <w:divBdr>
        <w:top w:val="none" w:sz="0" w:space="0" w:color="auto"/>
        <w:left w:val="none" w:sz="0" w:space="0" w:color="auto"/>
        <w:bottom w:val="none" w:sz="0" w:space="0" w:color="auto"/>
        <w:right w:val="none" w:sz="0" w:space="0" w:color="auto"/>
      </w:divBdr>
    </w:div>
    <w:div w:id="954950018">
      <w:bodyDiv w:val="1"/>
      <w:marLeft w:val="0"/>
      <w:marRight w:val="0"/>
      <w:marTop w:val="0"/>
      <w:marBottom w:val="0"/>
      <w:divBdr>
        <w:top w:val="none" w:sz="0" w:space="0" w:color="auto"/>
        <w:left w:val="none" w:sz="0" w:space="0" w:color="auto"/>
        <w:bottom w:val="none" w:sz="0" w:space="0" w:color="auto"/>
        <w:right w:val="none" w:sz="0" w:space="0" w:color="auto"/>
      </w:divBdr>
    </w:div>
    <w:div w:id="960843985">
      <w:bodyDiv w:val="1"/>
      <w:marLeft w:val="0"/>
      <w:marRight w:val="0"/>
      <w:marTop w:val="0"/>
      <w:marBottom w:val="0"/>
      <w:divBdr>
        <w:top w:val="none" w:sz="0" w:space="0" w:color="auto"/>
        <w:left w:val="none" w:sz="0" w:space="0" w:color="auto"/>
        <w:bottom w:val="none" w:sz="0" w:space="0" w:color="auto"/>
        <w:right w:val="none" w:sz="0" w:space="0" w:color="auto"/>
      </w:divBdr>
    </w:div>
    <w:div w:id="971406599">
      <w:bodyDiv w:val="1"/>
      <w:marLeft w:val="0"/>
      <w:marRight w:val="0"/>
      <w:marTop w:val="0"/>
      <w:marBottom w:val="0"/>
      <w:divBdr>
        <w:top w:val="none" w:sz="0" w:space="0" w:color="auto"/>
        <w:left w:val="none" w:sz="0" w:space="0" w:color="auto"/>
        <w:bottom w:val="none" w:sz="0" w:space="0" w:color="auto"/>
        <w:right w:val="none" w:sz="0" w:space="0" w:color="auto"/>
      </w:divBdr>
    </w:div>
    <w:div w:id="986054777">
      <w:bodyDiv w:val="1"/>
      <w:marLeft w:val="0"/>
      <w:marRight w:val="0"/>
      <w:marTop w:val="0"/>
      <w:marBottom w:val="0"/>
      <w:divBdr>
        <w:top w:val="none" w:sz="0" w:space="0" w:color="auto"/>
        <w:left w:val="none" w:sz="0" w:space="0" w:color="auto"/>
        <w:bottom w:val="none" w:sz="0" w:space="0" w:color="auto"/>
        <w:right w:val="none" w:sz="0" w:space="0" w:color="auto"/>
      </w:divBdr>
    </w:div>
    <w:div w:id="1009410299">
      <w:bodyDiv w:val="1"/>
      <w:marLeft w:val="0"/>
      <w:marRight w:val="0"/>
      <w:marTop w:val="0"/>
      <w:marBottom w:val="0"/>
      <w:divBdr>
        <w:top w:val="none" w:sz="0" w:space="0" w:color="auto"/>
        <w:left w:val="none" w:sz="0" w:space="0" w:color="auto"/>
        <w:bottom w:val="none" w:sz="0" w:space="0" w:color="auto"/>
        <w:right w:val="none" w:sz="0" w:space="0" w:color="auto"/>
      </w:divBdr>
    </w:div>
    <w:div w:id="1025522935">
      <w:bodyDiv w:val="1"/>
      <w:marLeft w:val="0"/>
      <w:marRight w:val="0"/>
      <w:marTop w:val="0"/>
      <w:marBottom w:val="0"/>
      <w:divBdr>
        <w:top w:val="none" w:sz="0" w:space="0" w:color="auto"/>
        <w:left w:val="none" w:sz="0" w:space="0" w:color="auto"/>
        <w:bottom w:val="none" w:sz="0" w:space="0" w:color="auto"/>
        <w:right w:val="none" w:sz="0" w:space="0" w:color="auto"/>
      </w:divBdr>
      <w:divsChild>
        <w:div w:id="543759505">
          <w:marLeft w:val="0"/>
          <w:marRight w:val="0"/>
          <w:marTop w:val="0"/>
          <w:marBottom w:val="0"/>
          <w:divBdr>
            <w:top w:val="none" w:sz="0" w:space="0" w:color="auto"/>
            <w:left w:val="none" w:sz="0" w:space="0" w:color="auto"/>
            <w:bottom w:val="none" w:sz="0" w:space="0" w:color="auto"/>
            <w:right w:val="none" w:sz="0" w:space="0" w:color="auto"/>
          </w:divBdr>
        </w:div>
      </w:divsChild>
    </w:div>
    <w:div w:id="1044020790">
      <w:bodyDiv w:val="1"/>
      <w:marLeft w:val="0"/>
      <w:marRight w:val="0"/>
      <w:marTop w:val="0"/>
      <w:marBottom w:val="0"/>
      <w:divBdr>
        <w:top w:val="none" w:sz="0" w:space="0" w:color="auto"/>
        <w:left w:val="none" w:sz="0" w:space="0" w:color="auto"/>
        <w:bottom w:val="none" w:sz="0" w:space="0" w:color="auto"/>
        <w:right w:val="none" w:sz="0" w:space="0" w:color="auto"/>
      </w:divBdr>
      <w:divsChild>
        <w:div w:id="1310205582">
          <w:marLeft w:val="0"/>
          <w:marRight w:val="0"/>
          <w:marTop w:val="0"/>
          <w:marBottom w:val="0"/>
          <w:divBdr>
            <w:top w:val="none" w:sz="0" w:space="0" w:color="auto"/>
            <w:left w:val="none" w:sz="0" w:space="0" w:color="auto"/>
            <w:bottom w:val="none" w:sz="0" w:space="0" w:color="auto"/>
            <w:right w:val="none" w:sz="0" w:space="0" w:color="auto"/>
          </w:divBdr>
        </w:div>
      </w:divsChild>
    </w:div>
    <w:div w:id="1053769856">
      <w:bodyDiv w:val="1"/>
      <w:marLeft w:val="0"/>
      <w:marRight w:val="0"/>
      <w:marTop w:val="0"/>
      <w:marBottom w:val="0"/>
      <w:divBdr>
        <w:top w:val="none" w:sz="0" w:space="0" w:color="auto"/>
        <w:left w:val="none" w:sz="0" w:space="0" w:color="auto"/>
        <w:bottom w:val="none" w:sz="0" w:space="0" w:color="auto"/>
        <w:right w:val="none" w:sz="0" w:space="0" w:color="auto"/>
      </w:divBdr>
    </w:div>
    <w:div w:id="1070229403">
      <w:bodyDiv w:val="1"/>
      <w:marLeft w:val="0"/>
      <w:marRight w:val="0"/>
      <w:marTop w:val="0"/>
      <w:marBottom w:val="0"/>
      <w:divBdr>
        <w:top w:val="none" w:sz="0" w:space="0" w:color="auto"/>
        <w:left w:val="none" w:sz="0" w:space="0" w:color="auto"/>
        <w:bottom w:val="none" w:sz="0" w:space="0" w:color="auto"/>
        <w:right w:val="none" w:sz="0" w:space="0" w:color="auto"/>
      </w:divBdr>
    </w:div>
    <w:div w:id="1100105273">
      <w:bodyDiv w:val="1"/>
      <w:marLeft w:val="0"/>
      <w:marRight w:val="0"/>
      <w:marTop w:val="0"/>
      <w:marBottom w:val="0"/>
      <w:divBdr>
        <w:top w:val="none" w:sz="0" w:space="0" w:color="auto"/>
        <w:left w:val="none" w:sz="0" w:space="0" w:color="auto"/>
        <w:bottom w:val="none" w:sz="0" w:space="0" w:color="auto"/>
        <w:right w:val="none" w:sz="0" w:space="0" w:color="auto"/>
      </w:divBdr>
    </w:div>
    <w:div w:id="1127502956">
      <w:bodyDiv w:val="1"/>
      <w:marLeft w:val="0"/>
      <w:marRight w:val="0"/>
      <w:marTop w:val="0"/>
      <w:marBottom w:val="0"/>
      <w:divBdr>
        <w:top w:val="none" w:sz="0" w:space="0" w:color="auto"/>
        <w:left w:val="none" w:sz="0" w:space="0" w:color="auto"/>
        <w:bottom w:val="none" w:sz="0" w:space="0" w:color="auto"/>
        <w:right w:val="none" w:sz="0" w:space="0" w:color="auto"/>
      </w:divBdr>
    </w:div>
    <w:div w:id="1143160126">
      <w:bodyDiv w:val="1"/>
      <w:marLeft w:val="0"/>
      <w:marRight w:val="0"/>
      <w:marTop w:val="0"/>
      <w:marBottom w:val="0"/>
      <w:divBdr>
        <w:top w:val="none" w:sz="0" w:space="0" w:color="auto"/>
        <w:left w:val="none" w:sz="0" w:space="0" w:color="auto"/>
        <w:bottom w:val="none" w:sz="0" w:space="0" w:color="auto"/>
        <w:right w:val="none" w:sz="0" w:space="0" w:color="auto"/>
      </w:divBdr>
    </w:div>
    <w:div w:id="1144352538">
      <w:bodyDiv w:val="1"/>
      <w:marLeft w:val="0"/>
      <w:marRight w:val="0"/>
      <w:marTop w:val="0"/>
      <w:marBottom w:val="0"/>
      <w:divBdr>
        <w:top w:val="none" w:sz="0" w:space="0" w:color="auto"/>
        <w:left w:val="none" w:sz="0" w:space="0" w:color="auto"/>
        <w:bottom w:val="none" w:sz="0" w:space="0" w:color="auto"/>
        <w:right w:val="none" w:sz="0" w:space="0" w:color="auto"/>
      </w:divBdr>
    </w:div>
    <w:div w:id="1164202282">
      <w:bodyDiv w:val="1"/>
      <w:marLeft w:val="0"/>
      <w:marRight w:val="0"/>
      <w:marTop w:val="0"/>
      <w:marBottom w:val="0"/>
      <w:divBdr>
        <w:top w:val="none" w:sz="0" w:space="0" w:color="auto"/>
        <w:left w:val="none" w:sz="0" w:space="0" w:color="auto"/>
        <w:bottom w:val="none" w:sz="0" w:space="0" w:color="auto"/>
        <w:right w:val="none" w:sz="0" w:space="0" w:color="auto"/>
      </w:divBdr>
    </w:div>
    <w:div w:id="1201169691">
      <w:bodyDiv w:val="1"/>
      <w:marLeft w:val="0"/>
      <w:marRight w:val="0"/>
      <w:marTop w:val="0"/>
      <w:marBottom w:val="0"/>
      <w:divBdr>
        <w:top w:val="none" w:sz="0" w:space="0" w:color="auto"/>
        <w:left w:val="none" w:sz="0" w:space="0" w:color="auto"/>
        <w:bottom w:val="none" w:sz="0" w:space="0" w:color="auto"/>
        <w:right w:val="none" w:sz="0" w:space="0" w:color="auto"/>
      </w:divBdr>
    </w:div>
    <w:div w:id="1204488260">
      <w:bodyDiv w:val="1"/>
      <w:marLeft w:val="0"/>
      <w:marRight w:val="0"/>
      <w:marTop w:val="0"/>
      <w:marBottom w:val="0"/>
      <w:divBdr>
        <w:top w:val="none" w:sz="0" w:space="0" w:color="auto"/>
        <w:left w:val="none" w:sz="0" w:space="0" w:color="auto"/>
        <w:bottom w:val="none" w:sz="0" w:space="0" w:color="auto"/>
        <w:right w:val="none" w:sz="0" w:space="0" w:color="auto"/>
      </w:divBdr>
    </w:div>
    <w:div w:id="1230454793">
      <w:bodyDiv w:val="1"/>
      <w:marLeft w:val="0"/>
      <w:marRight w:val="0"/>
      <w:marTop w:val="0"/>
      <w:marBottom w:val="0"/>
      <w:divBdr>
        <w:top w:val="none" w:sz="0" w:space="0" w:color="auto"/>
        <w:left w:val="none" w:sz="0" w:space="0" w:color="auto"/>
        <w:bottom w:val="none" w:sz="0" w:space="0" w:color="auto"/>
        <w:right w:val="none" w:sz="0" w:space="0" w:color="auto"/>
      </w:divBdr>
    </w:div>
    <w:div w:id="1252550086">
      <w:bodyDiv w:val="1"/>
      <w:marLeft w:val="0"/>
      <w:marRight w:val="0"/>
      <w:marTop w:val="0"/>
      <w:marBottom w:val="0"/>
      <w:divBdr>
        <w:top w:val="none" w:sz="0" w:space="0" w:color="auto"/>
        <w:left w:val="none" w:sz="0" w:space="0" w:color="auto"/>
        <w:bottom w:val="none" w:sz="0" w:space="0" w:color="auto"/>
        <w:right w:val="none" w:sz="0" w:space="0" w:color="auto"/>
      </w:divBdr>
    </w:div>
    <w:div w:id="1255092979">
      <w:bodyDiv w:val="1"/>
      <w:marLeft w:val="0"/>
      <w:marRight w:val="0"/>
      <w:marTop w:val="0"/>
      <w:marBottom w:val="0"/>
      <w:divBdr>
        <w:top w:val="none" w:sz="0" w:space="0" w:color="auto"/>
        <w:left w:val="none" w:sz="0" w:space="0" w:color="auto"/>
        <w:bottom w:val="none" w:sz="0" w:space="0" w:color="auto"/>
        <w:right w:val="none" w:sz="0" w:space="0" w:color="auto"/>
      </w:divBdr>
    </w:div>
    <w:div w:id="1294755188">
      <w:bodyDiv w:val="1"/>
      <w:marLeft w:val="0"/>
      <w:marRight w:val="0"/>
      <w:marTop w:val="0"/>
      <w:marBottom w:val="0"/>
      <w:divBdr>
        <w:top w:val="none" w:sz="0" w:space="0" w:color="auto"/>
        <w:left w:val="none" w:sz="0" w:space="0" w:color="auto"/>
        <w:bottom w:val="none" w:sz="0" w:space="0" w:color="auto"/>
        <w:right w:val="none" w:sz="0" w:space="0" w:color="auto"/>
      </w:divBdr>
    </w:div>
    <w:div w:id="1324579974">
      <w:bodyDiv w:val="1"/>
      <w:marLeft w:val="0"/>
      <w:marRight w:val="0"/>
      <w:marTop w:val="0"/>
      <w:marBottom w:val="0"/>
      <w:divBdr>
        <w:top w:val="none" w:sz="0" w:space="0" w:color="auto"/>
        <w:left w:val="none" w:sz="0" w:space="0" w:color="auto"/>
        <w:bottom w:val="none" w:sz="0" w:space="0" w:color="auto"/>
        <w:right w:val="none" w:sz="0" w:space="0" w:color="auto"/>
      </w:divBdr>
    </w:div>
    <w:div w:id="1340622466">
      <w:bodyDiv w:val="1"/>
      <w:marLeft w:val="0"/>
      <w:marRight w:val="0"/>
      <w:marTop w:val="0"/>
      <w:marBottom w:val="0"/>
      <w:divBdr>
        <w:top w:val="none" w:sz="0" w:space="0" w:color="auto"/>
        <w:left w:val="none" w:sz="0" w:space="0" w:color="auto"/>
        <w:bottom w:val="none" w:sz="0" w:space="0" w:color="auto"/>
        <w:right w:val="none" w:sz="0" w:space="0" w:color="auto"/>
      </w:divBdr>
      <w:divsChild>
        <w:div w:id="381564799">
          <w:marLeft w:val="0"/>
          <w:marRight w:val="0"/>
          <w:marTop w:val="0"/>
          <w:marBottom w:val="0"/>
          <w:divBdr>
            <w:top w:val="none" w:sz="0" w:space="0" w:color="auto"/>
            <w:left w:val="none" w:sz="0" w:space="0" w:color="auto"/>
            <w:bottom w:val="none" w:sz="0" w:space="0" w:color="auto"/>
            <w:right w:val="none" w:sz="0" w:space="0" w:color="auto"/>
          </w:divBdr>
        </w:div>
      </w:divsChild>
    </w:div>
    <w:div w:id="1358193282">
      <w:bodyDiv w:val="1"/>
      <w:marLeft w:val="0"/>
      <w:marRight w:val="0"/>
      <w:marTop w:val="0"/>
      <w:marBottom w:val="0"/>
      <w:divBdr>
        <w:top w:val="none" w:sz="0" w:space="0" w:color="auto"/>
        <w:left w:val="none" w:sz="0" w:space="0" w:color="auto"/>
        <w:bottom w:val="none" w:sz="0" w:space="0" w:color="auto"/>
        <w:right w:val="none" w:sz="0" w:space="0" w:color="auto"/>
      </w:divBdr>
      <w:divsChild>
        <w:div w:id="1162162775">
          <w:marLeft w:val="0"/>
          <w:marRight w:val="0"/>
          <w:marTop w:val="0"/>
          <w:marBottom w:val="0"/>
          <w:divBdr>
            <w:top w:val="none" w:sz="0" w:space="0" w:color="auto"/>
            <w:left w:val="none" w:sz="0" w:space="0" w:color="auto"/>
            <w:bottom w:val="none" w:sz="0" w:space="0" w:color="auto"/>
            <w:right w:val="none" w:sz="0" w:space="0" w:color="auto"/>
          </w:divBdr>
        </w:div>
      </w:divsChild>
    </w:div>
    <w:div w:id="1363869966">
      <w:bodyDiv w:val="1"/>
      <w:marLeft w:val="0"/>
      <w:marRight w:val="0"/>
      <w:marTop w:val="0"/>
      <w:marBottom w:val="0"/>
      <w:divBdr>
        <w:top w:val="none" w:sz="0" w:space="0" w:color="auto"/>
        <w:left w:val="none" w:sz="0" w:space="0" w:color="auto"/>
        <w:bottom w:val="none" w:sz="0" w:space="0" w:color="auto"/>
        <w:right w:val="none" w:sz="0" w:space="0" w:color="auto"/>
      </w:divBdr>
    </w:div>
    <w:div w:id="1372456811">
      <w:bodyDiv w:val="1"/>
      <w:marLeft w:val="0"/>
      <w:marRight w:val="0"/>
      <w:marTop w:val="0"/>
      <w:marBottom w:val="0"/>
      <w:divBdr>
        <w:top w:val="none" w:sz="0" w:space="0" w:color="auto"/>
        <w:left w:val="none" w:sz="0" w:space="0" w:color="auto"/>
        <w:bottom w:val="none" w:sz="0" w:space="0" w:color="auto"/>
        <w:right w:val="none" w:sz="0" w:space="0" w:color="auto"/>
      </w:divBdr>
    </w:div>
    <w:div w:id="1379206036">
      <w:bodyDiv w:val="1"/>
      <w:marLeft w:val="0"/>
      <w:marRight w:val="0"/>
      <w:marTop w:val="0"/>
      <w:marBottom w:val="0"/>
      <w:divBdr>
        <w:top w:val="none" w:sz="0" w:space="0" w:color="auto"/>
        <w:left w:val="none" w:sz="0" w:space="0" w:color="auto"/>
        <w:bottom w:val="none" w:sz="0" w:space="0" w:color="auto"/>
        <w:right w:val="none" w:sz="0" w:space="0" w:color="auto"/>
      </w:divBdr>
    </w:div>
    <w:div w:id="1391882126">
      <w:bodyDiv w:val="1"/>
      <w:marLeft w:val="0"/>
      <w:marRight w:val="0"/>
      <w:marTop w:val="0"/>
      <w:marBottom w:val="0"/>
      <w:divBdr>
        <w:top w:val="none" w:sz="0" w:space="0" w:color="auto"/>
        <w:left w:val="none" w:sz="0" w:space="0" w:color="auto"/>
        <w:bottom w:val="none" w:sz="0" w:space="0" w:color="auto"/>
        <w:right w:val="none" w:sz="0" w:space="0" w:color="auto"/>
      </w:divBdr>
      <w:divsChild>
        <w:div w:id="554776099">
          <w:marLeft w:val="0"/>
          <w:marRight w:val="0"/>
          <w:marTop w:val="0"/>
          <w:marBottom w:val="0"/>
          <w:divBdr>
            <w:top w:val="none" w:sz="0" w:space="0" w:color="auto"/>
            <w:left w:val="none" w:sz="0" w:space="0" w:color="auto"/>
            <w:bottom w:val="none" w:sz="0" w:space="0" w:color="auto"/>
            <w:right w:val="none" w:sz="0" w:space="0" w:color="auto"/>
          </w:divBdr>
        </w:div>
      </w:divsChild>
    </w:div>
    <w:div w:id="1399134161">
      <w:bodyDiv w:val="1"/>
      <w:marLeft w:val="0"/>
      <w:marRight w:val="0"/>
      <w:marTop w:val="0"/>
      <w:marBottom w:val="0"/>
      <w:divBdr>
        <w:top w:val="none" w:sz="0" w:space="0" w:color="auto"/>
        <w:left w:val="none" w:sz="0" w:space="0" w:color="auto"/>
        <w:bottom w:val="none" w:sz="0" w:space="0" w:color="auto"/>
        <w:right w:val="none" w:sz="0" w:space="0" w:color="auto"/>
      </w:divBdr>
    </w:div>
    <w:div w:id="1406873721">
      <w:bodyDiv w:val="1"/>
      <w:marLeft w:val="0"/>
      <w:marRight w:val="0"/>
      <w:marTop w:val="0"/>
      <w:marBottom w:val="0"/>
      <w:divBdr>
        <w:top w:val="none" w:sz="0" w:space="0" w:color="auto"/>
        <w:left w:val="none" w:sz="0" w:space="0" w:color="auto"/>
        <w:bottom w:val="none" w:sz="0" w:space="0" w:color="auto"/>
        <w:right w:val="none" w:sz="0" w:space="0" w:color="auto"/>
      </w:divBdr>
    </w:div>
    <w:div w:id="1415204799">
      <w:bodyDiv w:val="1"/>
      <w:marLeft w:val="0"/>
      <w:marRight w:val="0"/>
      <w:marTop w:val="0"/>
      <w:marBottom w:val="0"/>
      <w:divBdr>
        <w:top w:val="none" w:sz="0" w:space="0" w:color="auto"/>
        <w:left w:val="none" w:sz="0" w:space="0" w:color="auto"/>
        <w:bottom w:val="none" w:sz="0" w:space="0" w:color="auto"/>
        <w:right w:val="none" w:sz="0" w:space="0" w:color="auto"/>
      </w:divBdr>
    </w:div>
    <w:div w:id="1451438634">
      <w:bodyDiv w:val="1"/>
      <w:marLeft w:val="0"/>
      <w:marRight w:val="0"/>
      <w:marTop w:val="0"/>
      <w:marBottom w:val="0"/>
      <w:divBdr>
        <w:top w:val="none" w:sz="0" w:space="0" w:color="auto"/>
        <w:left w:val="none" w:sz="0" w:space="0" w:color="auto"/>
        <w:bottom w:val="none" w:sz="0" w:space="0" w:color="auto"/>
        <w:right w:val="none" w:sz="0" w:space="0" w:color="auto"/>
      </w:divBdr>
    </w:div>
    <w:div w:id="1455560694">
      <w:bodyDiv w:val="1"/>
      <w:marLeft w:val="0"/>
      <w:marRight w:val="0"/>
      <w:marTop w:val="0"/>
      <w:marBottom w:val="0"/>
      <w:divBdr>
        <w:top w:val="none" w:sz="0" w:space="0" w:color="auto"/>
        <w:left w:val="none" w:sz="0" w:space="0" w:color="auto"/>
        <w:bottom w:val="none" w:sz="0" w:space="0" w:color="auto"/>
        <w:right w:val="none" w:sz="0" w:space="0" w:color="auto"/>
      </w:divBdr>
    </w:div>
    <w:div w:id="1467889406">
      <w:bodyDiv w:val="1"/>
      <w:marLeft w:val="0"/>
      <w:marRight w:val="0"/>
      <w:marTop w:val="0"/>
      <w:marBottom w:val="0"/>
      <w:divBdr>
        <w:top w:val="none" w:sz="0" w:space="0" w:color="auto"/>
        <w:left w:val="none" w:sz="0" w:space="0" w:color="auto"/>
        <w:bottom w:val="none" w:sz="0" w:space="0" w:color="auto"/>
        <w:right w:val="none" w:sz="0" w:space="0" w:color="auto"/>
      </w:divBdr>
    </w:div>
    <w:div w:id="1500267864">
      <w:bodyDiv w:val="1"/>
      <w:marLeft w:val="0"/>
      <w:marRight w:val="0"/>
      <w:marTop w:val="0"/>
      <w:marBottom w:val="0"/>
      <w:divBdr>
        <w:top w:val="none" w:sz="0" w:space="0" w:color="auto"/>
        <w:left w:val="none" w:sz="0" w:space="0" w:color="auto"/>
        <w:bottom w:val="none" w:sz="0" w:space="0" w:color="auto"/>
        <w:right w:val="none" w:sz="0" w:space="0" w:color="auto"/>
      </w:divBdr>
    </w:div>
    <w:div w:id="1521969607">
      <w:bodyDiv w:val="1"/>
      <w:marLeft w:val="0"/>
      <w:marRight w:val="0"/>
      <w:marTop w:val="0"/>
      <w:marBottom w:val="0"/>
      <w:divBdr>
        <w:top w:val="none" w:sz="0" w:space="0" w:color="auto"/>
        <w:left w:val="none" w:sz="0" w:space="0" w:color="auto"/>
        <w:bottom w:val="none" w:sz="0" w:space="0" w:color="auto"/>
        <w:right w:val="none" w:sz="0" w:space="0" w:color="auto"/>
      </w:divBdr>
      <w:divsChild>
        <w:div w:id="1414012889">
          <w:marLeft w:val="0"/>
          <w:marRight w:val="0"/>
          <w:marTop w:val="0"/>
          <w:marBottom w:val="0"/>
          <w:divBdr>
            <w:top w:val="none" w:sz="0" w:space="0" w:color="auto"/>
            <w:left w:val="none" w:sz="0" w:space="0" w:color="auto"/>
            <w:bottom w:val="none" w:sz="0" w:space="0" w:color="auto"/>
            <w:right w:val="none" w:sz="0" w:space="0" w:color="auto"/>
          </w:divBdr>
          <w:divsChild>
            <w:div w:id="868031028">
              <w:marLeft w:val="0"/>
              <w:marRight w:val="0"/>
              <w:marTop w:val="0"/>
              <w:marBottom w:val="0"/>
              <w:divBdr>
                <w:top w:val="none" w:sz="0" w:space="0" w:color="auto"/>
                <w:left w:val="none" w:sz="0" w:space="0" w:color="auto"/>
                <w:bottom w:val="none" w:sz="0" w:space="0" w:color="auto"/>
                <w:right w:val="none" w:sz="0" w:space="0" w:color="auto"/>
              </w:divBdr>
              <w:divsChild>
                <w:div w:id="1210728737">
                  <w:marLeft w:val="0"/>
                  <w:marRight w:val="0"/>
                  <w:marTop w:val="0"/>
                  <w:marBottom w:val="0"/>
                  <w:divBdr>
                    <w:top w:val="none" w:sz="0" w:space="0" w:color="auto"/>
                    <w:left w:val="none" w:sz="0" w:space="0" w:color="auto"/>
                    <w:bottom w:val="none" w:sz="0" w:space="0" w:color="auto"/>
                    <w:right w:val="none" w:sz="0" w:space="0" w:color="auto"/>
                  </w:divBdr>
                  <w:divsChild>
                    <w:div w:id="202795047">
                      <w:marLeft w:val="0"/>
                      <w:marRight w:val="0"/>
                      <w:marTop w:val="0"/>
                      <w:marBottom w:val="0"/>
                      <w:divBdr>
                        <w:top w:val="none" w:sz="0" w:space="0" w:color="auto"/>
                        <w:left w:val="none" w:sz="0" w:space="0" w:color="auto"/>
                        <w:bottom w:val="none" w:sz="0" w:space="0" w:color="auto"/>
                        <w:right w:val="none" w:sz="0" w:space="0" w:color="auto"/>
                      </w:divBdr>
                      <w:divsChild>
                        <w:div w:id="1455710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25249945">
      <w:bodyDiv w:val="1"/>
      <w:marLeft w:val="0"/>
      <w:marRight w:val="0"/>
      <w:marTop w:val="0"/>
      <w:marBottom w:val="0"/>
      <w:divBdr>
        <w:top w:val="none" w:sz="0" w:space="0" w:color="auto"/>
        <w:left w:val="none" w:sz="0" w:space="0" w:color="auto"/>
        <w:bottom w:val="none" w:sz="0" w:space="0" w:color="auto"/>
        <w:right w:val="none" w:sz="0" w:space="0" w:color="auto"/>
      </w:divBdr>
      <w:divsChild>
        <w:div w:id="548155211">
          <w:marLeft w:val="2273"/>
          <w:marRight w:val="0"/>
          <w:marTop w:val="0"/>
          <w:marBottom w:val="0"/>
          <w:divBdr>
            <w:top w:val="none" w:sz="0" w:space="0" w:color="auto"/>
            <w:left w:val="single" w:sz="2" w:space="0" w:color="2E2E2E"/>
            <w:bottom w:val="single" w:sz="2" w:space="0" w:color="2E2E2E"/>
            <w:right w:val="single" w:sz="2" w:space="0" w:color="2E2E2E"/>
          </w:divBdr>
          <w:divsChild>
            <w:div w:id="1056777806">
              <w:marLeft w:val="0"/>
              <w:marRight w:val="0"/>
              <w:marTop w:val="13"/>
              <w:marBottom w:val="0"/>
              <w:divBdr>
                <w:top w:val="none" w:sz="0" w:space="0" w:color="auto"/>
                <w:left w:val="none" w:sz="0" w:space="0" w:color="auto"/>
                <w:bottom w:val="none" w:sz="0" w:space="0" w:color="auto"/>
                <w:right w:val="none" w:sz="0" w:space="0" w:color="auto"/>
              </w:divBdr>
              <w:divsChild>
                <w:div w:id="574169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363819">
      <w:bodyDiv w:val="1"/>
      <w:marLeft w:val="0"/>
      <w:marRight w:val="0"/>
      <w:marTop w:val="0"/>
      <w:marBottom w:val="0"/>
      <w:divBdr>
        <w:top w:val="none" w:sz="0" w:space="0" w:color="auto"/>
        <w:left w:val="none" w:sz="0" w:space="0" w:color="auto"/>
        <w:bottom w:val="none" w:sz="0" w:space="0" w:color="auto"/>
        <w:right w:val="none" w:sz="0" w:space="0" w:color="auto"/>
      </w:divBdr>
    </w:div>
    <w:div w:id="1549217637">
      <w:bodyDiv w:val="1"/>
      <w:marLeft w:val="0"/>
      <w:marRight w:val="0"/>
      <w:marTop w:val="0"/>
      <w:marBottom w:val="0"/>
      <w:divBdr>
        <w:top w:val="none" w:sz="0" w:space="0" w:color="auto"/>
        <w:left w:val="none" w:sz="0" w:space="0" w:color="auto"/>
        <w:bottom w:val="none" w:sz="0" w:space="0" w:color="auto"/>
        <w:right w:val="none" w:sz="0" w:space="0" w:color="auto"/>
      </w:divBdr>
    </w:div>
    <w:div w:id="1562859844">
      <w:bodyDiv w:val="1"/>
      <w:marLeft w:val="0"/>
      <w:marRight w:val="0"/>
      <w:marTop w:val="0"/>
      <w:marBottom w:val="0"/>
      <w:divBdr>
        <w:top w:val="none" w:sz="0" w:space="0" w:color="auto"/>
        <w:left w:val="none" w:sz="0" w:space="0" w:color="auto"/>
        <w:bottom w:val="none" w:sz="0" w:space="0" w:color="auto"/>
        <w:right w:val="none" w:sz="0" w:space="0" w:color="auto"/>
      </w:divBdr>
    </w:div>
    <w:div w:id="1596786170">
      <w:bodyDiv w:val="1"/>
      <w:marLeft w:val="0"/>
      <w:marRight w:val="0"/>
      <w:marTop w:val="0"/>
      <w:marBottom w:val="0"/>
      <w:divBdr>
        <w:top w:val="none" w:sz="0" w:space="0" w:color="auto"/>
        <w:left w:val="none" w:sz="0" w:space="0" w:color="auto"/>
        <w:bottom w:val="none" w:sz="0" w:space="0" w:color="auto"/>
        <w:right w:val="none" w:sz="0" w:space="0" w:color="auto"/>
      </w:divBdr>
    </w:div>
    <w:div w:id="1610504195">
      <w:bodyDiv w:val="1"/>
      <w:marLeft w:val="0"/>
      <w:marRight w:val="0"/>
      <w:marTop w:val="0"/>
      <w:marBottom w:val="0"/>
      <w:divBdr>
        <w:top w:val="none" w:sz="0" w:space="0" w:color="auto"/>
        <w:left w:val="none" w:sz="0" w:space="0" w:color="auto"/>
        <w:bottom w:val="none" w:sz="0" w:space="0" w:color="auto"/>
        <w:right w:val="none" w:sz="0" w:space="0" w:color="auto"/>
      </w:divBdr>
    </w:div>
    <w:div w:id="1629584149">
      <w:bodyDiv w:val="1"/>
      <w:marLeft w:val="0"/>
      <w:marRight w:val="0"/>
      <w:marTop w:val="0"/>
      <w:marBottom w:val="0"/>
      <w:divBdr>
        <w:top w:val="none" w:sz="0" w:space="0" w:color="auto"/>
        <w:left w:val="none" w:sz="0" w:space="0" w:color="auto"/>
        <w:bottom w:val="none" w:sz="0" w:space="0" w:color="auto"/>
        <w:right w:val="none" w:sz="0" w:space="0" w:color="auto"/>
      </w:divBdr>
    </w:div>
    <w:div w:id="1637566218">
      <w:bodyDiv w:val="1"/>
      <w:marLeft w:val="0"/>
      <w:marRight w:val="0"/>
      <w:marTop w:val="0"/>
      <w:marBottom w:val="0"/>
      <w:divBdr>
        <w:top w:val="none" w:sz="0" w:space="0" w:color="auto"/>
        <w:left w:val="none" w:sz="0" w:space="0" w:color="auto"/>
        <w:bottom w:val="none" w:sz="0" w:space="0" w:color="auto"/>
        <w:right w:val="none" w:sz="0" w:space="0" w:color="auto"/>
      </w:divBdr>
    </w:div>
    <w:div w:id="1648317060">
      <w:bodyDiv w:val="1"/>
      <w:marLeft w:val="0"/>
      <w:marRight w:val="0"/>
      <w:marTop w:val="0"/>
      <w:marBottom w:val="0"/>
      <w:divBdr>
        <w:top w:val="none" w:sz="0" w:space="0" w:color="auto"/>
        <w:left w:val="none" w:sz="0" w:space="0" w:color="auto"/>
        <w:bottom w:val="none" w:sz="0" w:space="0" w:color="auto"/>
        <w:right w:val="none" w:sz="0" w:space="0" w:color="auto"/>
      </w:divBdr>
    </w:div>
    <w:div w:id="1652830878">
      <w:bodyDiv w:val="1"/>
      <w:marLeft w:val="0"/>
      <w:marRight w:val="0"/>
      <w:marTop w:val="0"/>
      <w:marBottom w:val="0"/>
      <w:divBdr>
        <w:top w:val="none" w:sz="0" w:space="0" w:color="auto"/>
        <w:left w:val="none" w:sz="0" w:space="0" w:color="auto"/>
        <w:bottom w:val="none" w:sz="0" w:space="0" w:color="auto"/>
        <w:right w:val="none" w:sz="0" w:space="0" w:color="auto"/>
      </w:divBdr>
    </w:div>
    <w:div w:id="1673144444">
      <w:bodyDiv w:val="1"/>
      <w:marLeft w:val="0"/>
      <w:marRight w:val="0"/>
      <w:marTop w:val="0"/>
      <w:marBottom w:val="0"/>
      <w:divBdr>
        <w:top w:val="none" w:sz="0" w:space="0" w:color="auto"/>
        <w:left w:val="none" w:sz="0" w:space="0" w:color="auto"/>
        <w:bottom w:val="none" w:sz="0" w:space="0" w:color="auto"/>
        <w:right w:val="none" w:sz="0" w:space="0" w:color="auto"/>
      </w:divBdr>
    </w:div>
    <w:div w:id="1709184282">
      <w:bodyDiv w:val="1"/>
      <w:marLeft w:val="0"/>
      <w:marRight w:val="0"/>
      <w:marTop w:val="0"/>
      <w:marBottom w:val="0"/>
      <w:divBdr>
        <w:top w:val="none" w:sz="0" w:space="0" w:color="auto"/>
        <w:left w:val="none" w:sz="0" w:space="0" w:color="auto"/>
        <w:bottom w:val="none" w:sz="0" w:space="0" w:color="auto"/>
        <w:right w:val="none" w:sz="0" w:space="0" w:color="auto"/>
      </w:divBdr>
    </w:div>
    <w:div w:id="1712263813">
      <w:bodyDiv w:val="1"/>
      <w:marLeft w:val="0"/>
      <w:marRight w:val="0"/>
      <w:marTop w:val="0"/>
      <w:marBottom w:val="0"/>
      <w:divBdr>
        <w:top w:val="none" w:sz="0" w:space="0" w:color="auto"/>
        <w:left w:val="none" w:sz="0" w:space="0" w:color="auto"/>
        <w:bottom w:val="none" w:sz="0" w:space="0" w:color="auto"/>
        <w:right w:val="none" w:sz="0" w:space="0" w:color="auto"/>
      </w:divBdr>
    </w:div>
    <w:div w:id="1722290096">
      <w:bodyDiv w:val="1"/>
      <w:marLeft w:val="0"/>
      <w:marRight w:val="0"/>
      <w:marTop w:val="0"/>
      <w:marBottom w:val="0"/>
      <w:divBdr>
        <w:top w:val="none" w:sz="0" w:space="0" w:color="auto"/>
        <w:left w:val="none" w:sz="0" w:space="0" w:color="auto"/>
        <w:bottom w:val="none" w:sz="0" w:space="0" w:color="auto"/>
        <w:right w:val="none" w:sz="0" w:space="0" w:color="auto"/>
      </w:divBdr>
      <w:divsChild>
        <w:div w:id="357850835">
          <w:marLeft w:val="2273"/>
          <w:marRight w:val="0"/>
          <w:marTop w:val="0"/>
          <w:marBottom w:val="0"/>
          <w:divBdr>
            <w:top w:val="none" w:sz="0" w:space="0" w:color="auto"/>
            <w:left w:val="single" w:sz="2" w:space="0" w:color="2E2E2E"/>
            <w:bottom w:val="single" w:sz="2" w:space="0" w:color="2E2E2E"/>
            <w:right w:val="single" w:sz="2" w:space="0" w:color="2E2E2E"/>
          </w:divBdr>
          <w:divsChild>
            <w:div w:id="954288404">
              <w:marLeft w:val="0"/>
              <w:marRight w:val="0"/>
              <w:marTop w:val="13"/>
              <w:marBottom w:val="0"/>
              <w:divBdr>
                <w:top w:val="none" w:sz="0" w:space="0" w:color="auto"/>
                <w:left w:val="none" w:sz="0" w:space="0" w:color="auto"/>
                <w:bottom w:val="none" w:sz="0" w:space="0" w:color="auto"/>
                <w:right w:val="none" w:sz="0" w:space="0" w:color="auto"/>
              </w:divBdr>
              <w:divsChild>
                <w:div w:id="166091574">
                  <w:marLeft w:val="0"/>
                  <w:marRight w:val="0"/>
                  <w:marTop w:val="0"/>
                  <w:marBottom w:val="0"/>
                  <w:divBdr>
                    <w:top w:val="none" w:sz="0" w:space="0" w:color="auto"/>
                    <w:left w:val="none" w:sz="0" w:space="0" w:color="auto"/>
                    <w:bottom w:val="none" w:sz="0" w:space="0" w:color="auto"/>
                    <w:right w:val="none" w:sz="0" w:space="0" w:color="auto"/>
                  </w:divBdr>
                  <w:divsChild>
                    <w:div w:id="315693478">
                      <w:marLeft w:val="0"/>
                      <w:marRight w:val="0"/>
                      <w:marTop w:val="0"/>
                      <w:marBottom w:val="263"/>
                      <w:divBdr>
                        <w:top w:val="single" w:sz="4" w:space="0" w:color="D7D7D7"/>
                        <w:left w:val="single" w:sz="2" w:space="0" w:color="D7D7D7"/>
                        <w:bottom w:val="single" w:sz="4" w:space="0" w:color="D7D7D7"/>
                        <w:right w:val="single" w:sz="2" w:space="0" w:color="D7D7D7"/>
                      </w:divBdr>
                      <w:divsChild>
                        <w:div w:id="314457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26951545">
      <w:bodyDiv w:val="1"/>
      <w:marLeft w:val="0"/>
      <w:marRight w:val="0"/>
      <w:marTop w:val="0"/>
      <w:marBottom w:val="0"/>
      <w:divBdr>
        <w:top w:val="none" w:sz="0" w:space="0" w:color="auto"/>
        <w:left w:val="none" w:sz="0" w:space="0" w:color="auto"/>
        <w:bottom w:val="none" w:sz="0" w:space="0" w:color="auto"/>
        <w:right w:val="none" w:sz="0" w:space="0" w:color="auto"/>
      </w:divBdr>
    </w:div>
    <w:div w:id="1774664051">
      <w:bodyDiv w:val="1"/>
      <w:marLeft w:val="0"/>
      <w:marRight w:val="0"/>
      <w:marTop w:val="0"/>
      <w:marBottom w:val="0"/>
      <w:divBdr>
        <w:top w:val="none" w:sz="0" w:space="0" w:color="auto"/>
        <w:left w:val="none" w:sz="0" w:space="0" w:color="auto"/>
        <w:bottom w:val="none" w:sz="0" w:space="0" w:color="auto"/>
        <w:right w:val="none" w:sz="0" w:space="0" w:color="auto"/>
      </w:divBdr>
    </w:div>
    <w:div w:id="1801531477">
      <w:bodyDiv w:val="1"/>
      <w:marLeft w:val="0"/>
      <w:marRight w:val="0"/>
      <w:marTop w:val="0"/>
      <w:marBottom w:val="0"/>
      <w:divBdr>
        <w:top w:val="none" w:sz="0" w:space="0" w:color="auto"/>
        <w:left w:val="none" w:sz="0" w:space="0" w:color="auto"/>
        <w:bottom w:val="none" w:sz="0" w:space="0" w:color="auto"/>
        <w:right w:val="none" w:sz="0" w:space="0" w:color="auto"/>
      </w:divBdr>
    </w:div>
    <w:div w:id="1813979287">
      <w:bodyDiv w:val="1"/>
      <w:marLeft w:val="0"/>
      <w:marRight w:val="0"/>
      <w:marTop w:val="0"/>
      <w:marBottom w:val="0"/>
      <w:divBdr>
        <w:top w:val="none" w:sz="0" w:space="0" w:color="auto"/>
        <w:left w:val="none" w:sz="0" w:space="0" w:color="auto"/>
        <w:bottom w:val="none" w:sz="0" w:space="0" w:color="auto"/>
        <w:right w:val="none" w:sz="0" w:space="0" w:color="auto"/>
      </w:divBdr>
    </w:div>
    <w:div w:id="1849978206">
      <w:bodyDiv w:val="1"/>
      <w:marLeft w:val="0"/>
      <w:marRight w:val="0"/>
      <w:marTop w:val="0"/>
      <w:marBottom w:val="0"/>
      <w:divBdr>
        <w:top w:val="none" w:sz="0" w:space="0" w:color="auto"/>
        <w:left w:val="none" w:sz="0" w:space="0" w:color="auto"/>
        <w:bottom w:val="none" w:sz="0" w:space="0" w:color="auto"/>
        <w:right w:val="none" w:sz="0" w:space="0" w:color="auto"/>
      </w:divBdr>
    </w:div>
    <w:div w:id="1870026464">
      <w:bodyDiv w:val="1"/>
      <w:marLeft w:val="0"/>
      <w:marRight w:val="0"/>
      <w:marTop w:val="0"/>
      <w:marBottom w:val="0"/>
      <w:divBdr>
        <w:top w:val="none" w:sz="0" w:space="0" w:color="auto"/>
        <w:left w:val="none" w:sz="0" w:space="0" w:color="auto"/>
        <w:bottom w:val="none" w:sz="0" w:space="0" w:color="auto"/>
        <w:right w:val="none" w:sz="0" w:space="0" w:color="auto"/>
      </w:divBdr>
    </w:div>
    <w:div w:id="1910768108">
      <w:bodyDiv w:val="1"/>
      <w:marLeft w:val="0"/>
      <w:marRight w:val="0"/>
      <w:marTop w:val="0"/>
      <w:marBottom w:val="0"/>
      <w:divBdr>
        <w:top w:val="none" w:sz="0" w:space="0" w:color="auto"/>
        <w:left w:val="none" w:sz="0" w:space="0" w:color="auto"/>
        <w:bottom w:val="none" w:sz="0" w:space="0" w:color="auto"/>
        <w:right w:val="none" w:sz="0" w:space="0" w:color="auto"/>
      </w:divBdr>
    </w:div>
    <w:div w:id="1916434800">
      <w:bodyDiv w:val="1"/>
      <w:marLeft w:val="0"/>
      <w:marRight w:val="0"/>
      <w:marTop w:val="0"/>
      <w:marBottom w:val="0"/>
      <w:divBdr>
        <w:top w:val="none" w:sz="0" w:space="0" w:color="auto"/>
        <w:left w:val="none" w:sz="0" w:space="0" w:color="auto"/>
        <w:bottom w:val="none" w:sz="0" w:space="0" w:color="auto"/>
        <w:right w:val="none" w:sz="0" w:space="0" w:color="auto"/>
      </w:divBdr>
    </w:div>
    <w:div w:id="1918973801">
      <w:bodyDiv w:val="1"/>
      <w:marLeft w:val="0"/>
      <w:marRight w:val="0"/>
      <w:marTop w:val="0"/>
      <w:marBottom w:val="0"/>
      <w:divBdr>
        <w:top w:val="none" w:sz="0" w:space="0" w:color="auto"/>
        <w:left w:val="none" w:sz="0" w:space="0" w:color="auto"/>
        <w:bottom w:val="none" w:sz="0" w:space="0" w:color="auto"/>
        <w:right w:val="none" w:sz="0" w:space="0" w:color="auto"/>
      </w:divBdr>
    </w:div>
    <w:div w:id="1936480574">
      <w:bodyDiv w:val="1"/>
      <w:marLeft w:val="0"/>
      <w:marRight w:val="0"/>
      <w:marTop w:val="0"/>
      <w:marBottom w:val="0"/>
      <w:divBdr>
        <w:top w:val="none" w:sz="0" w:space="0" w:color="auto"/>
        <w:left w:val="none" w:sz="0" w:space="0" w:color="auto"/>
        <w:bottom w:val="none" w:sz="0" w:space="0" w:color="auto"/>
        <w:right w:val="none" w:sz="0" w:space="0" w:color="auto"/>
      </w:divBdr>
    </w:div>
    <w:div w:id="1994748386">
      <w:bodyDiv w:val="1"/>
      <w:marLeft w:val="0"/>
      <w:marRight w:val="0"/>
      <w:marTop w:val="0"/>
      <w:marBottom w:val="0"/>
      <w:divBdr>
        <w:top w:val="none" w:sz="0" w:space="0" w:color="auto"/>
        <w:left w:val="none" w:sz="0" w:space="0" w:color="auto"/>
        <w:bottom w:val="none" w:sz="0" w:space="0" w:color="auto"/>
        <w:right w:val="none" w:sz="0" w:space="0" w:color="auto"/>
      </w:divBdr>
    </w:div>
    <w:div w:id="1999070302">
      <w:bodyDiv w:val="1"/>
      <w:marLeft w:val="0"/>
      <w:marRight w:val="0"/>
      <w:marTop w:val="0"/>
      <w:marBottom w:val="0"/>
      <w:divBdr>
        <w:top w:val="none" w:sz="0" w:space="0" w:color="auto"/>
        <w:left w:val="none" w:sz="0" w:space="0" w:color="auto"/>
        <w:bottom w:val="none" w:sz="0" w:space="0" w:color="auto"/>
        <w:right w:val="none" w:sz="0" w:space="0" w:color="auto"/>
      </w:divBdr>
    </w:div>
    <w:div w:id="2003580235">
      <w:bodyDiv w:val="1"/>
      <w:marLeft w:val="0"/>
      <w:marRight w:val="0"/>
      <w:marTop w:val="0"/>
      <w:marBottom w:val="0"/>
      <w:divBdr>
        <w:top w:val="none" w:sz="0" w:space="0" w:color="auto"/>
        <w:left w:val="none" w:sz="0" w:space="0" w:color="auto"/>
        <w:bottom w:val="none" w:sz="0" w:space="0" w:color="auto"/>
        <w:right w:val="none" w:sz="0" w:space="0" w:color="auto"/>
      </w:divBdr>
    </w:div>
    <w:div w:id="2005430587">
      <w:bodyDiv w:val="1"/>
      <w:marLeft w:val="0"/>
      <w:marRight w:val="0"/>
      <w:marTop w:val="0"/>
      <w:marBottom w:val="0"/>
      <w:divBdr>
        <w:top w:val="none" w:sz="0" w:space="0" w:color="auto"/>
        <w:left w:val="none" w:sz="0" w:space="0" w:color="auto"/>
        <w:bottom w:val="none" w:sz="0" w:space="0" w:color="auto"/>
        <w:right w:val="none" w:sz="0" w:space="0" w:color="auto"/>
      </w:divBdr>
    </w:div>
    <w:div w:id="2019035869">
      <w:bodyDiv w:val="1"/>
      <w:marLeft w:val="0"/>
      <w:marRight w:val="0"/>
      <w:marTop w:val="0"/>
      <w:marBottom w:val="0"/>
      <w:divBdr>
        <w:top w:val="none" w:sz="0" w:space="0" w:color="auto"/>
        <w:left w:val="none" w:sz="0" w:space="0" w:color="auto"/>
        <w:bottom w:val="none" w:sz="0" w:space="0" w:color="auto"/>
        <w:right w:val="none" w:sz="0" w:space="0" w:color="auto"/>
      </w:divBdr>
    </w:div>
    <w:div w:id="2037584912">
      <w:bodyDiv w:val="1"/>
      <w:marLeft w:val="0"/>
      <w:marRight w:val="0"/>
      <w:marTop w:val="0"/>
      <w:marBottom w:val="0"/>
      <w:divBdr>
        <w:top w:val="none" w:sz="0" w:space="0" w:color="auto"/>
        <w:left w:val="none" w:sz="0" w:space="0" w:color="auto"/>
        <w:bottom w:val="none" w:sz="0" w:space="0" w:color="auto"/>
        <w:right w:val="none" w:sz="0" w:space="0" w:color="auto"/>
      </w:divBdr>
    </w:div>
    <w:div w:id="2044165691">
      <w:bodyDiv w:val="1"/>
      <w:marLeft w:val="0"/>
      <w:marRight w:val="0"/>
      <w:marTop w:val="0"/>
      <w:marBottom w:val="0"/>
      <w:divBdr>
        <w:top w:val="none" w:sz="0" w:space="0" w:color="auto"/>
        <w:left w:val="none" w:sz="0" w:space="0" w:color="auto"/>
        <w:bottom w:val="none" w:sz="0" w:space="0" w:color="auto"/>
        <w:right w:val="none" w:sz="0" w:space="0" w:color="auto"/>
      </w:divBdr>
    </w:div>
    <w:div w:id="2056536017">
      <w:bodyDiv w:val="1"/>
      <w:marLeft w:val="0"/>
      <w:marRight w:val="0"/>
      <w:marTop w:val="0"/>
      <w:marBottom w:val="0"/>
      <w:divBdr>
        <w:top w:val="none" w:sz="0" w:space="0" w:color="auto"/>
        <w:left w:val="none" w:sz="0" w:space="0" w:color="auto"/>
        <w:bottom w:val="none" w:sz="0" w:space="0" w:color="auto"/>
        <w:right w:val="none" w:sz="0" w:space="0" w:color="auto"/>
      </w:divBdr>
    </w:div>
    <w:div w:id="2071879045">
      <w:bodyDiv w:val="1"/>
      <w:marLeft w:val="0"/>
      <w:marRight w:val="0"/>
      <w:marTop w:val="0"/>
      <w:marBottom w:val="0"/>
      <w:divBdr>
        <w:top w:val="none" w:sz="0" w:space="0" w:color="auto"/>
        <w:left w:val="none" w:sz="0" w:space="0" w:color="auto"/>
        <w:bottom w:val="none" w:sz="0" w:space="0" w:color="auto"/>
        <w:right w:val="none" w:sz="0" w:space="0" w:color="auto"/>
      </w:divBdr>
    </w:div>
    <w:div w:id="2099011613">
      <w:bodyDiv w:val="1"/>
      <w:marLeft w:val="0"/>
      <w:marRight w:val="0"/>
      <w:marTop w:val="0"/>
      <w:marBottom w:val="0"/>
      <w:divBdr>
        <w:top w:val="none" w:sz="0" w:space="0" w:color="auto"/>
        <w:left w:val="none" w:sz="0" w:space="0" w:color="auto"/>
        <w:bottom w:val="none" w:sz="0" w:space="0" w:color="auto"/>
        <w:right w:val="none" w:sz="0" w:space="0" w:color="auto"/>
      </w:divBdr>
      <w:divsChild>
        <w:div w:id="1136097431">
          <w:marLeft w:val="0"/>
          <w:marRight w:val="0"/>
          <w:marTop w:val="0"/>
          <w:marBottom w:val="0"/>
          <w:divBdr>
            <w:top w:val="none" w:sz="0" w:space="0" w:color="auto"/>
            <w:left w:val="none" w:sz="0" w:space="0" w:color="auto"/>
            <w:bottom w:val="none" w:sz="0" w:space="0" w:color="auto"/>
            <w:right w:val="none" w:sz="0" w:space="0" w:color="auto"/>
          </w:divBdr>
        </w:div>
      </w:divsChild>
    </w:div>
    <w:div w:id="2099792019">
      <w:bodyDiv w:val="1"/>
      <w:marLeft w:val="0"/>
      <w:marRight w:val="0"/>
      <w:marTop w:val="0"/>
      <w:marBottom w:val="0"/>
      <w:divBdr>
        <w:top w:val="none" w:sz="0" w:space="0" w:color="auto"/>
        <w:left w:val="none" w:sz="0" w:space="0" w:color="auto"/>
        <w:bottom w:val="none" w:sz="0" w:space="0" w:color="auto"/>
        <w:right w:val="none" w:sz="0" w:space="0" w:color="auto"/>
      </w:divBdr>
      <w:divsChild>
        <w:div w:id="1025254705">
          <w:marLeft w:val="0"/>
          <w:marRight w:val="0"/>
          <w:marTop w:val="0"/>
          <w:marBottom w:val="0"/>
          <w:divBdr>
            <w:top w:val="none" w:sz="0" w:space="0" w:color="auto"/>
            <w:left w:val="none" w:sz="0" w:space="0" w:color="auto"/>
            <w:bottom w:val="none" w:sz="0" w:space="0" w:color="auto"/>
            <w:right w:val="none" w:sz="0" w:space="0" w:color="auto"/>
          </w:divBdr>
        </w:div>
      </w:divsChild>
    </w:div>
    <w:div w:id="2123331471">
      <w:bodyDiv w:val="1"/>
      <w:marLeft w:val="0"/>
      <w:marRight w:val="0"/>
      <w:marTop w:val="0"/>
      <w:marBottom w:val="0"/>
      <w:divBdr>
        <w:top w:val="none" w:sz="0" w:space="0" w:color="auto"/>
        <w:left w:val="none" w:sz="0" w:space="0" w:color="auto"/>
        <w:bottom w:val="none" w:sz="0" w:space="0" w:color="auto"/>
        <w:right w:val="none" w:sz="0" w:space="0" w:color="auto"/>
      </w:divBdr>
    </w:div>
    <w:div w:id="2142724819">
      <w:bodyDiv w:val="1"/>
      <w:marLeft w:val="0"/>
      <w:marRight w:val="0"/>
      <w:marTop w:val="0"/>
      <w:marBottom w:val="0"/>
      <w:divBdr>
        <w:top w:val="none" w:sz="0" w:space="0" w:color="auto"/>
        <w:left w:val="none" w:sz="0" w:space="0" w:color="auto"/>
        <w:bottom w:val="none" w:sz="0" w:space="0" w:color="auto"/>
        <w:right w:val="none" w:sz="0" w:space="0" w:color="auto"/>
      </w:divBdr>
    </w:div>
    <w:div w:id="2146771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7/aog.2021.10"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7717/peerj.985"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doi.org/10.1101/2023.06.02.543519"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oi.org/10.1038/s41467-017-00128-z" TargetMode="External"/><Relationship Id="rId14" Type="http://schemas.openxmlformats.org/officeDocument/2006/relationships/footer" Target="footer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6F7702-7940-4504-8DB4-B231A63DC6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6</Pages>
  <Words>4467</Words>
  <Characters>25463</Characters>
  <Application>Microsoft Office Word</Application>
  <DocSecurity>0</DocSecurity>
  <Lines>212</Lines>
  <Paragraphs>59</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Title</vt:lpstr>
      <vt:lpstr>Title</vt:lpstr>
    </vt:vector>
  </TitlesOfParts>
  <Company>극지바이오센터</Company>
  <LinksUpToDate>false</LinksUpToDate>
  <CharactersWithSpaces>29871</CharactersWithSpaces>
  <SharedDoc>false</SharedDoc>
  <HLinks>
    <vt:vector size="300" baseType="variant">
      <vt:variant>
        <vt:i4>7274605</vt:i4>
      </vt:variant>
      <vt:variant>
        <vt:i4>256</vt:i4>
      </vt:variant>
      <vt:variant>
        <vt:i4>0</vt:i4>
      </vt:variant>
      <vt:variant>
        <vt:i4>5</vt:i4>
      </vt:variant>
      <vt:variant>
        <vt:lpwstr>http://pyrotrimmer.kobic.re.kr/</vt:lpwstr>
      </vt:variant>
      <vt:variant>
        <vt:lpwstr/>
      </vt:variant>
      <vt:variant>
        <vt:i4>4325387</vt:i4>
      </vt:variant>
      <vt:variant>
        <vt:i4>250</vt:i4>
      </vt:variant>
      <vt:variant>
        <vt:i4>0</vt:i4>
      </vt:variant>
      <vt:variant>
        <vt:i4>5</vt:i4>
      </vt:variant>
      <vt:variant>
        <vt:lpwstr/>
      </vt:variant>
      <vt:variant>
        <vt:lpwstr>_ENREF_32</vt:lpwstr>
      </vt:variant>
      <vt:variant>
        <vt:i4>4194315</vt:i4>
      </vt:variant>
      <vt:variant>
        <vt:i4>247</vt:i4>
      </vt:variant>
      <vt:variant>
        <vt:i4>0</vt:i4>
      </vt:variant>
      <vt:variant>
        <vt:i4>5</vt:i4>
      </vt:variant>
      <vt:variant>
        <vt:lpwstr/>
      </vt:variant>
      <vt:variant>
        <vt:lpwstr>_ENREF_15</vt:lpwstr>
      </vt:variant>
      <vt:variant>
        <vt:i4>4718603</vt:i4>
      </vt:variant>
      <vt:variant>
        <vt:i4>239</vt:i4>
      </vt:variant>
      <vt:variant>
        <vt:i4>0</vt:i4>
      </vt:variant>
      <vt:variant>
        <vt:i4>5</vt:i4>
      </vt:variant>
      <vt:variant>
        <vt:lpwstr/>
      </vt:variant>
      <vt:variant>
        <vt:lpwstr>_ENREF_9</vt:lpwstr>
      </vt:variant>
      <vt:variant>
        <vt:i4>4456459</vt:i4>
      </vt:variant>
      <vt:variant>
        <vt:i4>236</vt:i4>
      </vt:variant>
      <vt:variant>
        <vt:i4>0</vt:i4>
      </vt:variant>
      <vt:variant>
        <vt:i4>5</vt:i4>
      </vt:variant>
      <vt:variant>
        <vt:lpwstr/>
      </vt:variant>
      <vt:variant>
        <vt:lpwstr>_ENREF_5</vt:lpwstr>
      </vt:variant>
      <vt:variant>
        <vt:i4>4390923</vt:i4>
      </vt:variant>
      <vt:variant>
        <vt:i4>230</vt:i4>
      </vt:variant>
      <vt:variant>
        <vt:i4>0</vt:i4>
      </vt:variant>
      <vt:variant>
        <vt:i4>5</vt:i4>
      </vt:variant>
      <vt:variant>
        <vt:lpwstr/>
      </vt:variant>
      <vt:variant>
        <vt:lpwstr>_ENREF_24</vt:lpwstr>
      </vt:variant>
      <vt:variant>
        <vt:i4>4194315</vt:i4>
      </vt:variant>
      <vt:variant>
        <vt:i4>227</vt:i4>
      </vt:variant>
      <vt:variant>
        <vt:i4>0</vt:i4>
      </vt:variant>
      <vt:variant>
        <vt:i4>5</vt:i4>
      </vt:variant>
      <vt:variant>
        <vt:lpwstr/>
      </vt:variant>
      <vt:variant>
        <vt:lpwstr>_ENREF_14</vt:lpwstr>
      </vt:variant>
      <vt:variant>
        <vt:i4>4390923</vt:i4>
      </vt:variant>
      <vt:variant>
        <vt:i4>221</vt:i4>
      </vt:variant>
      <vt:variant>
        <vt:i4>0</vt:i4>
      </vt:variant>
      <vt:variant>
        <vt:i4>5</vt:i4>
      </vt:variant>
      <vt:variant>
        <vt:lpwstr/>
      </vt:variant>
      <vt:variant>
        <vt:lpwstr>_ENREF_27</vt:lpwstr>
      </vt:variant>
      <vt:variant>
        <vt:i4>4390923</vt:i4>
      </vt:variant>
      <vt:variant>
        <vt:i4>215</vt:i4>
      </vt:variant>
      <vt:variant>
        <vt:i4>0</vt:i4>
      </vt:variant>
      <vt:variant>
        <vt:i4>5</vt:i4>
      </vt:variant>
      <vt:variant>
        <vt:lpwstr/>
      </vt:variant>
      <vt:variant>
        <vt:lpwstr>_ENREF_29</vt:lpwstr>
      </vt:variant>
      <vt:variant>
        <vt:i4>4194315</vt:i4>
      </vt:variant>
      <vt:variant>
        <vt:i4>209</vt:i4>
      </vt:variant>
      <vt:variant>
        <vt:i4>0</vt:i4>
      </vt:variant>
      <vt:variant>
        <vt:i4>5</vt:i4>
      </vt:variant>
      <vt:variant>
        <vt:lpwstr/>
      </vt:variant>
      <vt:variant>
        <vt:lpwstr>_ENREF_13</vt:lpwstr>
      </vt:variant>
      <vt:variant>
        <vt:i4>4653067</vt:i4>
      </vt:variant>
      <vt:variant>
        <vt:i4>206</vt:i4>
      </vt:variant>
      <vt:variant>
        <vt:i4>0</vt:i4>
      </vt:variant>
      <vt:variant>
        <vt:i4>5</vt:i4>
      </vt:variant>
      <vt:variant>
        <vt:lpwstr/>
      </vt:variant>
      <vt:variant>
        <vt:lpwstr>_ENREF_6</vt:lpwstr>
      </vt:variant>
      <vt:variant>
        <vt:i4>4325387</vt:i4>
      </vt:variant>
      <vt:variant>
        <vt:i4>203</vt:i4>
      </vt:variant>
      <vt:variant>
        <vt:i4>0</vt:i4>
      </vt:variant>
      <vt:variant>
        <vt:i4>5</vt:i4>
      </vt:variant>
      <vt:variant>
        <vt:lpwstr/>
      </vt:variant>
      <vt:variant>
        <vt:lpwstr>_ENREF_30</vt:lpwstr>
      </vt:variant>
      <vt:variant>
        <vt:i4>458838</vt:i4>
      </vt:variant>
      <vt:variant>
        <vt:i4>196</vt:i4>
      </vt:variant>
      <vt:variant>
        <vt:i4>0</vt:i4>
      </vt:variant>
      <vt:variant>
        <vt:i4>5</vt:i4>
      </vt:variant>
      <vt:variant>
        <vt:lpwstr>http://bmf2.colorado.edu/fastunifrac/</vt:lpwstr>
      </vt:variant>
      <vt:variant>
        <vt:lpwstr/>
      </vt:variant>
      <vt:variant>
        <vt:i4>4325387</vt:i4>
      </vt:variant>
      <vt:variant>
        <vt:i4>192</vt:i4>
      </vt:variant>
      <vt:variant>
        <vt:i4>0</vt:i4>
      </vt:variant>
      <vt:variant>
        <vt:i4>5</vt:i4>
      </vt:variant>
      <vt:variant>
        <vt:lpwstr/>
      </vt:variant>
      <vt:variant>
        <vt:lpwstr>_ENREF_34</vt:lpwstr>
      </vt:variant>
      <vt:variant>
        <vt:i4>4784139</vt:i4>
      </vt:variant>
      <vt:variant>
        <vt:i4>186</vt:i4>
      </vt:variant>
      <vt:variant>
        <vt:i4>0</vt:i4>
      </vt:variant>
      <vt:variant>
        <vt:i4>5</vt:i4>
      </vt:variant>
      <vt:variant>
        <vt:lpwstr/>
      </vt:variant>
      <vt:variant>
        <vt:lpwstr>_ENREF_8</vt:lpwstr>
      </vt:variant>
      <vt:variant>
        <vt:i4>4194315</vt:i4>
      </vt:variant>
      <vt:variant>
        <vt:i4>180</vt:i4>
      </vt:variant>
      <vt:variant>
        <vt:i4>0</vt:i4>
      </vt:variant>
      <vt:variant>
        <vt:i4>5</vt:i4>
      </vt:variant>
      <vt:variant>
        <vt:lpwstr/>
      </vt:variant>
      <vt:variant>
        <vt:lpwstr>_ENREF_16</vt:lpwstr>
      </vt:variant>
      <vt:variant>
        <vt:i4>4194315</vt:i4>
      </vt:variant>
      <vt:variant>
        <vt:i4>174</vt:i4>
      </vt:variant>
      <vt:variant>
        <vt:i4>0</vt:i4>
      </vt:variant>
      <vt:variant>
        <vt:i4>5</vt:i4>
      </vt:variant>
      <vt:variant>
        <vt:lpwstr/>
      </vt:variant>
      <vt:variant>
        <vt:lpwstr>_ENREF_10</vt:lpwstr>
      </vt:variant>
      <vt:variant>
        <vt:i4>4194315</vt:i4>
      </vt:variant>
      <vt:variant>
        <vt:i4>168</vt:i4>
      </vt:variant>
      <vt:variant>
        <vt:i4>0</vt:i4>
      </vt:variant>
      <vt:variant>
        <vt:i4>5</vt:i4>
      </vt:variant>
      <vt:variant>
        <vt:lpwstr/>
      </vt:variant>
      <vt:variant>
        <vt:lpwstr>_ENREF_12</vt:lpwstr>
      </vt:variant>
      <vt:variant>
        <vt:i4>4325387</vt:i4>
      </vt:variant>
      <vt:variant>
        <vt:i4>162</vt:i4>
      </vt:variant>
      <vt:variant>
        <vt:i4>0</vt:i4>
      </vt:variant>
      <vt:variant>
        <vt:i4>5</vt:i4>
      </vt:variant>
      <vt:variant>
        <vt:lpwstr/>
      </vt:variant>
      <vt:variant>
        <vt:lpwstr>_ENREF_33</vt:lpwstr>
      </vt:variant>
      <vt:variant>
        <vt:i4>4325387</vt:i4>
      </vt:variant>
      <vt:variant>
        <vt:i4>156</vt:i4>
      </vt:variant>
      <vt:variant>
        <vt:i4>0</vt:i4>
      </vt:variant>
      <vt:variant>
        <vt:i4>5</vt:i4>
      </vt:variant>
      <vt:variant>
        <vt:lpwstr/>
      </vt:variant>
      <vt:variant>
        <vt:lpwstr>_ENREF_34</vt:lpwstr>
      </vt:variant>
      <vt:variant>
        <vt:i4>4390923</vt:i4>
      </vt:variant>
      <vt:variant>
        <vt:i4>150</vt:i4>
      </vt:variant>
      <vt:variant>
        <vt:i4>0</vt:i4>
      </vt:variant>
      <vt:variant>
        <vt:i4>5</vt:i4>
      </vt:variant>
      <vt:variant>
        <vt:lpwstr/>
      </vt:variant>
      <vt:variant>
        <vt:lpwstr>_ENREF_21</vt:lpwstr>
      </vt:variant>
      <vt:variant>
        <vt:i4>4587531</vt:i4>
      </vt:variant>
      <vt:variant>
        <vt:i4>144</vt:i4>
      </vt:variant>
      <vt:variant>
        <vt:i4>0</vt:i4>
      </vt:variant>
      <vt:variant>
        <vt:i4>5</vt:i4>
      </vt:variant>
      <vt:variant>
        <vt:lpwstr/>
      </vt:variant>
      <vt:variant>
        <vt:lpwstr>_ENREF_7</vt:lpwstr>
      </vt:variant>
      <vt:variant>
        <vt:i4>4390923</vt:i4>
      </vt:variant>
      <vt:variant>
        <vt:i4>138</vt:i4>
      </vt:variant>
      <vt:variant>
        <vt:i4>0</vt:i4>
      </vt:variant>
      <vt:variant>
        <vt:i4>5</vt:i4>
      </vt:variant>
      <vt:variant>
        <vt:lpwstr/>
      </vt:variant>
      <vt:variant>
        <vt:lpwstr>_ENREF_25</vt:lpwstr>
      </vt:variant>
      <vt:variant>
        <vt:i4>4194315</vt:i4>
      </vt:variant>
      <vt:variant>
        <vt:i4>132</vt:i4>
      </vt:variant>
      <vt:variant>
        <vt:i4>0</vt:i4>
      </vt:variant>
      <vt:variant>
        <vt:i4>5</vt:i4>
      </vt:variant>
      <vt:variant>
        <vt:lpwstr/>
      </vt:variant>
      <vt:variant>
        <vt:lpwstr>_ENREF_19</vt:lpwstr>
      </vt:variant>
      <vt:variant>
        <vt:i4>4325387</vt:i4>
      </vt:variant>
      <vt:variant>
        <vt:i4>126</vt:i4>
      </vt:variant>
      <vt:variant>
        <vt:i4>0</vt:i4>
      </vt:variant>
      <vt:variant>
        <vt:i4>5</vt:i4>
      </vt:variant>
      <vt:variant>
        <vt:lpwstr/>
      </vt:variant>
      <vt:variant>
        <vt:lpwstr>_ENREF_36</vt:lpwstr>
      </vt:variant>
      <vt:variant>
        <vt:i4>4325387</vt:i4>
      </vt:variant>
      <vt:variant>
        <vt:i4>120</vt:i4>
      </vt:variant>
      <vt:variant>
        <vt:i4>0</vt:i4>
      </vt:variant>
      <vt:variant>
        <vt:i4>5</vt:i4>
      </vt:variant>
      <vt:variant>
        <vt:lpwstr/>
      </vt:variant>
      <vt:variant>
        <vt:lpwstr>_ENREF_31</vt:lpwstr>
      </vt:variant>
      <vt:variant>
        <vt:i4>4390923</vt:i4>
      </vt:variant>
      <vt:variant>
        <vt:i4>114</vt:i4>
      </vt:variant>
      <vt:variant>
        <vt:i4>0</vt:i4>
      </vt:variant>
      <vt:variant>
        <vt:i4>5</vt:i4>
      </vt:variant>
      <vt:variant>
        <vt:lpwstr/>
      </vt:variant>
      <vt:variant>
        <vt:lpwstr>_ENREF_28</vt:lpwstr>
      </vt:variant>
      <vt:variant>
        <vt:i4>4390923</vt:i4>
      </vt:variant>
      <vt:variant>
        <vt:i4>108</vt:i4>
      </vt:variant>
      <vt:variant>
        <vt:i4>0</vt:i4>
      </vt:variant>
      <vt:variant>
        <vt:i4>5</vt:i4>
      </vt:variant>
      <vt:variant>
        <vt:lpwstr/>
      </vt:variant>
      <vt:variant>
        <vt:lpwstr>_ENREF_2</vt:lpwstr>
      </vt:variant>
      <vt:variant>
        <vt:i4>4325387</vt:i4>
      </vt:variant>
      <vt:variant>
        <vt:i4>102</vt:i4>
      </vt:variant>
      <vt:variant>
        <vt:i4>0</vt:i4>
      </vt:variant>
      <vt:variant>
        <vt:i4>5</vt:i4>
      </vt:variant>
      <vt:variant>
        <vt:lpwstr/>
      </vt:variant>
      <vt:variant>
        <vt:lpwstr>_ENREF_3</vt:lpwstr>
      </vt:variant>
      <vt:variant>
        <vt:i4>4390923</vt:i4>
      </vt:variant>
      <vt:variant>
        <vt:i4>96</vt:i4>
      </vt:variant>
      <vt:variant>
        <vt:i4>0</vt:i4>
      </vt:variant>
      <vt:variant>
        <vt:i4>5</vt:i4>
      </vt:variant>
      <vt:variant>
        <vt:lpwstr/>
      </vt:variant>
      <vt:variant>
        <vt:lpwstr>_ENREF_2</vt:lpwstr>
      </vt:variant>
      <vt:variant>
        <vt:i4>4325387</vt:i4>
      </vt:variant>
      <vt:variant>
        <vt:i4>93</vt:i4>
      </vt:variant>
      <vt:variant>
        <vt:i4>0</vt:i4>
      </vt:variant>
      <vt:variant>
        <vt:i4>5</vt:i4>
      </vt:variant>
      <vt:variant>
        <vt:lpwstr/>
      </vt:variant>
      <vt:variant>
        <vt:lpwstr>_ENREF_35</vt:lpwstr>
      </vt:variant>
      <vt:variant>
        <vt:i4>4390923</vt:i4>
      </vt:variant>
      <vt:variant>
        <vt:i4>90</vt:i4>
      </vt:variant>
      <vt:variant>
        <vt:i4>0</vt:i4>
      </vt:variant>
      <vt:variant>
        <vt:i4>5</vt:i4>
      </vt:variant>
      <vt:variant>
        <vt:lpwstr/>
      </vt:variant>
      <vt:variant>
        <vt:lpwstr>_ENREF_22</vt:lpwstr>
      </vt:variant>
      <vt:variant>
        <vt:i4>4390923</vt:i4>
      </vt:variant>
      <vt:variant>
        <vt:i4>82</vt:i4>
      </vt:variant>
      <vt:variant>
        <vt:i4>0</vt:i4>
      </vt:variant>
      <vt:variant>
        <vt:i4>5</vt:i4>
      </vt:variant>
      <vt:variant>
        <vt:lpwstr/>
      </vt:variant>
      <vt:variant>
        <vt:lpwstr>_ENREF_20</vt:lpwstr>
      </vt:variant>
      <vt:variant>
        <vt:i4>4194315</vt:i4>
      </vt:variant>
      <vt:variant>
        <vt:i4>76</vt:i4>
      </vt:variant>
      <vt:variant>
        <vt:i4>0</vt:i4>
      </vt:variant>
      <vt:variant>
        <vt:i4>5</vt:i4>
      </vt:variant>
      <vt:variant>
        <vt:lpwstr/>
      </vt:variant>
      <vt:variant>
        <vt:lpwstr>_ENREF_17</vt:lpwstr>
      </vt:variant>
      <vt:variant>
        <vt:i4>4194315</vt:i4>
      </vt:variant>
      <vt:variant>
        <vt:i4>73</vt:i4>
      </vt:variant>
      <vt:variant>
        <vt:i4>0</vt:i4>
      </vt:variant>
      <vt:variant>
        <vt:i4>5</vt:i4>
      </vt:variant>
      <vt:variant>
        <vt:lpwstr/>
      </vt:variant>
      <vt:variant>
        <vt:lpwstr>_ENREF_18</vt:lpwstr>
      </vt:variant>
      <vt:variant>
        <vt:i4>4194315</vt:i4>
      </vt:variant>
      <vt:variant>
        <vt:i4>70</vt:i4>
      </vt:variant>
      <vt:variant>
        <vt:i4>0</vt:i4>
      </vt:variant>
      <vt:variant>
        <vt:i4>5</vt:i4>
      </vt:variant>
      <vt:variant>
        <vt:lpwstr/>
      </vt:variant>
      <vt:variant>
        <vt:lpwstr>_ENREF_1</vt:lpwstr>
      </vt:variant>
      <vt:variant>
        <vt:i4>4390923</vt:i4>
      </vt:variant>
      <vt:variant>
        <vt:i4>67</vt:i4>
      </vt:variant>
      <vt:variant>
        <vt:i4>0</vt:i4>
      </vt:variant>
      <vt:variant>
        <vt:i4>5</vt:i4>
      </vt:variant>
      <vt:variant>
        <vt:lpwstr/>
      </vt:variant>
      <vt:variant>
        <vt:lpwstr>_ENREF_20</vt:lpwstr>
      </vt:variant>
      <vt:variant>
        <vt:i4>4390923</vt:i4>
      </vt:variant>
      <vt:variant>
        <vt:i4>59</vt:i4>
      </vt:variant>
      <vt:variant>
        <vt:i4>0</vt:i4>
      </vt:variant>
      <vt:variant>
        <vt:i4>5</vt:i4>
      </vt:variant>
      <vt:variant>
        <vt:lpwstr/>
      </vt:variant>
      <vt:variant>
        <vt:lpwstr>_ENREF_29</vt:lpwstr>
      </vt:variant>
      <vt:variant>
        <vt:i4>4325387</vt:i4>
      </vt:variant>
      <vt:variant>
        <vt:i4>53</vt:i4>
      </vt:variant>
      <vt:variant>
        <vt:i4>0</vt:i4>
      </vt:variant>
      <vt:variant>
        <vt:i4>5</vt:i4>
      </vt:variant>
      <vt:variant>
        <vt:lpwstr/>
      </vt:variant>
      <vt:variant>
        <vt:lpwstr>_ENREF_30</vt:lpwstr>
      </vt:variant>
      <vt:variant>
        <vt:i4>4194315</vt:i4>
      </vt:variant>
      <vt:variant>
        <vt:i4>47</vt:i4>
      </vt:variant>
      <vt:variant>
        <vt:i4>0</vt:i4>
      </vt:variant>
      <vt:variant>
        <vt:i4>5</vt:i4>
      </vt:variant>
      <vt:variant>
        <vt:lpwstr/>
      </vt:variant>
      <vt:variant>
        <vt:lpwstr>_ENREF_11</vt:lpwstr>
      </vt:variant>
      <vt:variant>
        <vt:i4>4194315</vt:i4>
      </vt:variant>
      <vt:variant>
        <vt:i4>44</vt:i4>
      </vt:variant>
      <vt:variant>
        <vt:i4>0</vt:i4>
      </vt:variant>
      <vt:variant>
        <vt:i4>5</vt:i4>
      </vt:variant>
      <vt:variant>
        <vt:lpwstr/>
      </vt:variant>
      <vt:variant>
        <vt:lpwstr>_ENREF_13</vt:lpwstr>
      </vt:variant>
      <vt:variant>
        <vt:i4>4390923</vt:i4>
      </vt:variant>
      <vt:variant>
        <vt:i4>41</vt:i4>
      </vt:variant>
      <vt:variant>
        <vt:i4>0</vt:i4>
      </vt:variant>
      <vt:variant>
        <vt:i4>5</vt:i4>
      </vt:variant>
      <vt:variant>
        <vt:lpwstr/>
      </vt:variant>
      <vt:variant>
        <vt:lpwstr>_ENREF_26</vt:lpwstr>
      </vt:variant>
      <vt:variant>
        <vt:i4>4653067</vt:i4>
      </vt:variant>
      <vt:variant>
        <vt:i4>38</vt:i4>
      </vt:variant>
      <vt:variant>
        <vt:i4>0</vt:i4>
      </vt:variant>
      <vt:variant>
        <vt:i4>5</vt:i4>
      </vt:variant>
      <vt:variant>
        <vt:lpwstr/>
      </vt:variant>
      <vt:variant>
        <vt:lpwstr>_ENREF_6</vt:lpwstr>
      </vt:variant>
      <vt:variant>
        <vt:i4>4325387</vt:i4>
      </vt:variant>
      <vt:variant>
        <vt:i4>35</vt:i4>
      </vt:variant>
      <vt:variant>
        <vt:i4>0</vt:i4>
      </vt:variant>
      <vt:variant>
        <vt:i4>5</vt:i4>
      </vt:variant>
      <vt:variant>
        <vt:lpwstr/>
      </vt:variant>
      <vt:variant>
        <vt:lpwstr>_ENREF_30</vt:lpwstr>
      </vt:variant>
      <vt:variant>
        <vt:i4>4390923</vt:i4>
      </vt:variant>
      <vt:variant>
        <vt:i4>27</vt:i4>
      </vt:variant>
      <vt:variant>
        <vt:i4>0</vt:i4>
      </vt:variant>
      <vt:variant>
        <vt:i4>5</vt:i4>
      </vt:variant>
      <vt:variant>
        <vt:lpwstr/>
      </vt:variant>
      <vt:variant>
        <vt:lpwstr>_ENREF_26</vt:lpwstr>
      </vt:variant>
      <vt:variant>
        <vt:i4>4521995</vt:i4>
      </vt:variant>
      <vt:variant>
        <vt:i4>24</vt:i4>
      </vt:variant>
      <vt:variant>
        <vt:i4>0</vt:i4>
      </vt:variant>
      <vt:variant>
        <vt:i4>5</vt:i4>
      </vt:variant>
      <vt:variant>
        <vt:lpwstr/>
      </vt:variant>
      <vt:variant>
        <vt:lpwstr>_ENREF_4</vt:lpwstr>
      </vt:variant>
      <vt:variant>
        <vt:i4>4194315</vt:i4>
      </vt:variant>
      <vt:variant>
        <vt:i4>16</vt:i4>
      </vt:variant>
      <vt:variant>
        <vt:i4>0</vt:i4>
      </vt:variant>
      <vt:variant>
        <vt:i4>5</vt:i4>
      </vt:variant>
      <vt:variant>
        <vt:lpwstr/>
      </vt:variant>
      <vt:variant>
        <vt:lpwstr>_ENREF_19</vt:lpwstr>
      </vt:variant>
      <vt:variant>
        <vt:i4>4390923</vt:i4>
      </vt:variant>
      <vt:variant>
        <vt:i4>10</vt:i4>
      </vt:variant>
      <vt:variant>
        <vt:i4>0</vt:i4>
      </vt:variant>
      <vt:variant>
        <vt:i4>5</vt:i4>
      </vt:variant>
      <vt:variant>
        <vt:lpwstr/>
      </vt:variant>
      <vt:variant>
        <vt:lpwstr>_ENREF_23</vt:lpwstr>
      </vt:variant>
      <vt:variant>
        <vt:i4>4194315</vt:i4>
      </vt:variant>
      <vt:variant>
        <vt:i4>7</vt:i4>
      </vt:variant>
      <vt:variant>
        <vt:i4>0</vt:i4>
      </vt:variant>
      <vt:variant>
        <vt:i4>5</vt:i4>
      </vt:variant>
      <vt:variant>
        <vt:lpwstr/>
      </vt:variant>
      <vt:variant>
        <vt:lpwstr>_ENREF_19</vt:lpwstr>
      </vt:variant>
      <vt:variant>
        <vt:i4>65656</vt:i4>
      </vt:variant>
      <vt:variant>
        <vt:i4>0</vt:i4>
      </vt:variant>
      <vt:variant>
        <vt:i4>0</vt:i4>
      </vt:variant>
      <vt:variant>
        <vt:i4>5</vt:i4>
      </vt:variant>
      <vt:variant>
        <vt:lpwstr>mailto:polypore@kopri.re.kr</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pchaeng</dc:creator>
  <cp:keywords/>
  <dc:description/>
  <cp:lastModifiedBy>Windows User</cp:lastModifiedBy>
  <cp:revision>5</cp:revision>
  <cp:lastPrinted>2020-04-10T04:47:00Z</cp:lastPrinted>
  <dcterms:created xsi:type="dcterms:W3CDTF">2024-05-07T09:37:00Z</dcterms:created>
  <dcterms:modified xsi:type="dcterms:W3CDTF">2024-05-09T05:04:00Z</dcterms:modified>
</cp:coreProperties>
</file>